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0362C0" w14:textId="28C5ADDD" w:rsidR="00505CFE" w:rsidRDefault="0029149D" w:rsidP="0029149D">
      <w:pPr>
        <w:rPr>
          <w:b/>
        </w:rPr>
      </w:pPr>
      <w:bookmarkStart w:id="0" w:name="_Hlk493932433"/>
      <w:bookmarkStart w:id="1" w:name="_GoBack"/>
      <w:bookmarkEnd w:id="1"/>
      <w:r w:rsidRPr="0029149D">
        <w:rPr>
          <w:b/>
        </w:rPr>
        <w:t>The missing link - fairness as the ultimate determ</w:t>
      </w:r>
      <w:r w:rsidR="00A95E51">
        <w:rPr>
          <w:b/>
        </w:rPr>
        <w:t>inant of service profitability</w:t>
      </w:r>
    </w:p>
    <w:p w14:paraId="7491AE22" w14:textId="77777777" w:rsidR="00A95E51" w:rsidRDefault="00A95E51" w:rsidP="0029149D">
      <w:pPr>
        <w:rPr>
          <w:b/>
        </w:rPr>
      </w:pPr>
    </w:p>
    <w:p w14:paraId="6A8064F2" w14:textId="53DC0D84" w:rsidR="00A95E51" w:rsidRPr="0029149D" w:rsidRDefault="00A95E51" w:rsidP="0029149D">
      <w:pPr>
        <w:rPr>
          <w:b/>
        </w:rPr>
      </w:pPr>
      <w:r w:rsidRPr="005036BD">
        <w:rPr>
          <w:rFonts w:asciiTheme="majorBidi" w:hAnsiTheme="majorBidi" w:cstheme="majorBidi"/>
          <w:szCs w:val="24"/>
          <w:lang w:val="de-DE"/>
        </w:rPr>
        <w:t>Kuppelwieser, V., Klaus, P., Baruch, Y., Manthiou, A.</w:t>
      </w:r>
      <w:r w:rsidRPr="00A541C3">
        <w:rPr>
          <w:szCs w:val="24"/>
        </w:rPr>
        <w:t xml:space="preserve"> (2017). </w:t>
      </w:r>
      <w:r w:rsidRPr="00A541C3">
        <w:t>The missing link – fairness as the ultimate determinant of service profitability</w:t>
      </w:r>
      <w:r w:rsidRPr="00A541C3">
        <w:rPr>
          <w:szCs w:val="24"/>
        </w:rPr>
        <w:t xml:space="preserve">. </w:t>
      </w:r>
      <w:r w:rsidRPr="00A541C3">
        <w:rPr>
          <w:i/>
          <w:iCs/>
          <w:szCs w:val="24"/>
        </w:rPr>
        <w:t>Recherche et Applications en Marketing</w:t>
      </w:r>
    </w:p>
    <w:bookmarkEnd w:id="0"/>
    <w:p w14:paraId="10F022BD" w14:textId="77777777" w:rsidR="00BD1EC3" w:rsidRPr="004A3B50" w:rsidRDefault="00BD1EC3" w:rsidP="00BD1EC3">
      <w:pPr>
        <w:rPr>
          <w:b/>
        </w:rPr>
      </w:pPr>
    </w:p>
    <w:p w14:paraId="67716EF8" w14:textId="77777777" w:rsidR="00500159" w:rsidRPr="00A73226" w:rsidRDefault="00500159" w:rsidP="00A73226">
      <w:pPr>
        <w:ind w:firstLine="0"/>
        <w:rPr>
          <w:b/>
          <w:sz w:val="22"/>
        </w:rPr>
      </w:pPr>
      <w:r w:rsidRPr="00A73226">
        <w:rPr>
          <w:b/>
          <w:sz w:val="22"/>
        </w:rPr>
        <w:t>Abstract</w:t>
      </w:r>
    </w:p>
    <w:p w14:paraId="7565C5B4" w14:textId="5361B606" w:rsidR="001C6E7B" w:rsidRPr="004A3B50" w:rsidRDefault="000165BF" w:rsidP="00DA2647">
      <w:pPr>
        <w:ind w:firstLine="0"/>
      </w:pPr>
      <w:r w:rsidRPr="004A3B50">
        <w:t xml:space="preserve">Fairness is a widely considered a key driver of human behavior. Organizational behavior research focuses on fairness as </w:t>
      </w:r>
      <w:r w:rsidR="002A230F" w:rsidRPr="004A3B50">
        <w:t xml:space="preserve">an </w:t>
      </w:r>
      <w:r w:rsidRPr="004A3B50">
        <w:t xml:space="preserve">employee attitude driver. Marketing research highlights fairness perceptions as a key determinant of both purchase intentions and purchase behavior. </w:t>
      </w:r>
      <w:r w:rsidR="00500159" w:rsidRPr="004A3B50">
        <w:t xml:space="preserve">Yet, to our best knowledge, no explicit attempt has been made to bridge the two phenomena. </w:t>
      </w:r>
      <w:r w:rsidRPr="004A3B50">
        <w:t>Using deductive reasoning and delineation methods</w:t>
      </w:r>
      <w:r w:rsidR="002A230F" w:rsidRPr="004A3B50">
        <w:t>,</w:t>
      </w:r>
      <w:r w:rsidRPr="004A3B50">
        <w:t xml:space="preserve"> we posit </w:t>
      </w:r>
      <w:r w:rsidR="002A230F" w:rsidRPr="004A3B50">
        <w:t xml:space="preserve">that, through the diffusion of customer experience, value perception, attitudes, and behaviors, </w:t>
      </w:r>
      <w:r w:rsidRPr="004A3B50">
        <w:t>a symbiosis of organizational behavior and marketing research ultimately influenc</w:t>
      </w:r>
      <w:r w:rsidR="002A230F" w:rsidRPr="004A3B50">
        <w:t>es</w:t>
      </w:r>
      <w:r w:rsidRPr="004A3B50">
        <w:t xml:space="preserve"> organizational performance. Our corresponding conceptual framework </w:t>
      </w:r>
      <w:r w:rsidR="002A230F" w:rsidRPr="004A3B50">
        <w:t xml:space="preserve">determines </w:t>
      </w:r>
      <w:r w:rsidRPr="004A3B50">
        <w:t xml:space="preserve">fairness perceptions’ influence on employee attitudes and service productivity </w:t>
      </w:r>
      <w:r w:rsidR="002A230F" w:rsidRPr="004A3B50">
        <w:t xml:space="preserve">by means of </w:t>
      </w:r>
      <w:r w:rsidRPr="004A3B50">
        <w:t>proposition development. In turn, this leads to an increase in customer satisfaction, consumer purchasing and re-purchasing behavior, and – ultimately – profitability.</w:t>
      </w:r>
    </w:p>
    <w:p w14:paraId="5C5E7C6E" w14:textId="77777777" w:rsidR="00DD7D97" w:rsidRPr="004A3B50" w:rsidRDefault="00DD7D97" w:rsidP="00E30E74">
      <w:pPr>
        <w:rPr>
          <w:rFonts w:cs="Times New Roman"/>
          <w:szCs w:val="24"/>
        </w:rPr>
      </w:pPr>
    </w:p>
    <w:p w14:paraId="5D036818" w14:textId="77777777" w:rsidR="00A73226" w:rsidRPr="00A73226" w:rsidRDefault="00DD7D97" w:rsidP="00A73226">
      <w:pPr>
        <w:ind w:firstLine="0"/>
        <w:rPr>
          <w:b/>
          <w:sz w:val="22"/>
        </w:rPr>
      </w:pPr>
      <w:r w:rsidRPr="00A73226">
        <w:rPr>
          <w:b/>
          <w:sz w:val="22"/>
        </w:rPr>
        <w:t>Keywords</w:t>
      </w:r>
    </w:p>
    <w:p w14:paraId="2FD8737C" w14:textId="08DA4C44" w:rsidR="00DD7D97" w:rsidRPr="004A3B50" w:rsidRDefault="00DA2647" w:rsidP="00DA2647">
      <w:pPr>
        <w:ind w:firstLine="0"/>
        <w:rPr>
          <w:szCs w:val="24"/>
        </w:rPr>
      </w:pPr>
      <w:r>
        <w:t>Consumer behavior,</w:t>
      </w:r>
      <w:r w:rsidR="00947658" w:rsidRPr="004A3B50">
        <w:t xml:space="preserve"> f</w:t>
      </w:r>
      <w:r>
        <w:t>airness, justice,</w:t>
      </w:r>
      <w:r w:rsidR="00BB3C29" w:rsidRPr="004A3B50">
        <w:t xml:space="preserve"> </w:t>
      </w:r>
      <w:r>
        <w:t>multidisciplinary,</w:t>
      </w:r>
      <w:r w:rsidR="00947658" w:rsidRPr="004A3B50">
        <w:t xml:space="preserve"> work attitudes</w:t>
      </w:r>
      <w:r w:rsidR="00F905E5" w:rsidRPr="004A3B50">
        <w:t>.</w:t>
      </w:r>
    </w:p>
    <w:p w14:paraId="1DD328A0" w14:textId="77777777" w:rsidR="00DD7D97" w:rsidRPr="004A3B50" w:rsidRDefault="00DD7D97" w:rsidP="00E30E74">
      <w:pPr>
        <w:rPr>
          <w:rFonts w:cs="Times New Roman"/>
          <w:szCs w:val="24"/>
        </w:rPr>
        <w:sectPr w:rsidR="00DD7D97" w:rsidRPr="004A3B50" w:rsidSect="0029149D">
          <w:headerReference w:type="default" r:id="rId8"/>
          <w:footerReference w:type="default" r:id="rId9"/>
          <w:pgSz w:w="11906" w:h="16838" w:code="9"/>
          <w:pgMar w:top="1417" w:right="1417" w:bottom="1417" w:left="1417" w:header="708" w:footer="708" w:gutter="0"/>
          <w:pgNumType w:start="1"/>
          <w:cols w:space="708"/>
          <w:docGrid w:linePitch="360"/>
        </w:sectPr>
      </w:pPr>
    </w:p>
    <w:p w14:paraId="48CA4E07" w14:textId="3B1A10B8" w:rsidR="00027CD3" w:rsidRPr="00A952B0" w:rsidRDefault="00027CD3" w:rsidP="00A952B0">
      <w:pPr>
        <w:pStyle w:val="Heading1"/>
      </w:pPr>
      <w:r w:rsidRPr="00A952B0">
        <w:lastRenderedPageBreak/>
        <w:t>I</w:t>
      </w:r>
      <w:r w:rsidR="00A952B0" w:rsidRPr="00A952B0">
        <w:t>ntroduction</w:t>
      </w:r>
    </w:p>
    <w:p w14:paraId="7D8E01D8" w14:textId="60A5446D" w:rsidR="0069270D" w:rsidRPr="004A3B50" w:rsidRDefault="00490BEC" w:rsidP="008F60B1">
      <w:r w:rsidRPr="004A3B50">
        <w:t>For service delivery t</w:t>
      </w:r>
      <w:r w:rsidR="0069270D" w:rsidRPr="004A3B50">
        <w:t>o be successful</w:t>
      </w:r>
      <w:r w:rsidRPr="004A3B50">
        <w:t xml:space="preserve">, </w:t>
      </w:r>
      <w:r w:rsidR="0069270D" w:rsidRPr="004A3B50">
        <w:t xml:space="preserve">it is not enough to hire the </w:t>
      </w:r>
      <w:r w:rsidR="0069270D" w:rsidRPr="004A3B50">
        <w:rPr>
          <w:i/>
        </w:rPr>
        <w:t>right</w:t>
      </w:r>
      <w:r w:rsidR="0069270D" w:rsidRPr="004A3B50">
        <w:t xml:space="preserve"> service-oriented people </w:t>
      </w:r>
      <w:r w:rsidR="0069270D" w:rsidRPr="004A3B50">
        <w:fldChar w:fldCharType="begin"/>
      </w:r>
      <w:r w:rsidR="0069270D" w:rsidRPr="004A3B50">
        <w:instrText xml:space="preserve"> ADDIN EN.CITE &lt;EndNote&gt;&lt;Cite&gt;&lt;Author&gt;Berry&lt;/Author&gt;&lt;Year&gt;1990&lt;/Year&gt;&lt;RecNum&gt;36&lt;/RecNum&gt;&lt;DisplayText&gt;(Berry et al., 1990)&lt;/DisplayText&gt;&lt;record&gt;&lt;rec-number&gt;36&lt;/rec-number&gt;&lt;foreign-keys&gt;&lt;key app="EN" db-id="e5a2p2xsraep0ge2wzp59zsvs0dd9x0expxr" timestamp="1427367282"&gt;36&lt;/key&gt;&lt;/foreign-keys&gt;&lt;ref-type name="Journal Article"&gt;17&lt;/ref-type&gt;&lt;contributors&gt;&lt;authors&gt;&lt;author&gt;Berry, L. L.&lt;/author&gt;&lt;author&gt;Zeithaml, V. A.&lt;/author&gt;&lt;author&gt;Parasuraman, A.&lt;/author&gt;&lt;/authors&gt;&lt;/contributors&gt;&lt;titles&gt;&lt;title&gt;Five imperatives for improving service quality&lt;/title&gt;&lt;secondary-title&gt;Sloan Management Review&lt;/secondary-title&gt;&lt;/titles&gt;&lt;periodical&gt;&lt;full-title&gt;Sloan Management Review&lt;/full-title&gt;&lt;/periodical&gt;&lt;pages&gt;29-38&lt;/pages&gt;&lt;volume&gt;31&lt;/volume&gt;&lt;number&gt;4&lt;/number&gt;&lt;dates&gt;&lt;year&gt;1990&lt;/year&gt;&lt;/dates&gt;&lt;urls&gt;&lt;/urls&gt;&lt;/record&gt;&lt;/Cite&gt;&lt;/EndNote&gt;</w:instrText>
      </w:r>
      <w:r w:rsidR="0069270D" w:rsidRPr="004A3B50">
        <w:fldChar w:fldCharType="separate"/>
      </w:r>
      <w:r w:rsidR="0069270D" w:rsidRPr="004A3B50">
        <w:rPr>
          <w:noProof/>
        </w:rPr>
        <w:t>(</w:t>
      </w:r>
      <w:hyperlink w:anchor="_ENREF_17" w:tooltip="Berry, 1990 #36" w:history="1">
        <w:r w:rsidR="004A3B50" w:rsidRPr="004A3B50">
          <w:rPr>
            <w:noProof/>
          </w:rPr>
          <w:t>Berry et al., 1990</w:t>
        </w:r>
      </w:hyperlink>
      <w:r w:rsidR="0069270D" w:rsidRPr="004A3B50">
        <w:rPr>
          <w:noProof/>
        </w:rPr>
        <w:t>)</w:t>
      </w:r>
      <w:r w:rsidR="0069270D" w:rsidRPr="004A3B50">
        <w:fldChar w:fldCharType="end"/>
      </w:r>
      <w:r w:rsidR="00947658" w:rsidRPr="004A3B50">
        <w:t xml:space="preserve"> </w:t>
      </w:r>
      <w:r w:rsidRPr="004A3B50">
        <w:t>:</w:t>
      </w:r>
      <w:r w:rsidR="0069270D" w:rsidRPr="004A3B50">
        <w:t xml:space="preserve"> </w:t>
      </w:r>
      <w:r w:rsidR="00CA265A" w:rsidRPr="004A3B50">
        <w:t>In order to deliver the best customer experiences, e</w:t>
      </w:r>
      <w:r w:rsidR="0069270D" w:rsidRPr="004A3B50">
        <w:t>mployees also need to be treated fairly in the company</w:t>
      </w:r>
      <w:r w:rsidRPr="004A3B50">
        <w:t xml:space="preserve">. Such treatment </w:t>
      </w:r>
      <w:r w:rsidR="0069270D" w:rsidRPr="004A3B50">
        <w:t>ultimately lead</w:t>
      </w:r>
      <w:r w:rsidR="00CA265A" w:rsidRPr="004A3B50">
        <w:t>s</w:t>
      </w:r>
      <w:r w:rsidR="0069270D" w:rsidRPr="004A3B50">
        <w:t xml:space="preserve"> to an all-important increase in service profitability. </w:t>
      </w:r>
    </w:p>
    <w:p w14:paraId="41139C8B" w14:textId="6FE01428" w:rsidR="0069270D" w:rsidRPr="004A3B50" w:rsidRDefault="0069270D" w:rsidP="0069270D">
      <w:r w:rsidRPr="004A3B50">
        <w:t xml:space="preserve">As services are interactive by nature, a frontline service employee’s performance </w:t>
      </w:r>
      <w:r w:rsidR="00115044" w:rsidRPr="004A3B50">
        <w:t xml:space="preserve">often </w:t>
      </w:r>
      <w:r w:rsidRPr="004A3B50">
        <w:t xml:space="preserve">influences the customer’s service experience </w:t>
      </w:r>
      <w:r w:rsidRPr="004A3B50">
        <w:fldChar w:fldCharType="begin"/>
      </w:r>
      <w:r w:rsidR="004D3825" w:rsidRPr="004A3B50">
        <w:instrText xml:space="preserve"> ADDIN EN.CITE &lt;EndNote&gt;&lt;Cite&gt;&lt;Author&gt;Klaus&lt;/Author&gt;&lt;Year&gt;2014&lt;/Year&gt;&lt;RecNum&gt;53&lt;/RecNum&gt;&lt;Prefix&gt;e.g.`, &lt;/Prefix&gt;&lt;DisplayText&gt;(e.g., Klaus, 2014; Kahn et al., 2014)&lt;/DisplayText&gt;&lt;record&gt;&lt;rec-number&gt;53&lt;/rec-number&gt;&lt;foreign-keys&gt;&lt;key app="EN" db-id="e5a2p2xsraep0ge2wzp59zsvs0dd9x0expxr" timestamp="1427368305"&gt;53&lt;/key&gt;&lt;/foreign-keys&gt;&lt;ref-type name="Book"&gt;6&lt;/ref-type&gt;&lt;contributors&gt;&lt;authors&gt;&lt;author&gt;Klaus, P.&lt;/author&gt;&lt;/authors&gt;&lt;/contributors&gt;&lt;titles&gt;&lt;title&gt;Measuring Customer Experience - How to Develop and Execute the Most Profitable Customer Experience Strategies&lt;/title&gt;&lt;/titles&gt;&lt;dates&gt;&lt;year&gt;2014&lt;/year&gt;&lt;/dates&gt;&lt;publisher&gt;Palgrave-Macmillan&lt;/publisher&gt;&lt;urls&gt;&lt;/urls&gt;&lt;/record&gt;&lt;/Cite&gt;&lt;Cite&gt;&lt;Author&gt;Kahn&lt;/Author&gt;&lt;Year&gt;2014&lt;/Year&gt;&lt;RecNum&gt;155&lt;/RecNum&gt;&lt;record&gt;&lt;rec-number&gt;155&lt;/rec-number&gt;&lt;foreign-keys&gt;&lt;key app="EN" db-id="e5a2p2xsraep0ge2wzp59zsvs0dd9x0expxr" timestamp="1467708987"&gt;155&lt;/key&gt;&lt;/foreign-keys&gt;&lt;ref-type name="Book Section"&gt;5&lt;/ref-type&gt;&lt;contributors&gt;&lt;authors&gt;&lt;author&gt;Kahn, W&lt;/author&gt;&lt;author&gt;Heaphy, Emily D&lt;/author&gt;&lt;author&gt;Truss, C&lt;/author&gt;&lt;/authors&gt;&lt;secondary-authors&gt;&lt;author&gt;Truss, Catherine&lt;/author&gt;&lt;author&gt;Alfes, Kerstin&lt;/author&gt;&lt;author&gt;Delbridge, Rick&lt;/author&gt;&lt;author&gt;Shantz, Amanda&lt;/author&gt;&lt;author&gt;Soane, Emma&lt;/author&gt;&lt;/secondary-authors&gt;&lt;/contributors&gt;&lt;titles&gt;&lt;title&gt;Relational contexts of personal engagement at work&lt;/title&gt;&lt;secondary-title&gt;Employee engagement in theory and practice&lt;/secondary-title&gt;&lt;/titles&gt;&lt;periodical&gt;&lt;full-title&gt;Employee engagement in theory and practice&lt;/full-title&gt;&lt;/periodical&gt;&lt;pages&gt;163-179&lt;/pages&gt;&lt;dates&gt;&lt;year&gt;2014&lt;/year&gt;&lt;/dates&gt;&lt;pub-location&gt;New York&lt;/pub-location&gt;&lt;publisher&gt;Routledge&lt;/publisher&gt;&lt;urls&gt;&lt;/urls&gt;&lt;/record&gt;&lt;/Cite&gt;&lt;/EndNote&gt;</w:instrText>
      </w:r>
      <w:r w:rsidRPr="004A3B50">
        <w:fldChar w:fldCharType="separate"/>
      </w:r>
      <w:r w:rsidR="004D3825" w:rsidRPr="004A3B50">
        <w:rPr>
          <w:noProof/>
        </w:rPr>
        <w:t xml:space="preserve">(e.g., </w:t>
      </w:r>
      <w:hyperlink w:anchor="_ENREF_85" w:tooltip="Klaus, 2014 #53" w:history="1">
        <w:r w:rsidR="004A3B50" w:rsidRPr="004A3B50">
          <w:rPr>
            <w:noProof/>
          </w:rPr>
          <w:t>Klaus, 2014</w:t>
        </w:r>
      </w:hyperlink>
      <w:r w:rsidR="004D3825" w:rsidRPr="004A3B50">
        <w:rPr>
          <w:noProof/>
        </w:rPr>
        <w:t xml:space="preserve">; </w:t>
      </w:r>
      <w:hyperlink w:anchor="_ENREF_84" w:tooltip="Kahn, 2014 #155" w:history="1">
        <w:r w:rsidR="004A3B50" w:rsidRPr="004A3B50">
          <w:rPr>
            <w:noProof/>
          </w:rPr>
          <w:t>Kahn et al., 2014</w:t>
        </w:r>
      </w:hyperlink>
      <w:r w:rsidR="004D3825" w:rsidRPr="004A3B50">
        <w:rPr>
          <w:noProof/>
        </w:rPr>
        <w:t>)</w:t>
      </w:r>
      <w:r w:rsidRPr="004A3B50">
        <w:fldChar w:fldCharType="end"/>
      </w:r>
      <w:r w:rsidRPr="004A3B50">
        <w:t>. The construct of fairness</w:t>
      </w:r>
      <w:r w:rsidR="00CA265A" w:rsidRPr="004A3B50">
        <w:t xml:space="preserve">, as well as </w:t>
      </w:r>
      <w:r w:rsidRPr="004A3B50">
        <w:t>its relationship to both customer experience and employee behavior</w:t>
      </w:r>
      <w:r w:rsidR="00CA265A" w:rsidRPr="004A3B50">
        <w:t>,</w:t>
      </w:r>
      <w:r w:rsidRPr="004A3B50">
        <w:t xml:space="preserve"> has recently </w:t>
      </w:r>
      <w:r w:rsidR="00CA265A" w:rsidRPr="004A3B50">
        <w:t xml:space="preserve">received </w:t>
      </w:r>
      <w:r w:rsidRPr="004A3B50">
        <w:t xml:space="preserve">attention in service marketing research and organizational behavior literature. While some researchers seek to understand the link between employees’ fairness perceptions and service behaviors </w:t>
      </w:r>
      <w:r w:rsidRPr="004A3B50">
        <w:fldChar w:fldCharType="begin"/>
      </w:r>
      <w:r w:rsidRPr="004A3B50">
        <w:instrText xml:space="preserve"> ADDIN EN.CITE &lt;EndNote&gt;&lt;Cite&gt;&lt;Author&gt;Bettencourt&lt;/Author&gt;&lt;Year&gt;1997&lt;/Year&gt;&lt;RecNum&gt;73&lt;/RecNum&gt;&lt;Prefix&gt;e.g.`, &lt;/Prefix&gt;&lt;DisplayText&gt;(e.g., Bettencourt and Brown, 1997)&lt;/DisplayText&gt;&lt;record&gt;&lt;rec-number&gt;73&lt;/rec-number&gt;&lt;foreign-keys&gt;&lt;key app="EN" db-id="e5a2p2xsraep0ge2wzp59zsvs0dd9x0expxr" timestamp="1434455821"&gt;73&lt;/key&gt;&lt;/foreign-keys&gt;&lt;ref-type name="Journal Article"&gt;17&lt;/ref-type&gt;&lt;contributors&gt;&lt;authors&gt;&lt;author&gt;Bettencourt, Lance A.&lt;/author&gt;&lt;author&gt;Brown, Stephen W.&lt;/author&gt;&lt;/authors&gt;&lt;/contributors&gt;&lt;titles&gt;&lt;title&gt;Contact employees: Relationships among workplace fairness, job satisfaction and prosocial service behaviors&lt;/title&gt;&lt;secondary-title&gt;Journal of Retailing&lt;/secondary-title&gt;&lt;/titles&gt;&lt;periodical&gt;&lt;full-title&gt;Journal of Retailing&lt;/full-title&gt;&lt;/periodical&gt;&lt;pages&gt;39-61&lt;/pages&gt;&lt;volume&gt;73&lt;/volume&gt;&lt;number&gt;1&lt;/number&gt;&lt;dates&gt;&lt;year&gt;1997&lt;/year&gt;&lt;pub-dates&gt;&lt;date&gt;//Spring&lt;/date&gt;&lt;/pub-dates&gt;&lt;/dates&gt;&lt;isbn&gt;0022-4359&lt;/isbn&gt;&lt;urls&gt;&lt;related-urls&gt;&lt;url&gt;http://www.sciencedirect.com/science/article/pii/S0022435997900142&lt;/url&gt;&lt;/related-urls&gt;&lt;/urls&gt;&lt;electronic-resource-num&gt;http://dx.doi.org/10.1016/S0022-4359(97)90014-2&lt;/electronic-resource-num&gt;&lt;/record&gt;&lt;/Cite&gt;&lt;/EndNote&gt;</w:instrText>
      </w:r>
      <w:r w:rsidRPr="004A3B50">
        <w:fldChar w:fldCharType="separate"/>
      </w:r>
      <w:r w:rsidRPr="004A3B50">
        <w:rPr>
          <w:noProof/>
        </w:rPr>
        <w:t>(</w:t>
      </w:r>
      <w:hyperlink w:anchor="_ENREF_18" w:tooltip="Bettencourt, 1997 #73" w:history="1">
        <w:r w:rsidR="004A3B50" w:rsidRPr="004A3B50">
          <w:rPr>
            <w:noProof/>
          </w:rPr>
          <w:t>e.g., Bettencourt and Brown, 1997</w:t>
        </w:r>
      </w:hyperlink>
      <w:r w:rsidRPr="004A3B50">
        <w:rPr>
          <w:noProof/>
        </w:rPr>
        <w:t>)</w:t>
      </w:r>
      <w:r w:rsidRPr="004A3B50">
        <w:fldChar w:fldCharType="end"/>
      </w:r>
      <w:r w:rsidRPr="004A3B50">
        <w:t xml:space="preserve">, others explore the effects of customers’ fairness perceptions on trust and loyalty </w:t>
      </w:r>
      <w:r w:rsidRPr="004A3B50">
        <w:fldChar w:fldCharType="begin"/>
      </w:r>
      <w:r w:rsidRPr="004A3B50">
        <w:instrText xml:space="preserve"> ADDIN EN.CITE &lt;EndNote&gt;&lt;Cite&gt;&lt;Author&gt;Nguyen&lt;/Author&gt;&lt;Year&gt;2014&lt;/Year&gt;&lt;RecNum&gt;30&lt;/RecNum&gt;&lt;DisplayText&gt;(Nguyen et al., 2014)&lt;/DisplayText&gt;&lt;record&gt;&lt;rec-number&gt;30&lt;/rec-number&gt;&lt;foreign-keys&gt;&lt;key app="EN" db-id="e5a2p2xsraep0ge2wzp59zsvs0dd9x0expxr" timestamp="1425904603"&gt;30&lt;/key&gt;&lt;/foreign-keys&gt;&lt;ref-type name="Journal Article"&gt;17&lt;/ref-type&gt;&lt;contributors&gt;&lt;authors&gt;&lt;author&gt;Nguyen, Bang&lt;/author&gt;&lt;author&gt;Klaus, Philipp “Phil”&lt;/author&gt;&lt;author&gt;Simkin, Lyndon&lt;/author&gt;&lt;/authors&gt;&lt;/contributors&gt;&lt;titles&gt;&lt;title&gt;It’s just not fair: exploring the effects of firm customization on unfairness perceptions, trust and loyalty&lt;/title&gt;&lt;secondary-title&gt;Journal of Services Marketing&lt;/secondary-title&gt;&lt;/titles&gt;&lt;periodical&gt;&lt;full-title&gt;Journal of Services Marketing&lt;/full-title&gt;&lt;/periodical&gt;&lt;pages&gt;484-497&lt;/pages&gt;&lt;volume&gt;28&lt;/volume&gt;&lt;number&gt;6&lt;/number&gt;&lt;keywords&gt;&lt;keyword&gt;Trust,Loyalty,Framework,Customization,Unfairness&lt;/keyword&gt;&lt;/keywords&gt;&lt;dates&gt;&lt;year&gt;2014&lt;/year&gt;&lt;/dates&gt;&lt;urls&gt;&lt;related-urls&gt;&lt;url&gt;http://www.emeraldinsight.com/doi/abs/10.1108/JSM-05-2013-0113&lt;/url&gt;&lt;/related-urls&gt;&lt;/urls&gt;&lt;electronic-resource-num&gt;doi:10.1108/JSM-05-2013-0113&lt;/electronic-resource-num&gt;&lt;/record&gt;&lt;/Cite&gt;&lt;/EndNote&gt;</w:instrText>
      </w:r>
      <w:r w:rsidRPr="004A3B50">
        <w:fldChar w:fldCharType="separate"/>
      </w:r>
      <w:r w:rsidRPr="004A3B50">
        <w:rPr>
          <w:noProof/>
        </w:rPr>
        <w:t>(</w:t>
      </w:r>
      <w:hyperlink w:anchor="_ENREF_121" w:tooltip="Nguyen, 2014 #30" w:history="1">
        <w:r w:rsidR="004A3B50" w:rsidRPr="004A3B50">
          <w:rPr>
            <w:noProof/>
          </w:rPr>
          <w:t>Nguyen et al., 2014</w:t>
        </w:r>
      </w:hyperlink>
      <w:r w:rsidRPr="004A3B50">
        <w:rPr>
          <w:noProof/>
        </w:rPr>
        <w:t>)</w:t>
      </w:r>
      <w:r w:rsidRPr="004A3B50">
        <w:fldChar w:fldCharType="end"/>
      </w:r>
      <w:r w:rsidRPr="004A3B50">
        <w:t xml:space="preserve">. </w:t>
      </w:r>
    </w:p>
    <w:p w14:paraId="14203C76" w14:textId="2965B790" w:rsidR="00F53CC8" w:rsidRPr="004A3B50" w:rsidRDefault="0069270D" w:rsidP="00F21FB2">
      <w:r w:rsidRPr="004A3B50">
        <w:t>T</w:t>
      </w:r>
      <w:r w:rsidR="00F53CC8" w:rsidRPr="004A3B50">
        <w:t xml:space="preserve">he </w:t>
      </w:r>
      <w:r w:rsidR="00F53CC8" w:rsidRPr="004A3B50">
        <w:rPr>
          <w:noProof/>
        </w:rPr>
        <w:t>literature</w:t>
      </w:r>
      <w:r w:rsidR="00EB471D" w:rsidRPr="004A3B50">
        <w:rPr>
          <w:noProof/>
        </w:rPr>
        <w:t>s</w:t>
      </w:r>
      <w:r w:rsidR="00F53CC8" w:rsidRPr="004A3B50">
        <w:t xml:space="preserve"> of </w:t>
      </w:r>
      <w:r w:rsidR="00DD7D97" w:rsidRPr="004A3B50">
        <w:t>management studies (MS</w:t>
      </w:r>
      <w:r w:rsidR="00F53CC8" w:rsidRPr="004A3B50">
        <w:t xml:space="preserve">) and </w:t>
      </w:r>
      <w:r w:rsidR="003D0A4A" w:rsidRPr="004A3B50">
        <w:t>industrial</w:t>
      </w:r>
      <w:r w:rsidR="00F53CC8" w:rsidRPr="004A3B50">
        <w:t xml:space="preserve"> psychology (</w:t>
      </w:r>
      <w:r w:rsidR="003D0A4A" w:rsidRPr="004A3B50">
        <w:t>I</w:t>
      </w:r>
      <w:r w:rsidR="00F53CC8" w:rsidRPr="004A3B50">
        <w:t xml:space="preserve">P) in the talent management context offer ample </w:t>
      </w:r>
      <w:r w:rsidR="00806EB7" w:rsidRPr="004A3B50">
        <w:t xml:space="preserve">studies </w:t>
      </w:r>
      <w:r w:rsidR="00F53CC8" w:rsidRPr="004A3B50">
        <w:t xml:space="preserve">that focus on the concepts of procedural and distributive justice </w:t>
      </w:r>
      <w:r w:rsidR="00F53CC8" w:rsidRPr="004A3B50">
        <w:fldChar w:fldCharType="begin"/>
      </w:r>
      <w:r w:rsidR="007D64BD" w:rsidRPr="004A3B50">
        <w:instrText xml:space="preserve"> ADDIN EN.CITE &lt;EndNote&gt;&lt;Cite&gt;&lt;Author&gt;Alexander&lt;/Author&gt;&lt;Year&gt;1987&lt;/Year&gt;&lt;RecNum&gt;34&lt;/RecNum&gt;&lt;DisplayText&gt;(Alexander and Ruderman, 1987; Greenberg and Colquitt, 2013)&lt;/DisplayText&gt;&lt;record&gt;&lt;rec-number&gt;34&lt;/rec-number&gt;&lt;foreign-keys&gt;&lt;key app="EN" db-id="e5a2p2xsraep0ge2wzp59zsvs0dd9x0expxr" timestamp="1427367187"&gt;34&lt;/key&gt;&lt;/foreign-keys&gt;&lt;ref-type name="Journal Article"&gt;17&lt;/ref-type&gt;&lt;contributors&gt;&lt;authors&gt;&lt;author&gt;Alexander, S.&lt;/author&gt;&lt;author&gt;Ruderman, M.&lt;/author&gt;&lt;/authors&gt;&lt;/contributors&gt;&lt;titles&gt;&lt;title&gt;The role of procedural and distributive justice in organizational behavior&lt;/title&gt;&lt;secondary-title&gt;Social Justice Research&lt;/secondary-title&gt;&lt;/titles&gt;&lt;periodical&gt;&lt;full-title&gt;Social Justice Research&lt;/full-title&gt;&lt;/periodical&gt;&lt;pages&gt;177-198&lt;/pages&gt;&lt;volume&gt;1&lt;/volume&gt;&lt;number&gt;2&lt;/number&gt;&lt;dates&gt;&lt;year&gt;1987&lt;/year&gt;&lt;/dates&gt;&lt;urls&gt;&lt;/urls&gt;&lt;/record&gt;&lt;/Cite&gt;&lt;Cite&gt;&lt;Author&gt;Greenberg&lt;/Author&gt;&lt;Year&gt;2013&lt;/Year&gt;&lt;RecNum&gt;45&lt;/RecNum&gt;&lt;record&gt;&lt;rec-number&gt;45&lt;/rec-number&gt;&lt;foreign-keys&gt;&lt;key app="EN" db-id="e5a2p2xsraep0ge2wzp59zsvs0dd9x0expxr" timestamp="1427367760"&gt;45&lt;/key&gt;&lt;/foreign-keys&gt;&lt;ref-type name="Book"&gt;6&lt;/ref-type&gt;&lt;contributors&gt;&lt;authors&gt;&lt;author&gt;Greenberg, J.&lt;/author&gt;&lt;author&gt;Colquitt, J. A.&lt;/author&gt;&lt;/authors&gt;&lt;/contributors&gt;&lt;titles&gt;&lt;title&gt;Handbook of organizational justice&lt;/title&gt;&lt;/titles&gt;&lt;dates&gt;&lt;year&gt;2013&lt;/year&gt;&lt;/dates&gt;&lt;publisher&gt;Psychology Press&lt;/publisher&gt;&lt;urls&gt;&lt;/urls&gt;&lt;/record&gt;&lt;/Cite&gt;&lt;/EndNote&gt;</w:instrText>
      </w:r>
      <w:r w:rsidR="00F53CC8" w:rsidRPr="004A3B50">
        <w:fldChar w:fldCharType="separate"/>
      </w:r>
      <w:r w:rsidR="009A29DC" w:rsidRPr="004A3B50">
        <w:rPr>
          <w:noProof/>
        </w:rPr>
        <w:t>(</w:t>
      </w:r>
      <w:hyperlink w:anchor="_ENREF_9" w:tooltip="Alexander, 1987 #34" w:history="1">
        <w:r w:rsidR="004A3B50" w:rsidRPr="004A3B50">
          <w:rPr>
            <w:noProof/>
          </w:rPr>
          <w:t>Alexander and Ruderman, 1987</w:t>
        </w:r>
      </w:hyperlink>
      <w:r w:rsidR="009A29DC" w:rsidRPr="004A3B50">
        <w:rPr>
          <w:noProof/>
        </w:rPr>
        <w:t xml:space="preserve">; </w:t>
      </w:r>
      <w:hyperlink w:anchor="_ENREF_70" w:tooltip="Greenberg, 2013 #45" w:history="1">
        <w:r w:rsidR="004A3B50" w:rsidRPr="004A3B50">
          <w:rPr>
            <w:noProof/>
          </w:rPr>
          <w:t>Greenberg and Colquitt, 2013</w:t>
        </w:r>
      </w:hyperlink>
      <w:r w:rsidR="009A29DC" w:rsidRPr="004A3B50">
        <w:rPr>
          <w:noProof/>
        </w:rPr>
        <w:t>)</w:t>
      </w:r>
      <w:r w:rsidR="00F53CC8" w:rsidRPr="004A3B50">
        <w:fldChar w:fldCharType="end"/>
      </w:r>
      <w:r w:rsidRPr="004A3B50">
        <w:t>. M</w:t>
      </w:r>
      <w:r w:rsidR="00F21FB2" w:rsidRPr="004A3B50">
        <w:t>anagement studies, in particular organizational behavior (OB)</w:t>
      </w:r>
      <w:r w:rsidR="00F53CC8" w:rsidRPr="004A3B50">
        <w:t xml:space="preserve"> research highlights </w:t>
      </w:r>
      <w:r w:rsidR="00982C5D" w:rsidRPr="004A3B50">
        <w:t>anticipated</w:t>
      </w:r>
      <w:r w:rsidR="00F53CC8" w:rsidRPr="004A3B50">
        <w:t xml:space="preserve"> links between these justice concepts and fairness, </w:t>
      </w:r>
      <w:r w:rsidR="005202B7" w:rsidRPr="004A3B50">
        <w:t xml:space="preserve">as well as the </w:t>
      </w:r>
      <w:r w:rsidR="00F53CC8" w:rsidRPr="004A3B50">
        <w:t>related outcomes of fairness perceptions</w:t>
      </w:r>
      <w:r w:rsidR="00144AAF" w:rsidRPr="004A3B50">
        <w:t xml:space="preserve"> </w:t>
      </w:r>
      <w:r w:rsidR="001C5448" w:rsidRPr="004A3B50">
        <w:fldChar w:fldCharType="begin"/>
      </w:r>
      <w:r w:rsidR="007D64BD" w:rsidRPr="004A3B50">
        <w:instrText xml:space="preserve"> ADDIN EN.CITE &lt;EndNote&gt;&lt;Cite&gt;&lt;Author&gt;Blader&lt;/Author&gt;&lt;Year&gt;2005&lt;/Year&gt;&lt;RecNum&gt;99&lt;/RecNum&gt;&lt;DisplayText&gt;(Blader and Tyler, 2005)&lt;/DisplayText&gt;&lt;record&gt;&lt;rec-number&gt;99&lt;/rec-number&gt;&lt;foreign-keys&gt;&lt;key app="EN" db-id="e5a2p2xsraep0ge2wzp59zsvs0dd9x0expxr" timestamp="1465474865"&gt;99&lt;/key&gt;&lt;/foreign-keys&gt;&lt;ref-type name="Book Section"&gt;5&lt;/ref-type&gt;&lt;contributors&gt;&lt;authors&gt;&lt;author&gt;Blader, S. L.&lt;/author&gt;&lt;author&gt;Tyler, T. R.&lt;/author&gt;&lt;/authors&gt;&lt;secondary-authors&gt;&lt;author&gt;Greenberg, J.&lt;/author&gt;&lt;author&gt;Colquitt, J. A.&lt;/author&gt;&lt;/secondary-authors&gt;&lt;/contributors&gt;&lt;titles&gt;&lt;title&gt;How can theories of organizational justice explain the effects of fairness?&lt;/title&gt;&lt;secondary-title&gt;Handbook of organizational justice&lt;/secondary-title&gt;&lt;/titles&gt;&lt;pages&gt;329-354&lt;/pages&gt;&lt;dates&gt;&lt;year&gt;2005&lt;/year&gt;&lt;/dates&gt;&lt;pub-location&gt;Mahwah, NJ&lt;/pub-location&gt;&lt;publisher&gt;Erlbaum&lt;/publisher&gt;&lt;urls&gt;&lt;/urls&gt;&lt;/record&gt;&lt;/Cite&gt;&lt;/EndNote&gt;</w:instrText>
      </w:r>
      <w:r w:rsidR="001C5448" w:rsidRPr="004A3B50">
        <w:fldChar w:fldCharType="separate"/>
      </w:r>
      <w:r w:rsidR="009A29DC" w:rsidRPr="004A3B50">
        <w:rPr>
          <w:noProof/>
        </w:rPr>
        <w:t>(</w:t>
      </w:r>
      <w:hyperlink w:anchor="_ENREF_19" w:tooltip="Blader, 2005 #99" w:history="1">
        <w:r w:rsidR="004A3B50" w:rsidRPr="004A3B50">
          <w:rPr>
            <w:noProof/>
          </w:rPr>
          <w:t>Blader and Tyler, 2005</w:t>
        </w:r>
      </w:hyperlink>
      <w:r w:rsidR="009A29DC" w:rsidRPr="004A3B50">
        <w:rPr>
          <w:noProof/>
        </w:rPr>
        <w:t>)</w:t>
      </w:r>
      <w:r w:rsidR="001C5448" w:rsidRPr="004A3B50">
        <w:fldChar w:fldCharType="end"/>
      </w:r>
      <w:r w:rsidR="00F53CC8" w:rsidRPr="004A3B50">
        <w:t xml:space="preserve">. Possible consequences </w:t>
      </w:r>
      <w:r w:rsidR="00982C5D" w:rsidRPr="004A3B50">
        <w:t>of fairness perceptions</w:t>
      </w:r>
      <w:r w:rsidR="00F53CC8" w:rsidRPr="004A3B50">
        <w:t xml:space="preserve"> are </w:t>
      </w:r>
      <w:r w:rsidR="00291055" w:rsidRPr="004A3B50">
        <w:t>employee</w:t>
      </w:r>
      <w:r w:rsidR="00982C5D" w:rsidRPr="004A3B50">
        <w:t xml:space="preserve"> attitudes</w:t>
      </w:r>
      <w:r w:rsidR="005202B7" w:rsidRPr="004A3B50">
        <w:t xml:space="preserve"> such as </w:t>
      </w:r>
      <w:r w:rsidR="00F53CC8" w:rsidRPr="004A3B50">
        <w:t>organizational commitment,</w:t>
      </w:r>
      <w:r w:rsidR="00982C5D" w:rsidRPr="004A3B50">
        <w:t xml:space="preserve"> satisfaction,</w:t>
      </w:r>
      <w:r w:rsidR="00F53CC8" w:rsidRPr="004A3B50">
        <w:t xml:space="preserve"> motivation</w:t>
      </w:r>
      <w:r w:rsidR="00982C5D" w:rsidRPr="004A3B50">
        <w:t>,</w:t>
      </w:r>
      <w:r w:rsidR="00F53CC8" w:rsidRPr="004A3B50">
        <w:t xml:space="preserve"> and the resulting employee performance</w:t>
      </w:r>
      <w:r w:rsidR="00982C5D" w:rsidRPr="004A3B50">
        <w:t xml:space="preserve"> </w:t>
      </w:r>
      <w:r w:rsidR="00F53CC8" w:rsidRPr="004A3B50">
        <w:fldChar w:fldCharType="begin">
          <w:fldData xml:space="preserve">PEVuZE5vdGU+PENpdGU+PEF1dGhvcj5NY0ZhcmxpbjwvQXV0aG9yPjxZZWFyPjE5OTI8L1llYXI+
PFJlY051bT41NTwvUmVjTnVtPjxQcmVmaXg+ZS5nLmAsIDwvUHJlZml4PjxEaXNwbGF5VGV4dD4o
ZS5nLiwgTWNGYXJsaW4gYW5kIFN3ZWVuZXksIDE5OTI7IEJvd2xpbmcgZXQgYWwuLCAyMDE1OyBD
b2xsaW5zIGV0IGFsLiwgMjAxMik8L0Rpc3BsYXlUZXh0PjxyZWNvcmQ+PHJlYy1udW1iZXI+NTU8
L3JlYy1udW1iZXI+PGZvcmVpZ24ta2V5cz48a2V5IGFwcD0iRU4iIGRiLWlkPSJlNWEycDJ4c3Jh
ZXAwZ2Uyd3pwNTl6c3ZzMGRkOXgwZXhweHIiIHRpbWVzdGFtcD0iMTQyNzM2ODY0NyI+NTU8L2tl
eT48L2ZvcmVpZ24ta2V5cz48cmVmLXR5cGUgbmFtZT0iSm91cm5hbCBBcnRpY2xlIj4xNzwvcmVm
LXR5cGU+PGNvbnRyaWJ1dG9ycz48YXV0aG9ycz48YXV0aG9yPk1jRmFybGluLCBEZWFuIEIuPC9h
dXRob3I+PGF1dGhvcj5Td2VlbmV5LCBQYXVsIEQuPC9hdXRob3I+PC9hdXRob3JzPjwvY29udHJp
YnV0b3JzPjx0aXRsZXM+PHRpdGxlPlJlc2VhcmNoIE5vdGVzLiBEaXN0cmlidXRpdmUgYW5kIFBy
b2NlZHVyYWwgSnVzdGljZSBhcyBQcmVkaWN0b3JzIG9mIFNhdGlzZmFjdGlvbiB3aXRoIFBlcnNv
bmFsIGFuZCBPcmdhbml6YXRpb25hbCBPdXRjb21lczwvdGl0bGU+PHNlY29uZGFyeS10aXRsZT5B
Y2FkZW15IG9mIE1hbmFnZW1lbnQgSm91cm5hbDwvc2Vjb25kYXJ5LXRpdGxlPjwvdGl0bGVzPjxw
ZXJpb2RpY2FsPjxmdWxsLXRpdGxlPkFjYWRlbXkgb2YgTWFuYWdlbWVudCBKb3VybmFsPC9mdWxs
LXRpdGxlPjwvcGVyaW9kaWNhbD48cGFnZXM+NjI2LTYzNzwvcGFnZXM+PHZvbHVtZT4zNTwvdm9s
dW1lPjxudW1iZXI+MzwvbnVtYmVyPjxkYXRlcz48eWVhcj4xOTkyPC95ZWFyPjxwdWItZGF0ZXM+
PGRhdGU+QXVndXN0IDEsIDE5OTI8L2RhdGU+PC9wdWItZGF0ZXM+PC9kYXRlcz48dXJscz48cmVs
YXRlZC11cmxzPjx1cmw+aHR0cDovL2Ftai5hb20ub3JnL2NvbnRlbnQvMzUvMy82MjYuYWJzdHJh
Y3Q8L3VybD48dXJsPmh0dHA6Ly9hbWouYW9tLm9yZy9jb250ZW50LzM1LzMvNjI2PC91cmw+PC9y
ZWxhdGVkLXVybHM+PC91cmxzPjxlbGVjdHJvbmljLXJlc291cmNlLW51bT4xMC4yMzA3LzI1NjQ4
OTwvZWxlY3Ryb25pYy1yZXNvdXJjZS1udW0+PC9yZWNvcmQ+PC9DaXRlPjxDaXRlPjxBdXRob3I+
Qm93bGluZzwvQXV0aG9yPjxZZWFyPjIwMTU8L1llYXI+PFJlY051bT4xMDA8L1JlY051bT48cmVj
b3JkPjxyZWMtbnVtYmVyPjEwMDwvcmVjLW51bWJlcj48Zm9yZWlnbi1rZXlzPjxrZXkgYXBwPSJF
TiIgZGItaWQ9ImU1YTJwMnhzcmFlcDBnZTJ3enA1OXpzdnMwZGQ5eDBleHB4ciIgdGltZXN0YW1w
PSIxNDY1NDc0OTY4Ij4xMDA8L2tleT48L2ZvcmVpZ24ta2V5cz48cmVmLXR5cGUgbmFtZT0iSm91
cm5hbCBBcnRpY2xlIj4xNzwvcmVmLXR5cGU+PGNvbnRyaWJ1dG9ycz48YXV0aG9ycz48YXV0aG9y
PkJvd2xpbmcsIE5hdGhhbiBBLjwvYXV0aG9yPjxhdXRob3I+S2hhem9uLCBTdGV2ZTwvYXV0aG9y
PjxhdXRob3I+TWV5ZXIsIFJ1c3RpbiBELjwvYXV0aG9yPjxhdXRob3I+QnVycnVzLCBDYXJsYSBK
LjwvYXV0aG9yPjwvYXV0aG9ycz48L2NvbnRyaWJ1dG9ycz48dGl0bGVzPjx0aXRsZT5TaXR1YXRp
b25hbCBTdHJlbmd0aCBhcyBhIE1vZGVyYXRvciBvZiB0aGUgUmVsYXRpb25zaGlwIEJldHdlZW4g
Sm9iIFNhdGlzZmFjdGlvbiBhbmQgSm9iIFBlcmZvcm1hbmNlOiBBIE1ldGEtQW5hbHl0aWMgRXhh
bWluYXRpb248L3RpdGxlPjxzZWNvbmRhcnktdGl0bGU+Sm91cm5hbCBvZiBCdXNpbmVzcyBhbmQg
UHN5Y2hvbG9neTwvc2Vjb25kYXJ5LXRpdGxlPjwvdGl0bGVzPjxwZXJpb2RpY2FsPjxmdWxsLXRp
dGxlPkpvdXJuYWwgb2YgQnVzaW5lc3MgYW5kIFBzeWNob2xvZ3k8L2Z1bGwtdGl0bGU+PGFiYnIt
MT5KIEJ1cyBQc3ljaG9sPC9hYmJyLTE+PC9wZXJpb2RpY2FsPjxwYWdlcz44OS0xMDQ8L3BhZ2Vz
Pjx2b2x1bWU+MzA8L3ZvbHVtZT48bnVtYmVyPjE8L251bWJlcj48ZGF0ZXM+PHllYXI+MjAxNTwv
eWVhcj48L2RhdGVzPjxpc2JuPjE1NzMtMzUzWDwvaXNibj48bGFiZWw+Qm93bGluZzIwMTU8L2xh
YmVsPjx3b3JrLXR5cGU+am91cm5hbCBhcnRpY2xlPC93b3JrLXR5cGU+PHVybHM+PHJlbGF0ZWQt
dXJscz48dXJsPmh0dHA6Ly9keC5kb2kub3JnLzEwLjEwMDcvczEwODY5LTAxMy05MzQwLTc8L3Vy
bD48L3JlbGF0ZWQtdXJscz48L3VybHM+PGVsZWN0cm9uaWMtcmVzb3VyY2UtbnVtPjEwLjEwMDcv
czEwODY5LTAxMy05MzQwLTc8L2VsZWN0cm9uaWMtcmVzb3VyY2UtbnVtPjwvcmVjb3JkPjwvQ2l0
ZT48Q2l0ZT48QXV0aG9yPkNvbGxpbnM8L0F1dGhvcj48WWVhcj4yMDEyPC9ZZWFyPjxSZWNOdW0+
OTM8L1JlY051bT48cmVjb3JkPjxyZWMtbnVtYmVyPjkzPC9yZWMtbnVtYmVyPjxmb3JlaWduLWtl
eXM+PGtleSBhcHA9IkVOIiBkYi1pZD0ieHA5Mjl3cHJlMnh2YTJlcGFzMHAycHh1c2V3ZDBheGRm
enpyIiB0aW1lc3RhbXA9IjE0MDM4NTY2MTAiPjkzPC9rZXk+PC9mb3JlaWduLWtleXM+PHJlZi10
eXBlIG5hbWU9IkpvdXJuYWwgQXJ0aWNsZSI+MTc8L3JlZi10eXBlPjxjb250cmlidXRvcnM+PGF1
dGhvcnM+PGF1dGhvcj5Db2xsaW5zLCBCcmlhbiBKLjwvYXV0aG9yPjxhdXRob3I+TW9zc2hvbGRl
ciwgS2V2aW4gVy48L2F1dGhvcj48YXV0aG9yPlRheWxvciwgU2hhbm5vbiBHLjwvYXV0aG9yPjwv
YXV0aG9ycz48L2NvbnRyaWJ1dG9ycz48dGl0bGVzPjx0aXRsZT5Eb2VzIHByb2Nlc3MgZmFpcm5l
c3MgYWZmZWN0IGpvYiBwZXJmb3JtYW5jZT8gSXQgb25seSBtYXR0ZXJzIGlmIHRoZXkgcGxhbiB0
byBzdGF5PC90aXRsZT48c2Vjb25kYXJ5LXRpdGxlPkpvdXJuYWwgb2YgT3JnYW5pemF0aW9uYWwg
QmVoYXZpb3I8L3NlY29uZGFyeS10aXRsZT48L3RpdGxlcz48cGVyaW9kaWNhbD48ZnVsbC10aXRs
ZT5Kb3VybmFsIG9mIE9yZ2FuaXphdGlvbmFsIEJlaGF2aW9yPC9mdWxsLXRpdGxlPjwvcGVyaW9k
aWNhbD48cGFnZXM+MTAwNy0xMDI2PC9wYWdlcz48dm9sdW1lPjMzPC92b2x1bWU+PG51bWJlcj43
PC9udW1iZXI+PGtleXdvcmRzPjxrZXl3b3JkPkpPQiBwZXJmb3JtYW5jZTwva2V5d29yZD48a2V5
d29yZD5SRVNFQVJDSDwva2V5d29yZD48a2V5d29yZD5FTVBMT1lFRVMgLS0gQXR0aXR1ZGVzPC9r
ZXl3b3JkPjxrZXl3b3JkPkxBQk9SIHR1cm5vdmVyPC9rZXl3b3JkPjxrZXl3b3JkPkFTU09DSUFU
SU9OUywgaW5zdGl0dXRpb25zLCBldGMuIC0tIE1hbmFnZW1lbnQ8L2tleXdvcmQ+PGtleXdvcmQ+
U09DSUFMIGV4Y2hhbmdlPC9rZXl3b3JkPjxrZXl3b3JkPkZBSVJORVNTIC0tIFBzeWNob2xvZ2lj
YWwgYXNwZWN0czwva2V5d29yZD48a2V5d29yZD5mYWlybmVzczwva2V5d29yZD48a2V5d29yZD50
dXJub3ZlciBpbnRlbnRpb25zPC9rZXl3b3JkPjwva2V5d29yZHM+PGRhdGVzPjx5ZWFyPjIwMTI8
L3llYXI+PC9kYXRlcz48cHVibGlzaGVyPkpvaG4gV2lsZXkgJmFtcDsgU29ucywgSW5jLjwvcHVi
bGlzaGVyPjxpc2JuPjA4OTQzNzk2PC9pc2JuPjxhY2Nlc3Npb24tbnVtPjgwMDI2OTE2PC9hY2Nl
c3Npb24tbnVtPjx3b3JrLXR5cGU+QXJ0aWNsZTwvd29yay10eXBlPjx1cmxzPjxyZWxhdGVkLXVy
bHM+PHVybD5odHRwOi8vc2VhcmNoLmVic2NvaG9zdC5jb20vbG9naW4uYXNweD9kaXJlY3Q9dHJ1
ZSZhbXA7ZGI9YnRoJmFtcDtBTj04MDAyNjkxNiZhbXA7c2l0ZT1laG9zdC1saXZlPC91cmw+PC9y
ZWxhdGVkLXVybHM+PC91cmxzPjxlbGVjdHJvbmljLXJlc291cmNlLW51bT4xMC4xMDAyL2pvYi4x
Nzc5PC9lbGVjdHJvbmljLXJlc291cmNlLW51bT48cmVtb3RlLWRhdGFiYXNlLW5hbWU+YnRoPC9y
ZW1vdGUtZGF0YWJhc2UtbmFtZT48cmVtb3RlLWRhdGFiYXNlLXByb3ZpZGVyPkVCU0NPaG9zdDwv
cmVtb3RlLWRhdGFiYXNlLXByb3ZpZGVyPjwvcmVjb3JkPjwvQ2l0ZT48L0VuZE5vdGU+
</w:fldData>
        </w:fldChar>
      </w:r>
      <w:r w:rsidR="004D3825" w:rsidRPr="004A3B50">
        <w:instrText xml:space="preserve"> ADDIN EN.CITE </w:instrText>
      </w:r>
      <w:r w:rsidR="004D3825" w:rsidRPr="004A3B50">
        <w:fldChar w:fldCharType="begin">
          <w:fldData xml:space="preserve">PEVuZE5vdGU+PENpdGU+PEF1dGhvcj5NY0ZhcmxpbjwvQXV0aG9yPjxZZWFyPjE5OTI8L1llYXI+
PFJlY051bT41NTwvUmVjTnVtPjxQcmVmaXg+ZS5nLmAsIDwvUHJlZml4PjxEaXNwbGF5VGV4dD4o
ZS5nLiwgTWNGYXJsaW4gYW5kIFN3ZWVuZXksIDE5OTI7IEJvd2xpbmcgZXQgYWwuLCAyMDE1OyBD
b2xsaW5zIGV0IGFsLiwgMjAxMik8L0Rpc3BsYXlUZXh0PjxyZWNvcmQ+PHJlYy1udW1iZXI+NTU8
L3JlYy1udW1iZXI+PGZvcmVpZ24ta2V5cz48a2V5IGFwcD0iRU4iIGRiLWlkPSJlNWEycDJ4c3Jh
ZXAwZ2Uyd3pwNTl6c3ZzMGRkOXgwZXhweHIiIHRpbWVzdGFtcD0iMTQyNzM2ODY0NyI+NTU8L2tl
eT48L2ZvcmVpZ24ta2V5cz48cmVmLXR5cGUgbmFtZT0iSm91cm5hbCBBcnRpY2xlIj4xNzwvcmVm
LXR5cGU+PGNvbnRyaWJ1dG9ycz48YXV0aG9ycz48YXV0aG9yPk1jRmFybGluLCBEZWFuIEIuPC9h
dXRob3I+PGF1dGhvcj5Td2VlbmV5LCBQYXVsIEQuPC9hdXRob3I+PC9hdXRob3JzPjwvY29udHJp
YnV0b3JzPjx0aXRsZXM+PHRpdGxlPlJlc2VhcmNoIE5vdGVzLiBEaXN0cmlidXRpdmUgYW5kIFBy
b2NlZHVyYWwgSnVzdGljZSBhcyBQcmVkaWN0b3JzIG9mIFNhdGlzZmFjdGlvbiB3aXRoIFBlcnNv
bmFsIGFuZCBPcmdhbml6YXRpb25hbCBPdXRjb21lczwvdGl0bGU+PHNlY29uZGFyeS10aXRsZT5B
Y2FkZW15IG9mIE1hbmFnZW1lbnQgSm91cm5hbDwvc2Vjb25kYXJ5LXRpdGxlPjwvdGl0bGVzPjxw
ZXJpb2RpY2FsPjxmdWxsLXRpdGxlPkFjYWRlbXkgb2YgTWFuYWdlbWVudCBKb3VybmFsPC9mdWxs
LXRpdGxlPjwvcGVyaW9kaWNhbD48cGFnZXM+NjI2LTYzNzwvcGFnZXM+PHZvbHVtZT4zNTwvdm9s
dW1lPjxudW1iZXI+MzwvbnVtYmVyPjxkYXRlcz48eWVhcj4xOTkyPC95ZWFyPjxwdWItZGF0ZXM+
PGRhdGU+QXVndXN0IDEsIDE5OTI8L2RhdGU+PC9wdWItZGF0ZXM+PC9kYXRlcz48dXJscz48cmVs
YXRlZC11cmxzPjx1cmw+aHR0cDovL2Ftai5hb20ub3JnL2NvbnRlbnQvMzUvMy82MjYuYWJzdHJh
Y3Q8L3VybD48dXJsPmh0dHA6Ly9hbWouYW9tLm9yZy9jb250ZW50LzM1LzMvNjI2PC91cmw+PC9y
ZWxhdGVkLXVybHM+PC91cmxzPjxlbGVjdHJvbmljLXJlc291cmNlLW51bT4xMC4yMzA3LzI1NjQ4
OTwvZWxlY3Ryb25pYy1yZXNvdXJjZS1udW0+PC9yZWNvcmQ+PC9DaXRlPjxDaXRlPjxBdXRob3I+
Qm93bGluZzwvQXV0aG9yPjxZZWFyPjIwMTU8L1llYXI+PFJlY051bT4xMDA8L1JlY051bT48cmVj
b3JkPjxyZWMtbnVtYmVyPjEwMDwvcmVjLW51bWJlcj48Zm9yZWlnbi1rZXlzPjxrZXkgYXBwPSJF
TiIgZGItaWQ9ImU1YTJwMnhzcmFlcDBnZTJ3enA1OXpzdnMwZGQ5eDBleHB4ciIgdGltZXN0YW1w
PSIxNDY1NDc0OTY4Ij4xMDA8L2tleT48L2ZvcmVpZ24ta2V5cz48cmVmLXR5cGUgbmFtZT0iSm91
cm5hbCBBcnRpY2xlIj4xNzwvcmVmLXR5cGU+PGNvbnRyaWJ1dG9ycz48YXV0aG9ycz48YXV0aG9y
PkJvd2xpbmcsIE5hdGhhbiBBLjwvYXV0aG9yPjxhdXRob3I+S2hhem9uLCBTdGV2ZTwvYXV0aG9y
PjxhdXRob3I+TWV5ZXIsIFJ1c3RpbiBELjwvYXV0aG9yPjxhdXRob3I+QnVycnVzLCBDYXJsYSBK
LjwvYXV0aG9yPjwvYXV0aG9ycz48L2NvbnRyaWJ1dG9ycz48dGl0bGVzPjx0aXRsZT5TaXR1YXRp
b25hbCBTdHJlbmd0aCBhcyBhIE1vZGVyYXRvciBvZiB0aGUgUmVsYXRpb25zaGlwIEJldHdlZW4g
Sm9iIFNhdGlzZmFjdGlvbiBhbmQgSm9iIFBlcmZvcm1hbmNlOiBBIE1ldGEtQW5hbHl0aWMgRXhh
bWluYXRpb248L3RpdGxlPjxzZWNvbmRhcnktdGl0bGU+Sm91cm5hbCBvZiBCdXNpbmVzcyBhbmQg
UHN5Y2hvbG9neTwvc2Vjb25kYXJ5LXRpdGxlPjwvdGl0bGVzPjxwZXJpb2RpY2FsPjxmdWxsLXRp
dGxlPkpvdXJuYWwgb2YgQnVzaW5lc3MgYW5kIFBzeWNob2xvZ3k8L2Z1bGwtdGl0bGU+PGFiYnIt
MT5KIEJ1cyBQc3ljaG9sPC9hYmJyLTE+PC9wZXJpb2RpY2FsPjxwYWdlcz44OS0xMDQ8L3BhZ2Vz
Pjx2b2x1bWU+MzA8L3ZvbHVtZT48bnVtYmVyPjE8L251bWJlcj48ZGF0ZXM+PHllYXI+MjAxNTwv
eWVhcj48L2RhdGVzPjxpc2JuPjE1NzMtMzUzWDwvaXNibj48bGFiZWw+Qm93bGluZzIwMTU8L2xh
YmVsPjx3b3JrLXR5cGU+am91cm5hbCBhcnRpY2xlPC93b3JrLXR5cGU+PHVybHM+PHJlbGF0ZWQt
dXJscz48dXJsPmh0dHA6Ly9keC5kb2kub3JnLzEwLjEwMDcvczEwODY5LTAxMy05MzQwLTc8L3Vy
bD48L3JlbGF0ZWQtdXJscz48L3VybHM+PGVsZWN0cm9uaWMtcmVzb3VyY2UtbnVtPjEwLjEwMDcv
czEwODY5LTAxMy05MzQwLTc8L2VsZWN0cm9uaWMtcmVzb3VyY2UtbnVtPjwvcmVjb3JkPjwvQ2l0
ZT48Q2l0ZT48QXV0aG9yPkNvbGxpbnM8L0F1dGhvcj48WWVhcj4yMDEyPC9ZZWFyPjxSZWNOdW0+
OTM8L1JlY051bT48cmVjb3JkPjxyZWMtbnVtYmVyPjkzPC9yZWMtbnVtYmVyPjxmb3JlaWduLWtl
eXM+PGtleSBhcHA9IkVOIiBkYi1pZD0ieHA5Mjl3cHJlMnh2YTJlcGFzMHAycHh1c2V3ZDBheGRm
enpyIiB0aW1lc3RhbXA9IjE0MDM4NTY2MTAiPjkzPC9rZXk+PC9mb3JlaWduLWtleXM+PHJlZi10
eXBlIG5hbWU9IkpvdXJuYWwgQXJ0aWNsZSI+MTc8L3JlZi10eXBlPjxjb250cmlidXRvcnM+PGF1
dGhvcnM+PGF1dGhvcj5Db2xsaW5zLCBCcmlhbiBKLjwvYXV0aG9yPjxhdXRob3I+TW9zc2hvbGRl
ciwgS2V2aW4gVy48L2F1dGhvcj48YXV0aG9yPlRheWxvciwgU2hhbm5vbiBHLjwvYXV0aG9yPjwv
YXV0aG9ycz48L2NvbnRyaWJ1dG9ycz48dGl0bGVzPjx0aXRsZT5Eb2VzIHByb2Nlc3MgZmFpcm5l
c3MgYWZmZWN0IGpvYiBwZXJmb3JtYW5jZT8gSXQgb25seSBtYXR0ZXJzIGlmIHRoZXkgcGxhbiB0
byBzdGF5PC90aXRsZT48c2Vjb25kYXJ5LXRpdGxlPkpvdXJuYWwgb2YgT3JnYW5pemF0aW9uYWwg
QmVoYXZpb3I8L3NlY29uZGFyeS10aXRsZT48L3RpdGxlcz48cGVyaW9kaWNhbD48ZnVsbC10aXRs
ZT5Kb3VybmFsIG9mIE9yZ2FuaXphdGlvbmFsIEJlaGF2aW9yPC9mdWxsLXRpdGxlPjwvcGVyaW9k
aWNhbD48cGFnZXM+MTAwNy0xMDI2PC9wYWdlcz48dm9sdW1lPjMzPC92b2x1bWU+PG51bWJlcj43
PC9udW1iZXI+PGtleXdvcmRzPjxrZXl3b3JkPkpPQiBwZXJmb3JtYW5jZTwva2V5d29yZD48a2V5
d29yZD5SRVNFQVJDSDwva2V5d29yZD48a2V5d29yZD5FTVBMT1lFRVMgLS0gQXR0aXR1ZGVzPC9r
ZXl3b3JkPjxrZXl3b3JkPkxBQk9SIHR1cm5vdmVyPC9rZXl3b3JkPjxrZXl3b3JkPkFTU09DSUFU
SU9OUywgaW5zdGl0dXRpb25zLCBldGMuIC0tIE1hbmFnZW1lbnQ8L2tleXdvcmQ+PGtleXdvcmQ+
U09DSUFMIGV4Y2hhbmdlPC9rZXl3b3JkPjxrZXl3b3JkPkZBSVJORVNTIC0tIFBzeWNob2xvZ2lj
YWwgYXNwZWN0czwva2V5d29yZD48a2V5d29yZD5mYWlybmVzczwva2V5d29yZD48a2V5d29yZD50
dXJub3ZlciBpbnRlbnRpb25zPC9rZXl3b3JkPjwva2V5d29yZHM+PGRhdGVzPjx5ZWFyPjIwMTI8
L3llYXI+PC9kYXRlcz48cHVibGlzaGVyPkpvaG4gV2lsZXkgJmFtcDsgU29ucywgSW5jLjwvcHVi
bGlzaGVyPjxpc2JuPjA4OTQzNzk2PC9pc2JuPjxhY2Nlc3Npb24tbnVtPjgwMDI2OTE2PC9hY2Nl
c3Npb24tbnVtPjx3b3JrLXR5cGU+QXJ0aWNsZTwvd29yay10eXBlPjx1cmxzPjxyZWxhdGVkLXVy
bHM+PHVybD5odHRwOi8vc2VhcmNoLmVic2NvaG9zdC5jb20vbG9naW4uYXNweD9kaXJlY3Q9dHJ1
ZSZhbXA7ZGI9YnRoJmFtcDtBTj04MDAyNjkxNiZhbXA7c2l0ZT1laG9zdC1saXZlPC91cmw+PC9y
ZWxhdGVkLXVybHM+PC91cmxzPjxlbGVjdHJvbmljLXJlc291cmNlLW51bT4xMC4xMDAyL2pvYi4x
Nzc5PC9lbGVjdHJvbmljLXJlc291cmNlLW51bT48cmVtb3RlLWRhdGFiYXNlLW5hbWU+YnRoPC9y
ZW1vdGUtZGF0YWJhc2UtbmFtZT48cmVtb3RlLWRhdGFiYXNlLXByb3ZpZGVyPkVCU0NPaG9zdDwv
cmVtb3RlLWRhdGFiYXNlLXByb3ZpZGVyPjwvcmVjb3JkPjwvQ2l0ZT48L0VuZE5vdGU+
</w:fldData>
        </w:fldChar>
      </w:r>
      <w:r w:rsidR="004D3825" w:rsidRPr="004A3B50">
        <w:instrText xml:space="preserve"> ADDIN EN.CITE.DATA </w:instrText>
      </w:r>
      <w:r w:rsidR="004D3825" w:rsidRPr="004A3B50">
        <w:fldChar w:fldCharType="end"/>
      </w:r>
      <w:r w:rsidR="00F53CC8" w:rsidRPr="004A3B50">
        <w:fldChar w:fldCharType="separate"/>
      </w:r>
      <w:r w:rsidR="004D3825" w:rsidRPr="004A3B50">
        <w:rPr>
          <w:noProof/>
        </w:rPr>
        <w:t xml:space="preserve">(e.g., </w:t>
      </w:r>
      <w:hyperlink w:anchor="_ENREF_108" w:tooltip="McFarlin, 1992 #55" w:history="1">
        <w:r w:rsidR="004A3B50" w:rsidRPr="004A3B50">
          <w:rPr>
            <w:noProof/>
          </w:rPr>
          <w:t>McFarlin and Sweeney, 1992</w:t>
        </w:r>
      </w:hyperlink>
      <w:r w:rsidR="004D3825" w:rsidRPr="004A3B50">
        <w:rPr>
          <w:noProof/>
        </w:rPr>
        <w:t xml:space="preserve">; </w:t>
      </w:r>
      <w:hyperlink w:anchor="_ENREF_27" w:tooltip="Bowling, 2015 #100" w:history="1">
        <w:r w:rsidR="004A3B50" w:rsidRPr="004A3B50">
          <w:rPr>
            <w:noProof/>
          </w:rPr>
          <w:t>Bowling et al., 2015</w:t>
        </w:r>
      </w:hyperlink>
      <w:r w:rsidR="004D3825" w:rsidRPr="004A3B50">
        <w:rPr>
          <w:noProof/>
        </w:rPr>
        <w:t xml:space="preserve">; </w:t>
      </w:r>
      <w:hyperlink w:anchor="_ENREF_41" w:tooltip="Collins, 2012 #93" w:history="1">
        <w:r w:rsidR="004A3B50" w:rsidRPr="004A3B50">
          <w:rPr>
            <w:noProof/>
          </w:rPr>
          <w:t>Collins et al., 2012</w:t>
        </w:r>
      </w:hyperlink>
      <w:r w:rsidR="004D3825" w:rsidRPr="004A3B50">
        <w:rPr>
          <w:noProof/>
        </w:rPr>
        <w:t>)</w:t>
      </w:r>
      <w:r w:rsidR="00F53CC8" w:rsidRPr="004A3B50">
        <w:fldChar w:fldCharType="end"/>
      </w:r>
      <w:r w:rsidR="00F53CC8" w:rsidRPr="004A3B50">
        <w:t xml:space="preserve">. </w:t>
      </w:r>
      <w:r w:rsidR="00982C5D" w:rsidRPr="004A3B50">
        <w:t>This line of</w:t>
      </w:r>
      <w:r w:rsidR="00F53CC8" w:rsidRPr="004A3B50">
        <w:t xml:space="preserve"> research tends to focus on the relationship between employees and their </w:t>
      </w:r>
      <w:r w:rsidR="005202B7" w:rsidRPr="004A3B50">
        <w:t>line managers</w:t>
      </w:r>
      <w:r w:rsidR="00982C5D" w:rsidRPr="004A3B50">
        <w:t xml:space="preserve">, or their attitudes towards the organization </w:t>
      </w:r>
      <w:r w:rsidR="00097E36" w:rsidRPr="004A3B50">
        <w:fldChar w:fldCharType="begin">
          <w:fldData xml:space="preserve">PEVuZE5vdGU+PENpdGU+PEF1dGhvcj5HaXR0ZWxsPC9BdXRob3I+PFllYXI+MjAxMDwvWWVhcj48
UmVjTnVtPjE1NDwvUmVjTnVtPjxQcmVmaXg+ZS5nLmAsIGlkZW50aXR5YCwgbG95YWx0eWAsIHNl
ZSA8L1ByZWZpeD48RGlzcGxheVRleHQ+KGUuZy4sIGlkZW50aXR5LCBsb3lhbHR5LCBzZWUgR2l0
dGVsbCBldCBhbC4sIDIwMTA7IEthaG4gZXQgYWwuLCAyMDE0OyBTbHVzcyBhbmQgQXNoZm9ydGgs
IDIwMDcpPC9EaXNwbGF5VGV4dD48cmVjb3JkPjxyZWMtbnVtYmVyPjE1NDwvcmVjLW51bWJlcj48
Zm9yZWlnbi1rZXlzPjxrZXkgYXBwPSJFTiIgZGItaWQ9ImU1YTJwMnhzcmFlcDBnZTJ3enA1OXpz
dnMwZGQ5eDBleHB4ciIgdGltZXN0YW1wPSIxNDY3NzA4MTIwIj4xNTQ8L2tleT48L2ZvcmVpZ24t
a2V5cz48cmVmLXR5cGUgbmFtZT0iSm91cm5hbCBBcnRpY2xlIj4xNzwvcmVmLXR5cGU+PGNvbnRy
aWJ1dG9ycz48YXV0aG9ycz48YXV0aG9yPkdpdHRlbGwsIEouIEguPC9hdXRob3I+PGF1dGhvcj5T
ZWlkbmVyLCBSLjwvYXV0aG9yPjxhdXRob3I+V2ltYnVzaCwgSi4gPC9hdXRob3I+PC9hdXRob3Jz
PjwvY29udHJpYnV0b3JzPjx0aXRsZXM+PHRpdGxlPkEgUmVsYXRpb25hbCBNb2RlbCBvZiBIb3cg
SGlnaC1QZXJmb3JtYW5jZSBXb3JrIFN5c3RlbXMgV29yazwvdGl0bGU+PHNlY29uZGFyeS10aXRs
ZT5Pcmdhbml6YXRpb24gU2NpZW5jZTwvc2Vjb25kYXJ5LXRpdGxlPjwvdGl0bGVzPjxwZXJpb2Rp
Y2FsPjxmdWxsLXRpdGxlPk9yZ2FuaXphdGlvbiBTY2llbmNlPC9mdWxsLXRpdGxlPjwvcGVyaW9k
aWNhbD48cGFnZXM+NDkwLTUwNjwvcGFnZXM+PHZvbHVtZT4yMTwvdm9sdW1lPjxudW1iZXI+Mjwv
bnVtYmVyPjxrZXl3b3Jkcz48a2V5d29yZD5oaWdoLXBlcmZvcm1hbmNlIHdvcmsgc3lzdGVtcyxy
ZWxhdGlvbmFsIGNvb3JkaW5hdGlvbixwYXRpZW50IGNhcmU8L2tleXdvcmQ+PC9rZXl3b3Jkcz48
ZGF0ZXM+PHllYXI+MjAxMDwveWVhcj48L2RhdGVzPjx1cmxzPjxyZWxhdGVkLXVybHM+PHVybD5o
dHRwOi8vcHVic29ubGluZS5pbmZvcm1zLm9yZy9kb2kvYWJzLzEwLjEyODcvb3JzYy4xMDkwLjA0
NDY8L3VybD48L3JlbGF0ZWQtdXJscz48L3VybHM+PGVsZWN0cm9uaWMtcmVzb3VyY2UtbnVtPmRv
aToxMC4xMjg3L29yc2MuMTA5MC4wNDQ2PC9lbGVjdHJvbmljLXJlc291cmNlLW51bT48L3JlY29y
ZD48L0NpdGU+PENpdGU+PEF1dGhvcj5LYWhuPC9BdXRob3I+PFllYXI+MjAxNDwvWWVhcj48UmVj
TnVtPjE1NTwvUmVjTnVtPjxyZWNvcmQ+PHJlYy1udW1iZXI+MTU1PC9yZWMtbnVtYmVyPjxmb3Jl
aWduLWtleXM+PGtleSBhcHA9IkVOIiBkYi1pZD0iZTVhMnAyeHNyYWVwMGdlMnd6cDU5enN2czBk
ZDl4MGV4cHhyIiB0aW1lc3RhbXA9IjE0Njc3MDg5ODciPjE1NTwva2V5PjwvZm9yZWlnbi1rZXlz
PjxyZWYtdHlwZSBuYW1lPSJCb29rIFNlY3Rpb24iPjU8L3JlZi10eXBlPjxjb250cmlidXRvcnM+
PGF1dGhvcnM+PGF1dGhvcj5LYWhuLCBXPC9hdXRob3I+PGF1dGhvcj5IZWFwaHksIEVtaWx5IEQ8
L2F1dGhvcj48YXV0aG9yPlRydXNzLCBDPC9hdXRob3I+PC9hdXRob3JzPjxzZWNvbmRhcnktYXV0
aG9ycz48YXV0aG9yPlRydXNzLCBDYXRoZXJpbmU8L2F1dGhvcj48YXV0aG9yPkFsZmVzLCBLZXJz
dGluPC9hdXRob3I+PGF1dGhvcj5EZWxicmlkZ2UsIFJpY2s8L2F1dGhvcj48YXV0aG9yPlNoYW50
eiwgQW1hbmRhPC9hdXRob3I+PGF1dGhvcj5Tb2FuZSwgRW1tYTwvYXV0aG9yPjwvc2Vjb25kYXJ5
LWF1dGhvcnM+PC9jb250cmlidXRvcnM+PHRpdGxlcz48dGl0bGU+UmVsYXRpb25hbCBjb250ZXh0
cyBvZiBwZXJzb25hbCBlbmdhZ2VtZW50IGF0IHdvcms8L3RpdGxlPjxzZWNvbmRhcnktdGl0bGU+
RW1wbG95ZWUgZW5nYWdlbWVudCBpbiB0aGVvcnkgYW5kIHByYWN0aWNlPC9zZWNvbmRhcnktdGl0
bGU+PC90aXRsZXM+PHBlcmlvZGljYWw+PGZ1bGwtdGl0bGU+RW1wbG95ZWUgZW5nYWdlbWVudCBp
biB0aGVvcnkgYW5kIHByYWN0aWNlPC9mdWxsLXRpdGxlPjwvcGVyaW9kaWNhbD48cGFnZXM+MTYz
LTE3OTwvcGFnZXM+PGRhdGVzPjx5ZWFyPjIwMTQ8L3llYXI+PC9kYXRlcz48cHViLWxvY2F0aW9u
Pk5ldyBZb3JrPC9wdWItbG9jYXRpb24+PHB1Ymxpc2hlcj5Sb3V0bGVkZ2U8L3B1Ymxpc2hlcj48
dXJscz48L3VybHM+PC9yZWNvcmQ+PC9DaXRlPjxDaXRlPjxBdXRob3I+U2x1c3M8L0F1dGhvcj48
WWVhcj4yMDA3PC9ZZWFyPjxSZWNOdW0+MTU2PC9SZWNOdW0+PHJlY29yZD48cmVjLW51bWJlcj4x
NTY8L3JlYy1udW1iZXI+PGZvcmVpZ24ta2V5cz48a2V5IGFwcD0iRU4iIGRiLWlkPSJlNWEycDJ4
c3JhZXAwZ2Uyd3pwNTl6c3ZzMGRkOXgwZXhweHIiIHRpbWVzdGFtcD0iMTQ2NzcwOTM3MSI+MTU2
PC9rZXk+PC9mb3JlaWduLWtleXM+PHJlZi10eXBlIG5hbWU9IkpvdXJuYWwgQXJ0aWNsZSI+MTc8
L3JlZi10eXBlPjxjb250cmlidXRvcnM+PGF1dGhvcnM+PGF1dGhvcj5TbHVzcywgRGF2aWQgTS48
L2F1dGhvcj48YXV0aG9yPkFzaGZvcnRoLCBCbGFrZSBFLjwvYXV0aG9yPjwvYXV0aG9ycz48L2Nv
bnRyaWJ1dG9ycz48dGl0bGVzPjx0aXRsZT5SZWxhdGlvbmFsIElkZW50aXR5IGFuZCBJZGVudGlm
aWNhdGlvbjogRGVmaW5pbmcgT3Vyc2VsdmVzIFRocm91Z2ggV29yayBSZWxhdGlvbnNoaXBzPC90
aXRsZT48c2Vjb25kYXJ5LXRpdGxlPkFjYWRlbXkgb2YgTWFuYWdlbWVudCBSZXZpZXc8L3NlY29u
ZGFyeS10aXRsZT48L3RpdGxlcz48cGVyaW9kaWNhbD48ZnVsbC10aXRsZT5BY2FkZW15IG9mIE1h
bmFnZW1lbnQgUmV2aWV3PC9mdWxsLXRpdGxlPjwvcGVyaW9kaWNhbD48cGFnZXM+OS0zMjwvcGFn
ZXM+PHZvbHVtZT4zMjwvdm9sdW1lPjxudW1iZXI+MTwvbnVtYmVyPjxkYXRlcz48eWVhcj4yMDA3
PC95ZWFyPjxwdWItZGF0ZXM+PGRhdGU+SmFudWFyeSAxLCAyMDA3PC9kYXRlPjwvcHViLWRhdGVz
PjwvZGF0ZXM+PHVybHM+PHJlbGF0ZWQtdXJscz48dXJsPmh0dHA6Ly9hbXIuYW9tLm9yZy9jb250
ZW50LzMyLzEvOS5hYnN0cmFjdDwvdXJsPjwvcmVsYXRlZC11cmxzPjwvdXJscz48ZWxlY3Ryb25p
Yy1yZXNvdXJjZS1udW0+MTAuNTQ2NS9hbXIuMjAwNy4yMzQ2MzY3MjwvZWxlY3Ryb25pYy1yZXNv
dXJjZS1udW0+PC9yZWNvcmQ+PC9DaXRlPjwvRW5kTm90ZT5=
</w:fldData>
        </w:fldChar>
      </w:r>
      <w:r w:rsidR="004D3825" w:rsidRPr="004A3B50">
        <w:instrText xml:space="preserve"> ADDIN EN.CITE </w:instrText>
      </w:r>
      <w:r w:rsidR="004D3825" w:rsidRPr="004A3B50">
        <w:fldChar w:fldCharType="begin">
          <w:fldData xml:space="preserve">PEVuZE5vdGU+PENpdGU+PEF1dGhvcj5HaXR0ZWxsPC9BdXRob3I+PFllYXI+MjAxMDwvWWVhcj48
UmVjTnVtPjE1NDwvUmVjTnVtPjxQcmVmaXg+ZS5nLmAsIGlkZW50aXR5YCwgbG95YWx0eWAsIHNl
ZSA8L1ByZWZpeD48RGlzcGxheVRleHQ+KGUuZy4sIGlkZW50aXR5LCBsb3lhbHR5LCBzZWUgR2l0
dGVsbCBldCBhbC4sIDIwMTA7IEthaG4gZXQgYWwuLCAyMDE0OyBTbHVzcyBhbmQgQXNoZm9ydGgs
IDIwMDcpPC9EaXNwbGF5VGV4dD48cmVjb3JkPjxyZWMtbnVtYmVyPjE1NDwvcmVjLW51bWJlcj48
Zm9yZWlnbi1rZXlzPjxrZXkgYXBwPSJFTiIgZGItaWQ9ImU1YTJwMnhzcmFlcDBnZTJ3enA1OXpz
dnMwZGQ5eDBleHB4ciIgdGltZXN0YW1wPSIxNDY3NzA4MTIwIj4xNTQ8L2tleT48L2ZvcmVpZ24t
a2V5cz48cmVmLXR5cGUgbmFtZT0iSm91cm5hbCBBcnRpY2xlIj4xNzwvcmVmLXR5cGU+PGNvbnRy
aWJ1dG9ycz48YXV0aG9ycz48YXV0aG9yPkdpdHRlbGwsIEouIEguPC9hdXRob3I+PGF1dGhvcj5T
ZWlkbmVyLCBSLjwvYXV0aG9yPjxhdXRob3I+V2ltYnVzaCwgSi4gPC9hdXRob3I+PC9hdXRob3Jz
PjwvY29udHJpYnV0b3JzPjx0aXRsZXM+PHRpdGxlPkEgUmVsYXRpb25hbCBNb2RlbCBvZiBIb3cg
SGlnaC1QZXJmb3JtYW5jZSBXb3JrIFN5c3RlbXMgV29yazwvdGl0bGU+PHNlY29uZGFyeS10aXRs
ZT5Pcmdhbml6YXRpb24gU2NpZW5jZTwvc2Vjb25kYXJ5LXRpdGxlPjwvdGl0bGVzPjxwZXJpb2Rp
Y2FsPjxmdWxsLXRpdGxlPk9yZ2FuaXphdGlvbiBTY2llbmNlPC9mdWxsLXRpdGxlPjwvcGVyaW9k
aWNhbD48cGFnZXM+NDkwLTUwNjwvcGFnZXM+PHZvbHVtZT4yMTwvdm9sdW1lPjxudW1iZXI+Mjwv
bnVtYmVyPjxrZXl3b3Jkcz48a2V5d29yZD5oaWdoLXBlcmZvcm1hbmNlIHdvcmsgc3lzdGVtcyxy
ZWxhdGlvbmFsIGNvb3JkaW5hdGlvbixwYXRpZW50IGNhcmU8L2tleXdvcmQ+PC9rZXl3b3Jkcz48
ZGF0ZXM+PHllYXI+MjAxMDwveWVhcj48L2RhdGVzPjx1cmxzPjxyZWxhdGVkLXVybHM+PHVybD5o
dHRwOi8vcHVic29ubGluZS5pbmZvcm1zLm9yZy9kb2kvYWJzLzEwLjEyODcvb3JzYy4xMDkwLjA0
NDY8L3VybD48L3JlbGF0ZWQtdXJscz48L3VybHM+PGVsZWN0cm9uaWMtcmVzb3VyY2UtbnVtPmRv
aToxMC4xMjg3L29yc2MuMTA5MC4wNDQ2PC9lbGVjdHJvbmljLXJlc291cmNlLW51bT48L3JlY29y
ZD48L0NpdGU+PENpdGU+PEF1dGhvcj5LYWhuPC9BdXRob3I+PFllYXI+MjAxNDwvWWVhcj48UmVj
TnVtPjE1NTwvUmVjTnVtPjxyZWNvcmQ+PHJlYy1udW1iZXI+MTU1PC9yZWMtbnVtYmVyPjxmb3Jl
aWduLWtleXM+PGtleSBhcHA9IkVOIiBkYi1pZD0iZTVhMnAyeHNyYWVwMGdlMnd6cDU5enN2czBk
ZDl4MGV4cHhyIiB0aW1lc3RhbXA9IjE0Njc3MDg5ODciPjE1NTwva2V5PjwvZm9yZWlnbi1rZXlz
PjxyZWYtdHlwZSBuYW1lPSJCb29rIFNlY3Rpb24iPjU8L3JlZi10eXBlPjxjb250cmlidXRvcnM+
PGF1dGhvcnM+PGF1dGhvcj5LYWhuLCBXPC9hdXRob3I+PGF1dGhvcj5IZWFwaHksIEVtaWx5IEQ8
L2F1dGhvcj48YXV0aG9yPlRydXNzLCBDPC9hdXRob3I+PC9hdXRob3JzPjxzZWNvbmRhcnktYXV0
aG9ycz48YXV0aG9yPlRydXNzLCBDYXRoZXJpbmU8L2F1dGhvcj48YXV0aG9yPkFsZmVzLCBLZXJz
dGluPC9hdXRob3I+PGF1dGhvcj5EZWxicmlkZ2UsIFJpY2s8L2F1dGhvcj48YXV0aG9yPlNoYW50
eiwgQW1hbmRhPC9hdXRob3I+PGF1dGhvcj5Tb2FuZSwgRW1tYTwvYXV0aG9yPjwvc2Vjb25kYXJ5
LWF1dGhvcnM+PC9jb250cmlidXRvcnM+PHRpdGxlcz48dGl0bGU+UmVsYXRpb25hbCBjb250ZXh0
cyBvZiBwZXJzb25hbCBlbmdhZ2VtZW50IGF0IHdvcms8L3RpdGxlPjxzZWNvbmRhcnktdGl0bGU+
RW1wbG95ZWUgZW5nYWdlbWVudCBpbiB0aGVvcnkgYW5kIHByYWN0aWNlPC9zZWNvbmRhcnktdGl0
bGU+PC90aXRsZXM+PHBlcmlvZGljYWw+PGZ1bGwtdGl0bGU+RW1wbG95ZWUgZW5nYWdlbWVudCBp
biB0aGVvcnkgYW5kIHByYWN0aWNlPC9mdWxsLXRpdGxlPjwvcGVyaW9kaWNhbD48cGFnZXM+MTYz
LTE3OTwvcGFnZXM+PGRhdGVzPjx5ZWFyPjIwMTQ8L3llYXI+PC9kYXRlcz48cHViLWxvY2F0aW9u
Pk5ldyBZb3JrPC9wdWItbG9jYXRpb24+PHB1Ymxpc2hlcj5Sb3V0bGVkZ2U8L3B1Ymxpc2hlcj48
dXJscz48L3VybHM+PC9yZWNvcmQ+PC9DaXRlPjxDaXRlPjxBdXRob3I+U2x1c3M8L0F1dGhvcj48
WWVhcj4yMDA3PC9ZZWFyPjxSZWNOdW0+MTU2PC9SZWNOdW0+PHJlY29yZD48cmVjLW51bWJlcj4x
NTY8L3JlYy1udW1iZXI+PGZvcmVpZ24ta2V5cz48a2V5IGFwcD0iRU4iIGRiLWlkPSJlNWEycDJ4
c3JhZXAwZ2Uyd3pwNTl6c3ZzMGRkOXgwZXhweHIiIHRpbWVzdGFtcD0iMTQ2NzcwOTM3MSI+MTU2
PC9rZXk+PC9mb3JlaWduLWtleXM+PHJlZi10eXBlIG5hbWU9IkpvdXJuYWwgQXJ0aWNsZSI+MTc8
L3JlZi10eXBlPjxjb250cmlidXRvcnM+PGF1dGhvcnM+PGF1dGhvcj5TbHVzcywgRGF2aWQgTS48
L2F1dGhvcj48YXV0aG9yPkFzaGZvcnRoLCBCbGFrZSBFLjwvYXV0aG9yPjwvYXV0aG9ycz48L2Nv
bnRyaWJ1dG9ycz48dGl0bGVzPjx0aXRsZT5SZWxhdGlvbmFsIElkZW50aXR5IGFuZCBJZGVudGlm
aWNhdGlvbjogRGVmaW5pbmcgT3Vyc2VsdmVzIFRocm91Z2ggV29yayBSZWxhdGlvbnNoaXBzPC90
aXRsZT48c2Vjb25kYXJ5LXRpdGxlPkFjYWRlbXkgb2YgTWFuYWdlbWVudCBSZXZpZXc8L3NlY29u
ZGFyeS10aXRsZT48L3RpdGxlcz48cGVyaW9kaWNhbD48ZnVsbC10aXRsZT5BY2FkZW15IG9mIE1h
bmFnZW1lbnQgUmV2aWV3PC9mdWxsLXRpdGxlPjwvcGVyaW9kaWNhbD48cGFnZXM+OS0zMjwvcGFn
ZXM+PHZvbHVtZT4zMjwvdm9sdW1lPjxudW1iZXI+MTwvbnVtYmVyPjxkYXRlcz48eWVhcj4yMDA3
PC95ZWFyPjxwdWItZGF0ZXM+PGRhdGU+SmFudWFyeSAxLCAyMDA3PC9kYXRlPjwvcHViLWRhdGVz
PjwvZGF0ZXM+PHVybHM+PHJlbGF0ZWQtdXJscz48dXJsPmh0dHA6Ly9hbXIuYW9tLm9yZy9jb250
ZW50LzMyLzEvOS5hYnN0cmFjdDwvdXJsPjwvcmVsYXRlZC11cmxzPjwvdXJscz48ZWxlY3Ryb25p
Yy1yZXNvdXJjZS1udW0+MTAuNTQ2NS9hbXIuMjAwNy4yMzQ2MzY3MjwvZWxlY3Ryb25pYy1yZXNv
dXJjZS1udW0+PC9yZWNvcmQ+PC9DaXRlPjwvRW5kTm90ZT5=
</w:fldData>
        </w:fldChar>
      </w:r>
      <w:r w:rsidR="004D3825" w:rsidRPr="004A3B50">
        <w:instrText xml:space="preserve"> ADDIN EN.CITE.DATA </w:instrText>
      </w:r>
      <w:r w:rsidR="004D3825" w:rsidRPr="004A3B50">
        <w:fldChar w:fldCharType="end"/>
      </w:r>
      <w:r w:rsidR="00097E36" w:rsidRPr="004A3B50">
        <w:fldChar w:fldCharType="separate"/>
      </w:r>
      <w:r w:rsidR="004D3825" w:rsidRPr="004A3B50">
        <w:rPr>
          <w:noProof/>
        </w:rPr>
        <w:t xml:space="preserve">(e.g., identity, loyalty, see </w:t>
      </w:r>
      <w:hyperlink w:anchor="_ENREF_65" w:tooltip="Gittell, 2010 #154" w:history="1">
        <w:r w:rsidR="004A3B50" w:rsidRPr="004A3B50">
          <w:rPr>
            <w:noProof/>
          </w:rPr>
          <w:t>Gittell et al., 2010</w:t>
        </w:r>
      </w:hyperlink>
      <w:r w:rsidR="004D3825" w:rsidRPr="004A3B50">
        <w:rPr>
          <w:noProof/>
        </w:rPr>
        <w:t xml:space="preserve">; </w:t>
      </w:r>
      <w:hyperlink w:anchor="_ENREF_84" w:tooltip="Kahn, 2014 #155" w:history="1">
        <w:r w:rsidR="004A3B50" w:rsidRPr="004A3B50">
          <w:rPr>
            <w:noProof/>
          </w:rPr>
          <w:t>Kahn et al., 2014</w:t>
        </w:r>
      </w:hyperlink>
      <w:r w:rsidR="004D3825" w:rsidRPr="004A3B50">
        <w:rPr>
          <w:noProof/>
        </w:rPr>
        <w:t xml:space="preserve">; </w:t>
      </w:r>
      <w:hyperlink w:anchor="_ENREF_150" w:tooltip="Sluss, 2007 #156" w:history="1">
        <w:r w:rsidR="004A3B50" w:rsidRPr="004A3B50">
          <w:rPr>
            <w:noProof/>
          </w:rPr>
          <w:t>Sluss and Ashforth, 2007</w:t>
        </w:r>
      </w:hyperlink>
      <w:r w:rsidR="004D3825" w:rsidRPr="004A3B50">
        <w:rPr>
          <w:noProof/>
        </w:rPr>
        <w:t>)</w:t>
      </w:r>
      <w:r w:rsidR="00097E36" w:rsidRPr="004A3B50">
        <w:fldChar w:fldCharType="end"/>
      </w:r>
      <w:r w:rsidR="00F53CC8" w:rsidRPr="004A3B50">
        <w:t xml:space="preserve">. </w:t>
      </w:r>
    </w:p>
    <w:p w14:paraId="551CB9B5" w14:textId="7D011101" w:rsidR="004B2C07" w:rsidRPr="004A3B50" w:rsidRDefault="000567B6" w:rsidP="004B2C07">
      <w:r w:rsidRPr="004A3B50">
        <w:t>F</w:t>
      </w:r>
      <w:r w:rsidR="004B2C07" w:rsidRPr="004A3B50">
        <w:t xml:space="preserve">airness-related research highlights </w:t>
      </w:r>
      <w:r w:rsidRPr="004A3B50">
        <w:t xml:space="preserve">the importance of </w:t>
      </w:r>
      <w:r w:rsidR="004B2C07" w:rsidRPr="004A3B50">
        <w:t>customer experience</w:t>
      </w:r>
      <w:r w:rsidR="009F6390" w:rsidRPr="004A3B50">
        <w:t>s</w:t>
      </w:r>
      <w:r w:rsidR="004B2C07" w:rsidRPr="004A3B50">
        <w:t xml:space="preserve"> and customer behavior. For </w:t>
      </w:r>
      <w:r w:rsidR="002E1EF4" w:rsidRPr="004A3B50">
        <w:t>instance</w:t>
      </w:r>
      <w:r w:rsidR="004B2C07" w:rsidRPr="004A3B50">
        <w:t xml:space="preserve">, researchers explore </w:t>
      </w:r>
      <w:r w:rsidR="006B1026" w:rsidRPr="004A3B50">
        <w:t xml:space="preserve">whether </w:t>
      </w:r>
      <w:r w:rsidR="004B2C07" w:rsidRPr="004A3B50">
        <w:t xml:space="preserve">customers </w:t>
      </w:r>
      <w:r w:rsidR="006B1026" w:rsidRPr="004A3B50">
        <w:t xml:space="preserve">who </w:t>
      </w:r>
      <w:r w:rsidR="004B2C07" w:rsidRPr="004A3B50">
        <w:t xml:space="preserve">are treated fairly in their specific service encounter experience better service than unfairly treated customers </w:t>
      </w:r>
      <w:r w:rsidR="004B2C07" w:rsidRPr="004A3B50">
        <w:fldChar w:fldCharType="begin"/>
      </w:r>
      <w:r w:rsidR="004D3825" w:rsidRPr="004A3B50">
        <w:instrText xml:space="preserve"> ADDIN EN.CITE &lt;EndNote&gt;&lt;Cite&gt;&lt;Author&gt;Nguyen&lt;/Author&gt;&lt;Year&gt;2015&lt;/Year&gt;&lt;RecNum&gt;58&lt;/RecNum&gt;&lt;Prefix&gt;e.g.`, &lt;/Prefix&gt;&lt;DisplayText&gt;(e.g., Nguyen et al., 2015)&lt;/DisplayText&gt;&lt;record&gt;&lt;rec-number&gt;58&lt;/rec-number&gt;&lt;foreign-keys&gt;&lt;key app="EN" db-id="e5a2p2xsraep0ge2wzp59zsvs0dd9x0expxr" timestamp="1427368754"&gt;58&lt;/key&gt;&lt;/foreign-keys&gt;&lt;ref-type name="Journal Article"&gt;17&lt;/ref-type&gt;&lt;contributors&gt;&lt;authors&gt;&lt;author&gt;Nguyen, Bang&lt;/author&gt;&lt;author&gt;Simkin, Lyndon&lt;/author&gt;&lt;author&gt;Klaus, Phil&lt;/author&gt;&lt;author&gt;Chen, Junsong&lt;/author&gt;&lt;/authors&gt;&lt;/contributors&gt;&lt;titles&gt;&lt;title&gt;Fairness quality: a conceptual model and multiple-item scale for assessing firms’ fairness – an exploratory study&lt;/title&gt;&lt;secondary-title&gt;Journal of Marketing Management&lt;/secondary-title&gt;&lt;/titles&gt;&lt;periodical&gt;&lt;full-title&gt;Journal of Marketing Management&lt;/full-title&gt;&lt;/periodical&gt;&lt;pages&gt;1181-1206&lt;/pages&gt;&lt;volume&gt;31&lt;/volume&gt;&lt;number&gt;11-12&lt;/number&gt;&lt;dates&gt;&lt;year&gt;2015&lt;/year&gt;&lt;/dates&gt;&lt;publisher&gt;Routledge&lt;/publisher&gt;&lt;isbn&gt;0267-257X&lt;/isbn&gt;&lt;urls&gt;&lt;related-urls&gt;&lt;url&gt;http://dx.doi.org/10.1080/0267257X.2014.997273&lt;/url&gt;&lt;url&gt;http://www.tandfonline.com/doi/abs/10.1080/0267257X.2014.997273&lt;/url&gt;&lt;/related-urls&gt;&lt;/urls&gt;&lt;electronic-resource-num&gt;10.1080/0267257X.2014.997273&lt;/electronic-resource-num&gt;&lt;access-date&gt;2015/03/26&lt;/access-date&gt;&lt;/record&gt;&lt;/Cite&gt;&lt;/EndNote&gt;</w:instrText>
      </w:r>
      <w:r w:rsidR="004B2C07" w:rsidRPr="004A3B50">
        <w:fldChar w:fldCharType="separate"/>
      </w:r>
      <w:r w:rsidR="004D3825" w:rsidRPr="004A3B50">
        <w:rPr>
          <w:noProof/>
        </w:rPr>
        <w:t>(</w:t>
      </w:r>
      <w:hyperlink w:anchor="_ENREF_122" w:tooltip="Nguyen, 2015 #58" w:history="1">
        <w:r w:rsidR="004A3B50" w:rsidRPr="004A3B50">
          <w:rPr>
            <w:noProof/>
          </w:rPr>
          <w:t>e.g., Nguyen et al., 2015</w:t>
        </w:r>
      </w:hyperlink>
      <w:r w:rsidR="004D3825" w:rsidRPr="004A3B50">
        <w:rPr>
          <w:noProof/>
        </w:rPr>
        <w:t>)</w:t>
      </w:r>
      <w:r w:rsidR="004B2C07" w:rsidRPr="004A3B50">
        <w:fldChar w:fldCharType="end"/>
      </w:r>
      <w:r w:rsidR="004B2C07" w:rsidRPr="004A3B50">
        <w:t>, if these customers are more loyal than unfair</w:t>
      </w:r>
      <w:r w:rsidR="006522B1" w:rsidRPr="004A3B50">
        <w:t>ly</w:t>
      </w:r>
      <w:r w:rsidR="004B2C07" w:rsidRPr="004A3B50">
        <w:t xml:space="preserve"> treated customers </w:t>
      </w:r>
      <w:r w:rsidR="004B2C07" w:rsidRPr="004A3B50">
        <w:fldChar w:fldCharType="begin"/>
      </w:r>
      <w:r w:rsidR="007D64BD" w:rsidRPr="004A3B50">
        <w:instrText xml:space="preserve"> ADDIN EN.CITE &lt;EndNote&gt;&lt;Cite&gt;&lt;Author&gt;Nguyen&lt;/Author&gt;&lt;Year&gt;2014&lt;/Year&gt;&lt;RecNum&gt;30&lt;/RecNum&gt;&lt;DisplayText&gt;(Nguyen et al., 2014)&lt;/DisplayText&gt;&lt;record&gt;&lt;rec-number&gt;30&lt;/rec-number&gt;&lt;foreign-keys&gt;&lt;key app="EN" db-id="e5a2p2xsraep0ge2wzp59zsvs0dd9x0expxr" timestamp="1425904603"&gt;30&lt;/key&gt;&lt;/foreign-keys&gt;&lt;ref-type name="Journal Article"&gt;17&lt;/ref-type&gt;&lt;contributors&gt;&lt;authors&gt;&lt;author&gt;Nguyen, Bang&lt;/author&gt;&lt;author&gt;Klaus, Philipp “Phil”&lt;/author&gt;&lt;author&gt;Simkin, Lyndon&lt;/author&gt;&lt;/authors&gt;&lt;/contributors&gt;&lt;titles&gt;&lt;title&gt;It’s just not fair: exploring the effects of firm customization on unfairness perceptions, trust and loyalty&lt;/title&gt;&lt;secondary-title&gt;Journal of Services Marketing&lt;/secondary-title&gt;&lt;/titles&gt;&lt;periodical&gt;&lt;full-title&gt;Journal of Services Marketing&lt;/full-title&gt;&lt;/periodical&gt;&lt;pages&gt;484-497&lt;/pages&gt;&lt;volume&gt;28&lt;/volume&gt;&lt;number&gt;6&lt;/number&gt;&lt;keywords&gt;&lt;keyword&gt;Trust,Loyalty,Framework,Customization,Unfairness&lt;/keyword&gt;&lt;/keywords&gt;&lt;dates&gt;&lt;year&gt;2014&lt;/year&gt;&lt;/dates&gt;&lt;urls&gt;&lt;related-urls&gt;&lt;url&gt;http://www.emeraldinsight.com/doi/abs/10.1108/JSM-05-2013-0113&lt;/url&gt;&lt;/related-urls&gt;&lt;/urls&gt;&lt;electronic-resource-num&gt;doi:10.1108/JSM-05-2013-0113&lt;/electronic-resource-num&gt;&lt;/record&gt;&lt;/Cite&gt;&lt;/EndNote&gt;</w:instrText>
      </w:r>
      <w:r w:rsidR="004B2C07" w:rsidRPr="004A3B50">
        <w:fldChar w:fldCharType="separate"/>
      </w:r>
      <w:r w:rsidR="00213C8F" w:rsidRPr="004A3B50">
        <w:rPr>
          <w:noProof/>
        </w:rPr>
        <w:t>(</w:t>
      </w:r>
      <w:hyperlink w:anchor="_ENREF_121" w:tooltip="Nguyen, 2014 #30" w:history="1">
        <w:r w:rsidR="004A3B50" w:rsidRPr="004A3B50">
          <w:rPr>
            <w:noProof/>
          </w:rPr>
          <w:t>Nguyen et al., 2014</w:t>
        </w:r>
      </w:hyperlink>
      <w:r w:rsidR="00213C8F" w:rsidRPr="004A3B50">
        <w:rPr>
          <w:noProof/>
        </w:rPr>
        <w:t>)</w:t>
      </w:r>
      <w:r w:rsidR="004B2C07" w:rsidRPr="004A3B50">
        <w:fldChar w:fldCharType="end"/>
      </w:r>
      <w:r w:rsidR="004B2C07" w:rsidRPr="004A3B50">
        <w:t xml:space="preserve">, or how fairness perceptions influence the acceptance of price increases </w:t>
      </w:r>
      <w:r w:rsidR="004B2C07" w:rsidRPr="004A3B50">
        <w:fldChar w:fldCharType="begin"/>
      </w:r>
      <w:r w:rsidR="007D64BD" w:rsidRPr="004A3B50">
        <w:instrText xml:space="preserve"> ADDIN EN.CITE &lt;EndNote&gt;&lt;Cite&gt;&lt;Author&gt;Xia&lt;/Author&gt;&lt;Year&gt;2004&lt;/Year&gt;&lt;RecNum&gt;66&lt;/RecNum&gt;&lt;DisplayText&gt;(Xia et al., 2004)&lt;/DisplayText&gt;&lt;record&gt;&lt;rec-number&gt;66&lt;/rec-number&gt;&lt;foreign-keys&gt;&lt;key app="EN" db-id="e5a2p2xsraep0ge2wzp59zsvs0dd9x0expxr" timestamp="1427369007"&gt;66&lt;/key&gt;&lt;/foreign-keys&gt;&lt;ref-type name="Journal Article"&gt;17&lt;/ref-type&gt;&lt;contributors&gt;&lt;authors&gt;&lt;author&gt;Xia, Lan &lt;/author&gt;&lt;author&gt;Monroe, Kent B.&lt;/author&gt;&lt;author&gt;Cox, Jennifer L.&lt;/author&gt;&lt;/authors&gt;&lt;/contributors&gt;&lt;titles&gt;&lt;title&gt;The Price Is Unfair! A Conceptual Framework of Price Fairness Perceptions&lt;/title&gt;&lt;secondary-title&gt;Journal of Marketing&lt;/secondary-title&gt;&lt;/titles&gt;&lt;periodical&gt;&lt;full-title&gt;Journal of Marketing&lt;/full-title&gt;&lt;/periodical&gt;&lt;pages&gt;1-15&lt;/pages&gt;&lt;volume&gt;68&lt;/volume&gt;&lt;number&gt;4&lt;/number&gt;&lt;keywords&gt;&lt;keyword&gt;price fairness,price perceptions,trust,equity,attributions&lt;/keyword&gt;&lt;/keywords&gt;&lt;dates&gt;&lt;year&gt;2004&lt;/year&gt;&lt;/dates&gt;&lt;urls&gt;&lt;related-urls&gt;&lt;url&gt;http://journals.ama.org/doi/abs/10.1509/jmkg.68.4.1.42733&lt;/url&gt;&lt;/related-urls&gt;&lt;/urls&gt;&lt;electronic-resource-num&gt;doi:10.1509/jmkg.68.4.1.42733&lt;/electronic-resource-num&gt;&lt;/record&gt;&lt;/Cite&gt;&lt;/EndNote&gt;</w:instrText>
      </w:r>
      <w:r w:rsidR="004B2C07" w:rsidRPr="004A3B50">
        <w:fldChar w:fldCharType="separate"/>
      </w:r>
      <w:r w:rsidR="009A29DC" w:rsidRPr="004A3B50">
        <w:rPr>
          <w:noProof/>
        </w:rPr>
        <w:t>(</w:t>
      </w:r>
      <w:hyperlink w:anchor="_ENREF_179" w:tooltip="Xia, 2004 #66" w:history="1">
        <w:r w:rsidR="004A3B50" w:rsidRPr="004A3B50">
          <w:rPr>
            <w:noProof/>
          </w:rPr>
          <w:t>Xia et al., 2004</w:t>
        </w:r>
      </w:hyperlink>
      <w:r w:rsidR="009A29DC" w:rsidRPr="004A3B50">
        <w:rPr>
          <w:noProof/>
        </w:rPr>
        <w:t>)</w:t>
      </w:r>
      <w:r w:rsidR="004B2C07" w:rsidRPr="004A3B50">
        <w:fldChar w:fldCharType="end"/>
      </w:r>
      <w:r w:rsidR="004B2C07" w:rsidRPr="004A3B50">
        <w:t xml:space="preserve">. </w:t>
      </w:r>
    </w:p>
    <w:p w14:paraId="4A0D49B7" w14:textId="495BFF9C" w:rsidR="00C94CC8" w:rsidRPr="004A3B50" w:rsidRDefault="007979C0" w:rsidP="005202B7">
      <w:r w:rsidRPr="004A3B50">
        <w:t>While t</w:t>
      </w:r>
      <w:r w:rsidR="005202B7" w:rsidRPr="004A3B50">
        <w:t xml:space="preserve">he two different </w:t>
      </w:r>
      <w:r w:rsidR="004721AF" w:rsidRPr="004A3B50">
        <w:rPr>
          <w:noProof/>
        </w:rPr>
        <w:t>literatures</w:t>
      </w:r>
      <w:r w:rsidR="005202B7" w:rsidRPr="004A3B50">
        <w:t xml:space="preserve"> are typically studied in isolation from each other, we argue that the</w:t>
      </w:r>
      <w:r w:rsidR="007B567D" w:rsidRPr="004A3B50">
        <w:t>y are</w:t>
      </w:r>
      <w:r w:rsidR="005202B7" w:rsidRPr="004A3B50">
        <w:t xml:space="preserve"> complementary</w:t>
      </w:r>
      <w:r w:rsidR="00DD7D97" w:rsidRPr="004A3B50">
        <w:t xml:space="preserve">, representing two major stakeholders that should be related </w:t>
      </w:r>
      <w:r w:rsidR="00213C8F" w:rsidRPr="004A3B50">
        <w:fldChar w:fldCharType="begin"/>
      </w:r>
      <w:r w:rsidR="007D64BD" w:rsidRPr="004A3B50">
        <w:instrText xml:space="preserve"> ADDIN EN.CITE &lt;EndNote&gt;&lt;Cite&gt;&lt;Author&gt;Bosse&lt;/Author&gt;&lt;Year&gt;2016&lt;/Year&gt;&lt;RecNum&gt;163&lt;/RecNum&gt;&lt;DisplayText&gt;(Bosse and Coughlan, 2016)&lt;/DisplayText&gt;&lt;record&gt;&lt;rec-number&gt;163&lt;/rec-number&gt;&lt;foreign-keys&gt;&lt;key app="EN" db-id="e5a2p2xsraep0ge2wzp59zsvs0dd9x0expxr" timestamp="1476781948"&gt;163&lt;/key&gt;&lt;/foreign-keys&gt;&lt;ref-type name="Journal Article"&gt;17&lt;/ref-type&gt;&lt;contributors&gt;&lt;authors&gt;&lt;author&gt;Bosse, Douglas A.&lt;/author&gt;&lt;author&gt;Coughlan, Richard&lt;/author&gt;&lt;/authors&gt;&lt;/contributors&gt;&lt;titles&gt;&lt;title&gt;Stakeholder Relationship Bonds&lt;/title&gt;&lt;secondary-title&gt;Journal of Management Studies&lt;/secondary-title&gt;&lt;/titles&gt;&lt;periodical&gt;&lt;full-title&gt;Journal of Management Studies&lt;/full-title&gt;&lt;/periodical&gt;&lt;pages&gt;1197-1222&lt;/pages&gt;&lt;volume&gt;53&lt;/volume&gt;&lt;number&gt;7&lt;/number&gt;&lt;keywords&gt;&lt;keyword&gt;bonds&lt;/keyword&gt;&lt;keyword&gt;continuance&lt;/keyword&gt;&lt;keyword&gt;firm performance&lt;/keyword&gt;&lt;keyword&gt;pro-relationship behaviour&lt;/keyword&gt;&lt;keyword&gt;relationships&lt;/keyword&gt;&lt;keyword&gt;stakeholder theory&lt;/keyword&gt;&lt;/keywords&gt;&lt;dates&gt;&lt;year&gt;2016&lt;/year&gt;&lt;/dates&gt;&lt;isbn&gt;1467-6486&lt;/isbn&gt;&lt;urls&gt;&lt;related-urls&gt;&lt;url&gt;http://dx.doi.org/10.1111/joms.12182&lt;/url&gt;&lt;/related-urls&gt;&lt;/urls&gt;&lt;electronic-resource-num&gt;10.1111/joms.12182&lt;/electronic-resource-num&gt;&lt;/record&gt;&lt;/Cite&gt;&lt;/EndNote&gt;</w:instrText>
      </w:r>
      <w:r w:rsidR="00213C8F" w:rsidRPr="004A3B50">
        <w:fldChar w:fldCharType="separate"/>
      </w:r>
      <w:r w:rsidR="009A29DC" w:rsidRPr="004A3B50">
        <w:rPr>
          <w:noProof/>
        </w:rPr>
        <w:t>(</w:t>
      </w:r>
      <w:hyperlink w:anchor="_ENREF_23" w:tooltip="Bosse, 2016 #163" w:history="1">
        <w:r w:rsidR="004A3B50" w:rsidRPr="004A3B50">
          <w:rPr>
            <w:noProof/>
          </w:rPr>
          <w:t>Bosse and Coughlan, 2016</w:t>
        </w:r>
      </w:hyperlink>
      <w:r w:rsidR="009A29DC" w:rsidRPr="004A3B50">
        <w:rPr>
          <w:noProof/>
        </w:rPr>
        <w:t>)</w:t>
      </w:r>
      <w:r w:rsidR="00213C8F" w:rsidRPr="004A3B50">
        <w:fldChar w:fldCharType="end"/>
      </w:r>
      <w:r w:rsidR="005202B7" w:rsidRPr="004A3B50">
        <w:t xml:space="preserve">. This will help to bridge the significant knowledge gap in </w:t>
      </w:r>
      <w:r w:rsidR="005202B7" w:rsidRPr="004A3B50">
        <w:lastRenderedPageBreak/>
        <w:t xml:space="preserve">the silo approach to management, which </w:t>
      </w:r>
      <w:r w:rsidR="00B5034C" w:rsidRPr="004A3B50">
        <w:t xml:space="preserve">stands in contrast </w:t>
      </w:r>
      <w:r w:rsidR="005202B7" w:rsidRPr="004A3B50">
        <w:t>to calls</w:t>
      </w:r>
      <w:r w:rsidR="001A51AE" w:rsidRPr="004A3B50">
        <w:t xml:space="preserve"> to</w:t>
      </w:r>
      <w:r w:rsidR="005202B7" w:rsidRPr="004A3B50">
        <w:t xml:space="preserve"> integrat</w:t>
      </w:r>
      <w:r w:rsidR="001A51AE" w:rsidRPr="004A3B50">
        <w:t xml:space="preserve">e </w:t>
      </w:r>
      <w:r w:rsidR="005202B7" w:rsidRPr="004A3B50">
        <w:t xml:space="preserve">knowledge from different managerial perspectives. </w:t>
      </w:r>
    </w:p>
    <w:p w14:paraId="0E069C30" w14:textId="491E5221" w:rsidR="003900DE" w:rsidRPr="004A3B50" w:rsidRDefault="003900DE" w:rsidP="005541C5">
      <w:bookmarkStart w:id="2" w:name="_Hlk486942395"/>
      <w:r w:rsidRPr="004A3B50">
        <w:rPr>
          <w:lang w:eastAsia="zh-CN"/>
        </w:rPr>
        <w:t>In the past, researchers predominantly explore</w:t>
      </w:r>
      <w:r w:rsidR="002A230F" w:rsidRPr="004A3B50">
        <w:rPr>
          <w:lang w:eastAsia="zh-CN"/>
        </w:rPr>
        <w:t>d</w:t>
      </w:r>
      <w:r w:rsidRPr="004A3B50">
        <w:rPr>
          <w:lang w:eastAsia="zh-CN"/>
        </w:rPr>
        <w:t xml:space="preserve"> fairness either within an </w:t>
      </w:r>
      <w:r w:rsidRPr="004A3B50">
        <w:t xml:space="preserve">intra-organizational context (OB) </w:t>
      </w:r>
      <w:r w:rsidR="002A230F" w:rsidRPr="004A3B50">
        <w:t xml:space="preserve">by </w:t>
      </w:r>
      <w:r w:rsidRPr="004A3B50">
        <w:t xml:space="preserve">focusing on the firm and the employee, or within an extra-organizational context (service marketing) </w:t>
      </w:r>
      <w:r w:rsidR="002A230F" w:rsidRPr="004A3B50">
        <w:t xml:space="preserve">by </w:t>
      </w:r>
      <w:r w:rsidRPr="004A3B50">
        <w:t xml:space="preserve">focusing on customer perceptions and their influence on behavior. We explicate the intra-organizational fairness construct by arguing that employees carry their experienced intra-organizational fairness into the service encounter, </w:t>
      </w:r>
      <w:r w:rsidR="00E341C8" w:rsidRPr="004A3B50">
        <w:t xml:space="preserve">thus </w:t>
      </w:r>
      <w:r w:rsidRPr="004A3B50">
        <w:t xml:space="preserve">influencing the customer service experience. Bringing the two together allows us to </w:t>
      </w:r>
      <w:r w:rsidR="00E341C8" w:rsidRPr="004A3B50">
        <w:t xml:space="preserve">suggest that, </w:t>
      </w:r>
      <w:r w:rsidRPr="004A3B50">
        <w:t>as a key construct for employers, employees, and the customer experience</w:t>
      </w:r>
      <w:r w:rsidR="00E341C8" w:rsidRPr="004A3B50">
        <w:t>, fairness is a crucial link</w:t>
      </w:r>
      <w:r w:rsidRPr="004A3B50">
        <w:t>.</w:t>
      </w:r>
      <w:bookmarkEnd w:id="2"/>
    </w:p>
    <w:p w14:paraId="7AD1E012" w14:textId="7CF4D57B" w:rsidR="00F53CC8" w:rsidRPr="004A3B50" w:rsidRDefault="00C2683F" w:rsidP="005541C5">
      <w:r w:rsidRPr="004A3B50">
        <w:rPr>
          <w:rFonts w:cs="Times New Roman"/>
          <w:szCs w:val="24"/>
        </w:rPr>
        <w:t xml:space="preserve">By synthesizing the OB, IP, and marketing research into a single framework, we </w:t>
      </w:r>
      <w:r w:rsidRPr="004A3B50">
        <w:t xml:space="preserve">posit that the psychological contract between a customer and a firm serves as a mediator between the employee’s and the customer’s fairness perceptions (does this offer constitute a ‘fair deal’?). As we have seen, the value-in-use perception serves as a result of the antecedents and perceptions of a ‘fair deal.’ </w:t>
      </w:r>
      <w:r w:rsidR="003053DB" w:rsidRPr="004A3B50">
        <w:t>The employees’ role in service delivery is critical because of the labor-intensive character of the service business</w:t>
      </w:r>
      <w:r w:rsidR="00CA265A" w:rsidRPr="004A3B50">
        <w:t>;</w:t>
      </w:r>
      <w:r w:rsidR="003053DB" w:rsidRPr="004A3B50">
        <w:t xml:space="preserve"> thus</w:t>
      </w:r>
      <w:r w:rsidR="00CA265A" w:rsidRPr="004A3B50">
        <w:t>, it is important to</w:t>
      </w:r>
      <w:r w:rsidR="003053DB" w:rsidRPr="004A3B50">
        <w:t xml:space="preserve"> treat employees fairly. At the same time, employees’ fairness has a </w:t>
      </w:r>
      <w:r w:rsidR="00490BEC" w:rsidRPr="004A3B50">
        <w:t>“</w:t>
      </w:r>
      <w:r w:rsidR="003053DB" w:rsidRPr="004A3B50">
        <w:t>spillover effect</w:t>
      </w:r>
      <w:r w:rsidR="00490BEC" w:rsidRPr="004A3B50">
        <w:t>”</w:t>
      </w:r>
      <w:r w:rsidR="003053DB" w:rsidRPr="004A3B50">
        <w:t xml:space="preserve"> on customers </w:t>
      </w:r>
      <w:r w:rsidR="003053DB" w:rsidRPr="004A3B50">
        <w:fldChar w:fldCharType="begin"/>
      </w:r>
      <w:r w:rsidR="003053DB" w:rsidRPr="004A3B50">
        <w:instrText xml:space="preserve"> ADDIN EN.CITE &lt;EndNote&gt;&lt;Cite&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3053DB" w:rsidRPr="004A3B50">
        <w:fldChar w:fldCharType="separate"/>
      </w:r>
      <w:r w:rsidR="003053DB" w:rsidRPr="004A3B50">
        <w:rPr>
          <w:noProof/>
        </w:rPr>
        <w:t>(</w:t>
      </w:r>
      <w:hyperlink w:anchor="_ENREF_24" w:tooltip="Bowen, 1999 #72" w:history="1">
        <w:r w:rsidR="004A3B50" w:rsidRPr="004A3B50">
          <w:rPr>
            <w:noProof/>
          </w:rPr>
          <w:t>Bowen et al., 1999</w:t>
        </w:r>
      </w:hyperlink>
      <w:r w:rsidR="003053DB" w:rsidRPr="004A3B50">
        <w:rPr>
          <w:noProof/>
        </w:rPr>
        <w:t>)</w:t>
      </w:r>
      <w:r w:rsidR="003053DB" w:rsidRPr="004A3B50">
        <w:fldChar w:fldCharType="end"/>
      </w:r>
      <w:r w:rsidR="003053DB" w:rsidRPr="004A3B50">
        <w:t xml:space="preserve">. </w:t>
      </w:r>
      <w:r w:rsidR="003053DB" w:rsidRPr="004A3B50">
        <w:rPr>
          <w:rFonts w:cs="Times New Roman"/>
          <w:szCs w:val="24"/>
        </w:rPr>
        <w:t xml:space="preserve">Our framework provides guidance to service firms </w:t>
      </w:r>
      <w:r w:rsidR="00490BEC" w:rsidRPr="004A3B50">
        <w:rPr>
          <w:rFonts w:cs="Times New Roman"/>
          <w:szCs w:val="24"/>
        </w:rPr>
        <w:t xml:space="preserve">seeking </w:t>
      </w:r>
      <w:r w:rsidR="003053DB" w:rsidRPr="004A3B50">
        <w:rPr>
          <w:rFonts w:cs="Times New Roman"/>
          <w:szCs w:val="24"/>
        </w:rPr>
        <w:t>to maximize employee</w:t>
      </w:r>
      <w:r w:rsidR="00CA265A" w:rsidRPr="004A3B50">
        <w:rPr>
          <w:rFonts w:cs="Times New Roman"/>
          <w:szCs w:val="24"/>
        </w:rPr>
        <w:t>-</w:t>
      </w:r>
      <w:r w:rsidR="003053DB" w:rsidRPr="004A3B50">
        <w:rPr>
          <w:rFonts w:cs="Times New Roman"/>
          <w:szCs w:val="24"/>
        </w:rPr>
        <w:t xml:space="preserve">perceived fairness so that consumers’ fairness </w:t>
      </w:r>
      <w:r w:rsidR="00CA265A" w:rsidRPr="004A3B50">
        <w:rPr>
          <w:rFonts w:cs="Times New Roman"/>
          <w:szCs w:val="24"/>
        </w:rPr>
        <w:t>is</w:t>
      </w:r>
      <w:r w:rsidR="003053DB" w:rsidRPr="004A3B50">
        <w:rPr>
          <w:rFonts w:cs="Times New Roman"/>
          <w:szCs w:val="24"/>
        </w:rPr>
        <w:t xml:space="preserve"> influenced </w:t>
      </w:r>
      <w:r w:rsidR="00CA265A" w:rsidRPr="004A3B50">
        <w:rPr>
          <w:rFonts w:cs="Times New Roman"/>
          <w:szCs w:val="24"/>
        </w:rPr>
        <w:t xml:space="preserve">by </w:t>
      </w:r>
      <w:r w:rsidR="003053DB" w:rsidRPr="004A3B50">
        <w:rPr>
          <w:rFonts w:cs="Times New Roman"/>
          <w:szCs w:val="24"/>
        </w:rPr>
        <w:t>the final objective to optimize employee</w:t>
      </w:r>
      <w:r w:rsidR="00490BEC" w:rsidRPr="004A3B50">
        <w:rPr>
          <w:rFonts w:cs="Times New Roman"/>
          <w:szCs w:val="24"/>
        </w:rPr>
        <w:t>s’</w:t>
      </w:r>
      <w:r w:rsidR="003053DB" w:rsidRPr="004A3B50">
        <w:rPr>
          <w:rFonts w:cs="Times New Roman"/>
          <w:szCs w:val="24"/>
        </w:rPr>
        <w:t xml:space="preserve"> productivity, ret</w:t>
      </w:r>
      <w:r w:rsidR="00490BEC" w:rsidRPr="004A3B50">
        <w:rPr>
          <w:rFonts w:cs="Times New Roman"/>
          <w:szCs w:val="24"/>
        </w:rPr>
        <w:t>ain them</w:t>
      </w:r>
      <w:r w:rsidR="00CA265A" w:rsidRPr="004A3B50">
        <w:rPr>
          <w:rFonts w:cs="Times New Roman"/>
          <w:szCs w:val="24"/>
        </w:rPr>
        <w:t>,</w:t>
      </w:r>
      <w:r w:rsidR="003053DB" w:rsidRPr="004A3B50">
        <w:rPr>
          <w:rFonts w:cs="Times New Roman"/>
          <w:szCs w:val="24"/>
        </w:rPr>
        <w:t xml:space="preserve"> and ultimately </w:t>
      </w:r>
      <w:r w:rsidR="00490BEC" w:rsidRPr="004A3B50">
        <w:rPr>
          <w:rFonts w:cs="Times New Roman"/>
          <w:szCs w:val="24"/>
        </w:rPr>
        <w:t xml:space="preserve">ensure the </w:t>
      </w:r>
      <w:r w:rsidR="003053DB" w:rsidRPr="004A3B50">
        <w:rPr>
          <w:rFonts w:cs="Times New Roman"/>
          <w:szCs w:val="24"/>
        </w:rPr>
        <w:t>firm</w:t>
      </w:r>
      <w:r w:rsidR="00490BEC" w:rsidRPr="004A3B50">
        <w:rPr>
          <w:rFonts w:cs="Times New Roman"/>
          <w:szCs w:val="24"/>
        </w:rPr>
        <w:t>’s</w:t>
      </w:r>
      <w:r w:rsidR="003053DB" w:rsidRPr="004A3B50">
        <w:rPr>
          <w:rFonts w:cs="Times New Roman"/>
          <w:szCs w:val="24"/>
        </w:rPr>
        <w:t xml:space="preserve"> profitability. </w:t>
      </w:r>
      <w:r w:rsidR="00927198" w:rsidRPr="004A3B50">
        <w:t xml:space="preserve">Researchers </w:t>
      </w:r>
      <w:r w:rsidR="003E470A" w:rsidRPr="004A3B50">
        <w:t xml:space="preserve">found </w:t>
      </w:r>
      <w:r w:rsidR="00927198" w:rsidRPr="004A3B50">
        <w:t xml:space="preserve">customer experience </w:t>
      </w:r>
      <w:r w:rsidR="003E470A" w:rsidRPr="004A3B50">
        <w:t xml:space="preserve">to be </w:t>
      </w:r>
      <w:r w:rsidR="00927198" w:rsidRPr="004A3B50">
        <w:t xml:space="preserve">a key determinant of purchasing behavior </w:t>
      </w:r>
      <w:r w:rsidR="00F66F0D" w:rsidRPr="004A3B50">
        <w:fldChar w:fldCharType="begin"/>
      </w:r>
      <w:r w:rsidR="007D64BD" w:rsidRPr="004A3B50">
        <w:instrText xml:space="preserve"> ADDIN EN.CITE &lt;EndNote&gt;&lt;Cite&gt;&lt;Author&gt;Lemon&lt;/Author&gt;&lt;RecNum&gt;144&lt;/RecNum&gt;&lt;Prefix&gt;e.g.`, &lt;/Prefix&gt;&lt;DisplayText&gt;(e.g., Lemon and Verhoef, in press)&lt;/DisplayText&gt;&lt;record&gt;&lt;rec-number&gt;144&lt;/rec-number&gt;&lt;foreign-keys&gt;&lt;key app="EN" db-id="e5a2p2xsraep0ge2wzp59zsvs0dd9x0expxr" timestamp="1467199159"&gt;144&lt;/key&gt;&lt;/foreign-keys&gt;&lt;ref-type name="Journal Article"&gt;17&lt;/ref-type&gt;&lt;contributors&gt;&lt;authors&gt;&lt;author&gt;Katherine N. Lemon&lt;/author&gt;&lt;author&gt;Peter C. Verhoef&lt;/author&gt;&lt;/authors&gt;&lt;/contributors&gt;&lt;titles&gt;&lt;title&gt;Understanding Customer Experience throughout the Customer Journey&lt;/title&gt;&lt;secondary-title&gt;Journal of Marketing&lt;/secondary-title&gt;&lt;/titles&gt;&lt;periodical&gt;&lt;full-title&gt;Journal of Marketing&lt;/full-title&gt;&lt;/periodical&gt;&lt;keywords&gt;&lt;keyword&gt;customer experience,customer journey,marketing strategy,customer experience management,touchpoints&lt;/keyword&gt;&lt;/keywords&gt;&lt;dates&gt;&lt;year&gt;in press&lt;/year&gt;&lt;/dates&gt;&lt;urls&gt;&lt;related-urls&gt;&lt;url&gt;http://journals.ama.org/doi/abs/10.1509/jm.15.0420&lt;/url&gt;&lt;/related-urls&gt;&lt;/urls&gt;&lt;electronic-resource-num&gt;doi:10.1509/jm.15.0420&lt;/electronic-resource-num&gt;&lt;/record&gt;&lt;/Cite&gt;&lt;/EndNote&gt;</w:instrText>
      </w:r>
      <w:r w:rsidR="00F66F0D" w:rsidRPr="004A3B50">
        <w:fldChar w:fldCharType="separate"/>
      </w:r>
      <w:r w:rsidR="009A29DC" w:rsidRPr="004A3B50">
        <w:rPr>
          <w:noProof/>
        </w:rPr>
        <w:t>(</w:t>
      </w:r>
      <w:hyperlink w:anchor="_ENREF_94" w:tooltip="Lemon, in press #144" w:history="1">
        <w:r w:rsidR="004A3B50" w:rsidRPr="004A3B50">
          <w:rPr>
            <w:noProof/>
          </w:rPr>
          <w:t>e.g., Lemon and Verhoef, in press</w:t>
        </w:r>
      </w:hyperlink>
      <w:r w:rsidR="009A29DC" w:rsidRPr="004A3B50">
        <w:rPr>
          <w:noProof/>
        </w:rPr>
        <w:t>)</w:t>
      </w:r>
      <w:r w:rsidR="00F66F0D" w:rsidRPr="004A3B50">
        <w:fldChar w:fldCharType="end"/>
      </w:r>
      <w:r w:rsidR="00B64B8A" w:rsidRPr="004A3B50">
        <w:t>.</w:t>
      </w:r>
      <w:r w:rsidR="00CD5116" w:rsidRPr="004A3B50">
        <w:t xml:space="preserve"> </w:t>
      </w:r>
      <w:r w:rsidR="0022157B" w:rsidRPr="004A3B50">
        <w:t>B</w:t>
      </w:r>
      <w:r w:rsidR="00F53CC8" w:rsidRPr="004A3B50">
        <w:t>y utilizing interdisciplinary knowledge</w:t>
      </w:r>
      <w:r w:rsidR="00EC1BEA" w:rsidRPr="004A3B50">
        <w:t>, we</w:t>
      </w:r>
      <w:r w:rsidR="00F53CC8" w:rsidRPr="004A3B50">
        <w:t xml:space="preserve"> link the fairness construct and its influences within the company to company performance. This not only extends and expands the service-profit</w:t>
      </w:r>
      <w:r w:rsidR="00EC1BEA" w:rsidRPr="004A3B50">
        <w:t xml:space="preserve"> </w:t>
      </w:r>
      <w:r w:rsidR="00F53CC8" w:rsidRPr="004A3B50">
        <w:t>chain notion, but bridges both</w:t>
      </w:r>
      <w:r w:rsidR="00EC1BEA" w:rsidRPr="004A3B50">
        <w:t xml:space="preserve"> </w:t>
      </w:r>
      <w:r w:rsidR="00F53CC8" w:rsidRPr="004A3B50">
        <w:t>internal and external viewpoints of the psychological contract through the fairness concepts.</w:t>
      </w:r>
    </w:p>
    <w:p w14:paraId="608E16A3" w14:textId="77777777" w:rsidR="00F53CC8" w:rsidRPr="004A3B50" w:rsidRDefault="00F53CC8" w:rsidP="0034216B">
      <w:pPr>
        <w:rPr>
          <w:bCs/>
        </w:rPr>
      </w:pPr>
      <w:r w:rsidRPr="004A3B50">
        <w:t xml:space="preserve"> </w:t>
      </w:r>
      <w:r w:rsidR="003B0863" w:rsidRPr="004A3B50">
        <w:t>T</w:t>
      </w:r>
      <w:r w:rsidR="009F49D7" w:rsidRPr="004A3B50">
        <w:t>he</w:t>
      </w:r>
      <w:r w:rsidRPr="004A3B50">
        <w:t xml:space="preserve"> conceptual model suggests that the treatment of employees will be reflected in the treatment of customer</w:t>
      </w:r>
      <w:r w:rsidR="00D44ED3" w:rsidRPr="004A3B50">
        <w:t>s</w:t>
      </w:r>
      <w:r w:rsidRPr="004A3B50">
        <w:t xml:space="preserve">. </w:t>
      </w:r>
      <w:r w:rsidR="003D0A4A" w:rsidRPr="004A3B50">
        <w:t xml:space="preserve">We </w:t>
      </w:r>
      <w:r w:rsidR="0034216B" w:rsidRPr="004A3B50">
        <w:t xml:space="preserve">offer explanatory </w:t>
      </w:r>
      <w:r w:rsidR="003D0A4A" w:rsidRPr="004A3B50">
        <w:t xml:space="preserve">mechanisms to </w:t>
      </w:r>
      <w:r w:rsidR="00B64B8A" w:rsidRPr="004A3B50">
        <w:t>explain</w:t>
      </w:r>
      <w:r w:rsidR="003D0A4A" w:rsidRPr="004A3B50">
        <w:t xml:space="preserve"> how</w:t>
      </w:r>
      <w:r w:rsidRPr="004A3B50">
        <w:t xml:space="preserve">, in turn, </w:t>
      </w:r>
      <w:r w:rsidR="00937CA5" w:rsidRPr="004A3B50">
        <w:t xml:space="preserve">this </w:t>
      </w:r>
      <w:r w:rsidRPr="004A3B50">
        <w:t>will have an indirect but critical high impact on service delivery</w:t>
      </w:r>
      <w:r w:rsidR="00937CA5" w:rsidRPr="004A3B50">
        <w:t>, since</w:t>
      </w:r>
      <w:r w:rsidRPr="004A3B50">
        <w:t xml:space="preserve"> it alters customer experience</w:t>
      </w:r>
      <w:r w:rsidR="00937CA5" w:rsidRPr="004A3B50">
        <w:t>s</w:t>
      </w:r>
      <w:r w:rsidRPr="004A3B50">
        <w:t xml:space="preserve">, and, ultimately, </w:t>
      </w:r>
      <w:r w:rsidR="00F856C7" w:rsidRPr="004A3B50">
        <w:t>company</w:t>
      </w:r>
      <w:r w:rsidRPr="004A3B50">
        <w:t xml:space="preserve"> performance</w:t>
      </w:r>
      <w:r w:rsidRPr="004A3B50">
        <w:rPr>
          <w:bCs/>
        </w:rPr>
        <w:t>.</w:t>
      </w:r>
    </w:p>
    <w:p w14:paraId="46074E0C" w14:textId="164686CB" w:rsidR="00F53CC8" w:rsidRPr="004A3B50" w:rsidRDefault="009F49D7" w:rsidP="0034216B">
      <w:r w:rsidRPr="004A3B50">
        <w:t>The proposed</w:t>
      </w:r>
      <w:r w:rsidR="00F53CC8" w:rsidRPr="004A3B50">
        <w:t xml:space="preserve"> model has important consequences for companies. The contribution</w:t>
      </w:r>
      <w:r w:rsidR="00833285" w:rsidRPr="004A3B50">
        <w:t>s</w:t>
      </w:r>
      <w:r w:rsidR="00F53CC8" w:rsidRPr="004A3B50">
        <w:t xml:space="preserve"> </w:t>
      </w:r>
      <w:r w:rsidRPr="004A3B50">
        <w:t>of this paper</w:t>
      </w:r>
      <w:r w:rsidR="00F53CC8" w:rsidRPr="004A3B50">
        <w:t xml:space="preserve"> </w:t>
      </w:r>
      <w:r w:rsidR="0064732D" w:rsidRPr="004A3B50">
        <w:t xml:space="preserve">to management studies </w:t>
      </w:r>
      <w:r w:rsidR="00833285" w:rsidRPr="004A3B50">
        <w:t xml:space="preserve">are </w:t>
      </w:r>
      <w:r w:rsidR="00F53CC8" w:rsidRPr="004A3B50">
        <w:t xml:space="preserve">unique </w:t>
      </w:r>
      <w:r w:rsidR="00833285" w:rsidRPr="004A3B50">
        <w:t xml:space="preserve">since </w:t>
      </w:r>
      <w:r w:rsidR="00F53CC8" w:rsidRPr="004A3B50">
        <w:t xml:space="preserve">it combines knowledge from </w:t>
      </w:r>
      <w:r w:rsidR="0034216B" w:rsidRPr="004A3B50">
        <w:t>OB</w:t>
      </w:r>
      <w:r w:rsidR="00F53CC8" w:rsidRPr="004A3B50">
        <w:t xml:space="preserve"> and </w:t>
      </w:r>
      <w:r w:rsidR="0034216B" w:rsidRPr="004A3B50">
        <w:t>IP</w:t>
      </w:r>
      <w:r w:rsidR="00F53CC8" w:rsidRPr="004A3B50">
        <w:t>, supporting the first part of the model, and knowledge from marketing theory, supporting the second part</w:t>
      </w:r>
      <w:r w:rsidR="00B64B8A" w:rsidRPr="004A3B50">
        <w:t xml:space="preserve"> </w:t>
      </w:r>
      <w:r w:rsidR="00F53CC8" w:rsidRPr="004A3B50">
        <w:t>of the model</w:t>
      </w:r>
      <w:r w:rsidR="00B64B8A" w:rsidRPr="004A3B50">
        <w:t xml:space="preserve">, and introducing fairness as </w:t>
      </w:r>
      <w:r w:rsidR="00833285" w:rsidRPr="004A3B50">
        <w:t xml:space="preserve">a </w:t>
      </w:r>
      <w:r w:rsidR="00B64B8A" w:rsidRPr="004A3B50">
        <w:t xml:space="preserve">bridging concept </w:t>
      </w:r>
      <w:r w:rsidR="00833285" w:rsidRPr="004A3B50">
        <w:t xml:space="preserve">between </w:t>
      </w:r>
      <w:r w:rsidR="00B64B8A" w:rsidRPr="004A3B50">
        <w:t>both bodies of scholarly research</w:t>
      </w:r>
      <w:r w:rsidR="00F53CC8" w:rsidRPr="004A3B50">
        <w:t xml:space="preserve">. </w:t>
      </w:r>
    </w:p>
    <w:p w14:paraId="2AADC7D4" w14:textId="7EE998ED" w:rsidR="00CD1DC3" w:rsidRPr="004A3B50" w:rsidRDefault="00CD1DC3" w:rsidP="0034216B">
      <w:pPr>
        <w:rPr>
          <w:rFonts w:cs="Times New Roman"/>
          <w:szCs w:val="24"/>
          <w:lang w:eastAsia="de-DE"/>
        </w:rPr>
      </w:pPr>
      <w:r w:rsidRPr="004A3B50">
        <w:rPr>
          <w:rFonts w:cs="Times New Roman"/>
          <w:szCs w:val="24"/>
        </w:rPr>
        <w:lastRenderedPageBreak/>
        <w:t xml:space="preserve">Our study underscores the need to consider perceived employee and customer fairness as a complementary link that </w:t>
      </w:r>
      <w:r w:rsidR="00CA265A" w:rsidRPr="004A3B50">
        <w:rPr>
          <w:rFonts w:cs="Times New Roman"/>
          <w:szCs w:val="24"/>
        </w:rPr>
        <w:t xml:space="preserve">has an </w:t>
      </w:r>
      <w:r w:rsidRPr="004A3B50">
        <w:rPr>
          <w:rFonts w:cs="Times New Roman"/>
          <w:szCs w:val="24"/>
        </w:rPr>
        <w:t>impact</w:t>
      </w:r>
      <w:r w:rsidR="00CA265A" w:rsidRPr="004A3B50">
        <w:rPr>
          <w:rFonts w:cs="Times New Roman"/>
          <w:szCs w:val="24"/>
        </w:rPr>
        <w:t xml:space="preserve"> on</w:t>
      </w:r>
      <w:r w:rsidRPr="004A3B50">
        <w:rPr>
          <w:rFonts w:cs="Times New Roman"/>
          <w:szCs w:val="24"/>
        </w:rPr>
        <w:t xml:space="preserve"> firm performance. </w:t>
      </w:r>
      <w:r w:rsidRPr="004A3B50">
        <w:rPr>
          <w:rFonts w:cs="Times New Roman"/>
          <w:szCs w:val="24"/>
          <w:lang w:eastAsia="de-DE"/>
        </w:rPr>
        <w:t xml:space="preserve">This insight is helpful when designing and evaluating internal marketing practices and policies to improve firm performance. </w:t>
      </w:r>
      <w:r w:rsidRPr="004A3B50">
        <w:rPr>
          <w:rFonts w:cs="Times New Roman"/>
          <w:szCs w:val="24"/>
        </w:rPr>
        <w:t>Moreover, our work highlights the need to revise the service</w:t>
      </w:r>
      <w:r w:rsidR="00CA265A" w:rsidRPr="004A3B50">
        <w:rPr>
          <w:rFonts w:cs="Times New Roman"/>
          <w:szCs w:val="24"/>
        </w:rPr>
        <w:t>-</w:t>
      </w:r>
      <w:r w:rsidRPr="004A3B50">
        <w:rPr>
          <w:rFonts w:cs="Times New Roman"/>
          <w:szCs w:val="24"/>
        </w:rPr>
        <w:t xml:space="preserve">profit chain rationale that firms should maximize employee satisfaction and external service quality </w:t>
      </w:r>
      <w:r w:rsidR="00CA265A" w:rsidRPr="004A3B50">
        <w:rPr>
          <w:rFonts w:cs="Times New Roman"/>
          <w:szCs w:val="24"/>
        </w:rPr>
        <w:t xml:space="preserve">in order </w:t>
      </w:r>
      <w:r w:rsidRPr="004A3B50">
        <w:rPr>
          <w:rFonts w:cs="Times New Roman"/>
          <w:szCs w:val="24"/>
        </w:rPr>
        <w:t xml:space="preserve">to optimize firm performance </w:t>
      </w:r>
      <w:r w:rsidR="004D3825" w:rsidRPr="004A3B50">
        <w:rPr>
          <w:rFonts w:cs="Times New Roman"/>
          <w:szCs w:val="24"/>
        </w:rPr>
        <w:fldChar w:fldCharType="begin"/>
      </w:r>
      <w:r w:rsidR="00720ED8" w:rsidRPr="004A3B50">
        <w:rPr>
          <w:rFonts w:cs="Times New Roman"/>
          <w:szCs w:val="24"/>
        </w:rPr>
        <w:instrText xml:space="preserve"> ADDIN EN.CITE &lt;EndNote&gt;&lt;Cite&gt;&lt;Author&gt;Hogreve&lt;/Author&gt;&lt;Year&gt;2017&lt;/Year&gt;&lt;RecNum&gt;176&lt;/RecNum&gt;&lt;DisplayText&gt;(Hogreve et al., 2017)&lt;/DisplayText&gt;&lt;record&gt;&lt;rec-number&gt;176&lt;/rec-number&gt;&lt;foreign-keys&gt;&lt;key app="EN" db-id="e5a2p2xsraep0ge2wzp59zsvs0dd9x0expxr" timestamp="1492426721"&gt;176&lt;/key&gt;&lt;/foreign-keys&gt;&lt;ref-type name="Journal Article"&gt;17&lt;/ref-type&gt;&lt;contributors&gt;&lt;authors&gt;&lt;author&gt;Hogreve, Jens&lt;/author&gt;&lt;author&gt;Iseke, Anja&lt;/author&gt;&lt;author&gt;Derfuss, Klaus&lt;/author&gt;&lt;author&gt;Eller, Tönnjes&lt;/author&gt;&lt;/authors&gt;&lt;/contributors&gt;&lt;titles&gt;&lt;title&gt;The Service–Profit Chain: A Meta-Analytic Test of a Comprehensive Theoretical Framework&lt;/title&gt;&lt;secondary-title&gt;Journal of Marketing&lt;/secondary-title&gt;&lt;/titles&gt;&lt;periodical&gt;&lt;full-title&gt;Journal of Marketing&lt;/full-title&gt;&lt;/periodical&gt;&lt;pages&gt;41-61&lt;/pages&gt;&lt;volume&gt;81&lt;/volume&gt;&lt;number&gt;3&lt;/number&gt;&lt;dates&gt;&lt;year&gt;2017&lt;/year&gt;&lt;/dates&gt;&lt;publisher&gt;American Marketing Association&lt;/publisher&gt;&lt;isbn&gt;0022-2429&lt;/isbn&gt;&lt;urls&gt;&lt;related-urls&gt;&lt;url&gt;http://dx.doi.org/10.1509/jm.15.0395&lt;/url&gt;&lt;/related-urls&gt;&lt;/urls&gt;&lt;electronic-resource-num&gt;10.1509/jm.15.0395&lt;/electronic-resource-num&gt;&lt;access-date&gt;2017/04/17&lt;/access-date&gt;&lt;/record&gt;&lt;/Cite&gt;&lt;/EndNote&gt;</w:instrText>
      </w:r>
      <w:r w:rsidR="004D3825" w:rsidRPr="004A3B50">
        <w:rPr>
          <w:rFonts w:cs="Times New Roman"/>
          <w:szCs w:val="24"/>
        </w:rPr>
        <w:fldChar w:fldCharType="separate"/>
      </w:r>
      <w:r w:rsidR="00720ED8" w:rsidRPr="004A3B50">
        <w:rPr>
          <w:rFonts w:cs="Times New Roman"/>
          <w:noProof/>
          <w:szCs w:val="24"/>
        </w:rPr>
        <w:t>(</w:t>
      </w:r>
      <w:hyperlink w:anchor="_ENREF_78" w:tooltip="Hogreve, 2017 #176" w:history="1">
        <w:r w:rsidR="004A3B50" w:rsidRPr="004A3B50">
          <w:rPr>
            <w:rFonts w:cs="Times New Roman"/>
            <w:noProof/>
            <w:szCs w:val="24"/>
          </w:rPr>
          <w:t>Hogreve et al., 2017</w:t>
        </w:r>
      </w:hyperlink>
      <w:r w:rsidR="00720ED8" w:rsidRPr="004A3B50">
        <w:rPr>
          <w:rFonts w:cs="Times New Roman"/>
          <w:noProof/>
          <w:szCs w:val="24"/>
        </w:rPr>
        <w:t>)</w:t>
      </w:r>
      <w:r w:rsidR="004D3825" w:rsidRPr="004A3B50">
        <w:rPr>
          <w:rFonts w:cs="Times New Roman"/>
          <w:szCs w:val="24"/>
        </w:rPr>
        <w:fldChar w:fldCharType="end"/>
      </w:r>
      <w:r w:rsidRPr="004A3B50">
        <w:rPr>
          <w:rFonts w:cs="Times New Roman"/>
          <w:szCs w:val="24"/>
        </w:rPr>
        <w:t xml:space="preserve">. As such, capitalizing on employees’ fairness </w:t>
      </w:r>
      <w:r w:rsidRPr="004A3B50">
        <w:rPr>
          <w:rFonts w:cs="Times New Roman"/>
          <w:szCs w:val="24"/>
          <w:lang w:eastAsia="de-DE"/>
        </w:rPr>
        <w:t xml:space="preserve">will have multiple effects. </w:t>
      </w:r>
      <w:r w:rsidRPr="004A3B50">
        <w:rPr>
          <w:rFonts w:cs="Times New Roman"/>
          <w:szCs w:val="24"/>
        </w:rPr>
        <w:t>We provide a comprehensive framework that informs companies how to enhance firm performance through intra</w:t>
      </w:r>
      <w:r w:rsidR="00CA265A" w:rsidRPr="004A3B50">
        <w:rPr>
          <w:rFonts w:cs="Times New Roman"/>
          <w:szCs w:val="24"/>
        </w:rPr>
        <w:t>-</w:t>
      </w:r>
      <w:r w:rsidRPr="004A3B50">
        <w:rPr>
          <w:rFonts w:cs="Times New Roman"/>
          <w:szCs w:val="24"/>
        </w:rPr>
        <w:t xml:space="preserve"> and extra</w:t>
      </w:r>
      <w:r w:rsidR="00CA265A" w:rsidRPr="004A3B50">
        <w:rPr>
          <w:rFonts w:cs="Times New Roman"/>
          <w:szCs w:val="24"/>
        </w:rPr>
        <w:t>-</w:t>
      </w:r>
      <w:r w:rsidRPr="004A3B50">
        <w:rPr>
          <w:rFonts w:cs="Times New Roman"/>
          <w:szCs w:val="24"/>
        </w:rPr>
        <w:t xml:space="preserve">organizational activities with the prominent role of </w:t>
      </w:r>
      <w:r w:rsidR="00490BEC" w:rsidRPr="004A3B50">
        <w:rPr>
          <w:rFonts w:cs="Times New Roman"/>
          <w:szCs w:val="24"/>
        </w:rPr>
        <w:t xml:space="preserve">a </w:t>
      </w:r>
      <w:r w:rsidRPr="004A3B50">
        <w:rPr>
          <w:rFonts w:cs="Times New Roman"/>
          <w:szCs w:val="24"/>
        </w:rPr>
        <w:t xml:space="preserve">fairness bridge, </w:t>
      </w:r>
      <w:r w:rsidR="00490BEC" w:rsidRPr="004A3B50">
        <w:rPr>
          <w:rFonts w:cs="Times New Roman"/>
          <w:szCs w:val="24"/>
        </w:rPr>
        <w:t>which promotes</w:t>
      </w:r>
      <w:r w:rsidRPr="004A3B50">
        <w:t xml:space="preserve"> </w:t>
      </w:r>
      <w:r w:rsidR="00490BEC" w:rsidRPr="004A3B50">
        <w:rPr>
          <w:rFonts w:cs="Times New Roman"/>
          <w:szCs w:val="24"/>
          <w:lang w:eastAsia="de-DE"/>
        </w:rPr>
        <w:t xml:space="preserve">a </w:t>
      </w:r>
      <w:r w:rsidRPr="004A3B50">
        <w:rPr>
          <w:rFonts w:cs="Times New Roman"/>
          <w:szCs w:val="24"/>
          <w:lang w:eastAsia="de-DE"/>
        </w:rPr>
        <w:t>theoretical understanding of the service</w:t>
      </w:r>
      <w:r w:rsidR="00CA265A" w:rsidRPr="004A3B50">
        <w:rPr>
          <w:rFonts w:cs="Times New Roman"/>
          <w:szCs w:val="24"/>
          <w:lang w:eastAsia="de-DE"/>
        </w:rPr>
        <w:t>-</w:t>
      </w:r>
      <w:r w:rsidRPr="004A3B50">
        <w:rPr>
          <w:rFonts w:cs="Times New Roman"/>
          <w:szCs w:val="24"/>
          <w:lang w:eastAsia="de-DE"/>
        </w:rPr>
        <w:t>profit chain. In this sense, we</w:t>
      </w:r>
      <w:r w:rsidRPr="004A3B50">
        <w:t xml:space="preserve"> </w:t>
      </w:r>
      <w:r w:rsidRPr="004A3B50">
        <w:rPr>
          <w:rFonts w:cs="Times New Roman"/>
          <w:szCs w:val="24"/>
          <w:lang w:eastAsia="de-DE"/>
        </w:rPr>
        <w:t xml:space="preserve">respond to recent calls to provide more guidance </w:t>
      </w:r>
      <w:r w:rsidR="00CA265A" w:rsidRPr="004A3B50">
        <w:rPr>
          <w:rFonts w:cs="Times New Roman"/>
          <w:szCs w:val="24"/>
          <w:lang w:eastAsia="de-DE"/>
        </w:rPr>
        <w:t xml:space="preserve">to </w:t>
      </w:r>
      <w:r w:rsidRPr="004A3B50">
        <w:rPr>
          <w:rFonts w:cs="Times New Roman"/>
          <w:szCs w:val="24"/>
          <w:lang w:eastAsia="de-DE"/>
        </w:rPr>
        <w:t>managers</w:t>
      </w:r>
      <w:r w:rsidRPr="004A3B50">
        <w:t xml:space="preserve"> </w:t>
      </w:r>
      <w:r w:rsidRPr="004A3B50">
        <w:rPr>
          <w:rFonts w:cs="Times New Roman"/>
          <w:szCs w:val="24"/>
          <w:lang w:eastAsia="de-DE"/>
        </w:rPr>
        <w:t xml:space="preserve">on how to improve internal and external organizational practices. </w:t>
      </w:r>
      <w:r w:rsidR="00CA265A" w:rsidRPr="004A3B50">
        <w:rPr>
          <w:rFonts w:cs="Times New Roman"/>
          <w:szCs w:val="24"/>
          <w:lang w:eastAsia="de-DE"/>
        </w:rPr>
        <w:t xml:space="preserve">As a future research avenue, </w:t>
      </w:r>
      <w:r w:rsidR="004D3825" w:rsidRPr="004A3B50">
        <w:rPr>
          <w:rFonts w:cs="Times New Roman"/>
          <w:szCs w:val="24"/>
        </w:rPr>
        <w:fldChar w:fldCharType="begin"/>
      </w:r>
      <w:r w:rsidR="00720ED8" w:rsidRPr="004A3B50">
        <w:rPr>
          <w:rFonts w:cs="Times New Roman"/>
          <w:szCs w:val="24"/>
        </w:rPr>
        <w:instrText xml:space="preserve"> ADDIN EN.CITE &lt;EndNote&gt;&lt;Cite&gt;&lt;Author&gt;Hogreve&lt;/Author&gt;&lt;Year&gt;2017&lt;/Year&gt;&lt;RecNum&gt;176&lt;/RecNum&gt;&lt;DisplayText&gt;(Hogreve et al., 2017)&lt;/DisplayText&gt;&lt;record&gt;&lt;rec-number&gt;176&lt;/rec-number&gt;&lt;foreign-keys&gt;&lt;key app="EN" db-id="e5a2p2xsraep0ge2wzp59zsvs0dd9x0expxr" timestamp="1492426721"&gt;176&lt;/key&gt;&lt;/foreign-keys&gt;&lt;ref-type name="Journal Article"&gt;17&lt;/ref-type&gt;&lt;contributors&gt;&lt;authors&gt;&lt;author&gt;Hogreve, Jens&lt;/author&gt;&lt;author&gt;Iseke, Anja&lt;/author&gt;&lt;author&gt;Derfuss, Klaus&lt;/author&gt;&lt;author&gt;Eller, Tönnjes&lt;/author&gt;&lt;/authors&gt;&lt;/contributors&gt;&lt;titles&gt;&lt;title&gt;The Service–Profit Chain: A Meta-Analytic Test of a Comprehensive Theoretical Framework&lt;/title&gt;&lt;secondary-title&gt;Journal of Marketing&lt;/secondary-title&gt;&lt;/titles&gt;&lt;periodical&gt;&lt;full-title&gt;Journal of Marketing&lt;/full-title&gt;&lt;/periodical&gt;&lt;pages&gt;41-61&lt;/pages&gt;&lt;volume&gt;81&lt;/volume&gt;&lt;number&gt;3&lt;/number&gt;&lt;dates&gt;&lt;year&gt;2017&lt;/year&gt;&lt;/dates&gt;&lt;publisher&gt;American Marketing Association&lt;/publisher&gt;&lt;isbn&gt;0022-2429&lt;/isbn&gt;&lt;urls&gt;&lt;related-urls&gt;&lt;url&gt;http://dx.doi.org/10.1509/jm.15.0395&lt;/url&gt;&lt;/related-urls&gt;&lt;/urls&gt;&lt;electronic-resource-num&gt;10.1509/jm.15.0395&lt;/electronic-resource-num&gt;&lt;access-date&gt;2017/04/17&lt;/access-date&gt;&lt;/record&gt;&lt;/Cite&gt;&lt;/EndNote&gt;</w:instrText>
      </w:r>
      <w:r w:rsidR="004D3825" w:rsidRPr="004A3B50">
        <w:rPr>
          <w:rFonts w:cs="Times New Roman"/>
          <w:szCs w:val="24"/>
        </w:rPr>
        <w:fldChar w:fldCharType="separate"/>
      </w:r>
      <w:r w:rsidR="00720ED8" w:rsidRPr="004A3B50">
        <w:rPr>
          <w:rFonts w:cs="Times New Roman"/>
          <w:noProof/>
          <w:szCs w:val="24"/>
        </w:rPr>
        <w:t>(</w:t>
      </w:r>
      <w:hyperlink w:anchor="_ENREF_78" w:tooltip="Hogreve, 2017 #176" w:history="1">
        <w:r w:rsidR="004A3B50" w:rsidRPr="004A3B50">
          <w:rPr>
            <w:rFonts w:cs="Times New Roman"/>
            <w:noProof/>
            <w:szCs w:val="24"/>
          </w:rPr>
          <w:t>Hogreve et al., 2017</w:t>
        </w:r>
      </w:hyperlink>
      <w:r w:rsidR="00720ED8" w:rsidRPr="004A3B50">
        <w:rPr>
          <w:rFonts w:cs="Times New Roman"/>
          <w:noProof/>
          <w:szCs w:val="24"/>
        </w:rPr>
        <w:t>)</w:t>
      </w:r>
      <w:r w:rsidR="004D3825" w:rsidRPr="004A3B50">
        <w:rPr>
          <w:rFonts w:cs="Times New Roman"/>
          <w:szCs w:val="24"/>
        </w:rPr>
        <w:fldChar w:fldCharType="end"/>
      </w:r>
      <w:r w:rsidRPr="004A3B50">
        <w:rPr>
          <w:rFonts w:cs="Times New Roman"/>
          <w:szCs w:val="24"/>
        </w:rPr>
        <w:t xml:space="preserve"> suggest</w:t>
      </w:r>
      <w:r w:rsidR="00CA265A" w:rsidRPr="004A3B50">
        <w:rPr>
          <w:rFonts w:cs="Times New Roman"/>
          <w:szCs w:val="24"/>
        </w:rPr>
        <w:t xml:space="preserve"> </w:t>
      </w:r>
      <w:r w:rsidRPr="004A3B50">
        <w:rPr>
          <w:rFonts w:cs="Times New Roman"/>
          <w:szCs w:val="24"/>
        </w:rPr>
        <w:t xml:space="preserve">the </w:t>
      </w:r>
      <w:r w:rsidRPr="004A3B50">
        <w:rPr>
          <w:rFonts w:cs="Times New Roman"/>
          <w:szCs w:val="24"/>
          <w:lang w:eastAsia="de-DE"/>
        </w:rPr>
        <w:t xml:space="preserve">effects that bridge </w:t>
      </w:r>
      <w:r w:rsidR="00CA265A" w:rsidRPr="004A3B50">
        <w:rPr>
          <w:rFonts w:cs="Times New Roman"/>
          <w:szCs w:val="24"/>
          <w:lang w:eastAsia="de-DE"/>
        </w:rPr>
        <w:t xml:space="preserve">an organization’s </w:t>
      </w:r>
      <w:r w:rsidRPr="004A3B50">
        <w:rPr>
          <w:rFonts w:cs="Times New Roman"/>
          <w:szCs w:val="24"/>
          <w:lang w:eastAsia="de-DE"/>
        </w:rPr>
        <w:t>internal and external domains since this point of view has received little research attention</w:t>
      </w:r>
      <w:r w:rsidR="00CA265A" w:rsidRPr="004A3B50">
        <w:rPr>
          <w:rFonts w:cs="Times New Roman"/>
          <w:szCs w:val="24"/>
          <w:lang w:eastAsia="de-DE"/>
        </w:rPr>
        <w:t xml:space="preserve"> to date</w:t>
      </w:r>
      <w:r w:rsidRPr="004A3B50">
        <w:rPr>
          <w:rFonts w:cs="Times New Roman"/>
          <w:szCs w:val="24"/>
          <w:lang w:eastAsia="de-DE"/>
        </w:rPr>
        <w:t>.</w:t>
      </w:r>
    </w:p>
    <w:p w14:paraId="7248B916" w14:textId="5B77F2DC" w:rsidR="00BD5CA8" w:rsidRPr="004A3B50" w:rsidRDefault="00BD5CA8" w:rsidP="0034216B">
      <w:r w:rsidRPr="004A3B50">
        <w:t xml:space="preserve">Our study differs from </w:t>
      </w:r>
      <w:r w:rsidR="00E341C8" w:rsidRPr="004A3B50">
        <w:t xml:space="preserve">the work by </w:t>
      </w:r>
      <w:r w:rsidRPr="004A3B50">
        <w:t>Hogreve et al.</w:t>
      </w:r>
      <w:r w:rsidR="00720ED8" w:rsidRPr="004A3B50">
        <w:t xml:space="preserve"> </w:t>
      </w:r>
      <w:r w:rsidR="00720ED8" w:rsidRPr="004A3B50">
        <w:rPr>
          <w:rFonts w:cs="Times New Roman"/>
          <w:szCs w:val="24"/>
        </w:rPr>
        <w:fldChar w:fldCharType="begin"/>
      </w:r>
      <w:r w:rsidR="00720ED8" w:rsidRPr="004A3B50">
        <w:rPr>
          <w:rFonts w:cs="Times New Roman"/>
          <w:szCs w:val="24"/>
        </w:rPr>
        <w:instrText xml:space="preserve"> ADDIN EN.CITE &lt;EndNote&gt;&lt;Cite ExcludeAuth="1"&gt;&lt;Author&gt;Hogreve&lt;/Author&gt;&lt;Year&gt;2017&lt;/Year&gt;&lt;RecNum&gt;176&lt;/RecNum&gt;&lt;DisplayText&gt;(2017)&lt;/DisplayText&gt;&lt;record&gt;&lt;rec-number&gt;176&lt;/rec-number&gt;&lt;foreign-keys&gt;&lt;key app="EN" db-id="e5a2p2xsraep0ge2wzp59zsvs0dd9x0expxr" timestamp="1492426721"&gt;176&lt;/key&gt;&lt;/foreign-keys&gt;&lt;ref-type name="Journal Article"&gt;17&lt;/ref-type&gt;&lt;contributors&gt;&lt;authors&gt;&lt;author&gt;Hogreve, Jens&lt;/author&gt;&lt;author&gt;Iseke, Anja&lt;/author&gt;&lt;author&gt;Derfuss, Klaus&lt;/author&gt;&lt;author&gt;Eller, Tönnjes&lt;/author&gt;&lt;/authors&gt;&lt;/contributors&gt;&lt;titles&gt;&lt;title&gt;The Service–Profit Chain: A Meta-Analytic Test of a Comprehensive Theoretical Framework&lt;/title&gt;&lt;secondary-title&gt;Journal of Marketing&lt;/secondary-title&gt;&lt;/titles&gt;&lt;periodical&gt;&lt;full-title&gt;Journal of Marketing&lt;/full-title&gt;&lt;/periodical&gt;&lt;pages&gt;41-61&lt;/pages&gt;&lt;volume&gt;81&lt;/volume&gt;&lt;number&gt;3&lt;/number&gt;&lt;dates&gt;&lt;year&gt;2017&lt;/year&gt;&lt;/dates&gt;&lt;publisher&gt;American Marketing Association&lt;/publisher&gt;&lt;isbn&gt;0022-2429&lt;/isbn&gt;&lt;urls&gt;&lt;related-urls&gt;&lt;url&gt;http://dx.doi.org/10.1509/jm.15.0395&lt;/url&gt;&lt;/related-urls&gt;&lt;/urls&gt;&lt;electronic-resource-num&gt;10.1509/jm.15.0395&lt;/electronic-resource-num&gt;&lt;access-date&gt;2017/04/17&lt;/access-date&gt;&lt;/record&gt;&lt;/Cite&gt;&lt;/EndNote&gt;</w:instrText>
      </w:r>
      <w:r w:rsidR="00720ED8" w:rsidRPr="004A3B50">
        <w:rPr>
          <w:rFonts w:cs="Times New Roman"/>
          <w:szCs w:val="24"/>
        </w:rPr>
        <w:fldChar w:fldCharType="separate"/>
      </w:r>
      <w:r w:rsidR="00720ED8" w:rsidRPr="004A3B50">
        <w:rPr>
          <w:rFonts w:cs="Times New Roman"/>
          <w:noProof/>
          <w:szCs w:val="24"/>
        </w:rPr>
        <w:t>(</w:t>
      </w:r>
      <w:hyperlink w:anchor="_ENREF_78" w:tooltip="Hogreve, 2017 #176" w:history="1">
        <w:r w:rsidR="004A3B50" w:rsidRPr="004A3B50">
          <w:rPr>
            <w:rFonts w:cs="Times New Roman"/>
            <w:noProof/>
            <w:szCs w:val="24"/>
          </w:rPr>
          <w:t>2017</w:t>
        </w:r>
      </w:hyperlink>
      <w:r w:rsidR="00720ED8" w:rsidRPr="004A3B50">
        <w:rPr>
          <w:rFonts w:cs="Times New Roman"/>
          <w:noProof/>
          <w:szCs w:val="24"/>
        </w:rPr>
        <w:t>)</w:t>
      </w:r>
      <w:r w:rsidR="00720ED8" w:rsidRPr="004A3B50">
        <w:rPr>
          <w:rFonts w:cs="Times New Roman"/>
          <w:szCs w:val="24"/>
        </w:rPr>
        <w:fldChar w:fldCharType="end"/>
      </w:r>
      <w:r w:rsidR="00E341C8" w:rsidRPr="004A3B50">
        <w:rPr>
          <w:rFonts w:cs="Times New Roman"/>
          <w:szCs w:val="24"/>
        </w:rPr>
        <w:t>,</w:t>
      </w:r>
      <w:r w:rsidR="00720ED8" w:rsidRPr="004A3B50">
        <w:t xml:space="preserve"> </w:t>
      </w:r>
      <w:r w:rsidRPr="004A3B50">
        <w:t xml:space="preserve">who focus on meta-analytic models </w:t>
      </w:r>
      <w:r w:rsidR="00E341C8" w:rsidRPr="004A3B50">
        <w:t xml:space="preserve">demonstrating </w:t>
      </w:r>
      <w:r w:rsidRPr="004A3B50">
        <w:t xml:space="preserve">internal service quality </w:t>
      </w:r>
      <w:r w:rsidR="00E341C8" w:rsidRPr="004A3B50">
        <w:t xml:space="preserve">as </w:t>
      </w:r>
      <w:r w:rsidRPr="004A3B50">
        <w:t xml:space="preserve">translated into service performance through various mechanisms beyond employee satisfaction. </w:t>
      </w:r>
      <w:r w:rsidR="00172EFB" w:rsidRPr="004A3B50">
        <w:t>In contrast</w:t>
      </w:r>
      <w:r w:rsidR="00E341C8" w:rsidRPr="004A3B50">
        <w:t xml:space="preserve">, </w:t>
      </w:r>
      <w:r w:rsidRPr="004A3B50">
        <w:t xml:space="preserve">our work concentrates on the fairness issues </w:t>
      </w:r>
      <w:r w:rsidR="00172EFB" w:rsidRPr="004A3B50">
        <w:t xml:space="preserve">that </w:t>
      </w:r>
      <w:r w:rsidRPr="004A3B50">
        <w:t xml:space="preserve">employees </w:t>
      </w:r>
      <w:r w:rsidR="00172EFB" w:rsidRPr="004A3B50">
        <w:t xml:space="preserve">experience </w:t>
      </w:r>
      <w:r w:rsidRPr="004A3B50">
        <w:t>and how this is connected to consumers’ perceptions of fairness in the service-profit chain. Our framework guid</w:t>
      </w:r>
      <w:r w:rsidR="00172EFB" w:rsidRPr="004A3B50">
        <w:t>es</w:t>
      </w:r>
      <w:r w:rsidRPr="004A3B50">
        <w:t xml:space="preserve"> service firms to maximize </w:t>
      </w:r>
      <w:r w:rsidR="00172EFB" w:rsidRPr="004A3B50">
        <w:t xml:space="preserve">their </w:t>
      </w:r>
      <w:r w:rsidRPr="004A3B50">
        <w:t>employee</w:t>
      </w:r>
      <w:r w:rsidR="00172EFB" w:rsidRPr="004A3B50">
        <w:t>s’</w:t>
      </w:r>
      <w:r w:rsidRPr="004A3B50">
        <w:t xml:space="preserve"> perceived fairness</w:t>
      </w:r>
      <w:r w:rsidR="00172EFB" w:rsidRPr="004A3B50">
        <w:t xml:space="preserve">, thus allowing them to influence </w:t>
      </w:r>
      <w:r w:rsidRPr="004A3B50">
        <w:t xml:space="preserve">consumers’ </w:t>
      </w:r>
      <w:r w:rsidR="00172EFB" w:rsidRPr="004A3B50">
        <w:t xml:space="preserve">perception of </w:t>
      </w:r>
      <w:r w:rsidRPr="004A3B50">
        <w:t>fairness</w:t>
      </w:r>
      <w:r w:rsidR="00172EFB" w:rsidRPr="004A3B50">
        <w:t>;</w:t>
      </w:r>
      <w:r w:rsidRPr="004A3B50">
        <w:t xml:space="preserve"> the final objective </w:t>
      </w:r>
      <w:r w:rsidR="00172EFB" w:rsidRPr="004A3B50">
        <w:t xml:space="preserve">is </w:t>
      </w:r>
      <w:r w:rsidRPr="004A3B50">
        <w:t>to optimize employee productivity, their retention</w:t>
      </w:r>
      <w:r w:rsidR="00172EFB" w:rsidRPr="004A3B50">
        <w:t>,</w:t>
      </w:r>
      <w:r w:rsidRPr="004A3B50">
        <w:t xml:space="preserve"> and</w:t>
      </w:r>
      <w:r w:rsidR="00172EFB" w:rsidRPr="004A3B50">
        <w:t>,</w:t>
      </w:r>
      <w:r w:rsidRPr="004A3B50">
        <w:t xml:space="preserve"> ultimately</w:t>
      </w:r>
      <w:r w:rsidR="00172EFB" w:rsidRPr="004A3B50">
        <w:t>,</w:t>
      </w:r>
      <w:r w:rsidRPr="004A3B50">
        <w:t xml:space="preserve"> firm profitability. </w:t>
      </w:r>
      <w:r w:rsidR="00172EFB" w:rsidRPr="004A3B50">
        <w:t>In addition</w:t>
      </w:r>
      <w:r w:rsidRPr="004A3B50">
        <w:t>, our study responds to the need to reappraise the service-profit chain structure</w:t>
      </w:r>
      <w:r w:rsidR="00172EFB" w:rsidRPr="004A3B50">
        <w:t>, suggesting</w:t>
      </w:r>
      <w:r w:rsidRPr="004A3B50">
        <w:t xml:space="preserve"> that firms should maximize employee satisfaction and </w:t>
      </w:r>
      <w:r w:rsidR="00172EFB" w:rsidRPr="004A3B50">
        <w:t xml:space="preserve">their </w:t>
      </w:r>
      <w:r w:rsidRPr="004A3B50">
        <w:t xml:space="preserve">external service quality in order to optimize firm performance </w:t>
      </w:r>
      <w:r w:rsidR="00720ED8" w:rsidRPr="004A3B50">
        <w:rPr>
          <w:rFonts w:cs="Times New Roman"/>
          <w:szCs w:val="24"/>
        </w:rPr>
        <w:fldChar w:fldCharType="begin"/>
      </w:r>
      <w:r w:rsidR="00720ED8" w:rsidRPr="004A3B50">
        <w:rPr>
          <w:rFonts w:cs="Times New Roman"/>
          <w:szCs w:val="24"/>
        </w:rPr>
        <w:instrText xml:space="preserve"> ADDIN EN.CITE &lt;EndNote&gt;&lt;Cite&gt;&lt;Author&gt;Hogreve&lt;/Author&gt;&lt;Year&gt;2017&lt;/Year&gt;&lt;RecNum&gt;176&lt;/RecNum&gt;&lt;DisplayText&gt;(Hogreve et al., 2017)&lt;/DisplayText&gt;&lt;record&gt;&lt;rec-number&gt;176&lt;/rec-number&gt;&lt;foreign-keys&gt;&lt;key app="EN" db-id="e5a2p2xsraep0ge2wzp59zsvs0dd9x0expxr" timestamp="1492426721"&gt;176&lt;/key&gt;&lt;/foreign-keys&gt;&lt;ref-type name="Journal Article"&gt;17&lt;/ref-type&gt;&lt;contributors&gt;&lt;authors&gt;&lt;author&gt;Hogreve, Jens&lt;/author&gt;&lt;author&gt;Iseke, Anja&lt;/author&gt;&lt;author&gt;Derfuss, Klaus&lt;/author&gt;&lt;author&gt;Eller, Tönnjes&lt;/author&gt;&lt;/authors&gt;&lt;/contributors&gt;&lt;titles&gt;&lt;title&gt;The Service–Profit Chain: A Meta-Analytic Test of a Comprehensive Theoretical Framework&lt;/title&gt;&lt;secondary-title&gt;Journal of Marketing&lt;/secondary-title&gt;&lt;/titles&gt;&lt;periodical&gt;&lt;full-title&gt;Journal of Marketing&lt;/full-title&gt;&lt;/periodical&gt;&lt;pages&gt;41-61&lt;/pages&gt;&lt;volume&gt;81&lt;/volume&gt;&lt;number&gt;3&lt;/number&gt;&lt;dates&gt;&lt;year&gt;2017&lt;/year&gt;&lt;/dates&gt;&lt;publisher&gt;American Marketing Association&lt;/publisher&gt;&lt;isbn&gt;0022-2429&lt;/isbn&gt;&lt;urls&gt;&lt;related-urls&gt;&lt;url&gt;http://dx.doi.org/10.1509/jm.15.0395&lt;/url&gt;&lt;/related-urls&gt;&lt;/urls&gt;&lt;electronic-resource-num&gt;10.1509/jm.15.0395&lt;/electronic-resource-num&gt;&lt;access-date&gt;2017/04/17&lt;/access-date&gt;&lt;/record&gt;&lt;/Cite&gt;&lt;/EndNote&gt;</w:instrText>
      </w:r>
      <w:r w:rsidR="00720ED8" w:rsidRPr="004A3B50">
        <w:rPr>
          <w:rFonts w:cs="Times New Roman"/>
          <w:szCs w:val="24"/>
        </w:rPr>
        <w:fldChar w:fldCharType="separate"/>
      </w:r>
      <w:r w:rsidR="00720ED8" w:rsidRPr="004A3B50">
        <w:rPr>
          <w:rFonts w:cs="Times New Roman"/>
          <w:noProof/>
          <w:szCs w:val="24"/>
        </w:rPr>
        <w:t>(</w:t>
      </w:r>
      <w:hyperlink w:anchor="_ENREF_78" w:tooltip="Hogreve, 2017 #176" w:history="1">
        <w:r w:rsidR="004A3B50" w:rsidRPr="004A3B50">
          <w:rPr>
            <w:rFonts w:cs="Times New Roman"/>
            <w:noProof/>
            <w:szCs w:val="24"/>
          </w:rPr>
          <w:t>Hogreve et al., 2017</w:t>
        </w:r>
      </w:hyperlink>
      <w:r w:rsidR="00720ED8" w:rsidRPr="004A3B50">
        <w:rPr>
          <w:rFonts w:cs="Times New Roman"/>
          <w:noProof/>
          <w:szCs w:val="24"/>
        </w:rPr>
        <w:t>)</w:t>
      </w:r>
      <w:r w:rsidR="00720ED8" w:rsidRPr="004A3B50">
        <w:rPr>
          <w:rFonts w:cs="Times New Roman"/>
          <w:szCs w:val="24"/>
        </w:rPr>
        <w:fldChar w:fldCharType="end"/>
      </w:r>
      <w:r w:rsidRPr="004A3B50">
        <w:t>. This revised version</w:t>
      </w:r>
      <w:r w:rsidR="00D628DB" w:rsidRPr="004A3B50">
        <w:t xml:space="preserve"> of our fairness framework</w:t>
      </w:r>
      <w:r w:rsidR="00172EFB" w:rsidRPr="004A3B50">
        <w:t>, which</w:t>
      </w:r>
      <w:r w:rsidRPr="004A3B50">
        <w:t xml:space="preserve"> inclu</w:t>
      </w:r>
      <w:r w:rsidR="00172EFB" w:rsidRPr="004A3B50">
        <w:t>des</w:t>
      </w:r>
      <w:r w:rsidRPr="004A3B50">
        <w:t xml:space="preserve"> the fairness bridge</w:t>
      </w:r>
      <w:r w:rsidR="00172EFB" w:rsidRPr="004A3B50">
        <w:t>,</w:t>
      </w:r>
      <w:r w:rsidRPr="004A3B50">
        <w:t xml:space="preserve"> emphasizes the importance of both internal and external organizational practices for sustainable success. Moreover, it </w:t>
      </w:r>
      <w:r w:rsidR="00D628DB" w:rsidRPr="004A3B50">
        <w:t>introduces</w:t>
      </w:r>
      <w:r w:rsidR="00172EFB" w:rsidRPr="004A3B50">
        <w:t xml:space="preserve"> </w:t>
      </w:r>
      <w:r w:rsidRPr="004A3B50">
        <w:t xml:space="preserve">a new angle on how to enhance employee–customer interaction. Furthermore, from </w:t>
      </w:r>
      <w:r w:rsidR="00D628DB" w:rsidRPr="004A3B50">
        <w:t xml:space="preserve">a </w:t>
      </w:r>
      <w:r w:rsidRPr="004A3B50">
        <w:t>managerial point of view</w:t>
      </w:r>
      <w:r w:rsidR="00D628DB" w:rsidRPr="004A3B50">
        <w:t>,</w:t>
      </w:r>
      <w:r w:rsidRPr="004A3B50">
        <w:t xml:space="preserve"> the fairness bridge calls for closer collaboration between marketing and human resources. Marketing managers can </w:t>
      </w:r>
      <w:r w:rsidR="00D628DB" w:rsidRPr="004A3B50">
        <w:t xml:space="preserve">suggest </w:t>
      </w:r>
      <w:r w:rsidRPr="004A3B50">
        <w:t>investing in employees’ fairness practices</w:t>
      </w:r>
      <w:r w:rsidR="00D628DB" w:rsidRPr="004A3B50">
        <w:t>,</w:t>
      </w:r>
      <w:r w:rsidRPr="004A3B50">
        <w:t xml:space="preserve"> because </w:t>
      </w:r>
      <w:r w:rsidR="00A06585" w:rsidRPr="004A3B50">
        <w:t xml:space="preserve">they are </w:t>
      </w:r>
      <w:r w:rsidRPr="004A3B50">
        <w:t xml:space="preserve">closely linked to positive </w:t>
      </w:r>
      <w:r w:rsidR="00D628DB" w:rsidRPr="004A3B50">
        <w:t xml:space="preserve">customer </w:t>
      </w:r>
      <w:r w:rsidRPr="004A3B50">
        <w:t xml:space="preserve">behavior </w:t>
      </w:r>
      <w:r w:rsidR="00720ED8" w:rsidRPr="004A3B50">
        <w:fldChar w:fldCharType="begin"/>
      </w:r>
      <w:r w:rsidR="00720ED8" w:rsidRPr="004A3B50">
        <w:instrText xml:space="preserve"> ADDIN EN.CITE &lt;EndNote&gt;&lt;Cite&gt;&lt;Author&gt;Maxham&lt;/Author&gt;&lt;Year&gt;2008&lt;/Year&gt;&lt;RecNum&gt;2&lt;/RecNum&gt;&lt;DisplayText&gt;(Maxham et al., 2008)&lt;/DisplayText&gt;&lt;record&gt;&lt;rec-number&gt;2&lt;/rec-number&gt;&lt;foreign-keys&gt;&lt;key app="EN" db-id="e5a2p2xsraep0ge2wzp59zsvs0dd9x0expxr" timestamp="1425891582"&gt;2&lt;/key&gt;&lt;/foreign-keys&gt;&lt;ref-type name="Journal Article"&gt;17&lt;/ref-type&gt;&lt;contributors&gt;&lt;authors&gt;&lt;author&gt;Maxham, James G.&lt;/author&gt;&lt;author&gt;Netemeyer, Richard G.&lt;/author&gt;&lt;author&gt;Lichtenstein, Donald R.&lt;/author&gt;&lt;/authors&gt;&lt;/contributors&gt;&lt;titles&gt;&lt;title&gt;The Retail Value Chain: Linking Employee Perceptions to Employee Performance, Customer Evaluations, and Store Performance&lt;/title&gt;&lt;secondary-title&gt;Marketing Science&lt;/secondary-title&gt;&lt;/titles&gt;&lt;periodical&gt;&lt;full-title&gt;Marketing Science&lt;/full-title&gt;&lt;/periodical&gt;&lt;pages&gt;147-167&lt;/pages&gt;&lt;volume&gt;27&lt;/volume&gt;&lt;number&gt;2&lt;/number&gt;&lt;dates&gt;&lt;year&gt;2008&lt;/year&gt;&lt;/dates&gt;&lt;isbn&gt;0732-2399&amp;#xD;1526-548X&lt;/isbn&gt;&lt;urls&gt;&lt;/urls&gt;&lt;electronic-resource-num&gt;10.1287/mksc.1070.0282&lt;/electronic-resource-num&gt;&lt;/record&gt;&lt;/Cite&gt;&lt;/EndNote&gt;</w:instrText>
      </w:r>
      <w:r w:rsidR="00720ED8" w:rsidRPr="004A3B50">
        <w:fldChar w:fldCharType="separate"/>
      </w:r>
      <w:r w:rsidR="00720ED8" w:rsidRPr="004A3B50">
        <w:rPr>
          <w:noProof/>
        </w:rPr>
        <w:t>(</w:t>
      </w:r>
      <w:hyperlink w:anchor="_ENREF_106" w:tooltip="Maxham, 2008 #2" w:history="1">
        <w:r w:rsidR="004A3B50" w:rsidRPr="004A3B50">
          <w:rPr>
            <w:noProof/>
          </w:rPr>
          <w:t>Maxham et al., 2008</w:t>
        </w:r>
      </w:hyperlink>
      <w:r w:rsidR="00720ED8" w:rsidRPr="004A3B50">
        <w:rPr>
          <w:noProof/>
        </w:rPr>
        <w:t>)</w:t>
      </w:r>
      <w:r w:rsidR="00720ED8" w:rsidRPr="004A3B50">
        <w:fldChar w:fldCharType="end"/>
      </w:r>
      <w:r w:rsidR="00D628DB" w:rsidRPr="004A3B50">
        <w:t>,</w:t>
      </w:r>
      <w:r w:rsidRPr="004A3B50">
        <w:t xml:space="preserve"> </w:t>
      </w:r>
      <w:r w:rsidR="00D628DB" w:rsidRPr="004A3B50">
        <w:t xml:space="preserve">while </w:t>
      </w:r>
      <w:r w:rsidRPr="004A3B50">
        <w:t>human resource managers need to consider th</w:t>
      </w:r>
      <w:r w:rsidR="00A06585" w:rsidRPr="004A3B50">
        <w:t>e</w:t>
      </w:r>
      <w:r w:rsidRPr="004A3B50">
        <w:t xml:space="preserve"> </w:t>
      </w:r>
      <w:r w:rsidR="00A06585" w:rsidRPr="004A3B50">
        <w:t xml:space="preserve">fairness </w:t>
      </w:r>
      <w:r w:rsidRPr="004A3B50">
        <w:t>bridge when designing and implementing HR policies</w:t>
      </w:r>
      <w:r w:rsidR="00A06585" w:rsidRPr="004A3B50">
        <w:t>, because</w:t>
      </w:r>
      <w:r w:rsidRPr="004A3B50">
        <w:t xml:space="preserve"> customer fairness </w:t>
      </w:r>
      <w:r w:rsidR="00A06585" w:rsidRPr="004A3B50">
        <w:t xml:space="preserve">is </w:t>
      </w:r>
      <w:r w:rsidRPr="004A3B50">
        <w:t xml:space="preserve">an important </w:t>
      </w:r>
      <w:r w:rsidR="00A06585" w:rsidRPr="004A3B50">
        <w:t xml:space="preserve">indicator of </w:t>
      </w:r>
      <w:r w:rsidRPr="004A3B50">
        <w:t xml:space="preserve">firm performance </w:t>
      </w:r>
      <w:r w:rsidR="00720ED8" w:rsidRPr="004A3B50">
        <w:fldChar w:fldCharType="begin"/>
      </w:r>
      <w:r w:rsidR="00720ED8" w:rsidRPr="004A3B50">
        <w:instrText xml:space="preserve"> ADDIN EN.CITE &lt;EndNote&gt;&lt;Cite&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720ED8" w:rsidRPr="004A3B50">
        <w:fldChar w:fldCharType="separate"/>
      </w:r>
      <w:r w:rsidR="00720ED8" w:rsidRPr="004A3B50">
        <w:rPr>
          <w:noProof/>
        </w:rPr>
        <w:t>(</w:t>
      </w:r>
      <w:hyperlink w:anchor="_ENREF_24" w:tooltip="Bowen, 1999 #72" w:history="1">
        <w:r w:rsidR="004A3B50" w:rsidRPr="004A3B50">
          <w:rPr>
            <w:noProof/>
          </w:rPr>
          <w:t>Bowen et al., 1999</w:t>
        </w:r>
      </w:hyperlink>
      <w:r w:rsidR="00720ED8" w:rsidRPr="004A3B50">
        <w:rPr>
          <w:noProof/>
        </w:rPr>
        <w:t>)</w:t>
      </w:r>
      <w:r w:rsidR="00720ED8" w:rsidRPr="004A3B50">
        <w:fldChar w:fldCharType="end"/>
      </w:r>
      <w:r w:rsidRPr="004A3B50">
        <w:t>.</w:t>
      </w:r>
    </w:p>
    <w:p w14:paraId="223F303F" w14:textId="07578914" w:rsidR="00762530" w:rsidRPr="004A3B50" w:rsidRDefault="00762530" w:rsidP="00A952B0">
      <w:pPr>
        <w:pStyle w:val="Heading1"/>
      </w:pPr>
      <w:r w:rsidRPr="004A3B50">
        <w:lastRenderedPageBreak/>
        <w:t>Methodological Approach</w:t>
      </w:r>
    </w:p>
    <w:p w14:paraId="213F9FD7" w14:textId="0DCD6DD5" w:rsidR="00762530" w:rsidRPr="004A3B50" w:rsidRDefault="00762530" w:rsidP="00762530">
      <w:r w:rsidRPr="004A3B50">
        <w:t>In order to comprehend the meaning and foundations of fairness as a bridging concept</w:t>
      </w:r>
      <w:r w:rsidR="0064636E" w:rsidRPr="004A3B50">
        <w:t xml:space="preserve"> </w:t>
      </w:r>
      <w:r w:rsidR="00490BEC" w:rsidRPr="004A3B50">
        <w:t>to</w:t>
      </w:r>
      <w:r w:rsidR="0064636E" w:rsidRPr="004A3B50">
        <w:t xml:space="preserve"> </w:t>
      </w:r>
      <w:r w:rsidRPr="004A3B50">
        <w:t xml:space="preserve">address the gaps in </w:t>
      </w:r>
      <w:r w:rsidRPr="004A3B50">
        <w:rPr>
          <w:noProof/>
        </w:rPr>
        <w:t>literature</w:t>
      </w:r>
      <w:r w:rsidRPr="004A3B50">
        <w:t xml:space="preserve">, we employ a three-step analytical procedure consistent with MacInnis’s </w:t>
      </w:r>
      <w:r w:rsidRPr="004A3B50">
        <w:fldChar w:fldCharType="begin"/>
      </w:r>
      <w:r w:rsidRPr="004A3B50">
        <w:instrText xml:space="preserve"> ADDIN EN.CITE &lt;EndNote&gt;&lt;Cite ExcludeAuth="1"&gt;&lt;Author&gt;MacInnis&lt;/Author&gt;&lt;Year&gt;2011&lt;/Year&gt;&lt;RecNum&gt;172&lt;/RecNum&gt;&lt;DisplayText&gt;(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Pr="004A3B50">
        <w:fldChar w:fldCharType="separate"/>
      </w:r>
      <w:r w:rsidRPr="004A3B50">
        <w:rPr>
          <w:noProof/>
        </w:rPr>
        <w:t>(</w:t>
      </w:r>
      <w:hyperlink w:anchor="_ENREF_102" w:tooltip="MacInnis, 2011 #172" w:history="1">
        <w:r w:rsidR="004A3B50" w:rsidRPr="004A3B50">
          <w:rPr>
            <w:noProof/>
          </w:rPr>
          <w:t>2011</w:t>
        </w:r>
      </w:hyperlink>
      <w:r w:rsidRPr="004A3B50">
        <w:rPr>
          <w:noProof/>
        </w:rPr>
        <w:t>)</w:t>
      </w:r>
      <w:r w:rsidRPr="004A3B50">
        <w:fldChar w:fldCharType="end"/>
      </w:r>
      <w:r w:rsidRPr="004A3B50">
        <w:t xml:space="preserve"> typology of conceptual contributions</w:t>
      </w:r>
      <w:r w:rsidR="00947658" w:rsidRPr="004A3B50">
        <w:t xml:space="preserve"> </w:t>
      </w:r>
      <w:r w:rsidR="0064636E" w:rsidRPr="004A3B50">
        <w:t>:</w:t>
      </w:r>
      <w:r w:rsidRPr="004A3B50">
        <w:t xml:space="preserve"> </w:t>
      </w:r>
      <w:r w:rsidRPr="004A3B50">
        <w:rPr>
          <w:noProof/>
        </w:rPr>
        <w:t>summariz</w:t>
      </w:r>
      <w:r w:rsidR="00490BEC" w:rsidRPr="004A3B50">
        <w:rPr>
          <w:noProof/>
        </w:rPr>
        <w:t>ation</w:t>
      </w:r>
      <w:r w:rsidRPr="004A3B50">
        <w:t>, integrati</w:t>
      </w:r>
      <w:r w:rsidR="00490BEC" w:rsidRPr="004A3B50">
        <w:t>on</w:t>
      </w:r>
      <w:r w:rsidRPr="004A3B50">
        <w:t>, and delineati</w:t>
      </w:r>
      <w:r w:rsidR="00490BEC" w:rsidRPr="004A3B50">
        <w:t>on</w:t>
      </w:r>
      <w:r w:rsidRPr="004A3B50">
        <w:t>.</w:t>
      </w:r>
    </w:p>
    <w:p w14:paraId="6E564BE1" w14:textId="138C3E7F" w:rsidR="00762530" w:rsidRPr="004A3B50" w:rsidRDefault="00762530" w:rsidP="008F60B1">
      <w:r w:rsidRPr="004A3B50">
        <w:t>The goal of the first step (summariz</w:t>
      </w:r>
      <w:r w:rsidR="00490BEC" w:rsidRPr="004A3B50">
        <w:t>ing</w:t>
      </w:r>
      <w:r w:rsidRPr="004A3B50">
        <w:t xml:space="preserve">) is to take stock of existing knowledge and reduce it to a manageable set of key takeaways </w:t>
      </w:r>
      <w:r w:rsidRPr="004A3B50">
        <w:fldChar w:fldCharType="begin"/>
      </w:r>
      <w:r w:rsidRPr="004A3B50">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Pr="004A3B50">
        <w:fldChar w:fldCharType="separate"/>
      </w:r>
      <w:r w:rsidRPr="004A3B50">
        <w:rPr>
          <w:noProof/>
        </w:rPr>
        <w:t>(</w:t>
      </w:r>
      <w:hyperlink w:anchor="_ENREF_102" w:tooltip="MacInnis, 2011 #172" w:history="1">
        <w:r w:rsidR="004A3B50" w:rsidRPr="004A3B50">
          <w:rPr>
            <w:noProof/>
          </w:rPr>
          <w:t>MacInnis, 2011</w:t>
        </w:r>
      </w:hyperlink>
      <w:r w:rsidRPr="004A3B50">
        <w:rPr>
          <w:noProof/>
        </w:rPr>
        <w:t>)</w:t>
      </w:r>
      <w:r w:rsidRPr="004A3B50">
        <w:fldChar w:fldCharType="end"/>
      </w:r>
      <w:r w:rsidRPr="004A3B50">
        <w:t xml:space="preserve">. To best capture </w:t>
      </w:r>
      <w:r w:rsidR="00490BEC" w:rsidRPr="004A3B50">
        <w:t xml:space="preserve">the thoughts regarding </w:t>
      </w:r>
      <w:r w:rsidRPr="004A3B50">
        <w:t xml:space="preserve">both marketing and </w:t>
      </w:r>
      <w:r w:rsidRPr="004A3B50">
        <w:rPr>
          <w:noProof/>
        </w:rPr>
        <w:t>organizational</w:t>
      </w:r>
      <w:r w:rsidRPr="004A3B50">
        <w:t xml:space="preserve"> </w:t>
      </w:r>
      <w:r w:rsidRPr="004A3B50">
        <w:rPr>
          <w:noProof/>
        </w:rPr>
        <w:t>behavior</w:t>
      </w:r>
      <w:r w:rsidRPr="004A3B50">
        <w:t xml:space="preserve"> </w:t>
      </w:r>
      <w:r w:rsidR="00490BEC" w:rsidRPr="004A3B50">
        <w:t xml:space="preserve">with respect to </w:t>
      </w:r>
      <w:r w:rsidRPr="004A3B50">
        <w:t xml:space="preserve">fairness, this paper aims to provide an evolutionary perspective </w:t>
      </w:r>
      <w:r w:rsidR="0064636E" w:rsidRPr="004A3B50">
        <w:t xml:space="preserve">from </w:t>
      </w:r>
      <w:r w:rsidRPr="004A3B50">
        <w:t xml:space="preserve">both literature streams discussing fairness. To evaluate the state of fairness research, we search for and </w:t>
      </w:r>
      <w:r w:rsidRPr="004A3B50">
        <w:rPr>
          <w:noProof/>
        </w:rPr>
        <w:t>analyze</w:t>
      </w:r>
      <w:r w:rsidRPr="004A3B50">
        <w:t xml:space="preserve"> conceptual and empirical articles published between 1964 and 2016. Several scientific databases help us identify relevant academic work (e.g., Emerald, Science Direct, JSTOR, Google Scholar)</w:t>
      </w:r>
      <w:r w:rsidR="0064636E" w:rsidRPr="004A3B50">
        <w:t xml:space="preserve">. Among others, we </w:t>
      </w:r>
      <w:r w:rsidRPr="004A3B50">
        <w:t>mak</w:t>
      </w:r>
      <w:r w:rsidR="0064636E" w:rsidRPr="004A3B50">
        <w:t>e</w:t>
      </w:r>
      <w:r w:rsidRPr="004A3B50">
        <w:t xml:space="preserve"> use of</w:t>
      </w:r>
      <w:r w:rsidR="0064636E" w:rsidRPr="004A3B50">
        <w:t xml:space="preserve"> </w:t>
      </w:r>
      <w:r w:rsidRPr="004A3B50">
        <w:t>the following search terms</w:t>
      </w:r>
      <w:r w:rsidR="00947658" w:rsidRPr="004A3B50">
        <w:t xml:space="preserve"> </w:t>
      </w:r>
      <w:r w:rsidRPr="004A3B50">
        <w:t>: ‘fairness perception</w:t>
      </w:r>
      <w:r w:rsidR="0064636E" w:rsidRPr="004A3B50">
        <w:t>,</w:t>
      </w:r>
      <w:r w:rsidRPr="004A3B50">
        <w:t>’ ‘justice perception</w:t>
      </w:r>
      <w:r w:rsidR="0064636E" w:rsidRPr="004A3B50">
        <w:t>,</w:t>
      </w:r>
      <w:r w:rsidRPr="004A3B50">
        <w:t xml:space="preserve">’ </w:t>
      </w:r>
      <w:r w:rsidR="00CD1DC3" w:rsidRPr="004A3B50">
        <w:t>‘service fairness</w:t>
      </w:r>
      <w:r w:rsidR="0064636E" w:rsidRPr="004A3B50">
        <w:t>,</w:t>
      </w:r>
      <w:r w:rsidR="00CD1DC3" w:rsidRPr="004A3B50">
        <w:t xml:space="preserve">’ </w:t>
      </w:r>
      <w:r w:rsidRPr="004A3B50">
        <w:t>‘service experience</w:t>
      </w:r>
      <w:r w:rsidR="0064636E" w:rsidRPr="004A3B50">
        <w:t>,</w:t>
      </w:r>
      <w:r w:rsidRPr="004A3B50">
        <w:t>’ and ‘consumer experience</w:t>
      </w:r>
      <w:r w:rsidR="0064636E" w:rsidRPr="004A3B50">
        <w:t>.</w:t>
      </w:r>
      <w:r w:rsidRPr="004A3B50">
        <w:t xml:space="preserve">’ We supplement our search with screenings of the major marketing and </w:t>
      </w:r>
      <w:r w:rsidRPr="004A3B50">
        <w:rPr>
          <w:noProof/>
        </w:rPr>
        <w:t>organizational</w:t>
      </w:r>
      <w:r w:rsidRPr="004A3B50">
        <w:t xml:space="preserve"> </w:t>
      </w:r>
      <w:r w:rsidRPr="004A3B50">
        <w:rPr>
          <w:noProof/>
        </w:rPr>
        <w:t>behavior</w:t>
      </w:r>
      <w:r w:rsidRPr="004A3B50">
        <w:t xml:space="preserve"> journals and draw on the reference lists of the articles</w:t>
      </w:r>
      <w:r w:rsidR="0064636E" w:rsidRPr="004A3B50">
        <w:t xml:space="preserve"> selected</w:t>
      </w:r>
      <w:r w:rsidRPr="004A3B50">
        <w:t xml:space="preserve">. Additionally, we </w:t>
      </w:r>
      <w:r w:rsidRPr="004A3B50">
        <w:rPr>
          <w:noProof/>
        </w:rPr>
        <w:t>utilize</w:t>
      </w:r>
      <w:r w:rsidRPr="004A3B50">
        <w:t xml:space="preserve"> </w:t>
      </w:r>
      <w:r w:rsidR="00490BEC" w:rsidRPr="004A3B50">
        <w:t xml:space="preserve">the publication lists from </w:t>
      </w:r>
      <w:r w:rsidR="0064636E" w:rsidRPr="004A3B50">
        <w:t xml:space="preserve">major publishers </w:t>
      </w:r>
      <w:r w:rsidR="00490BEC" w:rsidRPr="004A3B50">
        <w:t xml:space="preserve">(e.g. Wiley, New York) </w:t>
      </w:r>
      <w:r w:rsidRPr="004A3B50">
        <w:t>to identify</w:t>
      </w:r>
      <w:r w:rsidR="0064636E" w:rsidRPr="004A3B50">
        <w:t xml:space="preserve"> </w:t>
      </w:r>
      <w:r w:rsidRPr="004A3B50">
        <w:t xml:space="preserve">business books and writings that discuss fairness. Our literature review, however, is not </w:t>
      </w:r>
      <w:r w:rsidR="0064636E" w:rsidRPr="004A3B50">
        <w:t xml:space="preserve">limited </w:t>
      </w:r>
      <w:r w:rsidRPr="004A3B50">
        <w:t xml:space="preserve">to marketing and organizational behavior. The concept </w:t>
      </w:r>
      <w:r w:rsidR="0064636E" w:rsidRPr="004A3B50">
        <w:t xml:space="preserve">of fairness </w:t>
      </w:r>
      <w:r w:rsidRPr="004A3B50">
        <w:t xml:space="preserve">has been debated for many centuries and is deeply rooted </w:t>
      </w:r>
      <w:r w:rsidR="00490BEC" w:rsidRPr="004A3B50">
        <w:t xml:space="preserve">throughout </w:t>
      </w:r>
      <w:r w:rsidRPr="004A3B50">
        <w:t>the scientific discipline</w:t>
      </w:r>
      <w:r w:rsidR="007A702E" w:rsidRPr="004A3B50">
        <w:t>s</w:t>
      </w:r>
      <w:r w:rsidRPr="004A3B50">
        <w:t xml:space="preserve">. Consequently, we adopt a multi-paradigm perspective to yield a more comprehensive view of the concept </w:t>
      </w:r>
      <w:r w:rsidRPr="004A3B50">
        <w:fldChar w:fldCharType="begin"/>
      </w:r>
      <w:r w:rsidRPr="004A3B50">
        <w:instrText xml:space="preserve"> ADDIN EN.CITE &lt;EndNote&gt;&lt;Cite&gt;&lt;Author&gt;Brown&lt;/Author&gt;&lt;Year&gt;2005&lt;/Year&gt;&lt;RecNum&gt;170&lt;/RecNum&gt;&lt;DisplayText&gt;(Brown et al., 2005)&lt;/DisplayText&gt;&lt;record&gt;&lt;rec-number&gt;170&lt;/rec-number&gt;&lt;foreign-keys&gt;&lt;key app="EN" db-id="e5a2p2xsraep0ge2wzp59zsvs0dd9x0expxr" timestamp="1490883574"&gt;170&lt;/key&gt;&lt;/foreign-keys&gt;&lt;ref-type name="Journal Article"&gt;17&lt;/ref-type&gt;&lt;contributors&gt;&lt;authors&gt;&lt;author&gt;Brown, Stephen W.&lt;/author&gt;&lt;author&gt;Webster, Frederick E. &lt;/author&gt;&lt;author&gt;Steenkamp, Jan-Benedict E.M. &lt;/author&gt;&lt;author&gt;Wilkie, William L.&lt;/author&gt;&lt;author&gt;Sheth, Jagdish N.&lt;/author&gt;&lt;author&gt;Sisodia, Rajendra S. &lt;/author&gt;&lt;author&gt;Kerin, Roger A. &lt;/author&gt;&lt;author&gt;MacInnis, Deborah J. &lt;/author&gt;&lt;author&gt;McAlister, Leigh &lt;/author&gt;&lt;author&gt;Raju, Jagmohan S. &lt;/author&gt;&lt;author&gt;Bauerly, Ronald J. &lt;/author&gt;&lt;author&gt;Johnson, Don T. &lt;/author&gt;&lt;author&gt;Singh, Mandeep &lt;/author&gt;&lt;author&gt;Staelin, Richard &lt;/author&gt;&lt;/authors&gt;&lt;/contributors&gt;&lt;titles&gt;&lt;title&gt;Marketing Renaissance: Opportunities and Imperatives for Improving Marketing Thought, Practice, and Infrastructure&lt;/title&gt;&lt;secondary-title&gt;Journal of Marketing&lt;/secondary-title&gt;&lt;/titles&gt;&lt;periodical&gt;&lt;full-title&gt;Journal of Marketing&lt;/full-title&gt;&lt;/periodical&gt;&lt;pages&gt;1-25&lt;/pages&gt;&lt;volume&gt;69&lt;/volume&gt;&lt;number&gt;4&lt;/number&gt;&lt;keywords&gt;&lt;keyword&gt;marketing science,marketing practice,marketing thought,marketing domain,marketing landscape&lt;/keyword&gt;&lt;/keywords&gt;&lt;dates&gt;&lt;year&gt;2005&lt;/year&gt;&lt;/dates&gt;&lt;urls&gt;&lt;related-urls&gt;&lt;url&gt;http://journals.ama.org/doi/abs/10.1509/jmkg.2005.69.4.1&lt;/url&gt;&lt;/related-urls&gt;&lt;/urls&gt;&lt;electronic-resource-num&gt;10.1509/jmkg.2005.69.4.1&lt;/electronic-resource-num&gt;&lt;/record&gt;&lt;/Cite&gt;&lt;/EndNote&gt;</w:instrText>
      </w:r>
      <w:r w:rsidRPr="004A3B50">
        <w:fldChar w:fldCharType="separate"/>
      </w:r>
      <w:r w:rsidRPr="004A3B50">
        <w:rPr>
          <w:noProof/>
        </w:rPr>
        <w:t>(</w:t>
      </w:r>
      <w:hyperlink w:anchor="_ENREF_30" w:tooltip="Brown, 2005 #170" w:history="1">
        <w:r w:rsidR="004A3B50" w:rsidRPr="004A3B50">
          <w:rPr>
            <w:noProof/>
          </w:rPr>
          <w:t>Brown et al., 2005</w:t>
        </w:r>
      </w:hyperlink>
      <w:r w:rsidRPr="004A3B50">
        <w:rPr>
          <w:noProof/>
        </w:rPr>
        <w:t>)</w:t>
      </w:r>
      <w:r w:rsidRPr="004A3B50">
        <w:fldChar w:fldCharType="end"/>
      </w:r>
      <w:r w:rsidRPr="004A3B50">
        <w:t xml:space="preserve">. More specifically, we </w:t>
      </w:r>
      <w:r w:rsidR="001749EE" w:rsidRPr="004A3B50">
        <w:t>examine</w:t>
      </w:r>
      <w:r w:rsidR="00490BEC" w:rsidRPr="004A3B50">
        <w:t xml:space="preserve"> </w:t>
      </w:r>
      <w:r w:rsidRPr="004A3B50">
        <w:t xml:space="preserve">publications </w:t>
      </w:r>
      <w:r w:rsidR="00490BEC" w:rsidRPr="004A3B50">
        <w:t xml:space="preserve">in </w:t>
      </w:r>
      <w:r w:rsidR="0064636E" w:rsidRPr="004A3B50">
        <w:t xml:space="preserve">the fields of </w:t>
      </w:r>
      <w:r w:rsidRPr="004A3B50">
        <w:t>philosophy, psychology, and sociology. This meta-perspective</w:t>
      </w:r>
      <w:r w:rsidR="0064636E" w:rsidRPr="004A3B50">
        <w:t xml:space="preserve"> approach</w:t>
      </w:r>
      <w:r w:rsidRPr="004A3B50">
        <w:t xml:space="preserve"> allows for a multidimensional representation of the topic area and a deeper understanding of fairness.</w:t>
      </w:r>
    </w:p>
    <w:p w14:paraId="7FA9F849" w14:textId="237C5135" w:rsidR="00762530" w:rsidRPr="004A3B50" w:rsidRDefault="00762530" w:rsidP="00990DF8">
      <w:r w:rsidRPr="004A3B50">
        <w:t xml:space="preserve">The diverse positioning adopted in this paper helps to overcome the diversity of positions </w:t>
      </w:r>
      <w:r w:rsidRPr="004A3B50">
        <w:fldChar w:fldCharType="begin"/>
      </w:r>
      <w:r w:rsidRPr="004A3B50">
        <w:instrText xml:space="preserve"> ADDIN EN.CITE &lt;EndNote&gt;&lt;Cite&gt;&lt;Author&gt;Mele&lt;/Author&gt;&lt;Year&gt;2015&lt;/Year&gt;&lt;RecNum&gt;171&lt;/RecNum&gt;&lt;DisplayText&gt;(Mele et al., 2015)&lt;/DisplayText&gt;&lt;record&gt;&lt;rec-number&gt;171&lt;/rec-number&gt;&lt;foreign-keys&gt;&lt;key app="EN" db-id="e5a2p2xsraep0ge2wzp59zsvs0dd9x0expxr" timestamp="1490883789"&gt;171&lt;/key&gt;&lt;/foreign-keys&gt;&lt;ref-type name="Journal Article"&gt;17&lt;/ref-type&gt;&lt;contributors&gt;&lt;authors&gt;&lt;author&gt;Mele, Cristina&lt;/author&gt;&lt;author&gt;Pels, Jaqueline&lt;/author&gt;&lt;author&gt;Storbacka, Kaj&lt;/author&gt;&lt;/authors&gt;&lt;/contributors&gt;&lt;titles&gt;&lt;title&gt;A holistic market conceptualization&lt;/title&gt;&lt;secondary-title&gt;Journal of the Academy of Marketing Science&lt;/secondary-title&gt;&lt;/titles&gt;&lt;periodical&gt;&lt;full-title&gt;Journal of the Academy of Marketing Science&lt;/full-title&gt;&lt;/periodical&gt;&lt;pages&gt;100-114&lt;/pages&gt;&lt;volume&gt;43&lt;/volume&gt;&lt;number&gt;1&lt;/number&gt;&lt;dates&gt;&lt;year&gt;2015&lt;/year&gt;&lt;pub-dates&gt;&lt;date&gt;2015//&lt;/date&gt;&lt;/pub-dates&gt;&lt;/dates&gt;&lt;isbn&gt;1552-7824&lt;/isbn&gt;&lt;urls&gt;&lt;related-urls&gt;&lt;url&gt;http://dx.doi.org/10.1007/s11747-014-0383-8&lt;/url&gt;&lt;/related-urls&gt;&lt;/urls&gt;&lt;electronic-resource-num&gt;10.1007/s11747-014-0383-8&lt;/electronic-resource-num&gt;&lt;/record&gt;&lt;/Cite&gt;&lt;/EndNote&gt;</w:instrText>
      </w:r>
      <w:r w:rsidRPr="004A3B50">
        <w:fldChar w:fldCharType="separate"/>
      </w:r>
      <w:r w:rsidRPr="004A3B50">
        <w:rPr>
          <w:noProof/>
        </w:rPr>
        <w:t>(</w:t>
      </w:r>
      <w:hyperlink w:anchor="_ENREF_109" w:tooltip="Mele, 2015 #171" w:history="1">
        <w:r w:rsidR="004A3B50" w:rsidRPr="004A3B50">
          <w:rPr>
            <w:noProof/>
          </w:rPr>
          <w:t>Mele et al., 2015</w:t>
        </w:r>
      </w:hyperlink>
      <w:r w:rsidRPr="004A3B50">
        <w:rPr>
          <w:noProof/>
        </w:rPr>
        <w:t>)</w:t>
      </w:r>
      <w:r w:rsidRPr="004A3B50">
        <w:fldChar w:fldCharType="end"/>
      </w:r>
      <w:r w:rsidR="00342DDD" w:rsidRPr="004A3B50">
        <w:t>. It</w:t>
      </w:r>
      <w:r w:rsidRPr="004A3B50">
        <w:t xml:space="preserve"> </w:t>
      </w:r>
      <w:r w:rsidR="0064636E" w:rsidRPr="004A3B50">
        <w:t xml:space="preserve">also makes it possible to </w:t>
      </w:r>
      <w:r w:rsidRPr="004A3B50">
        <w:t>summariz</w:t>
      </w:r>
      <w:r w:rsidR="0064636E" w:rsidRPr="004A3B50">
        <w:t>e</w:t>
      </w:r>
      <w:r w:rsidRPr="004A3B50">
        <w:t xml:space="preserve"> </w:t>
      </w:r>
      <w:r w:rsidR="00342DDD" w:rsidRPr="004A3B50">
        <w:t>current</w:t>
      </w:r>
      <w:r w:rsidRPr="004A3B50">
        <w:t xml:space="preserve"> knowledge on the characteristics of fairness</w:t>
      </w:r>
      <w:r w:rsidR="0064636E" w:rsidRPr="004A3B50">
        <w:t xml:space="preserve"> and </w:t>
      </w:r>
      <w:r w:rsidR="00990DF8" w:rsidRPr="004A3B50">
        <w:t>enabl</w:t>
      </w:r>
      <w:r w:rsidR="0064636E" w:rsidRPr="004A3B50">
        <w:t>es</w:t>
      </w:r>
      <w:r w:rsidRPr="004A3B50">
        <w:t xml:space="preserve"> </w:t>
      </w:r>
      <w:r w:rsidR="00990DF8" w:rsidRPr="004A3B50">
        <w:t>the</w:t>
      </w:r>
      <w:r w:rsidRPr="004A3B50">
        <w:t xml:space="preserve"> develop</w:t>
      </w:r>
      <w:r w:rsidR="00990DF8" w:rsidRPr="004A3B50">
        <w:t>ment of</w:t>
      </w:r>
      <w:r w:rsidRPr="004A3B50">
        <w:t xml:space="preserve"> corresponding propositions integrated in</w:t>
      </w:r>
      <w:r w:rsidR="0064636E" w:rsidRPr="004A3B50">
        <w:t>to</w:t>
      </w:r>
      <w:r w:rsidRPr="004A3B50">
        <w:t xml:space="preserve"> a conceptual framework. </w:t>
      </w:r>
    </w:p>
    <w:p w14:paraId="1BB543B9" w14:textId="00E132A8" w:rsidR="00762530" w:rsidRPr="004A3B50" w:rsidRDefault="00762530" w:rsidP="00990DF8">
      <w:r w:rsidRPr="004A3B50">
        <w:t>The second step, integrati</w:t>
      </w:r>
      <w:r w:rsidR="00490BEC" w:rsidRPr="004A3B50">
        <w:t>on</w:t>
      </w:r>
      <w:r w:rsidRPr="004A3B50">
        <w:t xml:space="preserve">, aims to draw connections between what </w:t>
      </w:r>
      <w:r w:rsidR="0064636E" w:rsidRPr="004A3B50">
        <w:t>was already</w:t>
      </w:r>
      <w:r w:rsidRPr="004A3B50">
        <w:t xml:space="preserve"> known</w:t>
      </w:r>
      <w:r w:rsidR="0064636E" w:rsidRPr="004A3B50">
        <w:t xml:space="preserve"> to </w:t>
      </w:r>
      <w:r w:rsidRPr="004A3B50">
        <w:t xml:space="preserve">find a novel, higher-order means of perceiving the connections between multiple themes and elements in the literature </w:t>
      </w:r>
      <w:r w:rsidRPr="004A3B50">
        <w:fldChar w:fldCharType="begin"/>
      </w:r>
      <w:r w:rsidRPr="004A3B50">
        <w:instrText xml:space="preserve"> ADDIN EN.CITE &lt;EndNote&gt;&lt;Cite&gt;&lt;Author&gt;Mele&lt;/Author&gt;&lt;Year&gt;2015&lt;/Year&gt;&lt;RecNum&gt;171&lt;/RecNum&gt;&lt;DisplayText&gt;(Mele et al., 2015)&lt;/DisplayText&gt;&lt;record&gt;&lt;rec-number&gt;171&lt;/rec-number&gt;&lt;foreign-keys&gt;&lt;key app="EN" db-id="e5a2p2xsraep0ge2wzp59zsvs0dd9x0expxr" timestamp="1490883789"&gt;171&lt;/key&gt;&lt;/foreign-keys&gt;&lt;ref-type name="Journal Article"&gt;17&lt;/ref-type&gt;&lt;contributors&gt;&lt;authors&gt;&lt;author&gt;Mele, Cristina&lt;/author&gt;&lt;author&gt;Pels, Jaqueline&lt;/author&gt;&lt;author&gt;Storbacka, Kaj&lt;/author&gt;&lt;/authors&gt;&lt;/contributors&gt;&lt;titles&gt;&lt;title&gt;A holistic market conceptualization&lt;/title&gt;&lt;secondary-title&gt;Journal of the Academy of Marketing Science&lt;/secondary-title&gt;&lt;/titles&gt;&lt;periodical&gt;&lt;full-title&gt;Journal of the Academy of Marketing Science&lt;/full-title&gt;&lt;/periodical&gt;&lt;pages&gt;100-114&lt;/pages&gt;&lt;volume&gt;43&lt;/volume&gt;&lt;number&gt;1&lt;/number&gt;&lt;dates&gt;&lt;year&gt;2015&lt;/year&gt;&lt;pub-dates&gt;&lt;date&gt;2015//&lt;/date&gt;&lt;/pub-dates&gt;&lt;/dates&gt;&lt;isbn&gt;1552-7824&lt;/isbn&gt;&lt;urls&gt;&lt;related-urls&gt;&lt;url&gt;http://dx.doi.org/10.1007/s11747-014-0383-8&lt;/url&gt;&lt;/related-urls&gt;&lt;/urls&gt;&lt;electronic-resource-num&gt;10.1007/s11747-014-0383-8&lt;/electronic-resource-num&gt;&lt;/record&gt;&lt;/Cite&gt;&lt;/EndNote&gt;</w:instrText>
      </w:r>
      <w:r w:rsidRPr="004A3B50">
        <w:fldChar w:fldCharType="separate"/>
      </w:r>
      <w:r w:rsidRPr="004A3B50">
        <w:rPr>
          <w:noProof/>
        </w:rPr>
        <w:t>(</w:t>
      </w:r>
      <w:hyperlink w:anchor="_ENREF_109" w:tooltip="Mele, 2015 #171" w:history="1">
        <w:r w:rsidR="004A3B50" w:rsidRPr="004A3B50">
          <w:rPr>
            <w:noProof/>
          </w:rPr>
          <w:t>Mele et al., 2015</w:t>
        </w:r>
      </w:hyperlink>
      <w:r w:rsidRPr="004A3B50">
        <w:rPr>
          <w:noProof/>
        </w:rPr>
        <w:t>)</w:t>
      </w:r>
      <w:r w:rsidRPr="004A3B50">
        <w:fldChar w:fldCharType="end"/>
      </w:r>
      <w:r w:rsidRPr="004A3B50">
        <w:t>. It involves synthesis</w:t>
      </w:r>
      <w:r w:rsidR="00490BEC" w:rsidRPr="004A3B50">
        <w:t xml:space="preserve"> (</w:t>
      </w:r>
      <w:r w:rsidRPr="004A3B50">
        <w:t xml:space="preserve">creating a bigger whole from the diverse </w:t>
      </w:r>
      <w:r w:rsidR="00990DF8" w:rsidRPr="004A3B50">
        <w:t xml:space="preserve">available </w:t>
      </w:r>
      <w:r w:rsidRPr="004A3B50">
        <w:t>parts</w:t>
      </w:r>
      <w:r w:rsidR="00490BEC" w:rsidRPr="004A3B50">
        <w:t>),</w:t>
      </w:r>
      <w:r w:rsidRPr="004A3B50">
        <w:t xml:space="preserve"> </w:t>
      </w:r>
      <w:r w:rsidR="0064636E" w:rsidRPr="004A3B50">
        <w:t xml:space="preserve">which </w:t>
      </w:r>
      <w:r w:rsidRPr="004A3B50">
        <w:t>lead</w:t>
      </w:r>
      <w:r w:rsidR="0064636E" w:rsidRPr="004A3B50">
        <w:t>s</w:t>
      </w:r>
      <w:r w:rsidRPr="004A3B50">
        <w:t xml:space="preserve"> to </w:t>
      </w:r>
      <w:r w:rsidR="0064636E" w:rsidRPr="004A3B50">
        <w:t xml:space="preserve">an </w:t>
      </w:r>
      <w:r w:rsidRPr="004A3B50">
        <w:t xml:space="preserve">overarching </w:t>
      </w:r>
      <w:r w:rsidR="00990DF8" w:rsidRPr="004A3B50">
        <w:t xml:space="preserve">set of </w:t>
      </w:r>
      <w:r w:rsidRPr="004A3B50">
        <w:t xml:space="preserve">propositions that accommodate previous findings and resolve existing contradictions or puzzles. In </w:t>
      </w:r>
      <w:r w:rsidR="0064636E" w:rsidRPr="004A3B50">
        <w:t xml:space="preserve">so </w:t>
      </w:r>
      <w:r w:rsidRPr="004A3B50">
        <w:t>doing, integration addresses complexity</w:t>
      </w:r>
      <w:r w:rsidR="0064636E" w:rsidRPr="004A3B50">
        <w:t xml:space="preserve"> by </w:t>
      </w:r>
      <w:r w:rsidRPr="004A3B50">
        <w:t>offer</w:t>
      </w:r>
      <w:r w:rsidR="0064636E" w:rsidRPr="004A3B50">
        <w:t>ing</w:t>
      </w:r>
      <w:r w:rsidRPr="004A3B50">
        <w:t xml:space="preserve"> a simple perspective of a specific phenomenon</w:t>
      </w:r>
      <w:r w:rsidRPr="004A3B50">
        <w:rPr>
          <w:noProof/>
        </w:rPr>
        <w:t xml:space="preserve"> </w:t>
      </w:r>
      <w:r w:rsidRPr="004A3B50">
        <w:rPr>
          <w:noProof/>
        </w:rPr>
        <w:fldChar w:fldCharType="begin"/>
      </w:r>
      <w:r w:rsidRPr="004A3B50">
        <w:rPr>
          <w:noProof/>
        </w:rPr>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Pr="004A3B50">
        <w:rPr>
          <w:noProof/>
        </w:rPr>
        <w:fldChar w:fldCharType="separate"/>
      </w:r>
      <w:r w:rsidRPr="004A3B50">
        <w:rPr>
          <w:noProof/>
        </w:rPr>
        <w:t>(</w:t>
      </w:r>
      <w:hyperlink w:anchor="_ENREF_102" w:tooltip="MacInnis, 2011 #172" w:history="1">
        <w:r w:rsidR="004A3B50" w:rsidRPr="004A3B50">
          <w:rPr>
            <w:noProof/>
          </w:rPr>
          <w:t>MacInnis, 2011</w:t>
        </w:r>
      </w:hyperlink>
      <w:r w:rsidRPr="004A3B50">
        <w:rPr>
          <w:noProof/>
        </w:rPr>
        <w:t>)</w:t>
      </w:r>
      <w:r w:rsidRPr="004A3B50">
        <w:rPr>
          <w:noProof/>
        </w:rPr>
        <w:fldChar w:fldCharType="end"/>
      </w:r>
      <w:r w:rsidRPr="004A3B50">
        <w:t xml:space="preserve">. In this paper, we integrate the findings from the summarization step </w:t>
      </w:r>
      <w:r w:rsidR="00990DF8" w:rsidRPr="004A3B50">
        <w:t>to</w:t>
      </w:r>
      <w:r w:rsidRPr="004A3B50">
        <w:t xml:space="preserve"> develop an overall definition of fairness as a bridging concept, describe its uniqueness</w:t>
      </w:r>
      <w:r w:rsidR="0064636E" w:rsidRPr="004A3B50">
        <w:t>,</w:t>
      </w:r>
      <w:r w:rsidRPr="004A3B50">
        <w:t xml:space="preserve"> and establish </w:t>
      </w:r>
      <w:r w:rsidR="00EE6A16" w:rsidRPr="004A3B50">
        <w:t xml:space="preserve">eight </w:t>
      </w:r>
      <w:r w:rsidRPr="004A3B50">
        <w:t xml:space="preserve">fundamental propositions. We aim to provide a rounded yet </w:t>
      </w:r>
      <w:r w:rsidR="00490BEC" w:rsidRPr="004A3B50">
        <w:t xml:space="preserve">succinct </w:t>
      </w:r>
      <w:r w:rsidRPr="004A3B50">
        <w:t>assessment of fairness as a bridging concept</w:t>
      </w:r>
      <w:r w:rsidR="0064636E" w:rsidRPr="004A3B50">
        <w:t xml:space="preserve"> and </w:t>
      </w:r>
      <w:r w:rsidRPr="004A3B50">
        <w:t>a foundation for further discussion on fairness perceptions.</w:t>
      </w:r>
    </w:p>
    <w:p w14:paraId="2AD41684" w14:textId="21B740F1" w:rsidR="006E220E" w:rsidRPr="004A3B50" w:rsidRDefault="00762530" w:rsidP="00990DF8">
      <w:r w:rsidRPr="004A3B50">
        <w:t>Finally, step three</w:t>
      </w:r>
      <w:r w:rsidR="0064636E" w:rsidRPr="004A3B50">
        <w:t xml:space="preserve"> (</w:t>
      </w:r>
      <w:r w:rsidR="00490BEC" w:rsidRPr="004A3B50">
        <w:t>delineation</w:t>
      </w:r>
      <w:r w:rsidRPr="004A3B50">
        <w:t xml:space="preserve">) requires </w:t>
      </w:r>
      <w:r w:rsidR="0064636E" w:rsidRPr="004A3B50">
        <w:t xml:space="preserve">that </w:t>
      </w:r>
      <w:r w:rsidRPr="004A3B50">
        <w:t xml:space="preserve">a specific entity </w:t>
      </w:r>
      <w:r w:rsidR="0064636E" w:rsidRPr="004A3B50">
        <w:t xml:space="preserve">be portrayed </w:t>
      </w:r>
      <w:r w:rsidRPr="004A3B50">
        <w:t xml:space="preserve">and </w:t>
      </w:r>
      <w:r w:rsidR="0064636E" w:rsidRPr="004A3B50">
        <w:t xml:space="preserve">that it be shown </w:t>
      </w:r>
      <w:r w:rsidRPr="004A3B50">
        <w:t xml:space="preserve">how it relates to the wider conceptual world around it. The </w:t>
      </w:r>
      <w:r w:rsidR="00490BEC" w:rsidRPr="004A3B50">
        <w:t xml:space="preserve">goal </w:t>
      </w:r>
      <w:r w:rsidRPr="004A3B50">
        <w:t>is to increase our understanding of a central entity</w:t>
      </w:r>
      <w:r w:rsidR="0064636E" w:rsidRPr="004A3B50">
        <w:t xml:space="preserve"> – </w:t>
      </w:r>
      <w:r w:rsidRPr="004A3B50">
        <w:t>fairness</w:t>
      </w:r>
      <w:r w:rsidR="0064636E" w:rsidRPr="004A3B50">
        <w:t xml:space="preserve"> – </w:t>
      </w:r>
      <w:r w:rsidRPr="004A3B50">
        <w:t xml:space="preserve">by understanding its relationship with other concepts. </w:t>
      </w:r>
      <w:r w:rsidR="006E220E" w:rsidRPr="004A3B50">
        <w:t xml:space="preserve">Delineation results in the creation of a roadmap to permit a greater understanding of the processes that underlie an entity and detail how it connects to other conceptual entities </w:t>
      </w:r>
      <w:r w:rsidR="006E220E" w:rsidRPr="004A3B50">
        <w:fldChar w:fldCharType="begin"/>
      </w:r>
      <w:r w:rsidR="006E220E" w:rsidRPr="004A3B50">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006E220E" w:rsidRPr="004A3B50">
        <w:fldChar w:fldCharType="separate"/>
      </w:r>
      <w:r w:rsidR="006E220E" w:rsidRPr="004A3B50">
        <w:rPr>
          <w:noProof/>
        </w:rPr>
        <w:t>(</w:t>
      </w:r>
      <w:hyperlink w:anchor="_ENREF_102" w:tooltip="MacInnis, 2011 #172" w:history="1">
        <w:r w:rsidR="004A3B50" w:rsidRPr="004A3B50">
          <w:rPr>
            <w:noProof/>
          </w:rPr>
          <w:t>MacInnis, 2011</w:t>
        </w:r>
      </w:hyperlink>
      <w:r w:rsidR="006E220E" w:rsidRPr="004A3B50">
        <w:rPr>
          <w:noProof/>
        </w:rPr>
        <w:t>)</w:t>
      </w:r>
      <w:r w:rsidR="006E220E" w:rsidRPr="004A3B50">
        <w:fldChar w:fldCharType="end"/>
      </w:r>
      <w:r w:rsidR="006E220E" w:rsidRPr="004A3B50">
        <w:t>.</w:t>
      </w:r>
    </w:p>
    <w:p w14:paraId="73F302B8" w14:textId="75E45E46" w:rsidR="003900DE" w:rsidRPr="004A3B50" w:rsidRDefault="003900DE" w:rsidP="003900DE">
      <w:pPr>
        <w:rPr>
          <w:szCs w:val="24"/>
        </w:rPr>
      </w:pPr>
      <w:r w:rsidRPr="004A3B50">
        <w:rPr>
          <w:szCs w:val="24"/>
        </w:rPr>
        <w:t xml:space="preserve">The </w:t>
      </w:r>
      <w:hyperlink w:anchor="_ENREF_102" w:tooltip="MacInnis, 2011 #172" w:history="1">
        <w:r w:rsidR="004A3B50" w:rsidRPr="004A3B50">
          <w:fldChar w:fldCharType="begin"/>
        </w:r>
        <w:r w:rsidR="004A3B50" w:rsidRPr="004A3B50">
          <w:instrText xml:space="preserve"> ADDIN EN.CITE &lt;EndNote&gt;&lt;Cite AuthorYear="1"&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004A3B50" w:rsidRPr="004A3B50">
          <w:fldChar w:fldCharType="separate"/>
        </w:r>
        <w:r w:rsidR="004A3B50" w:rsidRPr="004A3B50">
          <w:rPr>
            <w:noProof/>
          </w:rPr>
          <w:t>MacInnis (2011)</w:t>
        </w:r>
        <w:r w:rsidR="004A3B50" w:rsidRPr="004A3B50">
          <w:fldChar w:fldCharType="end"/>
        </w:r>
      </w:hyperlink>
      <w:r w:rsidRPr="004A3B50">
        <w:rPr>
          <w:szCs w:val="24"/>
        </w:rPr>
        <w:t xml:space="preserve"> framework for delineation </w:t>
      </w:r>
      <w:r w:rsidR="00A06585" w:rsidRPr="004A3B50">
        <w:rPr>
          <w:szCs w:val="24"/>
        </w:rPr>
        <w:t xml:space="preserve">mentions </w:t>
      </w:r>
      <w:r w:rsidRPr="004A3B50">
        <w:rPr>
          <w:szCs w:val="24"/>
        </w:rPr>
        <w:t xml:space="preserve">that a conceptual framework with a corresponding propositional inventory </w:t>
      </w:r>
      <w:r w:rsidR="00A06585" w:rsidRPr="004A3B50">
        <w:rPr>
          <w:szCs w:val="24"/>
        </w:rPr>
        <w:t xml:space="preserve">requires </w:t>
      </w:r>
      <w:r w:rsidRPr="004A3B50">
        <w:rPr>
          <w:szCs w:val="24"/>
        </w:rPr>
        <w:t xml:space="preserve">literature </w:t>
      </w:r>
      <w:r w:rsidR="00A06585" w:rsidRPr="004A3B50">
        <w:rPr>
          <w:szCs w:val="24"/>
        </w:rPr>
        <w:t xml:space="preserve">that is </w:t>
      </w:r>
      <w:r w:rsidRPr="004A3B50">
        <w:rPr>
          <w:szCs w:val="24"/>
        </w:rPr>
        <w:t xml:space="preserve">detailed, charted, </w:t>
      </w:r>
      <w:r w:rsidR="00A06585" w:rsidRPr="004A3B50">
        <w:rPr>
          <w:szCs w:val="24"/>
        </w:rPr>
        <w:t xml:space="preserve">and </w:t>
      </w:r>
      <w:r w:rsidRPr="004A3B50">
        <w:rPr>
          <w:szCs w:val="24"/>
        </w:rPr>
        <w:t>descri</w:t>
      </w:r>
      <w:r w:rsidR="00A06585" w:rsidRPr="004A3B50">
        <w:rPr>
          <w:szCs w:val="24"/>
        </w:rPr>
        <w:t>ptive</w:t>
      </w:r>
      <w:r w:rsidRPr="004A3B50">
        <w:rPr>
          <w:szCs w:val="24"/>
        </w:rPr>
        <w:t xml:space="preserve"> </w:t>
      </w:r>
      <w:r w:rsidR="00A06585" w:rsidRPr="004A3B50">
        <w:rPr>
          <w:szCs w:val="24"/>
        </w:rPr>
        <w:t xml:space="preserve">in order </w:t>
      </w:r>
      <w:r w:rsidRPr="004A3B50">
        <w:rPr>
          <w:szCs w:val="24"/>
        </w:rPr>
        <w:t>to explore the entity – fairness</w:t>
      </w:r>
      <w:r w:rsidR="00A06585" w:rsidRPr="004A3B50">
        <w:rPr>
          <w:szCs w:val="24"/>
        </w:rPr>
        <w:t xml:space="preserve"> in </w:t>
      </w:r>
      <w:r w:rsidR="000E04CF" w:rsidRPr="004A3B50">
        <w:rPr>
          <w:szCs w:val="24"/>
        </w:rPr>
        <w:t xml:space="preserve">this </w:t>
      </w:r>
      <w:r w:rsidR="00A06585" w:rsidRPr="004A3B50">
        <w:rPr>
          <w:szCs w:val="24"/>
        </w:rPr>
        <w:t>case</w:t>
      </w:r>
      <w:r w:rsidRPr="004A3B50">
        <w:rPr>
          <w:szCs w:val="24"/>
        </w:rPr>
        <w:t xml:space="preserve"> – and its relationship to other entities</w:t>
      </w:r>
      <w:r w:rsidR="000E04CF" w:rsidRPr="004A3B50">
        <w:rPr>
          <w:szCs w:val="24"/>
        </w:rPr>
        <w:t>, which constitute our contribution</w:t>
      </w:r>
      <w:r w:rsidR="001749EE" w:rsidRPr="004A3B50">
        <w:rPr>
          <w:szCs w:val="24"/>
        </w:rPr>
        <w:t>. We subsequently focus</w:t>
      </w:r>
      <w:r w:rsidRPr="004A3B50">
        <w:rPr>
          <w:szCs w:val="24"/>
        </w:rPr>
        <w:t xml:space="preserve"> our literature review on research </w:t>
      </w:r>
      <w:r w:rsidR="000E04CF" w:rsidRPr="004A3B50">
        <w:rPr>
          <w:szCs w:val="24"/>
        </w:rPr>
        <w:t xml:space="preserve">into </w:t>
      </w:r>
      <w:r w:rsidRPr="004A3B50">
        <w:rPr>
          <w:szCs w:val="24"/>
        </w:rPr>
        <w:t>how fairness works</w:t>
      </w:r>
      <w:r w:rsidR="000E04CF" w:rsidRPr="004A3B50">
        <w:rPr>
          <w:szCs w:val="24"/>
        </w:rPr>
        <w:t xml:space="preserve">, which </w:t>
      </w:r>
      <w:r w:rsidRPr="004A3B50">
        <w:rPr>
          <w:szCs w:val="24"/>
        </w:rPr>
        <w:t>refer</w:t>
      </w:r>
      <w:r w:rsidR="000E04CF" w:rsidRPr="004A3B50">
        <w:rPr>
          <w:szCs w:val="24"/>
        </w:rPr>
        <w:t>s</w:t>
      </w:r>
      <w:r w:rsidRPr="004A3B50">
        <w:rPr>
          <w:szCs w:val="24"/>
        </w:rPr>
        <w:t xml:space="preserve"> to fairness’ antecedents, processes, and moderating factors </w:t>
      </w:r>
      <w:r w:rsidR="00720ED8" w:rsidRPr="004A3B50">
        <w:fldChar w:fldCharType="begin"/>
      </w:r>
      <w:r w:rsidR="00720ED8" w:rsidRPr="004A3B50">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00720ED8" w:rsidRPr="004A3B50">
        <w:fldChar w:fldCharType="separate"/>
      </w:r>
      <w:r w:rsidR="00720ED8" w:rsidRPr="004A3B50">
        <w:rPr>
          <w:noProof/>
        </w:rPr>
        <w:t>(</w:t>
      </w:r>
      <w:hyperlink w:anchor="_ENREF_102" w:tooltip="MacInnis, 2011 #172" w:history="1">
        <w:r w:rsidR="004A3B50" w:rsidRPr="004A3B50">
          <w:rPr>
            <w:noProof/>
          </w:rPr>
          <w:t>MacInnis, 2011</w:t>
        </w:r>
      </w:hyperlink>
      <w:r w:rsidR="00720ED8" w:rsidRPr="004A3B50">
        <w:rPr>
          <w:noProof/>
        </w:rPr>
        <w:t>)</w:t>
      </w:r>
      <w:r w:rsidR="00720ED8" w:rsidRPr="004A3B50">
        <w:fldChar w:fldCharType="end"/>
      </w:r>
      <w:r w:rsidRPr="004A3B50">
        <w:rPr>
          <w:szCs w:val="24"/>
        </w:rPr>
        <w:t xml:space="preserve">. </w:t>
      </w:r>
      <w:r w:rsidR="000E04CF" w:rsidRPr="004A3B50">
        <w:rPr>
          <w:szCs w:val="24"/>
        </w:rPr>
        <w:t>T</w:t>
      </w:r>
      <w:r w:rsidRPr="004A3B50">
        <w:rPr>
          <w:szCs w:val="24"/>
        </w:rPr>
        <w:t>he application of logical reasoning, facilitated by mapping</w:t>
      </w:r>
      <w:r w:rsidR="000E04CF" w:rsidRPr="004A3B50">
        <w:rPr>
          <w:szCs w:val="24"/>
        </w:rPr>
        <w:t>, is an appropriate method to gain these insights</w:t>
      </w:r>
      <w:r w:rsidRPr="004A3B50">
        <w:rPr>
          <w:szCs w:val="24"/>
        </w:rPr>
        <w:t xml:space="preserve"> </w:t>
      </w:r>
      <w:r w:rsidR="00720ED8" w:rsidRPr="004A3B50">
        <w:fldChar w:fldCharType="begin"/>
      </w:r>
      <w:r w:rsidR="00720ED8" w:rsidRPr="004A3B50">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00720ED8" w:rsidRPr="004A3B50">
        <w:fldChar w:fldCharType="separate"/>
      </w:r>
      <w:r w:rsidR="00720ED8" w:rsidRPr="004A3B50">
        <w:rPr>
          <w:noProof/>
        </w:rPr>
        <w:t>(</w:t>
      </w:r>
      <w:hyperlink w:anchor="_ENREF_102" w:tooltip="MacInnis, 2011 #172" w:history="1">
        <w:r w:rsidR="004A3B50" w:rsidRPr="004A3B50">
          <w:rPr>
            <w:noProof/>
          </w:rPr>
          <w:t>MacInnis, 2011</w:t>
        </w:r>
      </w:hyperlink>
      <w:r w:rsidR="00720ED8" w:rsidRPr="004A3B50">
        <w:rPr>
          <w:noProof/>
        </w:rPr>
        <w:t>)</w:t>
      </w:r>
      <w:r w:rsidR="00720ED8" w:rsidRPr="004A3B50">
        <w:fldChar w:fldCharType="end"/>
      </w:r>
      <w:r w:rsidRPr="004A3B50">
        <w:rPr>
          <w:szCs w:val="24"/>
        </w:rPr>
        <w:t>. Four researchers analyz</w:t>
      </w:r>
      <w:r w:rsidR="001749EE" w:rsidRPr="004A3B50">
        <w:rPr>
          <w:szCs w:val="24"/>
        </w:rPr>
        <w:t>e</w:t>
      </w:r>
      <w:r w:rsidRPr="004A3B50">
        <w:rPr>
          <w:szCs w:val="24"/>
        </w:rPr>
        <w:t xml:space="preserve"> the fairness constructs in both, the OB, and service marketing literature, in order to delineate fairness, considering </w:t>
      </w:r>
      <w:r w:rsidR="000E04CF" w:rsidRPr="004A3B50">
        <w:rPr>
          <w:szCs w:val="24"/>
        </w:rPr>
        <w:t xml:space="preserve">the </w:t>
      </w:r>
      <w:r w:rsidRPr="004A3B50">
        <w:rPr>
          <w:szCs w:val="24"/>
        </w:rPr>
        <w:t xml:space="preserve">factors </w:t>
      </w:r>
      <w:r w:rsidR="000E04CF" w:rsidRPr="004A3B50">
        <w:rPr>
          <w:szCs w:val="24"/>
        </w:rPr>
        <w:t xml:space="preserve">that limit </w:t>
      </w:r>
      <w:r w:rsidRPr="004A3B50">
        <w:rPr>
          <w:szCs w:val="24"/>
        </w:rPr>
        <w:t xml:space="preserve">the </w:t>
      </w:r>
      <w:r w:rsidR="000E04CF" w:rsidRPr="004A3B50">
        <w:rPr>
          <w:szCs w:val="24"/>
        </w:rPr>
        <w:t>construct,</w:t>
      </w:r>
      <w:r w:rsidRPr="004A3B50">
        <w:rPr>
          <w:szCs w:val="24"/>
        </w:rPr>
        <w:t xml:space="preserve"> and the conditions that may affect it </w:t>
      </w:r>
      <w:r w:rsidR="006C3034" w:rsidRPr="004A3B50">
        <w:rPr>
          <w:szCs w:val="24"/>
        </w:rPr>
        <w:fldChar w:fldCharType="begin"/>
      </w:r>
      <w:r w:rsidR="006C3034" w:rsidRPr="004A3B50">
        <w:rPr>
          <w:szCs w:val="24"/>
        </w:rPr>
        <w:instrText xml:space="preserve"> ADDIN EN.CITE &lt;EndNote&gt;&lt;Cite&gt;&lt;Author&gt;Alba&lt;/Author&gt;&lt;Year&gt;1987&lt;/Year&gt;&lt;RecNum&gt;181&lt;/RecNum&gt;&lt;DisplayText&gt;(Alba and Hutchinson, 1987)&lt;/DisplayText&gt;&lt;record&gt;&lt;rec-number&gt;181&lt;/rec-number&gt;&lt;foreign-keys&gt;&lt;key app="EN" db-id="e5a2p2xsraep0ge2wzp59zsvs0dd9x0expxr" timestamp="1499851098"&gt;181&lt;/key&gt;&lt;/foreign-keys&gt;&lt;ref-type name="Journal Article"&gt;17&lt;/ref-type&gt;&lt;contributors&gt;&lt;authors&gt;&lt;author&gt;Alba, Joseph W.&lt;/author&gt;&lt;author&gt;Hutchinson, J. Wesley&lt;/author&gt;&lt;/authors&gt;&lt;/contributors&gt;&lt;titles&gt;&lt;title&gt;Dimensions of Consumer Expertise&lt;/title&gt;&lt;secondary-title&gt;Journal of Consumer Research&lt;/secondary-title&gt;&lt;/titles&gt;&lt;periodical&gt;&lt;full-title&gt;Journal of Consumer Research&lt;/full-title&gt;&lt;/periodical&gt;&lt;pages&gt;411-454&lt;/pages&gt;&lt;volume&gt;13&lt;/volume&gt;&lt;number&gt;4&lt;/number&gt;&lt;dates&gt;&lt;year&gt;1987&lt;/year&gt;&lt;/dates&gt;&lt;publisher&gt;Oxford University Press&lt;/publisher&gt;&lt;isbn&gt;00935301, 15375277&lt;/isbn&gt;&lt;urls&gt;&lt;related-urls&gt;&lt;url&gt;http://www.jstor.org/stable/2489367&lt;/url&gt;&lt;/related-urls&gt;&lt;/urls&gt;&lt;custom1&gt;Full publication date: Mar., 1987&lt;/custom1&gt;&lt;/record&gt;&lt;/Cite&gt;&lt;/EndNote&gt;</w:instrText>
      </w:r>
      <w:r w:rsidR="006C3034" w:rsidRPr="004A3B50">
        <w:rPr>
          <w:szCs w:val="24"/>
        </w:rPr>
        <w:fldChar w:fldCharType="separate"/>
      </w:r>
      <w:r w:rsidR="006C3034" w:rsidRPr="004A3B50">
        <w:rPr>
          <w:noProof/>
          <w:szCs w:val="24"/>
        </w:rPr>
        <w:t>(</w:t>
      </w:r>
      <w:hyperlink w:anchor="_ENREF_6" w:tooltip="Alba, 1987 #181" w:history="1">
        <w:r w:rsidR="004A3B50" w:rsidRPr="004A3B50">
          <w:rPr>
            <w:noProof/>
            <w:szCs w:val="24"/>
          </w:rPr>
          <w:t>Alba and Hutchinson, 1987</w:t>
        </w:r>
      </w:hyperlink>
      <w:r w:rsidR="006C3034" w:rsidRPr="004A3B50">
        <w:rPr>
          <w:noProof/>
          <w:szCs w:val="24"/>
        </w:rPr>
        <w:t>)</w:t>
      </w:r>
      <w:r w:rsidR="006C3034" w:rsidRPr="004A3B50">
        <w:rPr>
          <w:szCs w:val="24"/>
        </w:rPr>
        <w:fldChar w:fldCharType="end"/>
      </w:r>
      <w:r w:rsidRPr="004A3B50">
        <w:rPr>
          <w:szCs w:val="24"/>
        </w:rPr>
        <w:t>). Delineating requires the use of deductive reasoning</w:t>
      </w:r>
      <w:r w:rsidR="000E04CF" w:rsidRPr="004A3B50">
        <w:rPr>
          <w:szCs w:val="24"/>
        </w:rPr>
        <w:t>;</w:t>
      </w:r>
      <w:r w:rsidRPr="004A3B50">
        <w:rPr>
          <w:szCs w:val="24"/>
        </w:rPr>
        <w:t xml:space="preserve"> each researcher </w:t>
      </w:r>
      <w:r w:rsidR="000E04CF" w:rsidRPr="004A3B50">
        <w:rPr>
          <w:szCs w:val="24"/>
        </w:rPr>
        <w:t xml:space="preserve">thus </w:t>
      </w:r>
      <w:r w:rsidRPr="004A3B50">
        <w:rPr>
          <w:szCs w:val="24"/>
        </w:rPr>
        <w:t xml:space="preserve">first </w:t>
      </w:r>
      <w:r w:rsidR="001749EE" w:rsidRPr="004A3B50">
        <w:rPr>
          <w:szCs w:val="24"/>
        </w:rPr>
        <w:t>develops</w:t>
      </w:r>
      <w:r w:rsidR="000E04CF" w:rsidRPr="004A3B50">
        <w:rPr>
          <w:szCs w:val="24"/>
        </w:rPr>
        <w:t xml:space="preserve"> </w:t>
      </w:r>
      <w:r w:rsidRPr="004A3B50">
        <w:rPr>
          <w:szCs w:val="24"/>
        </w:rPr>
        <w:t xml:space="preserve">a content map of all </w:t>
      </w:r>
      <w:r w:rsidR="000E04CF" w:rsidRPr="004A3B50">
        <w:rPr>
          <w:szCs w:val="24"/>
        </w:rPr>
        <w:t xml:space="preserve">the </w:t>
      </w:r>
      <w:r w:rsidRPr="004A3B50">
        <w:rPr>
          <w:szCs w:val="24"/>
        </w:rPr>
        <w:t xml:space="preserve">existing and proven fairness relationships </w:t>
      </w:r>
      <w:r w:rsidR="000E04CF" w:rsidRPr="004A3B50">
        <w:rPr>
          <w:szCs w:val="24"/>
        </w:rPr>
        <w:t xml:space="preserve">by </w:t>
      </w:r>
      <w:r w:rsidRPr="004A3B50">
        <w:rPr>
          <w:szCs w:val="24"/>
        </w:rPr>
        <w:t>following</w:t>
      </w:r>
      <w:r w:rsidR="000F720A" w:rsidRPr="004A3B50">
        <w:rPr>
          <w:szCs w:val="24"/>
        </w:rPr>
        <w:t xml:space="preserve"> the</w:t>
      </w:r>
      <w:r w:rsidRPr="004A3B50">
        <w:rPr>
          <w:szCs w:val="24"/>
        </w:rPr>
        <w:t xml:space="preserve"> guid</w:t>
      </w:r>
      <w:r w:rsidR="000F720A" w:rsidRPr="004A3B50">
        <w:rPr>
          <w:szCs w:val="24"/>
        </w:rPr>
        <w:t>elines</w:t>
      </w:r>
      <w:r w:rsidRPr="004A3B50">
        <w:rPr>
          <w:szCs w:val="24"/>
        </w:rPr>
        <w:t xml:space="preserve"> described by </w:t>
      </w:r>
      <w:r w:rsidR="006C3034" w:rsidRPr="004A3B50">
        <w:rPr>
          <w:szCs w:val="24"/>
        </w:rPr>
        <w:fldChar w:fldCharType="begin"/>
      </w:r>
      <w:r w:rsidR="006C3034" w:rsidRPr="004A3B50">
        <w:rPr>
          <w:szCs w:val="24"/>
        </w:rPr>
        <w:instrText xml:space="preserve"> ADDIN EN.CITE &lt;EndNote&gt;&lt;Cite&gt;&lt;Author&gt;Novak&lt;/Author&gt;&lt;Year&gt;2010&lt;/Year&gt;&lt;RecNum&gt;182&lt;/RecNum&gt;&lt;DisplayText&gt;(Novak, 2010)&lt;/DisplayText&gt;&lt;record&gt;&lt;rec-number&gt;182&lt;/rec-number&gt;&lt;foreign-keys&gt;&lt;key app="EN" db-id="e5a2p2xsraep0ge2wzp59zsvs0dd9x0expxr" timestamp="1499856765"&gt;182&lt;/key&gt;&lt;/foreign-keys&gt;&lt;ref-type name="Book"&gt;6&lt;/ref-type&gt;&lt;contributors&gt;&lt;authors&gt;&lt;author&gt;Novak, Joseph D.&lt;/author&gt;&lt;/authors&gt;&lt;/contributors&gt;&lt;titles&gt;&lt;title&gt;Learning, creating, and using knowledge: Concept maps as facilitative tools in schools and corporations&lt;/title&gt;&lt;/titles&gt;&lt;dates&gt;&lt;year&gt;2010&lt;/year&gt;&lt;/dates&gt;&lt;publisher&gt;Routledge&lt;/publisher&gt;&lt;isbn&gt;113518447X&lt;/isbn&gt;&lt;urls&gt;&lt;/urls&gt;&lt;/record&gt;&lt;/Cite&gt;&lt;/EndNote&gt;</w:instrText>
      </w:r>
      <w:r w:rsidR="006C3034" w:rsidRPr="004A3B50">
        <w:rPr>
          <w:szCs w:val="24"/>
        </w:rPr>
        <w:fldChar w:fldCharType="separate"/>
      </w:r>
      <w:r w:rsidR="006C3034" w:rsidRPr="004A3B50">
        <w:rPr>
          <w:noProof/>
          <w:szCs w:val="24"/>
        </w:rPr>
        <w:t>(</w:t>
      </w:r>
      <w:hyperlink w:anchor="_ENREF_124" w:tooltip="Novak, 2010 #182" w:history="1">
        <w:r w:rsidR="004A3B50" w:rsidRPr="004A3B50">
          <w:rPr>
            <w:noProof/>
            <w:szCs w:val="24"/>
          </w:rPr>
          <w:t>Novak, 2010</w:t>
        </w:r>
      </w:hyperlink>
      <w:r w:rsidR="006C3034" w:rsidRPr="004A3B50">
        <w:rPr>
          <w:noProof/>
          <w:szCs w:val="24"/>
        </w:rPr>
        <w:t>)</w:t>
      </w:r>
      <w:r w:rsidR="006C3034" w:rsidRPr="004A3B50">
        <w:rPr>
          <w:szCs w:val="24"/>
        </w:rPr>
        <w:fldChar w:fldCharType="end"/>
      </w:r>
      <w:r w:rsidRPr="004A3B50">
        <w:rPr>
          <w:szCs w:val="24"/>
        </w:rPr>
        <w:t>. Once the</w:t>
      </w:r>
      <w:r w:rsidR="000E04CF" w:rsidRPr="004A3B50">
        <w:rPr>
          <w:szCs w:val="24"/>
        </w:rPr>
        <w:t>y</w:t>
      </w:r>
      <w:r w:rsidRPr="004A3B50">
        <w:rPr>
          <w:szCs w:val="24"/>
        </w:rPr>
        <w:t xml:space="preserve"> could no </w:t>
      </w:r>
      <w:r w:rsidR="000E04CF" w:rsidRPr="004A3B50">
        <w:rPr>
          <w:szCs w:val="24"/>
        </w:rPr>
        <w:t xml:space="preserve">longer identify </w:t>
      </w:r>
      <w:r w:rsidRPr="004A3B50">
        <w:rPr>
          <w:szCs w:val="24"/>
        </w:rPr>
        <w:t>any new relationships</w:t>
      </w:r>
      <w:r w:rsidR="000E04CF" w:rsidRPr="004A3B50">
        <w:rPr>
          <w:szCs w:val="24"/>
        </w:rPr>
        <w:t>,</w:t>
      </w:r>
      <w:r w:rsidR="001749EE" w:rsidRPr="004A3B50">
        <w:rPr>
          <w:szCs w:val="24"/>
        </w:rPr>
        <w:t xml:space="preserve"> the existing maps are</w:t>
      </w:r>
      <w:r w:rsidRPr="004A3B50">
        <w:rPr>
          <w:szCs w:val="24"/>
        </w:rPr>
        <w:t xml:space="preserve"> merged in</w:t>
      </w:r>
      <w:r w:rsidR="000E04CF" w:rsidRPr="004A3B50">
        <w:rPr>
          <w:szCs w:val="24"/>
        </w:rPr>
        <w:t>to</w:t>
      </w:r>
      <w:r w:rsidRPr="004A3B50">
        <w:rPr>
          <w:szCs w:val="24"/>
        </w:rPr>
        <w:t xml:space="preserve"> </w:t>
      </w:r>
      <w:r w:rsidR="000E04CF" w:rsidRPr="004A3B50">
        <w:rPr>
          <w:szCs w:val="24"/>
        </w:rPr>
        <w:t xml:space="preserve">a </w:t>
      </w:r>
      <w:r w:rsidRPr="004A3B50">
        <w:rPr>
          <w:szCs w:val="24"/>
        </w:rPr>
        <w:t>one</w:t>
      </w:r>
      <w:r w:rsidR="000E04CF" w:rsidRPr="004A3B50">
        <w:rPr>
          <w:szCs w:val="24"/>
        </w:rPr>
        <w:t>-</w:t>
      </w:r>
      <w:r w:rsidRPr="004A3B50">
        <w:rPr>
          <w:szCs w:val="24"/>
        </w:rPr>
        <w:t xml:space="preserve"> </w:t>
      </w:r>
      <w:r w:rsidR="000E04CF" w:rsidRPr="004A3B50">
        <w:rPr>
          <w:szCs w:val="24"/>
        </w:rPr>
        <w:t>i</w:t>
      </w:r>
      <w:r w:rsidRPr="004A3B50">
        <w:rPr>
          <w:szCs w:val="24"/>
        </w:rPr>
        <w:t>mage</w:t>
      </w:r>
      <w:r w:rsidR="000E04CF" w:rsidRPr="004A3B50">
        <w:rPr>
          <w:szCs w:val="24"/>
        </w:rPr>
        <w:t xml:space="preserve"> </w:t>
      </w:r>
      <w:r w:rsidR="001749EE" w:rsidRPr="004A3B50">
        <w:rPr>
          <w:szCs w:val="24"/>
        </w:rPr>
        <w:t>map. Next, the researchers use</w:t>
      </w:r>
      <w:r w:rsidRPr="004A3B50">
        <w:rPr>
          <w:szCs w:val="24"/>
        </w:rPr>
        <w:t xml:space="preserve"> the existing map to build propositions </w:t>
      </w:r>
      <w:r w:rsidR="000E04CF" w:rsidRPr="004A3B50">
        <w:rPr>
          <w:szCs w:val="24"/>
        </w:rPr>
        <w:t xml:space="preserve">from which </w:t>
      </w:r>
      <w:r w:rsidRPr="004A3B50">
        <w:rPr>
          <w:szCs w:val="24"/>
        </w:rPr>
        <w:t xml:space="preserve">to </w:t>
      </w:r>
      <w:r w:rsidR="000E04CF" w:rsidRPr="004A3B50">
        <w:rPr>
          <w:szCs w:val="24"/>
        </w:rPr>
        <w:t xml:space="preserve">draw </w:t>
      </w:r>
      <w:r w:rsidRPr="004A3B50">
        <w:rPr>
          <w:szCs w:val="24"/>
        </w:rPr>
        <w:t xml:space="preserve">conclusions about </w:t>
      </w:r>
      <w:r w:rsidR="000E04CF" w:rsidRPr="004A3B50">
        <w:rPr>
          <w:szCs w:val="24"/>
        </w:rPr>
        <w:t xml:space="preserve">other </w:t>
      </w:r>
      <w:r w:rsidRPr="004A3B50">
        <w:rPr>
          <w:szCs w:val="24"/>
        </w:rPr>
        <w:t>relationships. Fo</w:t>
      </w:r>
      <w:r w:rsidR="001749EE" w:rsidRPr="004A3B50">
        <w:rPr>
          <w:szCs w:val="24"/>
        </w:rPr>
        <w:t>r example, the researchers find</w:t>
      </w:r>
      <w:r w:rsidRPr="004A3B50">
        <w:rPr>
          <w:szCs w:val="24"/>
        </w:rPr>
        <w:t xml:space="preserve"> evidence connecting fairness </w:t>
      </w:r>
      <w:r w:rsidR="000E04CF" w:rsidRPr="004A3B50">
        <w:rPr>
          <w:szCs w:val="24"/>
        </w:rPr>
        <w:t xml:space="preserve">with </w:t>
      </w:r>
      <w:r w:rsidRPr="004A3B50">
        <w:rPr>
          <w:szCs w:val="24"/>
        </w:rPr>
        <w:t xml:space="preserve">consumers’ perception </w:t>
      </w:r>
      <w:r w:rsidR="000E04CF" w:rsidRPr="004A3B50">
        <w:rPr>
          <w:szCs w:val="24"/>
        </w:rPr>
        <w:t xml:space="preserve">of </w:t>
      </w:r>
      <w:r w:rsidRPr="004A3B50">
        <w:rPr>
          <w:szCs w:val="24"/>
        </w:rPr>
        <w:t xml:space="preserve">service quality in the context of service failure </w:t>
      </w:r>
      <w:r w:rsidR="006C3034" w:rsidRPr="004A3B50">
        <w:rPr>
          <w:szCs w:val="24"/>
        </w:rPr>
        <w:fldChar w:fldCharType="begin"/>
      </w:r>
      <w:r w:rsidR="006C3034" w:rsidRPr="004A3B50">
        <w:rPr>
          <w:szCs w:val="24"/>
        </w:rPr>
        <w:instrText xml:space="preserve"> ADDIN EN.CITE &lt;EndNote&gt;&lt;Cite&gt;&lt;Author&gt;Goodwin&lt;/Author&gt;&lt;Year&gt;1992&lt;/Year&gt;&lt;RecNum&gt;183&lt;/RecNum&gt;&lt;DisplayText&gt;(Goodwin and Ross, 1992)&lt;/DisplayText&gt;&lt;record&gt;&lt;rec-number&gt;183&lt;/rec-number&gt;&lt;foreign-keys&gt;&lt;key app="EN" db-id="e5a2p2xsraep0ge2wzp59zsvs0dd9x0expxr" timestamp="1499856984"&gt;183&lt;/key&gt;&lt;/foreign-keys&gt;&lt;ref-type name="Journal Article"&gt;17&lt;/ref-type&gt;&lt;contributors&gt;&lt;authors&gt;&lt;author&gt;Goodwin, Cathy&lt;/author&gt;&lt;author&gt;Ross, Ivan&lt;/author&gt;&lt;/authors&gt;&lt;/contributors&gt;&lt;titles&gt;&lt;title&gt;Consumer responses to service failures: Influence of procedural and interactional fairness perceptions&lt;/title&gt;&lt;secondary-title&gt;Journal of Business Research&lt;/secondary-title&gt;&lt;/titles&gt;&lt;periodical&gt;&lt;full-title&gt;Journal of Business Research&lt;/full-title&gt;&lt;/periodical&gt;&lt;pages&gt;149-163&lt;/pages&gt;&lt;volume&gt;25&lt;/volume&gt;&lt;number&gt;2&lt;/number&gt;&lt;dates&gt;&lt;year&gt;1992&lt;/year&gt;&lt;pub-dates&gt;&lt;date&gt;1992/09/01/&lt;/date&gt;&lt;/pub-dates&gt;&lt;/dates&gt;&lt;isbn&gt;0148-2963&lt;/isbn&gt;&lt;urls&gt;&lt;related-urls&gt;&lt;url&gt;http://www.sciencedirect.com/science/article/pii/0148296392900143&lt;/url&gt;&lt;/related-urls&gt;&lt;/urls&gt;&lt;electronic-resource-num&gt;http://dx.doi.org/10.1016/0148-2963(92)90014-3&lt;/electronic-resource-num&gt;&lt;/record&gt;&lt;/Cite&gt;&lt;/EndNote&gt;</w:instrText>
      </w:r>
      <w:r w:rsidR="006C3034" w:rsidRPr="004A3B50">
        <w:rPr>
          <w:szCs w:val="24"/>
        </w:rPr>
        <w:fldChar w:fldCharType="separate"/>
      </w:r>
      <w:r w:rsidR="006C3034" w:rsidRPr="004A3B50">
        <w:rPr>
          <w:noProof/>
          <w:szCs w:val="24"/>
        </w:rPr>
        <w:t>(</w:t>
      </w:r>
      <w:hyperlink w:anchor="_ENREF_67" w:tooltip="Goodwin, 1992 #183" w:history="1">
        <w:r w:rsidR="004A3B50" w:rsidRPr="004A3B50">
          <w:rPr>
            <w:noProof/>
            <w:szCs w:val="24"/>
          </w:rPr>
          <w:t>Goodwin and Ross, 1992</w:t>
        </w:r>
      </w:hyperlink>
      <w:r w:rsidR="006C3034" w:rsidRPr="004A3B50">
        <w:rPr>
          <w:noProof/>
          <w:szCs w:val="24"/>
        </w:rPr>
        <w:t>)</w:t>
      </w:r>
      <w:r w:rsidR="006C3034" w:rsidRPr="004A3B50">
        <w:rPr>
          <w:szCs w:val="24"/>
        </w:rPr>
        <w:fldChar w:fldCharType="end"/>
      </w:r>
      <w:r w:rsidRPr="004A3B50">
        <w:rPr>
          <w:szCs w:val="24"/>
        </w:rPr>
        <w:t>. Perception</w:t>
      </w:r>
      <w:r w:rsidR="00452EA3" w:rsidRPr="004A3B50">
        <w:rPr>
          <w:szCs w:val="24"/>
        </w:rPr>
        <w:t>s</w:t>
      </w:r>
      <w:r w:rsidRPr="004A3B50">
        <w:rPr>
          <w:szCs w:val="24"/>
        </w:rPr>
        <w:t xml:space="preserve"> of service failure have been linked to customer experience perceptions </w:t>
      </w:r>
      <w:r w:rsidR="006C3034" w:rsidRPr="004A3B50">
        <w:rPr>
          <w:szCs w:val="24"/>
        </w:rPr>
        <w:fldChar w:fldCharType="begin"/>
      </w:r>
      <w:r w:rsidR="006C3034" w:rsidRPr="004A3B50">
        <w:rPr>
          <w:szCs w:val="24"/>
        </w:rPr>
        <w:instrText xml:space="preserve"> ADDIN EN.CITE &lt;EndNote&gt;&lt;Cite&gt;&lt;Author&gt;Klaus&lt;/Author&gt;&lt;Year&gt;2013&lt;/Year&gt;&lt;RecNum&gt;184&lt;/RecNum&gt;&lt;DisplayText&gt;(Klaus and Maklan, 2013)&lt;/DisplayText&gt;&lt;record&gt;&lt;rec-number&gt;184&lt;/rec-number&gt;&lt;foreign-keys&gt;&lt;key app="EN" db-id="e5a2p2xsraep0ge2wzp59zsvs0dd9x0expxr" timestamp="1499857219"&gt;184&lt;/key&gt;&lt;/foreign-keys&gt;&lt;ref-type name="Journal Article"&gt;17&lt;/ref-type&gt;&lt;contributors&gt;&lt;authors&gt;&lt;author&gt;Klaus, Philipp&lt;/author&gt;&lt;author&gt;Maklan, Stan&lt;/author&gt;&lt;/authors&gt;&lt;/contributors&gt;&lt;titles&gt;&lt;title&gt;Towards a Better Measure of Customer Experience&lt;/title&gt;&lt;secondary-title&gt;International Journal of Market Research&lt;/secondary-title&gt;&lt;/titles&gt;&lt;periodical&gt;&lt;full-title&gt;International Journal of Market Research&lt;/full-title&gt;&lt;/periodical&gt;&lt;volume&gt;55&lt;/volume&gt;&lt;number&gt;2&lt;/number&gt;&lt;section&gt;227-246&lt;/section&gt;&lt;dates&gt;&lt;year&gt;2013&lt;/year&gt;&lt;/dates&gt;&lt;urls&gt;&lt;/urls&gt;&lt;/record&gt;&lt;/Cite&gt;&lt;/EndNote&gt;</w:instrText>
      </w:r>
      <w:r w:rsidR="006C3034" w:rsidRPr="004A3B50">
        <w:rPr>
          <w:szCs w:val="24"/>
        </w:rPr>
        <w:fldChar w:fldCharType="separate"/>
      </w:r>
      <w:r w:rsidR="006C3034" w:rsidRPr="004A3B50">
        <w:rPr>
          <w:noProof/>
          <w:szCs w:val="24"/>
        </w:rPr>
        <w:t>(</w:t>
      </w:r>
      <w:hyperlink w:anchor="_ENREF_87" w:tooltip="Klaus, 2013 #184" w:history="1">
        <w:r w:rsidR="004A3B50" w:rsidRPr="004A3B50">
          <w:rPr>
            <w:noProof/>
            <w:szCs w:val="24"/>
          </w:rPr>
          <w:t>Klaus and Maklan, 2013</w:t>
        </w:r>
      </w:hyperlink>
      <w:r w:rsidR="006C3034" w:rsidRPr="004A3B50">
        <w:rPr>
          <w:noProof/>
          <w:szCs w:val="24"/>
        </w:rPr>
        <w:t>)</w:t>
      </w:r>
      <w:r w:rsidR="006C3034" w:rsidRPr="004A3B50">
        <w:rPr>
          <w:szCs w:val="24"/>
        </w:rPr>
        <w:fldChar w:fldCharType="end"/>
      </w:r>
      <w:r w:rsidRPr="004A3B50">
        <w:rPr>
          <w:szCs w:val="24"/>
        </w:rPr>
        <w:t xml:space="preserve">. </w:t>
      </w:r>
      <w:r w:rsidR="00452EA3" w:rsidRPr="004A3B50">
        <w:rPr>
          <w:szCs w:val="24"/>
        </w:rPr>
        <w:t>T</w:t>
      </w:r>
      <w:r w:rsidRPr="004A3B50">
        <w:rPr>
          <w:szCs w:val="24"/>
        </w:rPr>
        <w:t xml:space="preserve">he researcher </w:t>
      </w:r>
      <w:r w:rsidR="00452EA3" w:rsidRPr="004A3B50">
        <w:rPr>
          <w:szCs w:val="24"/>
        </w:rPr>
        <w:t xml:space="preserve">subsequently </w:t>
      </w:r>
      <w:r w:rsidR="001749EE" w:rsidRPr="004A3B50">
        <w:rPr>
          <w:szCs w:val="24"/>
        </w:rPr>
        <w:t>develop</w:t>
      </w:r>
      <w:r w:rsidRPr="004A3B50">
        <w:rPr>
          <w:szCs w:val="24"/>
        </w:rPr>
        <w:t xml:space="preserve"> a premise connecting fairness with customer experience</w:t>
      </w:r>
      <w:r w:rsidR="00452EA3" w:rsidRPr="004A3B50">
        <w:rPr>
          <w:szCs w:val="24"/>
        </w:rPr>
        <w:t xml:space="preserve"> by applying deductive reasoning</w:t>
      </w:r>
      <w:r w:rsidRPr="004A3B50">
        <w:rPr>
          <w:szCs w:val="24"/>
        </w:rPr>
        <w:t xml:space="preserve">. </w:t>
      </w:r>
      <w:r w:rsidR="00452EA3" w:rsidRPr="004A3B50">
        <w:rPr>
          <w:szCs w:val="24"/>
        </w:rPr>
        <w:t>In a subsequent process, all t</w:t>
      </w:r>
      <w:r w:rsidR="001749EE" w:rsidRPr="004A3B50">
        <w:rPr>
          <w:szCs w:val="24"/>
        </w:rPr>
        <w:t>he premises are</w:t>
      </w:r>
      <w:r w:rsidRPr="004A3B50">
        <w:rPr>
          <w:szCs w:val="24"/>
        </w:rPr>
        <w:t xml:space="preserve"> mapped out again, </w:t>
      </w:r>
      <w:r w:rsidR="00452EA3" w:rsidRPr="004A3B50">
        <w:rPr>
          <w:szCs w:val="24"/>
        </w:rPr>
        <w:t xml:space="preserve">after which </w:t>
      </w:r>
      <w:r w:rsidRPr="004A3B50">
        <w:rPr>
          <w:szCs w:val="24"/>
        </w:rPr>
        <w:t xml:space="preserve">all </w:t>
      </w:r>
      <w:r w:rsidR="00452EA3" w:rsidRPr="004A3B50">
        <w:rPr>
          <w:szCs w:val="24"/>
        </w:rPr>
        <w:t xml:space="preserve">the </w:t>
      </w:r>
      <w:r w:rsidRPr="004A3B50">
        <w:rPr>
          <w:szCs w:val="24"/>
        </w:rPr>
        <w:t>researchers</w:t>
      </w:r>
      <w:r w:rsidR="00F72687" w:rsidRPr="004A3B50">
        <w:rPr>
          <w:szCs w:val="24"/>
        </w:rPr>
        <w:t xml:space="preserve"> scrutinize</w:t>
      </w:r>
      <w:r w:rsidR="00452EA3" w:rsidRPr="004A3B50">
        <w:rPr>
          <w:szCs w:val="24"/>
        </w:rPr>
        <w:t xml:space="preserve"> them</w:t>
      </w:r>
      <w:r w:rsidRPr="004A3B50">
        <w:rPr>
          <w:szCs w:val="24"/>
        </w:rPr>
        <w:t xml:space="preserve">, </w:t>
      </w:r>
      <w:r w:rsidR="00452EA3" w:rsidRPr="004A3B50">
        <w:rPr>
          <w:szCs w:val="24"/>
        </w:rPr>
        <w:t xml:space="preserve">reaching </w:t>
      </w:r>
      <w:r w:rsidRPr="004A3B50">
        <w:rPr>
          <w:szCs w:val="24"/>
        </w:rPr>
        <w:t xml:space="preserve">consensus if </w:t>
      </w:r>
      <w:r w:rsidR="00452EA3" w:rsidRPr="004A3B50">
        <w:rPr>
          <w:szCs w:val="24"/>
        </w:rPr>
        <w:t xml:space="preserve">a </w:t>
      </w:r>
      <w:r w:rsidRPr="004A3B50">
        <w:rPr>
          <w:szCs w:val="24"/>
        </w:rPr>
        <w:t xml:space="preserve">premise and </w:t>
      </w:r>
      <w:r w:rsidR="00452EA3" w:rsidRPr="004A3B50">
        <w:rPr>
          <w:szCs w:val="24"/>
        </w:rPr>
        <w:t xml:space="preserve">its </w:t>
      </w:r>
      <w:r w:rsidRPr="004A3B50">
        <w:rPr>
          <w:szCs w:val="24"/>
        </w:rPr>
        <w:t xml:space="preserve">outlined relationship </w:t>
      </w:r>
      <w:r w:rsidR="00452EA3" w:rsidRPr="004A3B50">
        <w:rPr>
          <w:szCs w:val="24"/>
        </w:rPr>
        <w:t xml:space="preserve">were </w:t>
      </w:r>
      <w:r w:rsidRPr="004A3B50">
        <w:rPr>
          <w:szCs w:val="24"/>
        </w:rPr>
        <w:t>logically sound. The qu</w:t>
      </w:r>
      <w:r w:rsidR="00F72687" w:rsidRPr="004A3B50">
        <w:rPr>
          <w:szCs w:val="24"/>
        </w:rPr>
        <w:t>alifying premises are</w:t>
      </w:r>
      <w:r w:rsidRPr="004A3B50">
        <w:rPr>
          <w:szCs w:val="24"/>
        </w:rPr>
        <w:t xml:space="preserve"> converted into a proposition and mapped accordingly, eventually leading to the framework presented in Figure 1.</w:t>
      </w:r>
    </w:p>
    <w:p w14:paraId="09C192D7" w14:textId="70E94210" w:rsidR="00762530" w:rsidRPr="004A3B50" w:rsidRDefault="00762530" w:rsidP="00990DF8">
      <w:r w:rsidRPr="004A3B50">
        <w:t>Through delineation, this paper confines fairness and demonstrates how it acts as a driving force of both employees</w:t>
      </w:r>
      <w:r w:rsidR="00EE6A16" w:rsidRPr="004A3B50">
        <w:t>’</w:t>
      </w:r>
      <w:r w:rsidRPr="004A3B50">
        <w:t xml:space="preserve"> and </w:t>
      </w:r>
      <w:r w:rsidR="00EE6A16" w:rsidRPr="004A3B50">
        <w:t>customers’</w:t>
      </w:r>
      <w:r w:rsidRPr="004A3B50">
        <w:t xml:space="preserve"> perceptions. In </w:t>
      </w:r>
      <w:r w:rsidR="0064636E" w:rsidRPr="004A3B50">
        <w:t xml:space="preserve">so </w:t>
      </w:r>
      <w:r w:rsidRPr="004A3B50">
        <w:t>doing, this work details the specific grounds of fairness, shows how it is continuously present</w:t>
      </w:r>
      <w:r w:rsidR="00990DF8" w:rsidRPr="004A3B50">
        <w:t>ed</w:t>
      </w:r>
      <w:r w:rsidRPr="004A3B50">
        <w:t xml:space="preserve"> in the organizational and customer environment</w:t>
      </w:r>
      <w:r w:rsidR="0064636E" w:rsidRPr="004A3B50">
        <w:t>,</w:t>
      </w:r>
      <w:r w:rsidRPr="004A3B50">
        <w:t xml:space="preserve"> and argues why a clear understanding of fairness is crucial.</w:t>
      </w:r>
      <w:r w:rsidR="006E220E" w:rsidRPr="004A3B50">
        <w:t xml:space="preserve"> </w:t>
      </w:r>
    </w:p>
    <w:p w14:paraId="2149EC3E" w14:textId="77777777" w:rsidR="00F53CC8" w:rsidRPr="004A3B50" w:rsidRDefault="00500159" w:rsidP="00A952B0">
      <w:pPr>
        <w:pStyle w:val="Heading1"/>
      </w:pPr>
      <w:r w:rsidRPr="004A3B50">
        <w:t>Theory and model development</w:t>
      </w:r>
    </w:p>
    <w:p w14:paraId="2BF8BDBF" w14:textId="755B5059" w:rsidR="00F53CC8" w:rsidRPr="004A3B50" w:rsidRDefault="00F53CC8" w:rsidP="00F53CC8">
      <w:r w:rsidRPr="004A3B50">
        <w:t xml:space="preserve">In their seminal work, </w:t>
      </w:r>
      <w:hyperlink w:anchor="_ENREF_54" w:tooltip="Fishbein, 1975 #109" w:history="1">
        <w:r w:rsidR="004A3B50" w:rsidRPr="004A3B50">
          <w:fldChar w:fldCharType="begin"/>
        </w:r>
        <w:r w:rsidR="004A3B50" w:rsidRPr="004A3B50">
          <w:instrText xml:space="preserve"> ADDIN EN.CITE &lt;EndNote&gt;&lt;Cite AuthorYear="1"&gt;&lt;Author&gt;Fishbein&lt;/Author&gt;&lt;Year&gt;1975&lt;/Year&gt;&lt;RecNum&gt;109&lt;/RecNum&gt;&lt;DisplayText&gt;Fishbein and Ajzen (1975)&lt;/DisplayText&gt;&lt;record&gt;&lt;rec-number&gt;109&lt;/rec-number&gt;&lt;foreign-keys&gt;&lt;key app="EN" db-id="xp929wpre2xva2epas0p2pxusewd0axdfzzr" timestamp="1404469673"&gt;109&lt;/key&gt;&lt;/foreign-keys&gt;&lt;ref-type name="Book"&gt;6&lt;/ref-type&gt;&lt;contributors&gt;&lt;authors&gt;&lt;author&gt;Fishbein, M.&lt;/author&gt;&lt;author&gt;Ajzen, I.&lt;/author&gt;&lt;/authors&gt;&lt;/contributors&gt;&lt;titles&gt;&lt;title&gt;Belief, attitude, intention, and behavior: An introduction to theory and research&lt;/title&gt;&lt;/titles&gt;&lt;dates&gt;&lt;year&gt;1975&lt;/year&gt;&lt;/dates&gt;&lt;pub-location&gt;Reading, MA&lt;/pub-location&gt;&lt;publisher&gt;Addison-Wesley&lt;/publisher&gt;&lt;urls&gt;&lt;/urls&gt;&lt;/record&gt;&lt;/Cite&gt;&lt;/EndNote&gt;</w:instrText>
        </w:r>
        <w:r w:rsidR="004A3B50" w:rsidRPr="004A3B50">
          <w:fldChar w:fldCharType="separate"/>
        </w:r>
        <w:r w:rsidR="004A3B50" w:rsidRPr="004A3B50">
          <w:rPr>
            <w:noProof/>
          </w:rPr>
          <w:t>Fishbein and Ajzen (1975)</w:t>
        </w:r>
        <w:r w:rsidR="004A3B50" w:rsidRPr="004A3B50">
          <w:fldChar w:fldCharType="end"/>
        </w:r>
      </w:hyperlink>
      <w:r w:rsidRPr="004A3B50">
        <w:t xml:space="preserve"> suggest that individual values, beliefs</w:t>
      </w:r>
      <w:r w:rsidR="00CD25F4" w:rsidRPr="004A3B50">
        <w:t>,</w:t>
      </w:r>
      <w:r w:rsidRPr="004A3B50">
        <w:t xml:space="preserve"> and norms lead to certain attitudes, triggering subsequent intentions, which then drive </w:t>
      </w:r>
      <w:r w:rsidR="00443952" w:rsidRPr="004A3B50">
        <w:t xml:space="preserve">de facto </w:t>
      </w:r>
      <w:r w:rsidRPr="004A3B50">
        <w:t xml:space="preserve">behaviors </w:t>
      </w:r>
      <w:r w:rsidRPr="004A3B50">
        <w:fldChar w:fldCharType="begin"/>
      </w:r>
      <w:r w:rsidR="007D64BD" w:rsidRPr="004A3B50">
        <w:instrText xml:space="preserve"> ADDIN EN.CITE &lt;EndNote&gt;&lt;Cite&gt;&lt;Author&gt;Ajzen&lt;/Author&gt;&lt;Year&gt;1980&lt;/Year&gt;&lt;RecNum&gt;32&lt;/RecNum&gt;&lt;Prefix&gt;see also &lt;/Prefix&gt;&lt;DisplayText&gt;(see also Ajzen and Fishbein, 1980; Ajzen and Fishbein, 2005)&lt;/DisplayText&gt;&lt;record&gt;&lt;rec-number&gt;32&lt;/rec-number&gt;&lt;foreign-keys&gt;&lt;key app="EN" db-id="e5a2p2xsraep0ge2wzp59zsvs0dd9x0expxr" timestamp="1427367025"&gt;32&lt;/key&gt;&lt;/foreign-keys&gt;&lt;ref-type name="Book"&gt;6&lt;/ref-type&gt;&lt;contributors&gt;&lt;authors&gt;&lt;author&gt;Ajzen, I.&lt;/author&gt;&lt;author&gt;Fishbein, M.&lt;/author&gt;&lt;/authors&gt;&lt;/contributors&gt;&lt;titles&gt;&lt;title&gt;Understanding attitudes and predicting social behavior&lt;/title&gt;&lt;/titles&gt;&lt;dates&gt;&lt;year&gt;1980&lt;/year&gt;&lt;/dates&gt;&lt;pub-location&gt;Englewood Cliffs, NJ&lt;/pub-location&gt;&lt;publisher&gt;Prentice-Hall&lt;/publisher&gt;&lt;urls&gt;&lt;/urls&gt;&lt;/record&gt;&lt;/Cite&gt;&lt;Cite&gt;&lt;Author&gt;Ajzen&lt;/Author&gt;&lt;Year&gt;2005&lt;/Year&gt;&lt;RecNum&gt;33&lt;/RecNum&gt;&lt;record&gt;&lt;rec-number&gt;33&lt;/rec-number&gt;&lt;foreign-keys&gt;&lt;key app="EN" db-id="e5a2p2xsraep0ge2wzp59zsvs0dd9x0expxr" timestamp="1427367142"&gt;33&lt;/key&gt;&lt;/foreign-keys&gt;&lt;ref-type name="Book Section"&gt;5&lt;/ref-type&gt;&lt;contributors&gt;&lt;authors&gt;&lt;author&gt;Ajzen, I.&lt;/author&gt;&lt;author&gt;Fishbein, M.&lt;/author&gt;&lt;/authors&gt;&lt;secondary-authors&gt;&lt;author&gt;Albarracín, D.&lt;/author&gt;&lt;author&gt;Johnson, B. T.&lt;/author&gt;&lt;author&gt;Zanna, M. P. &lt;/author&gt;&lt;/secondary-authors&gt;&lt;/contributors&gt;&lt;titles&gt;&lt;title&gt;The influence of attitudes on behavior&lt;/title&gt;&lt;secondary-title&gt;The handbook of attitudes&lt;/secondary-title&gt;&lt;/titles&gt;&lt;pages&gt;173-221&lt;/pages&gt;&lt;dates&gt;&lt;year&gt;2005&lt;/year&gt;&lt;/dates&gt;&lt;pub-location&gt;Mahwah, NJ&lt;/pub-location&gt;&lt;publisher&gt;Erlbaum&lt;/publisher&gt;&lt;urls&gt;&lt;/urls&gt;&lt;/record&gt;&lt;/Cite&gt;&lt;/EndNote&gt;</w:instrText>
      </w:r>
      <w:r w:rsidRPr="004A3B50">
        <w:fldChar w:fldCharType="separate"/>
      </w:r>
      <w:r w:rsidR="009A29DC" w:rsidRPr="004A3B50">
        <w:rPr>
          <w:noProof/>
        </w:rPr>
        <w:t xml:space="preserve">(see also </w:t>
      </w:r>
      <w:hyperlink w:anchor="_ENREF_3" w:tooltip="Ajzen, 1980 #32" w:history="1">
        <w:r w:rsidR="004A3B50" w:rsidRPr="004A3B50">
          <w:rPr>
            <w:noProof/>
          </w:rPr>
          <w:t>Ajzen and Fishbein, 1980</w:t>
        </w:r>
      </w:hyperlink>
      <w:r w:rsidR="009A29DC" w:rsidRPr="004A3B50">
        <w:rPr>
          <w:noProof/>
        </w:rPr>
        <w:t xml:space="preserve">; </w:t>
      </w:r>
      <w:hyperlink w:anchor="_ENREF_4" w:tooltip="Ajzen, 2005 #33" w:history="1">
        <w:r w:rsidR="004A3B50" w:rsidRPr="004A3B50">
          <w:rPr>
            <w:noProof/>
          </w:rPr>
          <w:t>Ajzen and Fishbein, 2005</w:t>
        </w:r>
      </w:hyperlink>
      <w:r w:rsidR="009A29DC" w:rsidRPr="004A3B50">
        <w:rPr>
          <w:noProof/>
        </w:rPr>
        <w:t>)</w:t>
      </w:r>
      <w:r w:rsidRPr="004A3B50">
        <w:fldChar w:fldCharType="end"/>
      </w:r>
      <w:r w:rsidRPr="004A3B50">
        <w:t xml:space="preserve">. Scholars </w:t>
      </w:r>
      <w:r w:rsidR="00B64B8A" w:rsidRPr="004A3B50">
        <w:t>recognize</w:t>
      </w:r>
      <w:r w:rsidRPr="004A3B50">
        <w:t xml:space="preserve"> the presence of other </w:t>
      </w:r>
      <w:r w:rsidR="00B64B8A" w:rsidRPr="004A3B50">
        <w:t>behavior</w:t>
      </w:r>
      <w:r w:rsidR="001151E0" w:rsidRPr="004A3B50">
        <w:t>-</w:t>
      </w:r>
      <w:r w:rsidRPr="004A3B50">
        <w:t xml:space="preserve">influencing </w:t>
      </w:r>
      <w:r w:rsidR="00B64B8A" w:rsidRPr="004A3B50">
        <w:t>factors</w:t>
      </w:r>
      <w:r w:rsidRPr="004A3B50">
        <w:t xml:space="preserve">. Within </w:t>
      </w:r>
      <w:r w:rsidR="00B64B8A" w:rsidRPr="004A3B50">
        <w:t xml:space="preserve">the </w:t>
      </w:r>
      <w:r w:rsidRPr="004A3B50">
        <w:t>organizational context</w:t>
      </w:r>
      <w:r w:rsidR="00AC7A65" w:rsidRPr="004A3B50">
        <w:t>,</w:t>
      </w:r>
      <w:r w:rsidRPr="004A3B50">
        <w:t xml:space="preserve"> </w:t>
      </w:r>
      <w:r w:rsidR="001A4400" w:rsidRPr="004A3B50">
        <w:t xml:space="preserve">on the one hand, </w:t>
      </w:r>
      <w:r w:rsidRPr="004A3B50">
        <w:t xml:space="preserve">these are the policies, rules, procedures, and regulations, </w:t>
      </w:r>
      <w:r w:rsidR="001A4400" w:rsidRPr="004A3B50">
        <w:t xml:space="preserve">and, </w:t>
      </w:r>
      <w:r w:rsidRPr="004A3B50">
        <w:t xml:space="preserve">on the </w:t>
      </w:r>
      <w:r w:rsidR="001A4400" w:rsidRPr="004A3B50">
        <w:t xml:space="preserve">other </w:t>
      </w:r>
      <w:r w:rsidRPr="004A3B50">
        <w:t>hand, training and development invested in employees</w:t>
      </w:r>
      <w:r w:rsidR="001A4400" w:rsidRPr="004A3B50">
        <w:t xml:space="preserve">; </w:t>
      </w:r>
      <w:r w:rsidR="00B64B8A" w:rsidRPr="004A3B50">
        <w:t xml:space="preserve">both </w:t>
      </w:r>
      <w:r w:rsidR="001A4400" w:rsidRPr="004A3B50">
        <w:t xml:space="preserve">shape </w:t>
      </w:r>
      <w:r w:rsidRPr="004A3B50">
        <w:t>the way</w:t>
      </w:r>
      <w:r w:rsidR="001A4400" w:rsidRPr="004A3B50">
        <w:t>s</w:t>
      </w:r>
      <w:r w:rsidRPr="004A3B50">
        <w:t xml:space="preserve"> firms operate</w:t>
      </w:r>
      <w:r w:rsidR="00097E36" w:rsidRPr="004A3B50">
        <w:t xml:space="preserve"> </w:t>
      </w:r>
      <w:r w:rsidR="00097E36" w:rsidRPr="004A3B50">
        <w:fldChar w:fldCharType="begin">
          <w:fldData xml:space="preserve">PEVuZE5vdGU+PENpdGU+PEF1dGhvcj5LYWhuPC9BdXRob3I+PFllYXI+MjAxNDwvWWVhcj48UmVj
TnVtPjE1NTwvUmVjTnVtPjxQcmVmaXg+ZS5nLmAsIDwvUHJlZml4PjxEaXNwbGF5VGV4dD4oZS5n
LiwgS2FobiBldCBhbC4sIDIwMTQ7IEdpdHRlbGwgZXQgYWwuLCAyMDEwKTwvRGlzcGxheVRleHQ+
PHJlY29yZD48cmVjLW51bWJlcj4xNTU8L3JlYy1udW1iZXI+PGZvcmVpZ24ta2V5cz48a2V5IGFw
cD0iRU4iIGRiLWlkPSJlNWEycDJ4c3JhZXAwZ2Uyd3pwNTl6c3ZzMGRkOXgwZXhweHIiIHRpbWVz
dGFtcD0iMTQ2NzcwODk4NyI+MTU1PC9rZXk+PC9mb3JlaWduLWtleXM+PHJlZi10eXBlIG5hbWU9
IkJvb2sgU2VjdGlvbiI+NTwvcmVmLXR5cGU+PGNvbnRyaWJ1dG9ycz48YXV0aG9ycz48YXV0aG9y
PkthaG4sIFc8L2F1dGhvcj48YXV0aG9yPkhlYXBoeSwgRW1pbHkgRDwvYXV0aG9yPjxhdXRob3I+
VHJ1c3MsIEM8L2F1dGhvcj48L2F1dGhvcnM+PHNlY29uZGFyeS1hdXRob3JzPjxhdXRob3I+VHJ1
c3MsIENhdGhlcmluZTwvYXV0aG9yPjxhdXRob3I+QWxmZXMsIEtlcnN0aW48L2F1dGhvcj48YXV0
aG9yPkRlbGJyaWRnZSwgUmljazwvYXV0aG9yPjxhdXRob3I+U2hhbnR6LCBBbWFuZGE8L2F1dGhv
cj48YXV0aG9yPlNvYW5lLCBFbW1hPC9hdXRob3I+PC9zZWNvbmRhcnktYXV0aG9ycz48L2NvbnRy
aWJ1dG9ycz48dGl0bGVzPjx0aXRsZT5SZWxhdGlvbmFsIGNvbnRleHRzIG9mIHBlcnNvbmFsIGVu
Z2FnZW1lbnQgYXQgd29yazwvdGl0bGU+PHNlY29uZGFyeS10aXRsZT5FbXBsb3llZSBlbmdhZ2Vt
ZW50IGluIHRoZW9yeSBhbmQgcHJhY3RpY2U8L3NlY29uZGFyeS10aXRsZT48L3RpdGxlcz48cGVy
aW9kaWNhbD48ZnVsbC10aXRsZT5FbXBsb3llZSBlbmdhZ2VtZW50IGluIHRoZW9yeSBhbmQgcHJh
Y3RpY2U8L2Z1bGwtdGl0bGU+PC9wZXJpb2RpY2FsPjxwYWdlcz4xNjMtMTc5PC9wYWdlcz48ZGF0
ZXM+PHllYXI+MjAxNDwveWVhcj48L2RhdGVzPjxwdWItbG9jYXRpb24+TmV3IFlvcms8L3B1Yi1s
b2NhdGlvbj48cHVibGlzaGVyPlJvdXRsZWRnZTwvcHVibGlzaGVyPjx1cmxzPjwvdXJscz48L3Jl
Y29yZD48L0NpdGU+PENpdGU+PEF1dGhvcj5HaXR0ZWxsPC9BdXRob3I+PFllYXI+MjAxMDwvWWVh
cj48UmVjTnVtPjE1NDwvUmVjTnVtPjxyZWNvcmQ+PHJlYy1udW1iZXI+MTU0PC9yZWMtbnVtYmVy
Pjxmb3JlaWduLWtleXM+PGtleSBhcHA9IkVOIiBkYi1pZD0iZTVhMnAyeHNyYWVwMGdlMnd6cDU5
enN2czBkZDl4MGV4cHhyIiB0aW1lc3RhbXA9IjE0Njc3MDgxMjAiPjE1NDwva2V5PjwvZm9yZWln
bi1rZXlzPjxyZWYtdHlwZSBuYW1lPSJKb3VybmFsIEFydGljbGUiPjE3PC9yZWYtdHlwZT48Y29u
dHJpYnV0b3JzPjxhdXRob3JzPjxhdXRob3I+R2l0dGVsbCwgSi4gSC48L2F1dGhvcj48YXV0aG9y
PlNlaWRuZXIsIFIuPC9hdXRob3I+PGF1dGhvcj5XaW1idXNoLCBKLiA8L2F1dGhvcj48L2F1dGhv
cnM+PC9jb250cmlidXRvcnM+PHRpdGxlcz48dGl0bGU+QSBSZWxhdGlvbmFsIE1vZGVsIG9mIEhv
dyBIaWdoLVBlcmZvcm1hbmNlIFdvcmsgU3lzdGVtcyBXb3JrPC90aXRsZT48c2Vjb25kYXJ5LXRp
dGxlPk9yZ2FuaXphdGlvbiBTY2llbmNlPC9zZWNvbmRhcnktdGl0bGU+PC90aXRsZXM+PHBlcmlv
ZGljYWw+PGZ1bGwtdGl0bGU+T3JnYW5pemF0aW9uIFNjaWVuY2U8L2Z1bGwtdGl0bGU+PC9wZXJp
b2RpY2FsPjxwYWdlcz40OTAtNTA2PC9wYWdlcz48dm9sdW1lPjIxPC92b2x1bWU+PG51bWJlcj4y
PC9udW1iZXI+PGtleXdvcmRzPjxrZXl3b3JkPmhpZ2gtcGVyZm9ybWFuY2Ugd29yayBzeXN0ZW1z
LHJlbGF0aW9uYWwgY29vcmRpbmF0aW9uLHBhdGllbnQgY2FyZTwva2V5d29yZD48L2tleXdvcmRz
PjxkYXRlcz48eWVhcj4yMDEwPC95ZWFyPjwvZGF0ZXM+PHVybHM+PHJlbGF0ZWQtdXJscz48dXJs
Pmh0dHA6Ly9wdWJzb25saW5lLmluZm9ybXMub3JnL2RvaS9hYnMvMTAuMTI4Ny9vcnNjLjEwOTAu
MDQ0NjwvdXJsPjwvcmVsYXRlZC11cmxzPjwvdXJscz48ZWxlY3Ryb25pYy1yZXNvdXJjZS1udW0+
ZG9pOjEwLjEyODcvb3JzYy4xMDkwLjA0NDY8L2VsZWN0cm9uaWMtcmVzb3VyY2UtbnVtPjwvcmVj
b3JkPjwvQ2l0ZT48L0VuZE5vdGU+
</w:fldData>
        </w:fldChar>
      </w:r>
      <w:r w:rsidR="007D64BD" w:rsidRPr="004A3B50">
        <w:instrText xml:space="preserve"> ADDIN EN.CITE </w:instrText>
      </w:r>
      <w:r w:rsidR="007D64BD" w:rsidRPr="004A3B50">
        <w:fldChar w:fldCharType="begin">
          <w:fldData xml:space="preserve">PEVuZE5vdGU+PENpdGU+PEF1dGhvcj5LYWhuPC9BdXRob3I+PFllYXI+MjAxNDwvWWVhcj48UmVj
TnVtPjE1NTwvUmVjTnVtPjxQcmVmaXg+ZS5nLmAsIDwvUHJlZml4PjxEaXNwbGF5VGV4dD4oZS5n
LiwgS2FobiBldCBhbC4sIDIwMTQ7IEdpdHRlbGwgZXQgYWwuLCAyMDEwKTwvRGlzcGxheVRleHQ+
PHJlY29yZD48cmVjLW51bWJlcj4xNTU8L3JlYy1udW1iZXI+PGZvcmVpZ24ta2V5cz48a2V5IGFw
cD0iRU4iIGRiLWlkPSJlNWEycDJ4c3JhZXAwZ2Uyd3pwNTl6c3ZzMGRkOXgwZXhweHIiIHRpbWVz
dGFtcD0iMTQ2NzcwODk4NyI+MTU1PC9rZXk+PC9mb3JlaWduLWtleXM+PHJlZi10eXBlIG5hbWU9
IkJvb2sgU2VjdGlvbiI+NTwvcmVmLXR5cGU+PGNvbnRyaWJ1dG9ycz48YXV0aG9ycz48YXV0aG9y
PkthaG4sIFc8L2F1dGhvcj48YXV0aG9yPkhlYXBoeSwgRW1pbHkgRDwvYXV0aG9yPjxhdXRob3I+
VHJ1c3MsIEM8L2F1dGhvcj48L2F1dGhvcnM+PHNlY29uZGFyeS1hdXRob3JzPjxhdXRob3I+VHJ1
c3MsIENhdGhlcmluZTwvYXV0aG9yPjxhdXRob3I+QWxmZXMsIEtlcnN0aW48L2F1dGhvcj48YXV0
aG9yPkRlbGJyaWRnZSwgUmljazwvYXV0aG9yPjxhdXRob3I+U2hhbnR6LCBBbWFuZGE8L2F1dGhv
cj48YXV0aG9yPlNvYW5lLCBFbW1hPC9hdXRob3I+PC9zZWNvbmRhcnktYXV0aG9ycz48L2NvbnRy
aWJ1dG9ycz48dGl0bGVzPjx0aXRsZT5SZWxhdGlvbmFsIGNvbnRleHRzIG9mIHBlcnNvbmFsIGVu
Z2FnZW1lbnQgYXQgd29yazwvdGl0bGU+PHNlY29uZGFyeS10aXRsZT5FbXBsb3llZSBlbmdhZ2Vt
ZW50IGluIHRoZW9yeSBhbmQgcHJhY3RpY2U8L3NlY29uZGFyeS10aXRsZT48L3RpdGxlcz48cGVy
aW9kaWNhbD48ZnVsbC10aXRsZT5FbXBsb3llZSBlbmdhZ2VtZW50IGluIHRoZW9yeSBhbmQgcHJh
Y3RpY2U8L2Z1bGwtdGl0bGU+PC9wZXJpb2RpY2FsPjxwYWdlcz4xNjMtMTc5PC9wYWdlcz48ZGF0
ZXM+PHllYXI+MjAxNDwveWVhcj48L2RhdGVzPjxwdWItbG9jYXRpb24+TmV3IFlvcms8L3B1Yi1s
b2NhdGlvbj48cHVibGlzaGVyPlJvdXRsZWRnZTwvcHVibGlzaGVyPjx1cmxzPjwvdXJscz48L3Jl
Y29yZD48L0NpdGU+PENpdGU+PEF1dGhvcj5HaXR0ZWxsPC9BdXRob3I+PFllYXI+MjAxMDwvWWVh
cj48UmVjTnVtPjE1NDwvUmVjTnVtPjxyZWNvcmQ+PHJlYy1udW1iZXI+MTU0PC9yZWMtbnVtYmVy
Pjxmb3JlaWduLWtleXM+PGtleSBhcHA9IkVOIiBkYi1pZD0iZTVhMnAyeHNyYWVwMGdlMnd6cDU5
enN2czBkZDl4MGV4cHhyIiB0aW1lc3RhbXA9IjE0Njc3MDgxMjAiPjE1NDwva2V5PjwvZm9yZWln
bi1rZXlzPjxyZWYtdHlwZSBuYW1lPSJKb3VybmFsIEFydGljbGUiPjE3PC9yZWYtdHlwZT48Y29u
dHJpYnV0b3JzPjxhdXRob3JzPjxhdXRob3I+R2l0dGVsbCwgSi4gSC48L2F1dGhvcj48YXV0aG9y
PlNlaWRuZXIsIFIuPC9hdXRob3I+PGF1dGhvcj5XaW1idXNoLCBKLiA8L2F1dGhvcj48L2F1dGhv
cnM+PC9jb250cmlidXRvcnM+PHRpdGxlcz48dGl0bGU+QSBSZWxhdGlvbmFsIE1vZGVsIG9mIEhv
dyBIaWdoLVBlcmZvcm1hbmNlIFdvcmsgU3lzdGVtcyBXb3JrPC90aXRsZT48c2Vjb25kYXJ5LXRp
dGxlPk9yZ2FuaXphdGlvbiBTY2llbmNlPC9zZWNvbmRhcnktdGl0bGU+PC90aXRsZXM+PHBlcmlv
ZGljYWw+PGZ1bGwtdGl0bGU+T3JnYW5pemF0aW9uIFNjaWVuY2U8L2Z1bGwtdGl0bGU+PC9wZXJp
b2RpY2FsPjxwYWdlcz40OTAtNTA2PC9wYWdlcz48dm9sdW1lPjIxPC92b2x1bWU+PG51bWJlcj4y
PC9udW1iZXI+PGtleXdvcmRzPjxrZXl3b3JkPmhpZ2gtcGVyZm9ybWFuY2Ugd29yayBzeXN0ZW1z
LHJlbGF0aW9uYWwgY29vcmRpbmF0aW9uLHBhdGllbnQgY2FyZTwva2V5d29yZD48L2tleXdvcmRz
PjxkYXRlcz48eWVhcj4yMDEwPC95ZWFyPjwvZGF0ZXM+PHVybHM+PHJlbGF0ZWQtdXJscz48dXJs
Pmh0dHA6Ly9wdWJzb25saW5lLmluZm9ybXMub3JnL2RvaS9hYnMvMTAuMTI4Ny9vcnNjLjEwOTAu
MDQ0NjwvdXJsPjwvcmVsYXRlZC11cmxzPjwvdXJscz48ZWxlY3Ryb25pYy1yZXNvdXJjZS1udW0+
ZG9pOjEwLjEyODcvb3JzYy4xMDkwLjA0NDY8L2VsZWN0cm9uaWMtcmVzb3VyY2UtbnVtPjwvcmVj
b3JkPjwvQ2l0ZT48L0VuZE5vdGU+
</w:fldData>
        </w:fldChar>
      </w:r>
      <w:r w:rsidR="007D64BD" w:rsidRPr="004A3B50">
        <w:instrText xml:space="preserve"> ADDIN EN.CITE.DATA </w:instrText>
      </w:r>
      <w:r w:rsidR="007D64BD" w:rsidRPr="004A3B50">
        <w:fldChar w:fldCharType="end"/>
      </w:r>
      <w:r w:rsidR="00097E36" w:rsidRPr="004A3B50">
        <w:fldChar w:fldCharType="separate"/>
      </w:r>
      <w:r w:rsidR="009A29DC" w:rsidRPr="004A3B50">
        <w:rPr>
          <w:noProof/>
        </w:rPr>
        <w:t xml:space="preserve">(e.g., </w:t>
      </w:r>
      <w:hyperlink w:anchor="_ENREF_84" w:tooltip="Kahn, 2014 #155" w:history="1">
        <w:r w:rsidR="004A3B50" w:rsidRPr="004A3B50">
          <w:rPr>
            <w:noProof/>
          </w:rPr>
          <w:t>Kahn et al., 2014</w:t>
        </w:r>
      </w:hyperlink>
      <w:r w:rsidR="009A29DC" w:rsidRPr="004A3B50">
        <w:rPr>
          <w:noProof/>
        </w:rPr>
        <w:t xml:space="preserve">; </w:t>
      </w:r>
      <w:hyperlink w:anchor="_ENREF_65" w:tooltip="Gittell, 2010 #154" w:history="1">
        <w:r w:rsidR="004A3B50" w:rsidRPr="004A3B50">
          <w:rPr>
            <w:noProof/>
          </w:rPr>
          <w:t>Gittell et al., 2010</w:t>
        </w:r>
      </w:hyperlink>
      <w:r w:rsidR="009A29DC" w:rsidRPr="004A3B50">
        <w:rPr>
          <w:noProof/>
        </w:rPr>
        <w:t>)</w:t>
      </w:r>
      <w:r w:rsidR="00097E36" w:rsidRPr="004A3B50">
        <w:fldChar w:fldCharType="end"/>
      </w:r>
      <w:r w:rsidRPr="004A3B50">
        <w:t>.</w:t>
      </w:r>
    </w:p>
    <w:p w14:paraId="2F7497D9" w14:textId="1EA72E84" w:rsidR="002145A5" w:rsidRPr="004A3B50" w:rsidRDefault="00F53CC8" w:rsidP="00F53CC8">
      <w:r w:rsidRPr="004A3B50">
        <w:t xml:space="preserve">Our model </w:t>
      </w:r>
      <w:r w:rsidR="00F61679" w:rsidRPr="004A3B50">
        <w:t>has</w:t>
      </w:r>
      <w:r w:rsidR="00B64B8A" w:rsidRPr="004A3B50">
        <w:t xml:space="preserve"> </w:t>
      </w:r>
      <w:r w:rsidRPr="004A3B50">
        <w:t xml:space="preserve">two parts. </w:t>
      </w:r>
      <w:r w:rsidR="00452EA3" w:rsidRPr="004A3B50">
        <w:t xml:space="preserve">Based on </w:t>
      </w:r>
      <w:r w:rsidR="00473DA2" w:rsidRPr="004A3B50">
        <w:t>organizational research (</w:t>
      </w:r>
      <w:r w:rsidRPr="004A3B50">
        <w:t xml:space="preserve">part </w:t>
      </w:r>
      <w:r w:rsidR="00835E20" w:rsidRPr="004A3B50">
        <w:t>1</w:t>
      </w:r>
      <w:r w:rsidR="00473DA2" w:rsidRPr="004A3B50">
        <w:t>)</w:t>
      </w:r>
      <w:r w:rsidR="00835E20" w:rsidRPr="004A3B50">
        <w:t xml:space="preserve">, </w:t>
      </w:r>
      <w:r w:rsidRPr="004A3B50">
        <w:t xml:space="preserve">we </w:t>
      </w:r>
      <w:r w:rsidR="002941C0" w:rsidRPr="004A3B50">
        <w:t xml:space="preserve">show </w:t>
      </w:r>
      <w:r w:rsidRPr="004A3B50">
        <w:t>how human factors rel</w:t>
      </w:r>
      <w:r w:rsidR="00D43695" w:rsidRPr="004A3B50">
        <w:t>ating to talent management lead</w:t>
      </w:r>
      <w:r w:rsidRPr="004A3B50">
        <w:t xml:space="preserve"> to an environment </w:t>
      </w:r>
      <w:r w:rsidR="00932F29" w:rsidRPr="004A3B50">
        <w:t xml:space="preserve">that enables </w:t>
      </w:r>
      <w:r w:rsidRPr="004A3B50">
        <w:t xml:space="preserve">the delivery of positive customer experiences. </w:t>
      </w:r>
      <w:r w:rsidR="00452EA3" w:rsidRPr="004A3B50">
        <w:t xml:space="preserve">Based on </w:t>
      </w:r>
      <w:r w:rsidR="00473DA2" w:rsidRPr="004A3B50">
        <w:t>service marketing research</w:t>
      </w:r>
      <w:r w:rsidRPr="004A3B50">
        <w:t xml:space="preserve"> </w:t>
      </w:r>
      <w:r w:rsidR="00473DA2" w:rsidRPr="004A3B50">
        <w:t>(</w:t>
      </w:r>
      <w:r w:rsidRPr="004A3B50">
        <w:t xml:space="preserve">part </w:t>
      </w:r>
      <w:r w:rsidR="00932F29" w:rsidRPr="004A3B50">
        <w:t>2</w:t>
      </w:r>
      <w:r w:rsidR="00473DA2" w:rsidRPr="004A3B50">
        <w:t>)</w:t>
      </w:r>
      <w:r w:rsidR="00932F29" w:rsidRPr="004A3B50">
        <w:t xml:space="preserve">, </w:t>
      </w:r>
      <w:r w:rsidRPr="004A3B50">
        <w:t>we expl</w:t>
      </w:r>
      <w:r w:rsidR="0064636E" w:rsidRPr="004A3B50">
        <w:t>ain</w:t>
      </w:r>
      <w:r w:rsidRPr="004A3B50">
        <w:t xml:space="preserve"> how customer experience</w:t>
      </w:r>
      <w:r w:rsidR="006A2FCB" w:rsidRPr="004A3B50">
        <w:t>s</w:t>
      </w:r>
      <w:r w:rsidRPr="004A3B50">
        <w:t xml:space="preserve"> and perception</w:t>
      </w:r>
      <w:r w:rsidR="00001EAE" w:rsidRPr="004A3B50">
        <w:t>s</w:t>
      </w:r>
      <w:r w:rsidRPr="004A3B50">
        <w:t xml:space="preserve"> of value for money</w:t>
      </w:r>
      <w:r w:rsidR="006A2FCB" w:rsidRPr="004A3B50">
        <w:t xml:space="preserve"> </w:t>
      </w:r>
      <w:r w:rsidRPr="004A3B50">
        <w:t xml:space="preserve">drive </w:t>
      </w:r>
      <w:r w:rsidR="0064636E" w:rsidRPr="004A3B50">
        <w:t xml:space="preserve">their </w:t>
      </w:r>
      <w:r w:rsidRPr="004A3B50">
        <w:t>fairness perceptions and subsequently influence their purchase decisions, loyalty, and word</w:t>
      </w:r>
      <w:r w:rsidR="0064636E" w:rsidRPr="004A3B50">
        <w:t xml:space="preserve"> </w:t>
      </w:r>
      <w:r w:rsidRPr="004A3B50">
        <w:t>of</w:t>
      </w:r>
      <w:r w:rsidR="0064636E" w:rsidRPr="004A3B50">
        <w:t xml:space="preserve"> </w:t>
      </w:r>
      <w:r w:rsidRPr="004A3B50">
        <w:t xml:space="preserve">mouth (WOM). </w:t>
      </w:r>
    </w:p>
    <w:p w14:paraId="00941D36" w14:textId="27ECFC22" w:rsidR="00F53CC8" w:rsidRPr="004A3B50" w:rsidRDefault="002145A5" w:rsidP="00F53CC8">
      <w:r w:rsidRPr="004A3B50">
        <w:rPr>
          <w:rFonts w:eastAsia="Times New Roman"/>
          <w:iCs/>
          <w:szCs w:val="24"/>
        </w:rPr>
        <w:t xml:space="preserve">To properly understand a complex </w:t>
      </w:r>
      <w:r w:rsidR="00FD5108" w:rsidRPr="004A3B50">
        <w:rPr>
          <w:rFonts w:eastAsia="Times New Roman"/>
          <w:iCs/>
          <w:szCs w:val="24"/>
        </w:rPr>
        <w:t>phenomenon,</w:t>
      </w:r>
      <w:r w:rsidRPr="004A3B50">
        <w:rPr>
          <w:rFonts w:eastAsia="Times New Roman"/>
          <w:iCs/>
          <w:szCs w:val="24"/>
        </w:rPr>
        <w:t xml:space="preserve"> one should explore it from multi-level, multi-</w:t>
      </w:r>
      <w:r w:rsidR="002C1055" w:rsidRPr="004A3B50">
        <w:rPr>
          <w:rFonts w:eastAsia="Times New Roman"/>
          <w:iCs/>
          <w:szCs w:val="24"/>
        </w:rPr>
        <w:t>stakeholders’</w:t>
      </w:r>
      <w:r w:rsidRPr="004A3B50">
        <w:rPr>
          <w:rFonts w:eastAsia="Times New Roman"/>
          <w:iCs/>
          <w:szCs w:val="24"/>
        </w:rPr>
        <w:t xml:space="preserve"> perspectives. Recent work suggests that </w:t>
      </w:r>
      <w:r w:rsidRPr="004A3B50">
        <w:t xml:space="preserve">organizational investments in specific practices </w:t>
      </w:r>
      <w:r w:rsidR="000F720A" w:rsidRPr="004A3B50">
        <w:t xml:space="preserve">are </w:t>
      </w:r>
      <w:r w:rsidRPr="004A3B50">
        <w:t xml:space="preserve">linked to </w:t>
      </w:r>
      <w:r w:rsidR="000F720A" w:rsidRPr="004A3B50">
        <w:t xml:space="preserve">the </w:t>
      </w:r>
      <w:r w:rsidRPr="004A3B50">
        <w:t xml:space="preserve">outcomes of the organization, </w:t>
      </w:r>
      <w:r w:rsidR="000F720A" w:rsidRPr="004A3B50">
        <w:t xml:space="preserve">its </w:t>
      </w:r>
      <w:r w:rsidRPr="004A3B50">
        <w:t>employee</w:t>
      </w:r>
      <w:r w:rsidR="000F720A" w:rsidRPr="004A3B50">
        <w:t>s</w:t>
      </w:r>
      <w:r w:rsidRPr="004A3B50">
        <w:t xml:space="preserve">, and the </w:t>
      </w:r>
      <w:r w:rsidR="002473D6" w:rsidRPr="004A3B50">
        <w:t xml:space="preserve">customer </w:t>
      </w:r>
      <w:r w:rsidR="004701CE" w:rsidRPr="004A3B50">
        <w:fldChar w:fldCharType="begin"/>
      </w:r>
      <w:r w:rsidR="004701CE" w:rsidRPr="004A3B50">
        <w:instrText xml:space="preserve"> ADDIN EN.CITE &lt;EndNote&gt;&lt;Cite&gt;&lt;Author&gt;Van Vaerenbergh&lt;/Author&gt;&lt;Year&gt;2016&lt;/Year&gt;&lt;RecNum&gt;186&lt;/RecNum&gt;&lt;DisplayText&gt;(Van Vaerenbergh and Orsingher, 2016)&lt;/DisplayText&gt;&lt;record&gt;&lt;rec-number&gt;186&lt;/rec-number&gt;&lt;foreign-keys&gt;&lt;key app="EN" db-id="e5a2p2xsraep0ge2wzp59zsvs0dd9x0expxr" timestamp="1499857694"&gt;186&lt;/key&gt;&lt;/foreign-keys&gt;&lt;ref-type name="Journal Article"&gt;17&lt;/ref-type&gt;&lt;contributors&gt;&lt;authors&gt;&lt;author&gt;Van Vaerenbergh, Yves&lt;/author&gt;&lt;author&gt;Orsingher, Chiara&lt;/author&gt;&lt;/authors&gt;&lt;/contributors&gt;&lt;titles&gt;&lt;title&gt;Service Recovery: An Integrative Framework and Research Agenda&lt;/title&gt;&lt;secondary-title&gt;The Academy of Management Perspectives&lt;/secondary-title&gt;&lt;/titles&gt;&lt;periodical&gt;&lt;full-title&gt;The Academy of Management Perspectives&lt;/full-title&gt;&lt;/periodical&gt;&lt;pages&gt;328-346&lt;/pages&gt;&lt;volume&gt;30&lt;/volume&gt;&lt;number&gt;3&lt;/number&gt;&lt;dates&gt;&lt;year&gt;2016&lt;/year&gt;&lt;pub-dates&gt;&lt;date&gt;August 1, 2016&lt;/date&gt;&lt;/pub-dates&gt;&lt;/dates&gt;&lt;urls&gt;&lt;related-urls&gt;&lt;url&gt;http://amp.aom.org/content/30/3/328.abstract&lt;/url&gt;&lt;/related-urls&gt;&lt;/urls&gt;&lt;electronic-resource-num&gt;10.5465/amp.2014.0143&lt;/electronic-resource-num&gt;&lt;/record&gt;&lt;/Cite&gt;&lt;/EndNote&gt;</w:instrText>
      </w:r>
      <w:r w:rsidR="004701CE" w:rsidRPr="004A3B50">
        <w:fldChar w:fldCharType="separate"/>
      </w:r>
      <w:r w:rsidR="004701CE" w:rsidRPr="004A3B50">
        <w:rPr>
          <w:noProof/>
        </w:rPr>
        <w:t>(</w:t>
      </w:r>
      <w:hyperlink w:anchor="_ENREF_161" w:tooltip="Van Vaerenbergh, 2016 #186" w:history="1">
        <w:r w:rsidR="004A3B50" w:rsidRPr="004A3B50">
          <w:rPr>
            <w:noProof/>
          </w:rPr>
          <w:t>Van Vaerenbergh and Orsingher, 2016</w:t>
        </w:r>
      </w:hyperlink>
      <w:r w:rsidR="004701CE" w:rsidRPr="004A3B50">
        <w:rPr>
          <w:noProof/>
        </w:rPr>
        <w:t>)</w:t>
      </w:r>
      <w:r w:rsidR="004701CE" w:rsidRPr="004A3B50">
        <w:fldChar w:fldCharType="end"/>
      </w:r>
      <w:r w:rsidRPr="004A3B50">
        <w:rPr>
          <w:szCs w:val="24"/>
        </w:rPr>
        <w:t xml:space="preserve">. It is argued that employing </w:t>
      </w:r>
      <w:r w:rsidRPr="004A3B50">
        <w:t xml:space="preserve">multilevel methods could lead to more rigorous and fruitful research </w:t>
      </w:r>
      <w:r w:rsidR="004701CE" w:rsidRPr="004A3B50">
        <w:fldChar w:fldCharType="begin"/>
      </w:r>
      <w:r w:rsidR="004701CE" w:rsidRPr="004A3B50">
        <w:instrText xml:space="preserve"> ADDIN EN.CITE &lt;EndNote&gt;&lt;Cite&gt;&lt;Author&gt;Wong&lt;/Author&gt;&lt;Year&gt;2016&lt;/Year&gt;&lt;RecNum&gt;185&lt;/RecNum&gt;&lt;DisplayText&gt;(Wong, 2016)&lt;/DisplayText&gt;&lt;record&gt;&lt;rec-number&gt;185&lt;/rec-number&gt;&lt;foreign-keys&gt;&lt;key app="EN" db-id="e5a2p2xsraep0ge2wzp59zsvs0dd9x0expxr" timestamp="1499857582"&gt;185&lt;/key&gt;&lt;/foreign-keys&gt;&lt;ref-type name="Journal Article"&gt;17&lt;/ref-type&gt;&lt;contributors&gt;&lt;authors&gt;&lt;author&gt;Wong, IpKin Anthony&lt;/author&gt;&lt;/authors&gt;&lt;/contributors&gt;&lt;titles&gt;&lt;title&gt;Linking Firms, Employees, and Customers&lt;/title&gt;&lt;secondary-title&gt;Cornell Hospitality Quarterly&lt;/secondary-title&gt;&lt;/titles&gt;&lt;periodical&gt;&lt;full-title&gt;Cornell Hospitality Quarterly&lt;/full-title&gt;&lt;/periodical&gt;&lt;pages&gt;7-20&lt;/pages&gt;&lt;volume&gt;57&lt;/volume&gt;&lt;number&gt;1&lt;/number&gt;&lt;keywords&gt;&lt;keyword&gt;hospitality,multilevel research,micro–macro divide,employee,organization, customer&lt;/keyword&gt;&lt;/keywords&gt;&lt;dates&gt;&lt;year&gt;2016&lt;/year&gt;&lt;/dates&gt;&lt;urls&gt;&lt;related-urls&gt;&lt;url&gt;http://journals.sagepub.com/doi/abs/10.1177/1938965515578715&lt;/url&gt;&lt;/related-urls&gt;&lt;/urls&gt;&lt;electronic-resource-num&gt;doi:10.1177/1938965515578715&lt;/electronic-resource-num&gt;&lt;/record&gt;&lt;/Cite&gt;&lt;/EndNote&gt;</w:instrText>
      </w:r>
      <w:r w:rsidR="004701CE" w:rsidRPr="004A3B50">
        <w:fldChar w:fldCharType="separate"/>
      </w:r>
      <w:r w:rsidR="004701CE" w:rsidRPr="004A3B50">
        <w:rPr>
          <w:noProof/>
        </w:rPr>
        <w:t>(</w:t>
      </w:r>
      <w:hyperlink w:anchor="_ENREF_174" w:tooltip="Wong, 2016 #185" w:history="1">
        <w:r w:rsidR="004A3B50" w:rsidRPr="004A3B50">
          <w:rPr>
            <w:noProof/>
          </w:rPr>
          <w:t>Wong, 2016</w:t>
        </w:r>
      </w:hyperlink>
      <w:r w:rsidR="004701CE" w:rsidRPr="004A3B50">
        <w:rPr>
          <w:noProof/>
        </w:rPr>
        <w:t>)</w:t>
      </w:r>
      <w:r w:rsidR="004701CE" w:rsidRPr="004A3B50">
        <w:fldChar w:fldCharType="end"/>
      </w:r>
      <w:r w:rsidR="000F720A" w:rsidRPr="004A3B50">
        <w:t xml:space="preserve">, because </w:t>
      </w:r>
      <w:r w:rsidRPr="004A3B50">
        <w:t>these levels are interconnected</w:t>
      </w:r>
      <w:r w:rsidR="000F720A" w:rsidRPr="004A3B50">
        <w:t>.</w:t>
      </w:r>
      <w:r w:rsidRPr="004A3B50">
        <w:t xml:space="preserve"> </w:t>
      </w:r>
      <w:r w:rsidR="00F72687" w:rsidRPr="004A3B50">
        <w:t>An e</w:t>
      </w:r>
      <w:r w:rsidR="000F720A" w:rsidRPr="004A3B50">
        <w:t xml:space="preserve">xample of this interconnectedness is the </w:t>
      </w:r>
      <w:r w:rsidRPr="004A3B50">
        <w:t>aggregate level of employees’ attitudes</w:t>
      </w:r>
      <w:r w:rsidR="000F720A" w:rsidRPr="004A3B50">
        <w:t>,</w:t>
      </w:r>
      <w:r w:rsidRPr="004A3B50">
        <w:t xml:space="preserve"> </w:t>
      </w:r>
      <w:r w:rsidR="000F720A" w:rsidRPr="004A3B50">
        <w:t xml:space="preserve">which the </w:t>
      </w:r>
      <w:r w:rsidRPr="004A3B50">
        <w:t>organizational culture and performance</w:t>
      </w:r>
      <w:r w:rsidR="000F720A" w:rsidRPr="004A3B50">
        <w:t xml:space="preserve"> generally reflect</w:t>
      </w:r>
      <w:r w:rsidRPr="004A3B50">
        <w:t xml:space="preserve">. The influence </w:t>
      </w:r>
      <w:r w:rsidR="000F720A" w:rsidRPr="004A3B50">
        <w:t>is mutual</w:t>
      </w:r>
      <w:r w:rsidRPr="004A3B50">
        <w:t xml:space="preserve">, </w:t>
      </w:r>
      <w:r w:rsidR="000F720A" w:rsidRPr="004A3B50">
        <w:t xml:space="preserve">because the </w:t>
      </w:r>
      <w:r w:rsidRPr="004A3B50">
        <w:t xml:space="preserve">organizational culture can </w:t>
      </w:r>
      <w:r w:rsidR="000F720A" w:rsidRPr="004A3B50">
        <w:t xml:space="preserve">also </w:t>
      </w:r>
      <w:r w:rsidRPr="004A3B50">
        <w:t xml:space="preserve">influence </w:t>
      </w:r>
      <w:r w:rsidR="000F720A" w:rsidRPr="004A3B50">
        <w:t xml:space="preserve">individuals’ </w:t>
      </w:r>
      <w:r w:rsidRPr="004A3B50">
        <w:t xml:space="preserve">attitudes </w:t>
      </w:r>
      <w:r w:rsidR="004701CE" w:rsidRPr="004A3B50">
        <w:fldChar w:fldCharType="begin"/>
      </w:r>
      <w:r w:rsidR="004701CE" w:rsidRPr="004A3B50">
        <w:instrText xml:space="preserve"> ADDIN EN.CITE &lt;EndNote&gt;&lt;Cite&gt;&lt;Author&gt;Ostroff&lt;/Author&gt;&lt;Year&gt;1993&lt;/Year&gt;&lt;RecNum&gt;187&lt;/RecNum&gt;&lt;DisplayText&gt;(Ostroff, 1993)&lt;/DisplayText&gt;&lt;record&gt;&lt;rec-number&gt;187&lt;/rec-number&gt;&lt;foreign-keys&gt;&lt;key app="EN" db-id="e5a2p2xsraep0ge2wzp59zsvs0dd9x0expxr" timestamp="1499857726"&gt;187&lt;/key&gt;&lt;/foreign-keys&gt;&lt;ref-type name="Journal Article"&gt;17&lt;/ref-type&gt;&lt;contributors&gt;&lt;authors&gt;&lt;author&gt;Ostroff, Cheri&lt;/author&gt;&lt;/authors&gt;&lt;/contributors&gt;&lt;titles&gt;&lt;title&gt;The Effects of Climate and Personal Influences on Individual Behavior and Attitudes in Organizations&lt;/title&gt;&lt;secondary-title&gt;Organizational Behavior and Human Decision Processes&lt;/secondary-title&gt;&lt;/titles&gt;&lt;periodical&gt;&lt;full-title&gt;Organizational behavior and human decision processes&lt;/full-title&gt;&lt;/periodical&gt;&lt;pages&gt;56-90&lt;/pages&gt;&lt;volume&gt;56&lt;/volume&gt;&lt;number&gt;1&lt;/number&gt;&lt;dates&gt;&lt;year&gt;1993&lt;/year&gt;&lt;pub-dates&gt;&lt;date&gt;1993/10/01/&lt;/date&gt;&lt;/pub-dates&gt;&lt;/dates&gt;&lt;isbn&gt;0749-5978&lt;/isbn&gt;&lt;urls&gt;&lt;related-urls&gt;&lt;url&gt;http://www.sciencedirect.com/science/article/pii/S0749597883710459&lt;/url&gt;&lt;/related-urls&gt;&lt;/urls&gt;&lt;electronic-resource-num&gt;http://dx.doi.org/10.1006/obhd.1993.1045&lt;/electronic-resource-num&gt;&lt;/record&gt;&lt;/Cite&gt;&lt;/EndNote&gt;</w:instrText>
      </w:r>
      <w:r w:rsidR="004701CE" w:rsidRPr="004A3B50">
        <w:fldChar w:fldCharType="separate"/>
      </w:r>
      <w:r w:rsidR="004701CE" w:rsidRPr="004A3B50">
        <w:rPr>
          <w:noProof/>
        </w:rPr>
        <w:t>(</w:t>
      </w:r>
      <w:hyperlink w:anchor="_ENREF_131" w:tooltip="Ostroff, 1993 #187" w:history="1">
        <w:r w:rsidR="004A3B50" w:rsidRPr="004A3B50">
          <w:rPr>
            <w:noProof/>
          </w:rPr>
          <w:t>Ostroff, 1993</w:t>
        </w:r>
      </w:hyperlink>
      <w:r w:rsidR="004701CE" w:rsidRPr="004A3B50">
        <w:rPr>
          <w:noProof/>
        </w:rPr>
        <w:t>)</w:t>
      </w:r>
      <w:r w:rsidR="004701CE" w:rsidRPr="004A3B50">
        <w:fldChar w:fldCharType="end"/>
      </w:r>
      <w:r w:rsidRPr="004A3B50">
        <w:rPr>
          <w:rFonts w:eastAsia="Times New Roman"/>
          <w:szCs w:val="24"/>
          <w:lang w:val="en-GB" w:eastAsia="zh-CN"/>
        </w:rPr>
        <w:t xml:space="preserve">. </w:t>
      </w:r>
      <w:r w:rsidR="005C57C2" w:rsidRPr="004A3B50">
        <w:t>W</w:t>
      </w:r>
      <w:r w:rsidR="00B64B8A" w:rsidRPr="004A3B50">
        <w:t>e</w:t>
      </w:r>
      <w:r w:rsidR="005C57C2" w:rsidRPr="004A3B50">
        <w:t xml:space="preserve"> subsequently</w:t>
      </w:r>
      <w:r w:rsidR="00B64B8A" w:rsidRPr="004A3B50">
        <w:t xml:space="preserve"> </w:t>
      </w:r>
      <w:r w:rsidR="00FD5108" w:rsidRPr="004A3B50">
        <w:t xml:space="preserve">follow this multi-level approach and </w:t>
      </w:r>
      <w:r w:rsidR="00B64B8A" w:rsidRPr="004A3B50">
        <w:t xml:space="preserve">introduce </w:t>
      </w:r>
      <w:r w:rsidR="00CC753E" w:rsidRPr="004A3B50">
        <w:t xml:space="preserve">the </w:t>
      </w:r>
      <w:r w:rsidR="00B64B8A" w:rsidRPr="004A3B50">
        <w:t>emerging propositions</w:t>
      </w:r>
      <w:r w:rsidR="00CC753E" w:rsidRPr="004A3B50">
        <w:t xml:space="preserve"> that</w:t>
      </w:r>
      <w:r w:rsidR="00B64B8A" w:rsidRPr="004A3B50">
        <w:t xml:space="preserve"> </w:t>
      </w:r>
      <w:r w:rsidR="00CC753E" w:rsidRPr="004A3B50">
        <w:t xml:space="preserve">guide </w:t>
      </w:r>
      <w:r w:rsidR="00B64B8A" w:rsidRPr="004A3B50">
        <w:t xml:space="preserve">our framework, starting with the inter-organizational view. </w:t>
      </w:r>
    </w:p>
    <w:p w14:paraId="4D314568" w14:textId="77777777" w:rsidR="00006182" w:rsidRPr="004A3B50" w:rsidRDefault="00006182" w:rsidP="00006182">
      <w:pPr>
        <w:pStyle w:val="Heading2"/>
      </w:pPr>
      <w:r w:rsidRPr="004A3B50">
        <w:t>Intra</w:t>
      </w:r>
      <w:r w:rsidR="00461301" w:rsidRPr="004A3B50">
        <w:t>-</w:t>
      </w:r>
      <w:r w:rsidR="00CC753E" w:rsidRPr="004A3B50">
        <w:t>o</w:t>
      </w:r>
      <w:r w:rsidR="00461301" w:rsidRPr="004A3B50">
        <w:t>rganizational Fairness</w:t>
      </w:r>
    </w:p>
    <w:p w14:paraId="764087BD" w14:textId="16D1BDBB" w:rsidR="00F53CC8" w:rsidRPr="004A3B50" w:rsidRDefault="000F720A" w:rsidP="0034216B">
      <w:pPr>
        <w:rPr>
          <w:rFonts w:eastAsia="Times New Roman" w:cs="Times New Roman"/>
          <w:szCs w:val="24"/>
          <w:lang w:eastAsia="zh-CN"/>
        </w:rPr>
      </w:pPr>
      <w:r w:rsidRPr="004A3B50">
        <w:t xml:space="preserve">Derived </w:t>
      </w:r>
      <w:r w:rsidR="00473DA2" w:rsidRPr="004A3B50">
        <w:t>from organizational research, p</w:t>
      </w:r>
      <w:r w:rsidR="00F53CC8" w:rsidRPr="004A3B50">
        <w:t xml:space="preserve">art </w:t>
      </w:r>
      <w:r w:rsidR="00AE2C2C" w:rsidRPr="004A3B50">
        <w:t xml:space="preserve">1 </w:t>
      </w:r>
      <w:r w:rsidR="00F53CC8" w:rsidRPr="004A3B50">
        <w:t>of our model highlights the strong association</w:t>
      </w:r>
      <w:r w:rsidR="00AE2C2C" w:rsidRPr="004A3B50">
        <w:t>s</w:t>
      </w:r>
      <w:r w:rsidR="00F53CC8" w:rsidRPr="004A3B50">
        <w:t xml:space="preserve"> </w:t>
      </w:r>
      <w:r w:rsidR="00AE2C2C" w:rsidRPr="004A3B50">
        <w:t xml:space="preserve">of </w:t>
      </w:r>
      <w:r w:rsidR="00F53CC8" w:rsidRPr="004A3B50">
        <w:t xml:space="preserve">both distributive justice and procedural justice </w:t>
      </w:r>
      <w:r w:rsidR="00AE2C2C" w:rsidRPr="004A3B50">
        <w:t xml:space="preserve">to </w:t>
      </w:r>
      <w:r w:rsidR="00F53CC8" w:rsidRPr="004A3B50">
        <w:t>fairness perception</w:t>
      </w:r>
      <w:r w:rsidR="00AE2C2C" w:rsidRPr="004A3B50">
        <w:t>s</w:t>
      </w:r>
      <w:r w:rsidR="00F53CC8" w:rsidRPr="004A3B50">
        <w:t xml:space="preserve">. </w:t>
      </w:r>
      <w:r w:rsidR="00F53CC8" w:rsidRPr="004A3B50">
        <w:rPr>
          <w:i/>
        </w:rPr>
        <w:t>Distributive justice</w:t>
      </w:r>
      <w:r w:rsidR="00F53CC8" w:rsidRPr="004A3B50">
        <w:t xml:space="preserve"> </w:t>
      </w:r>
      <w:r w:rsidR="006153EC" w:rsidRPr="004A3B50">
        <w:t xml:space="preserve">here </w:t>
      </w:r>
      <w:r w:rsidR="00F53CC8" w:rsidRPr="004A3B50">
        <w:t>refers to the perceived fairness of the amounts of compensation employees receive</w:t>
      </w:r>
      <w:r w:rsidR="006153EC" w:rsidRPr="004A3B50">
        <w:t>, while</w:t>
      </w:r>
      <w:r w:rsidR="00F53CC8" w:rsidRPr="004A3B50">
        <w:t xml:space="preserve"> </w:t>
      </w:r>
      <w:r w:rsidR="00F53CC8" w:rsidRPr="004A3B50">
        <w:rPr>
          <w:i/>
        </w:rPr>
        <w:t>procedural justice</w:t>
      </w:r>
      <w:r w:rsidR="00F53CC8" w:rsidRPr="004A3B50">
        <w:t xml:space="preserve"> refers to the perceived fairness of the means used to determine th</w:t>
      </w:r>
      <w:r w:rsidR="006153EC" w:rsidRPr="004A3B50">
        <w:t>e</w:t>
      </w:r>
      <w:r w:rsidR="00F53CC8" w:rsidRPr="004A3B50">
        <w:t xml:space="preserve">se amounts </w:t>
      </w:r>
      <w:r w:rsidR="00F53CC8" w:rsidRPr="004A3B50">
        <w:fldChar w:fldCharType="begin"/>
      </w:r>
      <w:r w:rsidR="007D64BD" w:rsidRPr="004A3B50">
        <w:instrText xml:space="preserve"> ADDIN EN.CITE &lt;EndNote&gt;&lt;Cite&gt;&lt;Author&gt;Folger&lt;/Author&gt;&lt;Year&gt;1989&lt;/Year&gt;&lt;RecNum&gt;43&lt;/RecNum&gt;&lt;DisplayText&gt;(Folger and Konovsky, 1989)&lt;/DisplayText&gt;&lt;record&gt;&lt;rec-number&gt;43&lt;/rec-number&gt;&lt;foreign-keys&gt;&lt;key app="EN" db-id="e5a2p2xsraep0ge2wzp59zsvs0dd9x0expxr" timestamp="1427367664"&gt;43&lt;/key&gt;&lt;/foreign-keys&gt;&lt;ref-type name="Journal Article"&gt;17&lt;/ref-type&gt;&lt;contributors&gt;&lt;authors&gt;&lt;author&gt;Folger, R.&lt;/author&gt;&lt;author&gt;Konovsky, M. A.&lt;/author&gt;&lt;/authors&gt;&lt;/contributors&gt;&lt;titles&gt;&lt;title&gt;Effects of procedural and distributive justice on reactions to pay raise decisions&lt;/title&gt;&lt;secondary-title&gt;Academy of Management Journal&lt;/secondary-title&gt;&lt;/titles&gt;&lt;periodical&gt;&lt;full-title&gt;Academy of Management Journal&lt;/full-title&gt;&lt;/periodical&gt;&lt;pages&gt;115-130&lt;/pages&gt;&lt;volume&gt;32&lt;/volume&gt;&lt;number&gt;1&lt;/number&gt;&lt;dates&gt;&lt;year&gt;1989&lt;/year&gt;&lt;/dates&gt;&lt;urls&gt;&lt;/urls&gt;&lt;/record&gt;&lt;/Cite&gt;&lt;/EndNote&gt;</w:instrText>
      </w:r>
      <w:r w:rsidR="00F53CC8" w:rsidRPr="004A3B50">
        <w:fldChar w:fldCharType="separate"/>
      </w:r>
      <w:r w:rsidR="009A29DC" w:rsidRPr="004A3B50">
        <w:rPr>
          <w:noProof/>
        </w:rPr>
        <w:t>(</w:t>
      </w:r>
      <w:hyperlink w:anchor="_ENREF_58" w:tooltip="Folger, 1989 #43" w:history="1">
        <w:r w:rsidR="004A3B50" w:rsidRPr="004A3B50">
          <w:rPr>
            <w:noProof/>
          </w:rPr>
          <w:t>Folger and Konovsky, 1989</w:t>
        </w:r>
      </w:hyperlink>
      <w:r w:rsidR="009A29DC" w:rsidRPr="004A3B50">
        <w:rPr>
          <w:noProof/>
        </w:rPr>
        <w:t>)</w:t>
      </w:r>
      <w:r w:rsidR="00F53CC8" w:rsidRPr="004A3B50">
        <w:fldChar w:fldCharType="end"/>
      </w:r>
      <w:r w:rsidR="00F53CC8" w:rsidRPr="004A3B50">
        <w:t>.</w:t>
      </w:r>
      <w:r w:rsidR="0034216B" w:rsidRPr="004A3B50">
        <w:t xml:space="preserve"> The impact</w:t>
      </w:r>
      <w:r w:rsidR="006153EC" w:rsidRPr="004A3B50">
        <w:t>s</w:t>
      </w:r>
      <w:r w:rsidR="0034216B" w:rsidRPr="004A3B50">
        <w:t xml:space="preserve"> of fairness perception on employees attitudes and </w:t>
      </w:r>
      <w:r w:rsidR="006153EC" w:rsidRPr="004A3B50">
        <w:t xml:space="preserve">de facto </w:t>
      </w:r>
      <w:r w:rsidR="0034216B" w:rsidRPr="004A3B50">
        <w:t xml:space="preserve">behaviors </w:t>
      </w:r>
      <w:r w:rsidR="00D56993" w:rsidRPr="004A3B50">
        <w:t xml:space="preserve">are </w:t>
      </w:r>
      <w:r w:rsidR="0034216B" w:rsidRPr="004A3B50">
        <w:t xml:space="preserve">well documented </w:t>
      </w:r>
      <w:r w:rsidR="00A15F4D" w:rsidRPr="004A3B50">
        <w:fldChar w:fldCharType="begin">
          <w:fldData xml:space="preserve">PEVuZE5vdGU+PENpdGU+PEF1dGhvcj5EZSBDcmVtZXI8L0F1dGhvcj48WWVhcj4yMDEwPC9ZZWFy
PjxSZWNOdW0+MTAxPC9SZWNOdW0+PERpc3BsYXlUZXh0PihEZSBDcmVtZXIgZXQgYWwuLCAyMDEw
OyBHb2xkbWFuIGFuZCBDcm9wYW56YW5vLCAyMDE1KTwvRGlzcGxheVRleHQ+PHJlY29yZD48cmVj
LW51bWJlcj4xMDE8L3JlYy1udW1iZXI+PGZvcmVpZ24ta2V5cz48a2V5IGFwcD0iRU4iIGRiLWlk
PSJlNWEycDJ4c3JhZXAwZ2Uyd3pwNTl6c3ZzMGRkOXgwZXhweHIiIHRpbWVzdGFtcD0iMTQ2NTQ3
NTExOSI+MTAxPC9rZXk+PC9mb3JlaWduLWtleXM+PHJlZi10eXBlIG5hbWU9IkpvdXJuYWwgQXJ0
aWNsZSI+MTc8L3JlZi10eXBlPjxjb250cmlidXRvcnM+PGF1dGhvcnM+PGF1dGhvcj5EZSBDcmVt
ZXIsIERhdmlkPC9hdXRob3I+PGF1dGhvcj5Ccm9ja25lciwgSm9lbDwvYXV0aG9yPjxhdXRob3I+
RmlzaG1hbiwgQXJpZWw8L2F1dGhvcj48YXV0aG9yPlZhbiBEaWprZSwgTWFyaXVzPC9hdXRob3I+
PGF1dGhvcj5WYW4gT2xmZmVuLCBXb29keTwvYXV0aG9yPjxhdXRob3I+TWF5ZXIsIERhdmlkIE0u
PC9hdXRob3I+PC9hdXRob3JzPjwvY29udHJpYnV0b3JzPjxhdXRoLWFkZHJlc3M+RGUgQ3JlbWVy
LCBEYXZpZDogUm90dGVyZGFtIFNjaG9vbCBvZiBNYW5hZ2VtZW50LCBFcmFzbXVzIENlbnRyZSBv
ZiBCZWhhdmlvcmFsIEV0aGljcywgRXJhc211cyBVbml2ZXJzaXR5LCBCdXJnZW1lZXN0ZXIgT3Vk
bGFhbiA1MCwgUm90dGVyZGFtLCBOZXRoZXJsYW5kcywgMzA2MiBQQSwgZGRlY3JlbWVyQHJzbS5u
bDwvYXV0aC1hZGRyZXNzPjx0aXRsZXM+PHRpdGxlPldoZW4gZG8gcHJvY2VkdXJhbCBmYWlybmVz
cyBhbmQgb3V0Y29tZSBmYWlybmVzcyBpbnRlcmFjdCB0byBpbmZsdWVuY2UgZW1wbG95ZWVz4oCZ
IHdvcmsgYXR0aXR1ZGVzIGFuZCBiZWhhdmlvcnM/IFRoZSBtb2RlcmF0aW5nIGVmZmVjdCBvZiB1
bmNlcnRhaW50eTwvdGl0bGU+PHNlY29uZGFyeS10aXRsZT5Kb3VybmFsIG9mIEFwcGxpZWQgUHN5
Y2hvbG9neTwvc2Vjb25kYXJ5LXRpdGxlPjwvdGl0bGVzPjxwZXJpb2RpY2FsPjxmdWxsLXRpdGxl
PkpvdXJuYWwgb2YgQXBwbGllZCBQc3ljaG9sb2d5PC9mdWxsLXRpdGxlPjwvcGVyaW9kaWNhbD48
cGFnZXM+MjkxLTMwNDwvcGFnZXM+PHZvbHVtZT45NTwvdm9sdW1lPjxudW1iZXI+MjwvbnVtYmVy
PjxrZXl3b3Jkcz48a2V5d29yZD4qRW1wbG95ZWUgQXR0aXR1ZGVzPC9rZXl3b3JkPjxrZXl3b3Jk
PipPcmdhbml6YXRpb25hbCBCZWhhdmlvcjwva2V5d29yZD48a2V5d29yZD5VbmNlcnRhaW50eTwv
a2V5d29yZD48L2tleXdvcmRzPjxkYXRlcz48eWVhcj4yMDEwPC95ZWFyPjwvZGF0ZXM+PHB1Yi1s
b2NhdGlvbj5VUzwvcHViLWxvY2F0aW9uPjxwdWJsaXNoZXI+QW1lcmljYW4gUHN5Y2hvbG9naWNh
bCBBc3NvY2lhdGlvbjwvcHVibGlzaGVyPjxpc2JuPjE5MzktMTg1NChFbGVjdHJvbmljKTswMDIx
LTkwMTAoUHJpbnQpPC9pc2JuPjx1cmxzPjwvdXJscz48ZWxlY3Ryb25pYy1yZXNvdXJjZS1udW0+
MTAuMTAzNy9hMDAxNzg2NjwvZWxlY3Ryb25pYy1yZXNvdXJjZS1udW0+PC9yZWNvcmQ+PC9DaXRl
PjxDaXRlPjxBdXRob3I+R29sZG1hbjwvQXV0aG9yPjxZZWFyPjIwMTU8L1llYXI+PFJlY051bT4x
NjI8L1JlY051bT48cmVjb3JkPjxyZWMtbnVtYmVyPjE2MjwvcmVjLW51bWJlcj48Zm9yZWlnbi1r
ZXlzPjxrZXkgYXBwPSJFTiIgZGItaWQ9ImU1YTJwMnhzcmFlcDBnZTJ3enA1OXpzdnMwZGQ5eDBl
eHB4ciIgdGltZXN0YW1wPSIxNDczNzg3MzU5Ij4xNjI8L2tleT48L2ZvcmVpZ24ta2V5cz48cmVm
LXR5cGUgbmFtZT0iSm91cm5hbCBBcnRpY2xlIj4xNzwvcmVmLXR5cGU+PGNvbnRyaWJ1dG9ycz48
YXV0aG9ycz48YXV0aG9yPkdvbGRtYW4sIEJhcnJ5PC9hdXRob3I+PGF1dGhvcj5Dcm9wYW56YW5v
LCBSdXNzZWxsPC9hdXRob3I+PC9hdXRob3JzPjwvY29udHJpYnV0b3JzPjx0aXRsZXM+PHRpdGxl
PiZhcG9zO0p1c3RpY2UmYXBvczsgYW5kICZhcG9zO2ZhaXJuZXNzJmFwb3M7IGFyZSBub3QgdGhl
IHNhbWUgdGhpbmc8L3RpdGxlPjxzZWNvbmRhcnktdGl0bGU+Sm91cm5hbCBvZiBPcmdhbml6YXRp
b25hbCBCZWhhdmlvcjwvc2Vjb25kYXJ5LXRpdGxlPjwvdGl0bGVzPjxwZXJpb2RpY2FsPjxmdWxs
LXRpdGxlPkpvdXJuYWwgb2YgT3JnYW5pemF0aW9uYWwgQmVoYXZpb3I8L2Z1bGwtdGl0bGU+PC9w
ZXJpb2RpY2FsPjxwYWdlcz4zMTMtMzE4PC9wYWdlcz48dm9sdW1lPjM2PC92b2x1bWU+PG51bWJl
cj4yPC9udW1iZXI+PGtleXdvcmRzPjxrZXl3b3JkPk9SR0FOSVpBVElPTkFMIGp1c3RpY2U8L2tl
eXdvcmQ+PGtleXdvcmQ+UkVTRUFSQ0g8L2tleXdvcmQ+PGtleXdvcmQ+T1JHQU5JWkFUSU9OQUwg
YmVoYXZpb3I8L2tleXdvcmQ+PGtleXdvcmQ+RkFJUk5FU1M8L2tleXdvcmQ+PGtleXdvcmQ+SlVT
VElDRTwva2V5d29yZD48a2V5d29yZD5DT0RFUyBvZiBldGhpY3M8L2tleXdvcmQ+PGtleXdvcmQ+
bGVnYWwganVzdGljZTwva2V5d29yZD48L2tleXdvcmRzPjxkYXRlcz48eWVhcj4yMDE1PC95ZWFy
PjwvZGF0ZXM+PHB1Ymxpc2hlcj5Kb2huIFdpbGV5ICZhbXA7IFNvbnMsIEluYy48L3B1Ymxpc2hl
cj48aXNibj4wODk0Mzc5NjwvaXNibj48YWNjZXNzaW9uLW51bT4xMDA2OTYyMTM8L2FjY2Vzc2lv
bi1udW0+PHdvcmstdHlwZT5BcnRpY2xlPC93b3JrLXR5cGU+PHVybHM+PHJlbGF0ZWQtdXJscz48
dXJsPmh0dHA6Ly9zZWFyY2guZWJzY29ob3N0LmNvbS9sb2dpbi5hc3B4P2RpcmVjdD10cnVlJmFt
cDtkYj1idGgmYW1wO0FOPTEwMDY5NjIxMyZhbXA7c2l0ZT1laG9zdC1saXZlPC91cmw+PC9yZWxh
dGVkLXVybHM+PC91cmxzPjxlbGVjdHJvbmljLXJlc291cmNlLW51bT4xMC4xMDAyL2pvYi4xOTU2
PC9lbGVjdHJvbmljLXJlc291cmNlLW51bT48cmVtb3RlLWRhdGFiYXNlLW5hbWU+YnRoPC9yZW1v
dGUtZGF0YWJhc2UtbmFtZT48cmVtb3RlLWRhdGFiYXNlLXByb3ZpZGVyPkVCU0NPaG9zdDwvcmVt
b3RlLWRhdGFiYXNlLXByb3ZpZGVyPjwvcmVjb3JkPjwvQ2l0ZT48L0VuZE5vdGU+AG==
</w:fldData>
        </w:fldChar>
      </w:r>
      <w:r w:rsidR="007D64BD" w:rsidRPr="004A3B50">
        <w:instrText xml:space="preserve"> ADDIN EN.CITE </w:instrText>
      </w:r>
      <w:r w:rsidR="007D64BD" w:rsidRPr="004A3B50">
        <w:fldChar w:fldCharType="begin">
          <w:fldData xml:space="preserve">PEVuZE5vdGU+PENpdGU+PEF1dGhvcj5EZSBDcmVtZXI8L0F1dGhvcj48WWVhcj4yMDEwPC9ZZWFy
PjxSZWNOdW0+MTAxPC9SZWNOdW0+PERpc3BsYXlUZXh0PihEZSBDcmVtZXIgZXQgYWwuLCAyMDEw
OyBHb2xkbWFuIGFuZCBDcm9wYW56YW5vLCAyMDE1KTwvRGlzcGxheVRleHQ+PHJlY29yZD48cmVj
LW51bWJlcj4xMDE8L3JlYy1udW1iZXI+PGZvcmVpZ24ta2V5cz48a2V5IGFwcD0iRU4iIGRiLWlk
PSJlNWEycDJ4c3JhZXAwZ2Uyd3pwNTl6c3ZzMGRkOXgwZXhweHIiIHRpbWVzdGFtcD0iMTQ2NTQ3
NTExOSI+MTAxPC9rZXk+PC9mb3JlaWduLWtleXM+PHJlZi10eXBlIG5hbWU9IkpvdXJuYWwgQXJ0
aWNsZSI+MTc8L3JlZi10eXBlPjxjb250cmlidXRvcnM+PGF1dGhvcnM+PGF1dGhvcj5EZSBDcmVt
ZXIsIERhdmlkPC9hdXRob3I+PGF1dGhvcj5Ccm9ja25lciwgSm9lbDwvYXV0aG9yPjxhdXRob3I+
RmlzaG1hbiwgQXJpZWw8L2F1dGhvcj48YXV0aG9yPlZhbiBEaWprZSwgTWFyaXVzPC9hdXRob3I+
PGF1dGhvcj5WYW4gT2xmZmVuLCBXb29keTwvYXV0aG9yPjxhdXRob3I+TWF5ZXIsIERhdmlkIE0u
PC9hdXRob3I+PC9hdXRob3JzPjwvY29udHJpYnV0b3JzPjxhdXRoLWFkZHJlc3M+RGUgQ3JlbWVy
LCBEYXZpZDogUm90dGVyZGFtIFNjaG9vbCBvZiBNYW5hZ2VtZW50LCBFcmFzbXVzIENlbnRyZSBv
ZiBCZWhhdmlvcmFsIEV0aGljcywgRXJhc211cyBVbml2ZXJzaXR5LCBCdXJnZW1lZXN0ZXIgT3Vk
bGFhbiA1MCwgUm90dGVyZGFtLCBOZXRoZXJsYW5kcywgMzA2MiBQQSwgZGRlY3JlbWVyQHJzbS5u
bDwvYXV0aC1hZGRyZXNzPjx0aXRsZXM+PHRpdGxlPldoZW4gZG8gcHJvY2VkdXJhbCBmYWlybmVz
cyBhbmQgb3V0Y29tZSBmYWlybmVzcyBpbnRlcmFjdCB0byBpbmZsdWVuY2UgZW1wbG95ZWVz4oCZ
IHdvcmsgYXR0aXR1ZGVzIGFuZCBiZWhhdmlvcnM/IFRoZSBtb2RlcmF0aW5nIGVmZmVjdCBvZiB1
bmNlcnRhaW50eTwvdGl0bGU+PHNlY29uZGFyeS10aXRsZT5Kb3VybmFsIG9mIEFwcGxpZWQgUHN5
Y2hvbG9neTwvc2Vjb25kYXJ5LXRpdGxlPjwvdGl0bGVzPjxwZXJpb2RpY2FsPjxmdWxsLXRpdGxl
PkpvdXJuYWwgb2YgQXBwbGllZCBQc3ljaG9sb2d5PC9mdWxsLXRpdGxlPjwvcGVyaW9kaWNhbD48
cGFnZXM+MjkxLTMwNDwvcGFnZXM+PHZvbHVtZT45NTwvdm9sdW1lPjxudW1iZXI+MjwvbnVtYmVy
PjxrZXl3b3Jkcz48a2V5d29yZD4qRW1wbG95ZWUgQXR0aXR1ZGVzPC9rZXl3b3JkPjxrZXl3b3Jk
PipPcmdhbml6YXRpb25hbCBCZWhhdmlvcjwva2V5d29yZD48a2V5d29yZD5VbmNlcnRhaW50eTwv
a2V5d29yZD48L2tleXdvcmRzPjxkYXRlcz48eWVhcj4yMDEwPC95ZWFyPjwvZGF0ZXM+PHB1Yi1s
b2NhdGlvbj5VUzwvcHViLWxvY2F0aW9uPjxwdWJsaXNoZXI+QW1lcmljYW4gUHN5Y2hvbG9naWNh
bCBBc3NvY2lhdGlvbjwvcHVibGlzaGVyPjxpc2JuPjE5MzktMTg1NChFbGVjdHJvbmljKTswMDIx
LTkwMTAoUHJpbnQpPC9pc2JuPjx1cmxzPjwvdXJscz48ZWxlY3Ryb25pYy1yZXNvdXJjZS1udW0+
MTAuMTAzNy9hMDAxNzg2NjwvZWxlY3Ryb25pYy1yZXNvdXJjZS1udW0+PC9yZWNvcmQ+PC9DaXRl
PjxDaXRlPjxBdXRob3I+R29sZG1hbjwvQXV0aG9yPjxZZWFyPjIwMTU8L1llYXI+PFJlY051bT4x
NjI8L1JlY051bT48cmVjb3JkPjxyZWMtbnVtYmVyPjE2MjwvcmVjLW51bWJlcj48Zm9yZWlnbi1r
ZXlzPjxrZXkgYXBwPSJFTiIgZGItaWQ9ImU1YTJwMnhzcmFlcDBnZTJ3enA1OXpzdnMwZGQ5eDBl
eHB4ciIgdGltZXN0YW1wPSIxNDczNzg3MzU5Ij4xNjI8L2tleT48L2ZvcmVpZ24ta2V5cz48cmVm
LXR5cGUgbmFtZT0iSm91cm5hbCBBcnRpY2xlIj4xNzwvcmVmLXR5cGU+PGNvbnRyaWJ1dG9ycz48
YXV0aG9ycz48YXV0aG9yPkdvbGRtYW4sIEJhcnJ5PC9hdXRob3I+PGF1dGhvcj5Dcm9wYW56YW5v
LCBSdXNzZWxsPC9hdXRob3I+PC9hdXRob3JzPjwvY29udHJpYnV0b3JzPjx0aXRsZXM+PHRpdGxl
PiZhcG9zO0p1c3RpY2UmYXBvczsgYW5kICZhcG9zO2ZhaXJuZXNzJmFwb3M7IGFyZSBub3QgdGhl
IHNhbWUgdGhpbmc8L3RpdGxlPjxzZWNvbmRhcnktdGl0bGU+Sm91cm5hbCBvZiBPcmdhbml6YXRp
b25hbCBCZWhhdmlvcjwvc2Vjb25kYXJ5LXRpdGxlPjwvdGl0bGVzPjxwZXJpb2RpY2FsPjxmdWxs
LXRpdGxlPkpvdXJuYWwgb2YgT3JnYW5pemF0aW9uYWwgQmVoYXZpb3I8L2Z1bGwtdGl0bGU+PC9w
ZXJpb2RpY2FsPjxwYWdlcz4zMTMtMzE4PC9wYWdlcz48dm9sdW1lPjM2PC92b2x1bWU+PG51bWJl
cj4yPC9udW1iZXI+PGtleXdvcmRzPjxrZXl3b3JkPk9SR0FOSVpBVElPTkFMIGp1c3RpY2U8L2tl
eXdvcmQ+PGtleXdvcmQ+UkVTRUFSQ0g8L2tleXdvcmQ+PGtleXdvcmQ+T1JHQU5JWkFUSU9OQUwg
YmVoYXZpb3I8L2tleXdvcmQ+PGtleXdvcmQ+RkFJUk5FU1M8L2tleXdvcmQ+PGtleXdvcmQ+SlVT
VElDRTwva2V5d29yZD48a2V5d29yZD5DT0RFUyBvZiBldGhpY3M8L2tleXdvcmQ+PGtleXdvcmQ+
bGVnYWwganVzdGljZTwva2V5d29yZD48L2tleXdvcmRzPjxkYXRlcz48eWVhcj4yMDE1PC95ZWFy
PjwvZGF0ZXM+PHB1Ymxpc2hlcj5Kb2huIFdpbGV5ICZhbXA7IFNvbnMsIEluYy48L3B1Ymxpc2hl
cj48aXNibj4wODk0Mzc5NjwvaXNibj48YWNjZXNzaW9uLW51bT4xMDA2OTYyMTM8L2FjY2Vzc2lv
bi1udW0+PHdvcmstdHlwZT5BcnRpY2xlPC93b3JrLXR5cGU+PHVybHM+PHJlbGF0ZWQtdXJscz48
dXJsPmh0dHA6Ly9zZWFyY2guZWJzY29ob3N0LmNvbS9sb2dpbi5hc3B4P2RpcmVjdD10cnVlJmFt
cDtkYj1idGgmYW1wO0FOPTEwMDY5NjIxMyZhbXA7c2l0ZT1laG9zdC1saXZlPC91cmw+PC9yZWxh
dGVkLXVybHM+PC91cmxzPjxlbGVjdHJvbmljLXJlc291cmNlLW51bT4xMC4xMDAyL2pvYi4xOTU2
PC9lbGVjdHJvbmljLXJlc291cmNlLW51bT48cmVtb3RlLWRhdGFiYXNlLW5hbWU+YnRoPC9yZW1v
dGUtZGF0YWJhc2UtbmFtZT48cmVtb3RlLWRhdGFiYXNlLXByb3ZpZGVyPkVCU0NPaG9zdDwvcmVt
b3RlLWRhdGFiYXNlLXByb3ZpZGVyPjwvcmVjb3JkPjwvQ2l0ZT48L0VuZE5vdGU+AG==
</w:fldData>
        </w:fldChar>
      </w:r>
      <w:r w:rsidR="007D64BD" w:rsidRPr="004A3B50">
        <w:instrText xml:space="preserve"> ADDIN EN.CITE.DATA </w:instrText>
      </w:r>
      <w:r w:rsidR="007D64BD" w:rsidRPr="004A3B50">
        <w:fldChar w:fldCharType="end"/>
      </w:r>
      <w:r w:rsidR="00A15F4D" w:rsidRPr="004A3B50">
        <w:fldChar w:fldCharType="separate"/>
      </w:r>
      <w:r w:rsidR="009A29DC" w:rsidRPr="004A3B50">
        <w:rPr>
          <w:noProof/>
        </w:rPr>
        <w:t>(</w:t>
      </w:r>
      <w:hyperlink w:anchor="_ENREF_47" w:tooltip="De Cremer, 2010 #101" w:history="1">
        <w:r w:rsidR="004A3B50" w:rsidRPr="004A3B50">
          <w:rPr>
            <w:noProof/>
          </w:rPr>
          <w:t>De Cremer et al., 2010</w:t>
        </w:r>
      </w:hyperlink>
      <w:r w:rsidR="009A29DC" w:rsidRPr="004A3B50">
        <w:rPr>
          <w:noProof/>
        </w:rPr>
        <w:t xml:space="preserve">; </w:t>
      </w:r>
      <w:hyperlink w:anchor="_ENREF_66" w:tooltip="Goldman, 2015 #162" w:history="1">
        <w:r w:rsidR="004A3B50" w:rsidRPr="004A3B50">
          <w:rPr>
            <w:noProof/>
          </w:rPr>
          <w:t>Goldman and Cropanzano, 2015</w:t>
        </w:r>
      </w:hyperlink>
      <w:r w:rsidR="009A29DC" w:rsidRPr="004A3B50">
        <w:rPr>
          <w:noProof/>
        </w:rPr>
        <w:t>)</w:t>
      </w:r>
      <w:r w:rsidR="00A15F4D" w:rsidRPr="004A3B50">
        <w:fldChar w:fldCharType="end"/>
      </w:r>
      <w:r w:rsidR="0034216B" w:rsidRPr="004A3B50">
        <w:t>, and this is valid across geographies</w:t>
      </w:r>
      <w:r w:rsidR="00A15F4D" w:rsidRPr="004A3B50">
        <w:t xml:space="preserve"> </w:t>
      </w:r>
      <w:r w:rsidR="003A4057" w:rsidRPr="004A3B50">
        <w:fldChar w:fldCharType="begin"/>
      </w:r>
      <w:r w:rsidR="007D64BD" w:rsidRPr="004A3B50">
        <w:instrText xml:space="preserve"> ADDIN EN.CITE &lt;EndNote&gt;&lt;Cite&gt;&lt;Author&gt;Salleh&lt;/Author&gt;&lt;Year&gt;2013&lt;/Year&gt;&lt;RecNum&gt;102&lt;/RecNum&gt;&lt;Prefix&gt;e.g.`, &lt;/Prefix&gt;&lt;DisplayText&gt;(e.g., Salleh et al., 2013)&lt;/DisplayText&gt;&lt;record&gt;&lt;rec-number&gt;102&lt;/rec-number&gt;&lt;foreign-keys&gt;&lt;key app="EN" db-id="e5a2p2xsraep0ge2wzp59zsvs0dd9x0expxr" timestamp="1465476230"&gt;102&lt;/key&gt;&lt;/foreign-keys&gt;&lt;ref-type name="Journal Article"&gt;17&lt;/ref-type&gt;&lt;contributors&gt;&lt;authors&gt;&lt;author&gt;Salleh, M.&lt;/author&gt;&lt;author&gt;Amin, A.&lt;/author&gt;&lt;author&gt;Muda, S.&lt;/author&gt;&lt;author&gt;Halim, M. A. S. A.&lt;/author&gt;&lt;/authors&gt;&lt;/contributors&gt;&lt;titles&gt;&lt;title&gt;Fairness of performance appraisal and organizational commitment&lt;/title&gt;&lt;secondary-title&gt;Asian Social Science&lt;/secondary-title&gt;&lt;/titles&gt;&lt;periodical&gt;&lt;full-title&gt;Asian Social Science&lt;/full-title&gt;&lt;/periodical&gt;&lt;pages&gt;121-128&lt;/pages&gt;&lt;volume&gt;9&lt;/volume&gt;&lt;number&gt;2&lt;/number&gt;&lt;dates&gt;&lt;year&gt;2013&lt;/year&gt;&lt;/dates&gt;&lt;urls&gt;&lt;/urls&gt;&lt;/record&gt;&lt;/Cite&gt;&lt;/EndNote&gt;</w:instrText>
      </w:r>
      <w:r w:rsidR="003A4057" w:rsidRPr="004A3B50">
        <w:fldChar w:fldCharType="separate"/>
      </w:r>
      <w:r w:rsidR="009A29DC" w:rsidRPr="004A3B50">
        <w:rPr>
          <w:noProof/>
        </w:rPr>
        <w:t>(</w:t>
      </w:r>
      <w:hyperlink w:anchor="_ENREF_144" w:tooltip="Salleh, 2013 #102" w:history="1">
        <w:r w:rsidR="004A3B50" w:rsidRPr="004A3B50">
          <w:rPr>
            <w:noProof/>
          </w:rPr>
          <w:t>e.g., Salleh et al., 2013</w:t>
        </w:r>
      </w:hyperlink>
      <w:r w:rsidR="009A29DC" w:rsidRPr="004A3B50">
        <w:rPr>
          <w:noProof/>
        </w:rPr>
        <w:t>)</w:t>
      </w:r>
      <w:r w:rsidR="003A4057" w:rsidRPr="004A3B50">
        <w:fldChar w:fldCharType="end"/>
      </w:r>
      <w:r w:rsidR="0034216B" w:rsidRPr="004A3B50">
        <w:t>. The impact</w:t>
      </w:r>
      <w:r w:rsidR="003B0AAB" w:rsidRPr="004A3B50">
        <w:t>s</w:t>
      </w:r>
      <w:r w:rsidR="0034216B" w:rsidRPr="004A3B50">
        <w:t xml:space="preserve"> may be moderated by various factors </w:t>
      </w:r>
      <w:r w:rsidR="003A4057" w:rsidRPr="004A3B50">
        <w:fldChar w:fldCharType="begin"/>
      </w:r>
      <w:r w:rsidR="007D64BD" w:rsidRPr="004A3B50">
        <w:instrText xml:space="preserve"> ADDIN EN.CITE &lt;EndNote&gt;&lt;Cite&gt;&lt;Author&gt;De Cremer&lt;/Author&gt;&lt;Year&gt;2010&lt;/Year&gt;&lt;RecNum&gt;101&lt;/RecNum&gt;&lt;DisplayText&gt;(De Cremer et al., 2010)&lt;/DisplayText&gt;&lt;record&gt;&lt;rec-number&gt;101&lt;/rec-number&gt;&lt;foreign-keys&gt;&lt;key app="EN" db-id="e5a2p2xsraep0ge2wzp59zsvs0dd9x0expxr" timestamp="1465475119"&gt;101&lt;/key&gt;&lt;/foreign-keys&gt;&lt;ref-type name="Journal Article"&gt;17&lt;/ref-type&gt;&lt;contributors&gt;&lt;authors&gt;&lt;author&gt;De Cremer, David&lt;/author&gt;&lt;author&gt;Brockner, Joel&lt;/author&gt;&lt;author&gt;Fishman, Ariel&lt;/author&gt;&lt;author&gt;Van Dijke, Marius&lt;/author&gt;&lt;author&gt;Van Olffen, Woody&lt;/author&gt;&lt;author&gt;Mayer, David M.&lt;/author&gt;&lt;/authors&gt;&lt;/contributors&gt;&lt;auth-address&gt;De Cremer, David: Rotterdam School of Management, Erasmus Centre of Behavioral Ethics, Erasmus University, Burgemeester Oudlaan 50, Rotterdam, Netherlands, 3062 PA, ddecremer@rsm.nl&lt;/auth-address&gt;&lt;titles&gt;&lt;title&gt;When do procedural fairness and outcome fairness interact to influence employees’ work attitudes and behaviors? The moderating effect of uncertainty&lt;/title&gt;&lt;secondary-title&gt;Journal of Applied Psychology&lt;/secondary-title&gt;&lt;/titles&gt;&lt;periodical&gt;&lt;full-title&gt;Journal of Applied Psychology&lt;/full-title&gt;&lt;/periodical&gt;&lt;pages&gt;291-304&lt;/pages&gt;&lt;volume&gt;95&lt;/volume&gt;&lt;number&gt;2&lt;/number&gt;&lt;keywords&gt;&lt;keyword&gt;*Employee Attitudes&lt;/keyword&gt;&lt;keyword&gt;*Organizational Behavior&lt;/keyword&gt;&lt;keyword&gt;Uncertainty&lt;/keyword&gt;&lt;/keywords&gt;&lt;dates&gt;&lt;year&gt;2010&lt;/year&gt;&lt;/dates&gt;&lt;pub-location&gt;US&lt;/pub-location&gt;&lt;publisher&gt;American Psychological Association&lt;/publisher&gt;&lt;isbn&gt;1939-1854(Electronic);0021-9010(Print)&lt;/isbn&gt;&lt;urls&gt;&lt;/urls&gt;&lt;electronic-resource-num&gt;10.1037/a0017866&lt;/electronic-resource-num&gt;&lt;/record&gt;&lt;/Cite&gt;&lt;/EndNote&gt;</w:instrText>
      </w:r>
      <w:r w:rsidR="003A4057" w:rsidRPr="004A3B50">
        <w:fldChar w:fldCharType="separate"/>
      </w:r>
      <w:r w:rsidR="00213C8F" w:rsidRPr="004A3B50">
        <w:rPr>
          <w:noProof/>
        </w:rPr>
        <w:t>(</w:t>
      </w:r>
      <w:hyperlink w:anchor="_ENREF_47" w:tooltip="De Cremer, 2010 #101" w:history="1">
        <w:r w:rsidR="004A3B50" w:rsidRPr="004A3B50">
          <w:rPr>
            <w:noProof/>
          </w:rPr>
          <w:t>De Cremer et al., 2010</w:t>
        </w:r>
      </w:hyperlink>
      <w:r w:rsidR="00213C8F" w:rsidRPr="004A3B50">
        <w:rPr>
          <w:noProof/>
        </w:rPr>
        <w:t>)</w:t>
      </w:r>
      <w:r w:rsidR="003A4057" w:rsidRPr="004A3B50">
        <w:fldChar w:fldCharType="end"/>
      </w:r>
      <w:r w:rsidR="0034216B" w:rsidRPr="004A3B50">
        <w:rPr>
          <w:rFonts w:eastAsia="Times New Roman" w:cs="Times New Roman"/>
          <w:szCs w:val="24"/>
          <w:lang w:eastAsia="zh-CN"/>
        </w:rPr>
        <w:t>.</w:t>
      </w:r>
    </w:p>
    <w:p w14:paraId="34F5F85E" w14:textId="7B4DFAA8" w:rsidR="0081766E" w:rsidRPr="004A3B50" w:rsidRDefault="00891EA9" w:rsidP="00C864AE">
      <w:pPr>
        <w:rPr>
          <w:rFonts w:eastAsia="Times New Roman" w:cs="Times New Roman"/>
          <w:szCs w:val="24"/>
          <w:lang w:eastAsia="zh-CN"/>
        </w:rPr>
      </w:pPr>
      <w:r w:rsidRPr="004A3B50">
        <w:t xml:space="preserve">An </w:t>
      </w:r>
      <w:r w:rsidR="0034216B" w:rsidRPr="004A3B50">
        <w:t xml:space="preserve">example </w:t>
      </w:r>
      <w:r w:rsidR="00B14DD1" w:rsidRPr="004A3B50">
        <w:t xml:space="preserve">that </w:t>
      </w:r>
      <w:r w:rsidRPr="004A3B50">
        <w:t xml:space="preserve">shows </w:t>
      </w:r>
      <w:r w:rsidR="0034216B" w:rsidRPr="004A3B50">
        <w:t xml:space="preserve">how the impact is </w:t>
      </w:r>
      <w:r w:rsidR="00B14DD1" w:rsidRPr="004A3B50">
        <w:t>transformed</w:t>
      </w:r>
      <w:r w:rsidR="0034216B" w:rsidRPr="004A3B50">
        <w:t xml:space="preserve"> is the </w:t>
      </w:r>
      <w:r w:rsidR="003B35C8" w:rsidRPr="004A3B50">
        <w:t>role</w:t>
      </w:r>
      <w:r w:rsidR="0034216B" w:rsidRPr="004A3B50">
        <w:t xml:space="preserve"> of trust. </w:t>
      </w:r>
      <w:r w:rsidR="00324292" w:rsidRPr="004A3B50">
        <w:rPr>
          <w:rFonts w:eastAsiaTheme="minorEastAsia" w:cs="Times New Roman"/>
          <w:szCs w:val="24"/>
          <w:lang w:eastAsia="de-DE"/>
        </w:rPr>
        <w:t xml:space="preserve">The term </w:t>
      </w:r>
      <w:r w:rsidR="0064636E" w:rsidRPr="004A3B50">
        <w:rPr>
          <w:rFonts w:eastAsiaTheme="minorEastAsia" w:cs="Times New Roman"/>
          <w:szCs w:val="24"/>
          <w:lang w:eastAsia="de-DE"/>
        </w:rPr>
        <w:t>‘</w:t>
      </w:r>
      <w:r w:rsidR="00324292" w:rsidRPr="004A3B50">
        <w:rPr>
          <w:rFonts w:eastAsiaTheme="minorEastAsia" w:cs="Times New Roman"/>
          <w:szCs w:val="24"/>
          <w:lang w:eastAsia="de-DE"/>
        </w:rPr>
        <w:t>culture of trust</w:t>
      </w:r>
      <w:r w:rsidR="0064636E" w:rsidRPr="004A3B50">
        <w:rPr>
          <w:rFonts w:eastAsiaTheme="minorEastAsia" w:cs="Times New Roman"/>
          <w:szCs w:val="24"/>
          <w:lang w:eastAsia="de-DE"/>
        </w:rPr>
        <w:t>’</w:t>
      </w:r>
      <w:r w:rsidR="00324292" w:rsidRPr="004A3B50">
        <w:rPr>
          <w:rFonts w:eastAsiaTheme="minorEastAsia" w:cs="Times New Roman"/>
          <w:szCs w:val="24"/>
          <w:lang w:eastAsia="de-DE"/>
        </w:rPr>
        <w:t xml:space="preserve"> refers to “the pattern of shared values and beliefs that help individuals understand organizational functioning and </w:t>
      </w:r>
      <w:r w:rsidR="0064636E" w:rsidRPr="004A3B50">
        <w:rPr>
          <w:rFonts w:eastAsiaTheme="minorEastAsia" w:cs="Times New Roman"/>
          <w:szCs w:val="24"/>
          <w:lang w:eastAsia="de-DE"/>
        </w:rPr>
        <w:t xml:space="preserve">thus </w:t>
      </w:r>
      <w:r w:rsidR="00324292" w:rsidRPr="004A3B50">
        <w:rPr>
          <w:rFonts w:eastAsiaTheme="minorEastAsia" w:cs="Times New Roman"/>
          <w:szCs w:val="24"/>
          <w:lang w:eastAsia="de-DE"/>
        </w:rPr>
        <w:t>provide</w:t>
      </w:r>
      <w:r w:rsidR="0064636E" w:rsidRPr="004A3B50">
        <w:rPr>
          <w:rFonts w:eastAsiaTheme="minorEastAsia" w:cs="Times New Roman"/>
          <w:szCs w:val="24"/>
          <w:lang w:eastAsia="de-DE"/>
        </w:rPr>
        <w:t xml:space="preserve"> them</w:t>
      </w:r>
      <w:r w:rsidR="00324292" w:rsidRPr="004A3B50">
        <w:rPr>
          <w:rFonts w:eastAsiaTheme="minorEastAsia" w:cs="Times New Roman"/>
          <w:szCs w:val="24"/>
          <w:lang w:eastAsia="de-DE"/>
        </w:rPr>
        <w:t xml:space="preserve"> norms for behavior in the organization” </w:t>
      </w:r>
      <w:r w:rsidR="00324292" w:rsidRPr="004A3B50">
        <w:rPr>
          <w:rFonts w:eastAsiaTheme="minorEastAsia" w:cs="Times New Roman"/>
          <w:szCs w:val="24"/>
          <w:lang w:eastAsia="de-DE"/>
        </w:rPr>
        <w:fldChar w:fldCharType="begin">
          <w:fldData xml:space="preserve">PEVuZE5vdGU+PENpdGU+PEF1dGhvcj5EZXNocGFuZGU8L0F1dGhvcj48WWVhcj4xOTg5PC9ZZWFy
PjxSZWNOdW0+MTY2PC9SZWNOdW0+PFBhZ2VzPjQ8L1BhZ2VzPjxEaXNwbGF5VGV4dD4oRGVzaHBh
bmRlIGFuZCBXZWJzdGVyLCAxOTg5OiA0OyBzZWUgYWxzbyBNb29ybWFuIGV0IGFsLiwgMTk5Myk8
L0Rpc3BsYXlUZXh0PjxyZWNvcmQ+PHJlYy1udW1iZXI+MTY2PC9yZWMtbnVtYmVyPjxmb3JlaWdu
LWtleXM+PGtleSBhcHA9IkVOIiBkYi1pZD0iZTVhMnAyeHNyYWVwMGdlMnd6cDU5enN2czBkZDl4
MGV4cHhyIiB0aW1lc3RhbXA9IjE0OTA4ODEzODIiPjE2Njwva2V5PjwvZm9yZWlnbi1rZXlzPjxy
ZWYtdHlwZSBuYW1lPSJKb3VybmFsIEFydGljbGUiPjE3PC9yZWYtdHlwZT48Y29udHJpYnV0b3Jz
PjxhdXRob3JzPjxhdXRob3I+RGVzaHBhbmRlLCBSb2hpdDwvYXV0aG9yPjxhdXRob3I+V2Vic3Rl
ciwgRnJlZGVyaWNrIEUuPC9hdXRob3I+PC9hdXRob3JzPjwvY29udHJpYnV0b3JzPjx0aXRsZXM+
PHRpdGxlPk9yZ2FuaXphdGlvbmFsIEN1bHR1cmUgYW5kIE1hcmtldGluZzogRGVmaW5pbmcgdGhl
IFJlc2VhcmNoIEFnZW5kYTwvdGl0bGU+PHNlY29uZGFyeS10aXRsZT5Kb3VybmFsIG9mIE1hcmtl
dGluZzwvc2Vjb25kYXJ5LXRpdGxlPjwvdGl0bGVzPjxwZXJpb2RpY2FsPjxmdWxsLXRpdGxlPkpv
dXJuYWwgb2YgTWFya2V0aW5nPC9mdWxsLXRpdGxlPjwvcGVyaW9kaWNhbD48cGFnZXM+My0xNTwv
cGFnZXM+PHZvbHVtZT41Mzwvdm9sdW1lPjxudW1iZXI+MTwvbnVtYmVyPjxkYXRlcz48eWVhcj4x
OTg5PC95ZWFyPjwvZGF0ZXM+PHB1Ymxpc2hlcj5BbWVyaWNhbiBNYXJrZXRpbmcgQXNzb2NpYXRp
b248L3B1Ymxpc2hlcj48aXNibj4wMDIyMjQyOTwvaXNibj48dXJscz48cmVsYXRlZC11cmxzPjx1
cmw+aHR0cDovL3d3dy5qc3Rvci5vcmcvc3RhYmxlLzEyNTE1MjE8L3VybD48L3JlbGF0ZWQtdXJs
cz48L3VybHM+PGN1c3RvbTE+RnVsbCBwdWJsaWNhdGlvbiBkYXRlOiBKYW4uLCAxOTg5PC9jdXN0
b20xPjxlbGVjdHJvbmljLXJlc291cmNlLW51bT4xMC4yMzA3LzEyNTE1MjE8L2VsZWN0cm9uaWMt
cmVzb3VyY2UtbnVtPjwvcmVjb3JkPjwvQ2l0ZT48Q2l0ZT48QXV0aG9yPk1vb3JtYW48L0F1dGhv
cj48WWVhcj4xOTkzPC9ZZWFyPjxSZWNOdW0+MTY1PC9SZWNOdW0+PFByZWZpeD5zZWUgYWxzbyA8
L1ByZWZpeD48cmVjb3JkPjxyZWMtbnVtYmVyPjE2NTwvcmVjLW51bWJlcj48Zm9yZWlnbi1rZXlz
PjxrZXkgYXBwPSJFTiIgZGItaWQ9ImU1YTJwMnhzcmFlcDBnZTJ3enA1OXpzdnMwZGQ5eDBleHB4
ciIgdGltZXN0YW1wPSIxNDkwODgxMzAzIj4xNjU8L2tleT48L2ZvcmVpZ24ta2V5cz48cmVmLXR5
cGUgbmFtZT0iSm91cm5hbCBBcnRpY2xlIj4xNzwvcmVmLXR5cGU+PGNvbnRyaWJ1dG9ycz48YXV0
aG9ycz48YXV0aG9yPk1vb3JtYW4sIENocmlzdGluZTwvYXV0aG9yPjxhdXRob3I+RGVzaHBhbmRl
LFJvaGl0PC9hdXRob3I+PGF1dGhvcj5aYWx0bWFuLCBHZXJhbGQ8L2F1dGhvcj48L2F1dGhvcnM+
PC9jb250cmlidXRvcnM+PHRpdGxlcz48dGl0bGU+RmFjdG9ycyBBZmZlY3RpbmcgVHJ1c3QgaW4g
TWFya2V0IFJlc2VhcmNoIFJlbGF0aW9uc2hpcHM8L3RpdGxlPjxzZWNvbmRhcnktdGl0bGU+Sm91
cm5hbCBvZiBNYXJrZXRpbmc8L3NlY29uZGFyeS10aXRsZT48L3RpdGxlcz48cGVyaW9kaWNhbD48
ZnVsbC10aXRsZT5Kb3VybmFsIG9mIE1hcmtldGluZzwvZnVsbC10aXRsZT48L3BlcmlvZGljYWw+
PHBhZ2VzPjgxLTEwMTwvcGFnZXM+PHZvbHVtZT41Nzwvdm9sdW1lPjxudW1iZXI+MTwvbnVtYmVy
PjxkYXRlcz48eWVhcj4xOTkzPC95ZWFyPjwvZGF0ZXM+PHB1Ymxpc2hlcj5BbWVyaWNhbiBNYXJr
ZXRpbmcgQXNzb2NpYXRpb248L3B1Ymxpc2hlcj48aXNibj4wMDIyMjQyOTwvaXNibj48dXJscz48
cmVsYXRlZC11cmxzPjx1cmw+aHR0cDovL3d3dy5qc3Rvci5vcmcvc3RhYmxlLzEyNTIwNTk8L3Vy
bD48L3JlbGF0ZWQtdXJscz48L3VybHM+PGN1c3RvbTE+RnVsbCBwdWJsaWNhdGlvbiBkYXRlOiBK
YW4uLCAxOTkzPC9jdXN0b20xPjxlbGVjdHJvbmljLXJlc291cmNlLW51bT4xMC4yMzA3LzEyNTIw
NTk8L2VsZWN0cm9uaWMtcmVzb3VyY2UtbnVtPjwvcmVjb3JkPjwvQ2l0ZT48L0VuZE5vdGU+AG==
</w:fldData>
        </w:fldChar>
      </w:r>
      <w:r w:rsidR="00324292" w:rsidRPr="004A3B50">
        <w:rPr>
          <w:rFonts w:eastAsiaTheme="minorEastAsia" w:cs="Times New Roman"/>
          <w:szCs w:val="24"/>
          <w:lang w:eastAsia="de-DE"/>
        </w:rPr>
        <w:instrText xml:space="preserve"> ADDIN EN.CITE </w:instrText>
      </w:r>
      <w:r w:rsidR="00324292" w:rsidRPr="004A3B50">
        <w:rPr>
          <w:rFonts w:eastAsiaTheme="minorEastAsia" w:cs="Times New Roman"/>
          <w:szCs w:val="24"/>
          <w:lang w:eastAsia="de-DE"/>
        </w:rPr>
        <w:fldChar w:fldCharType="begin">
          <w:fldData xml:space="preserve">PEVuZE5vdGU+PENpdGU+PEF1dGhvcj5EZXNocGFuZGU8L0F1dGhvcj48WWVhcj4xOTg5PC9ZZWFy
PjxSZWNOdW0+MTY2PC9SZWNOdW0+PFBhZ2VzPjQ8L1BhZ2VzPjxEaXNwbGF5VGV4dD4oRGVzaHBh
bmRlIGFuZCBXZWJzdGVyLCAxOTg5OiA0OyBzZWUgYWxzbyBNb29ybWFuIGV0IGFsLiwgMTk5Myk8
L0Rpc3BsYXlUZXh0PjxyZWNvcmQ+PHJlYy1udW1iZXI+MTY2PC9yZWMtbnVtYmVyPjxmb3JlaWdu
LWtleXM+PGtleSBhcHA9IkVOIiBkYi1pZD0iZTVhMnAyeHNyYWVwMGdlMnd6cDU5enN2czBkZDl4
MGV4cHhyIiB0aW1lc3RhbXA9IjE0OTA4ODEzODIiPjE2Njwva2V5PjwvZm9yZWlnbi1rZXlzPjxy
ZWYtdHlwZSBuYW1lPSJKb3VybmFsIEFydGljbGUiPjE3PC9yZWYtdHlwZT48Y29udHJpYnV0b3Jz
PjxhdXRob3JzPjxhdXRob3I+RGVzaHBhbmRlLCBSb2hpdDwvYXV0aG9yPjxhdXRob3I+V2Vic3Rl
ciwgRnJlZGVyaWNrIEUuPC9hdXRob3I+PC9hdXRob3JzPjwvY29udHJpYnV0b3JzPjx0aXRsZXM+
PHRpdGxlPk9yZ2FuaXphdGlvbmFsIEN1bHR1cmUgYW5kIE1hcmtldGluZzogRGVmaW5pbmcgdGhl
IFJlc2VhcmNoIEFnZW5kYTwvdGl0bGU+PHNlY29uZGFyeS10aXRsZT5Kb3VybmFsIG9mIE1hcmtl
dGluZzwvc2Vjb25kYXJ5LXRpdGxlPjwvdGl0bGVzPjxwZXJpb2RpY2FsPjxmdWxsLXRpdGxlPkpv
dXJuYWwgb2YgTWFya2V0aW5nPC9mdWxsLXRpdGxlPjwvcGVyaW9kaWNhbD48cGFnZXM+My0xNTwv
cGFnZXM+PHZvbHVtZT41Mzwvdm9sdW1lPjxudW1iZXI+MTwvbnVtYmVyPjxkYXRlcz48eWVhcj4x
OTg5PC95ZWFyPjwvZGF0ZXM+PHB1Ymxpc2hlcj5BbWVyaWNhbiBNYXJrZXRpbmcgQXNzb2NpYXRp
b248L3B1Ymxpc2hlcj48aXNibj4wMDIyMjQyOTwvaXNibj48dXJscz48cmVsYXRlZC11cmxzPjx1
cmw+aHR0cDovL3d3dy5qc3Rvci5vcmcvc3RhYmxlLzEyNTE1MjE8L3VybD48L3JlbGF0ZWQtdXJs
cz48L3VybHM+PGN1c3RvbTE+RnVsbCBwdWJsaWNhdGlvbiBkYXRlOiBKYW4uLCAxOTg5PC9jdXN0
b20xPjxlbGVjdHJvbmljLXJlc291cmNlLW51bT4xMC4yMzA3LzEyNTE1MjE8L2VsZWN0cm9uaWMt
cmVzb3VyY2UtbnVtPjwvcmVjb3JkPjwvQ2l0ZT48Q2l0ZT48QXV0aG9yPk1vb3JtYW48L0F1dGhv
cj48WWVhcj4xOTkzPC9ZZWFyPjxSZWNOdW0+MTY1PC9SZWNOdW0+PFByZWZpeD5zZWUgYWxzbyA8
L1ByZWZpeD48cmVjb3JkPjxyZWMtbnVtYmVyPjE2NTwvcmVjLW51bWJlcj48Zm9yZWlnbi1rZXlz
PjxrZXkgYXBwPSJFTiIgZGItaWQ9ImU1YTJwMnhzcmFlcDBnZTJ3enA1OXpzdnMwZGQ5eDBleHB4
ciIgdGltZXN0YW1wPSIxNDkwODgxMzAzIj4xNjU8L2tleT48L2ZvcmVpZ24ta2V5cz48cmVmLXR5
cGUgbmFtZT0iSm91cm5hbCBBcnRpY2xlIj4xNzwvcmVmLXR5cGU+PGNvbnRyaWJ1dG9ycz48YXV0
aG9ycz48YXV0aG9yPk1vb3JtYW4sIENocmlzdGluZTwvYXV0aG9yPjxhdXRob3I+RGVzaHBhbmRl
LFJvaGl0PC9hdXRob3I+PGF1dGhvcj5aYWx0bWFuLCBHZXJhbGQ8L2F1dGhvcj48L2F1dGhvcnM+
PC9jb250cmlidXRvcnM+PHRpdGxlcz48dGl0bGU+RmFjdG9ycyBBZmZlY3RpbmcgVHJ1c3QgaW4g
TWFya2V0IFJlc2VhcmNoIFJlbGF0aW9uc2hpcHM8L3RpdGxlPjxzZWNvbmRhcnktdGl0bGU+Sm91
cm5hbCBvZiBNYXJrZXRpbmc8L3NlY29uZGFyeS10aXRsZT48L3RpdGxlcz48cGVyaW9kaWNhbD48
ZnVsbC10aXRsZT5Kb3VybmFsIG9mIE1hcmtldGluZzwvZnVsbC10aXRsZT48L3BlcmlvZGljYWw+
PHBhZ2VzPjgxLTEwMTwvcGFnZXM+PHZvbHVtZT41Nzwvdm9sdW1lPjxudW1iZXI+MTwvbnVtYmVy
PjxkYXRlcz48eWVhcj4xOTkzPC95ZWFyPjwvZGF0ZXM+PHB1Ymxpc2hlcj5BbWVyaWNhbiBNYXJr
ZXRpbmcgQXNzb2NpYXRpb248L3B1Ymxpc2hlcj48aXNibj4wMDIyMjQyOTwvaXNibj48dXJscz48
cmVsYXRlZC11cmxzPjx1cmw+aHR0cDovL3d3dy5qc3Rvci5vcmcvc3RhYmxlLzEyNTIwNTk8L3Vy
bD48L3JlbGF0ZWQtdXJscz48L3VybHM+PGN1c3RvbTE+RnVsbCBwdWJsaWNhdGlvbiBkYXRlOiBK
YW4uLCAxOTkzPC9jdXN0b20xPjxlbGVjdHJvbmljLXJlc291cmNlLW51bT4xMC4yMzA3LzEyNTIw
NTk8L2VsZWN0cm9uaWMtcmVzb3VyY2UtbnVtPjwvcmVjb3JkPjwvQ2l0ZT48L0VuZE5vdGU+AG==
</w:fldData>
        </w:fldChar>
      </w:r>
      <w:r w:rsidR="00324292" w:rsidRPr="004A3B50">
        <w:rPr>
          <w:rFonts w:eastAsiaTheme="minorEastAsia" w:cs="Times New Roman"/>
          <w:szCs w:val="24"/>
          <w:lang w:eastAsia="de-DE"/>
        </w:rPr>
        <w:instrText xml:space="preserve"> ADDIN EN.CITE.DATA </w:instrText>
      </w:r>
      <w:r w:rsidR="00324292" w:rsidRPr="004A3B50">
        <w:rPr>
          <w:rFonts w:eastAsiaTheme="minorEastAsia" w:cs="Times New Roman"/>
          <w:szCs w:val="24"/>
          <w:lang w:eastAsia="de-DE"/>
        </w:rPr>
      </w:r>
      <w:r w:rsidR="00324292" w:rsidRPr="004A3B50">
        <w:rPr>
          <w:rFonts w:eastAsiaTheme="minorEastAsia" w:cs="Times New Roman"/>
          <w:szCs w:val="24"/>
          <w:lang w:eastAsia="de-DE"/>
        </w:rPr>
        <w:fldChar w:fldCharType="end"/>
      </w:r>
      <w:r w:rsidR="00324292" w:rsidRPr="004A3B50">
        <w:rPr>
          <w:rFonts w:eastAsiaTheme="minorEastAsia" w:cs="Times New Roman"/>
          <w:szCs w:val="24"/>
          <w:lang w:eastAsia="de-DE"/>
        </w:rPr>
      </w:r>
      <w:r w:rsidR="00324292" w:rsidRPr="004A3B50">
        <w:rPr>
          <w:rFonts w:eastAsiaTheme="minorEastAsia" w:cs="Times New Roman"/>
          <w:szCs w:val="24"/>
          <w:lang w:eastAsia="de-DE"/>
        </w:rPr>
        <w:fldChar w:fldCharType="separate"/>
      </w:r>
      <w:r w:rsidR="00324292" w:rsidRPr="004A3B50">
        <w:rPr>
          <w:rFonts w:eastAsiaTheme="minorEastAsia" w:cs="Times New Roman"/>
          <w:noProof/>
          <w:szCs w:val="24"/>
          <w:lang w:eastAsia="de-DE"/>
        </w:rPr>
        <w:t>(</w:t>
      </w:r>
      <w:hyperlink w:anchor="_ENREF_50" w:tooltip="Deshpande, 1989 #166" w:history="1">
        <w:r w:rsidR="004A3B50" w:rsidRPr="004A3B50">
          <w:rPr>
            <w:rFonts w:eastAsiaTheme="minorEastAsia" w:cs="Times New Roman"/>
            <w:noProof/>
            <w:szCs w:val="24"/>
            <w:lang w:eastAsia="de-DE"/>
          </w:rPr>
          <w:t>Deshpande and Webster, 1989: 4</w:t>
        </w:r>
      </w:hyperlink>
      <w:r w:rsidR="00324292" w:rsidRPr="004A3B50">
        <w:rPr>
          <w:rFonts w:eastAsiaTheme="minorEastAsia" w:cs="Times New Roman"/>
          <w:noProof/>
          <w:szCs w:val="24"/>
          <w:lang w:eastAsia="de-DE"/>
        </w:rPr>
        <w:t xml:space="preserve">; </w:t>
      </w:r>
      <w:hyperlink w:anchor="_ENREF_112" w:tooltip="Moorman, 1993 #165" w:history="1">
        <w:r w:rsidR="004A3B50" w:rsidRPr="004A3B50">
          <w:rPr>
            <w:rFonts w:eastAsiaTheme="minorEastAsia" w:cs="Times New Roman"/>
            <w:noProof/>
            <w:szCs w:val="24"/>
            <w:lang w:eastAsia="de-DE"/>
          </w:rPr>
          <w:t>see also Moorman et al., 1993</w:t>
        </w:r>
      </w:hyperlink>
      <w:r w:rsidR="00324292" w:rsidRPr="004A3B50">
        <w:rPr>
          <w:rFonts w:eastAsiaTheme="minorEastAsia" w:cs="Times New Roman"/>
          <w:noProof/>
          <w:szCs w:val="24"/>
          <w:lang w:eastAsia="de-DE"/>
        </w:rPr>
        <w:t>)</w:t>
      </w:r>
      <w:r w:rsidR="00324292" w:rsidRPr="004A3B50">
        <w:rPr>
          <w:rFonts w:eastAsiaTheme="minorEastAsia" w:cs="Times New Roman"/>
          <w:szCs w:val="24"/>
          <w:lang w:eastAsia="de-DE"/>
        </w:rPr>
        <w:fldChar w:fldCharType="end"/>
      </w:r>
      <w:r w:rsidR="00324292" w:rsidRPr="004A3B50">
        <w:rPr>
          <w:rFonts w:eastAsiaTheme="minorEastAsia" w:cs="Times New Roman"/>
          <w:szCs w:val="24"/>
          <w:lang w:eastAsia="de-DE"/>
        </w:rPr>
        <w:t xml:space="preserve">. </w:t>
      </w:r>
      <w:r w:rsidR="00B651F0" w:rsidRPr="004A3B50">
        <w:t xml:space="preserve">Employees’ trust in </w:t>
      </w:r>
      <w:r w:rsidR="0064636E" w:rsidRPr="004A3B50">
        <w:t>the</w:t>
      </w:r>
      <w:r w:rsidR="00490BEC" w:rsidRPr="004A3B50">
        <w:t>ir</w:t>
      </w:r>
      <w:r w:rsidR="0064636E" w:rsidRPr="004A3B50">
        <w:t xml:space="preserve"> employer’s </w:t>
      </w:r>
      <w:r w:rsidR="00B651F0" w:rsidRPr="004A3B50">
        <w:t xml:space="preserve">fairness is positively associated with employees’ commitment to that employer </w:t>
      </w:r>
      <w:r w:rsidR="003A58CD" w:rsidRPr="004A3B50">
        <w:fldChar w:fldCharType="begin"/>
      </w:r>
      <w:r w:rsidR="003A58CD" w:rsidRPr="004A3B50">
        <w:instrText xml:space="preserve"> ADDIN EN.CITE &lt;EndNote&gt;&lt;Cite&gt;&lt;Author&gt;Vanhala&lt;/Author&gt;&lt;Year&gt;2016&lt;/Year&gt;&lt;RecNum&gt;177&lt;/RecNum&gt;&lt;DisplayText&gt;(Vanhala et al., 2016)&lt;/DisplayText&gt;&lt;record&gt;&lt;rec-number&gt;177&lt;/rec-number&gt;&lt;foreign-keys&gt;&lt;key app="EN" db-id="e5a2p2xsraep0ge2wzp59zsvs0dd9x0expxr" timestamp="1492429571"&gt;177&lt;/key&gt;&lt;/foreign-keys&gt;&lt;ref-type name="Journal Article"&gt;17&lt;/ref-type&gt;&lt;contributors&gt;&lt;authors&gt;&lt;author&gt;Vanhala, M.&lt;/author&gt;&lt;author&gt;Heilmann, P.&lt;/author&gt;&lt;author&gt;Salminen, H.&lt;/author&gt;&lt;/authors&gt;&lt;/contributors&gt;&lt;titles&gt;&lt;title&gt;Organizational Trust Dimensions as Antecedents of Organizational Commitment&lt;/title&gt;&lt;secondary-title&gt;Knowledge and Process Management&lt;/secondary-title&gt;&lt;/titles&gt;&lt;periodical&gt;&lt;full-title&gt;Knowledge and Process Management&lt;/full-title&gt;&lt;/periodical&gt;&lt;pages&gt;46-61&lt;/pages&gt;&lt;volume&gt;23&lt;/volume&gt;&lt;number&gt;1&lt;/number&gt;&lt;dates&gt;&lt;year&gt;2016&lt;/year&gt;&lt;/dates&gt;&lt;urls&gt;&lt;/urls&gt;&lt;/record&gt;&lt;/Cite&gt;&lt;/EndNote&gt;</w:instrText>
      </w:r>
      <w:r w:rsidR="003A58CD" w:rsidRPr="004A3B50">
        <w:fldChar w:fldCharType="separate"/>
      </w:r>
      <w:r w:rsidR="003A58CD" w:rsidRPr="004A3B50">
        <w:rPr>
          <w:noProof/>
        </w:rPr>
        <w:t>(</w:t>
      </w:r>
      <w:hyperlink w:anchor="_ENREF_163" w:tooltip="Vanhala, 2016 #177" w:history="1">
        <w:r w:rsidR="004A3B50" w:rsidRPr="004A3B50">
          <w:rPr>
            <w:noProof/>
          </w:rPr>
          <w:t>Vanhala et al., 2016</w:t>
        </w:r>
      </w:hyperlink>
      <w:r w:rsidR="003A58CD" w:rsidRPr="004A3B50">
        <w:rPr>
          <w:noProof/>
        </w:rPr>
        <w:t>)</w:t>
      </w:r>
      <w:r w:rsidR="003A58CD" w:rsidRPr="004A3B50">
        <w:fldChar w:fldCharType="end"/>
      </w:r>
      <w:r w:rsidR="00B651F0" w:rsidRPr="004A3B50">
        <w:t>. When employees perceive that their organization conducts procedures</w:t>
      </w:r>
      <w:r w:rsidR="0064636E" w:rsidRPr="004A3B50">
        <w:t xml:space="preserve"> unfairly</w:t>
      </w:r>
      <w:r w:rsidR="00B651F0" w:rsidRPr="004A3B50">
        <w:t>, they will accordingly develop negative attitudes</w:t>
      </w:r>
      <w:r w:rsidR="0064636E" w:rsidRPr="004A3B50">
        <w:t>,</w:t>
      </w:r>
      <w:r w:rsidR="00B651F0" w:rsidRPr="004A3B50">
        <w:t xml:space="preserve"> such as lower trust </w:t>
      </w:r>
      <w:r w:rsidR="003A58CD" w:rsidRPr="004A3B50">
        <w:fldChar w:fldCharType="begin"/>
      </w:r>
      <w:r w:rsidR="00B446DD" w:rsidRPr="004A3B50">
        <w:instrText xml:space="preserve"> ADDIN EN.CITE &lt;EndNote&gt;&lt;Cite&gt;&lt;Author&gt;Cohen-Charash&lt;/Author&gt;&lt;Year&gt;2001&lt;/Year&gt;&lt;RecNum&gt;42&lt;/RecNum&gt;&lt;DisplayText&gt;(Cohen-Charash and Spector, 2001b)&lt;/DisplayText&gt;&lt;record&gt;&lt;rec-number&gt;42&lt;/rec-number&gt;&lt;foreign-keys&gt;&lt;key app="EN" db-id="e5a2p2xsraep0ge2wzp59zsvs0dd9x0expxr" timestamp="1427367591"&gt;42&lt;/key&gt;&lt;/foreign-keys&gt;&lt;ref-type name="Journal Article"&gt;17&lt;/ref-type&gt;&lt;contributors&gt;&lt;authors&gt;&lt;author&gt;Cohen-Charash, Y.&lt;/author&gt;&lt;author&gt;Spector, P. E.&lt;/author&gt;&lt;/authors&gt;&lt;/contributors&gt;&lt;titles&gt;&lt;title&gt;The role of justice in organizations: A meta-analysis&lt;/title&gt;&lt;secondary-title&gt;Organizational behavior and human decision processes&lt;/secondary-title&gt;&lt;/titles&gt;&lt;periodical&gt;&lt;full-title&gt;Organizational behavior and human decision processes&lt;/full-title&gt;&lt;/periodical&gt;&lt;pages&gt;278-321&lt;/pages&gt;&lt;volume&gt;86&lt;/volume&gt;&lt;number&gt;2&lt;/number&gt;&lt;dates&gt;&lt;year&gt;2001&lt;/year&gt;&lt;/dates&gt;&lt;urls&gt;&lt;/urls&gt;&lt;/record&gt;&lt;/Cite&gt;&lt;/EndNote&gt;</w:instrText>
      </w:r>
      <w:r w:rsidR="003A58CD" w:rsidRPr="004A3B50">
        <w:fldChar w:fldCharType="separate"/>
      </w:r>
      <w:r w:rsidR="00B446DD" w:rsidRPr="004A3B50">
        <w:rPr>
          <w:noProof/>
        </w:rPr>
        <w:t>(</w:t>
      </w:r>
      <w:hyperlink w:anchor="_ENREF_38" w:tooltip="Cohen-Charash, 2001 #42" w:history="1">
        <w:r w:rsidR="004A3B50" w:rsidRPr="004A3B50">
          <w:rPr>
            <w:noProof/>
          </w:rPr>
          <w:t>Cohen-Charash and Spector, 2001b</w:t>
        </w:r>
      </w:hyperlink>
      <w:r w:rsidR="00B446DD" w:rsidRPr="004A3B50">
        <w:rPr>
          <w:noProof/>
        </w:rPr>
        <w:t>)</w:t>
      </w:r>
      <w:r w:rsidR="003A58CD" w:rsidRPr="004A3B50">
        <w:fldChar w:fldCharType="end"/>
      </w:r>
      <w:r w:rsidR="0064636E" w:rsidRPr="004A3B50">
        <w:t>, toward the organization</w:t>
      </w:r>
      <w:r w:rsidR="00B651F0" w:rsidRPr="004A3B50">
        <w:t xml:space="preserve">. </w:t>
      </w:r>
      <w:r w:rsidR="003053DB" w:rsidRPr="004A3B50">
        <w:t>P</w:t>
      </w:r>
      <w:r w:rsidR="00B651F0" w:rsidRPr="004A3B50">
        <w:t>rocedural justice</w:t>
      </w:r>
      <w:r w:rsidR="0064636E" w:rsidRPr="004A3B50">
        <w:t>,</w:t>
      </w:r>
      <w:r w:rsidR="00B651F0" w:rsidRPr="004A3B50">
        <w:t xml:space="preserve"> which describes the general way </w:t>
      </w:r>
      <w:r w:rsidR="0064636E" w:rsidRPr="004A3B50">
        <w:t xml:space="preserve">in </w:t>
      </w:r>
      <w:r w:rsidR="00B651F0" w:rsidRPr="004A3B50">
        <w:t>which the organization operates its business</w:t>
      </w:r>
      <w:r w:rsidR="0064636E" w:rsidRPr="004A3B50">
        <w:t xml:space="preserve">, </w:t>
      </w:r>
      <w:r w:rsidR="00B651F0" w:rsidRPr="004A3B50">
        <w:t xml:space="preserve">predicts </w:t>
      </w:r>
      <w:r w:rsidR="0064636E" w:rsidRPr="004A3B50">
        <w:t>o</w:t>
      </w:r>
      <w:r w:rsidR="00B651F0" w:rsidRPr="004A3B50">
        <w:t>rganizational trust</w:t>
      </w:r>
      <w:r w:rsidR="003A58CD" w:rsidRPr="004A3B50">
        <w:t xml:space="preserve"> </w:t>
      </w:r>
      <w:r w:rsidR="003A58CD" w:rsidRPr="004A3B50">
        <w:fldChar w:fldCharType="begin"/>
      </w:r>
      <w:r w:rsidR="003A58CD" w:rsidRPr="004A3B50">
        <w:instrText xml:space="preserve"> ADDIN EN.CITE &lt;EndNote&gt;&lt;Cite&gt;&lt;Author&gt;Folger&lt;/Author&gt;&lt;Year&gt;1989&lt;/Year&gt;&lt;RecNum&gt;43&lt;/RecNum&gt;&lt;DisplayText&gt;(Folger and Konovsky, 1989; Konovsky and Pugh, 1994)&lt;/DisplayText&gt;&lt;record&gt;&lt;rec-number&gt;43&lt;/rec-number&gt;&lt;foreign-keys&gt;&lt;key app="EN" db-id="e5a2p2xsraep0ge2wzp59zsvs0dd9x0expxr" timestamp="1427367664"&gt;43&lt;/key&gt;&lt;/foreign-keys&gt;&lt;ref-type name="Journal Article"&gt;17&lt;/ref-type&gt;&lt;contributors&gt;&lt;authors&gt;&lt;author&gt;Folger, R.&lt;/author&gt;&lt;author&gt;Konovsky, M. A.&lt;/author&gt;&lt;/authors&gt;&lt;/contributors&gt;&lt;titles&gt;&lt;title&gt;Effects of procedural and distributive justice on reactions to pay raise decisions&lt;/title&gt;&lt;secondary-title&gt;Academy of Management Journal&lt;/secondary-title&gt;&lt;/titles&gt;&lt;periodical&gt;&lt;full-title&gt;Academy of Management Journal&lt;/full-title&gt;&lt;/periodical&gt;&lt;pages&gt;115-130&lt;/pages&gt;&lt;volume&gt;32&lt;/volume&gt;&lt;number&gt;1&lt;/number&gt;&lt;dates&gt;&lt;year&gt;1989&lt;/year&gt;&lt;/dates&gt;&lt;urls&gt;&lt;/urls&gt;&lt;/record&gt;&lt;/Cite&gt;&lt;Cite&gt;&lt;Author&gt;Konovsky&lt;/Author&gt;&lt;Year&gt;1994&lt;/Year&gt;&lt;RecNum&gt;178&lt;/RecNum&gt;&lt;record&gt;&lt;rec-number&gt;178&lt;/rec-number&gt;&lt;foreign-keys&gt;&lt;key app="EN" db-id="e5a2p2xsraep0ge2wzp59zsvs0dd9x0expxr" timestamp="1492429769"&gt;178&lt;/key&gt;&lt;/foreign-keys&gt;&lt;ref-type name="Journal Article"&gt;17&lt;/ref-type&gt;&lt;contributors&gt;&lt;authors&gt;&lt;author&gt;Konovsky, Mary A.&lt;/author&gt;&lt;author&gt;Pugh, S. Douglas&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pub-dates&gt;&lt;date&gt;June 1, 1994&lt;/date&gt;&lt;/pub-dates&gt;&lt;/dates&gt;&lt;urls&gt;&lt;related-urls&gt;&lt;url&gt;http://amj.aom.org/content/37/3/656.abstract&lt;/url&gt;&lt;/related-urls&gt;&lt;/urls&gt;&lt;electronic-resource-num&gt;10.2307/256704&lt;/electronic-resource-num&gt;&lt;/record&gt;&lt;/Cite&gt;&lt;/EndNote&gt;</w:instrText>
      </w:r>
      <w:r w:rsidR="003A58CD" w:rsidRPr="004A3B50">
        <w:fldChar w:fldCharType="separate"/>
      </w:r>
      <w:r w:rsidR="003A58CD" w:rsidRPr="004A3B50">
        <w:rPr>
          <w:noProof/>
        </w:rPr>
        <w:t>(</w:t>
      </w:r>
      <w:hyperlink w:anchor="_ENREF_58" w:tooltip="Folger, 1989 #43" w:history="1">
        <w:r w:rsidR="004A3B50" w:rsidRPr="004A3B50">
          <w:rPr>
            <w:noProof/>
          </w:rPr>
          <w:t>Folger and Konovsky, 1989</w:t>
        </w:r>
      </w:hyperlink>
      <w:r w:rsidR="003A58CD" w:rsidRPr="004A3B50">
        <w:rPr>
          <w:noProof/>
        </w:rPr>
        <w:t xml:space="preserve">; </w:t>
      </w:r>
      <w:hyperlink w:anchor="_ENREF_88" w:tooltip="Konovsky, 1994 #178" w:history="1">
        <w:r w:rsidR="004A3B50" w:rsidRPr="004A3B50">
          <w:rPr>
            <w:noProof/>
          </w:rPr>
          <w:t>Konovsky and Pugh, 1994</w:t>
        </w:r>
      </w:hyperlink>
      <w:r w:rsidR="003A58CD" w:rsidRPr="004A3B50">
        <w:rPr>
          <w:noProof/>
        </w:rPr>
        <w:t>)</w:t>
      </w:r>
      <w:r w:rsidR="003A58CD" w:rsidRPr="004A3B50">
        <w:fldChar w:fldCharType="end"/>
      </w:r>
      <w:r w:rsidR="00B651F0" w:rsidRPr="004A3B50">
        <w:t xml:space="preserve">. </w:t>
      </w:r>
      <w:hyperlink w:anchor="_ENREF_137" w:tooltip="Podsakoff, 1990 #179" w:history="1">
        <w:r w:rsidR="004A3B50" w:rsidRPr="004A3B50">
          <w:fldChar w:fldCharType="begin"/>
        </w:r>
        <w:r w:rsidR="004A3B50" w:rsidRPr="004A3B50">
          <w:instrText xml:space="preserve"> ADDIN EN.CITE &lt;EndNote&gt;&lt;Cite AuthorYear="1"&gt;&lt;Author&gt;Podsakoff&lt;/Author&gt;&lt;Year&gt;1990&lt;/Year&gt;&lt;RecNum&gt;179&lt;/RecNum&gt;&lt;DisplayText&gt;Podsakoff et al. (1990)&lt;/DisplayText&gt;&lt;record&gt;&lt;rec-number&gt;179&lt;/rec-number&gt;&lt;foreign-keys&gt;&lt;key app="EN" db-id="e5a2p2xsraep0ge2wzp59zsvs0dd9x0expxr" timestamp="1492429862"&gt;179&lt;/key&gt;&lt;/foreign-keys&gt;&lt;ref-type name="Journal Article"&gt;17&lt;/ref-type&gt;&lt;contributors&gt;&lt;authors&gt;&lt;author&gt;Podsakoff, Philip M.&lt;/author&gt;&lt;author&gt;MacKenzie, Scott B.&lt;/author&gt;&lt;author&gt;Moorman, Robert H.&lt;/author&gt;&lt;author&gt;Fetter, Richard&lt;/author&gt;&lt;/authors&gt;&lt;/contributors&gt;&lt;titles&gt;&lt;title&gt;Transformational leader behaviors and their effects on followers&amp;apos; trust in leader, satisfaction, and organizational citizenship behaviors&lt;/title&gt;&lt;secondary-title&gt;The Leadership Quarterly&lt;/secondary-title&gt;&lt;/titles&gt;&lt;periodical&gt;&lt;full-title&gt;The Leadership Quarterly&lt;/full-title&gt;&lt;/periodical&gt;&lt;pages&gt;107-142&lt;/pages&gt;&lt;volume&gt;1&lt;/volume&gt;&lt;number&gt;2&lt;/number&gt;&lt;dates&gt;&lt;year&gt;1990&lt;/year&gt;&lt;pub-dates&gt;&lt;date&gt;1990/06/01&lt;/date&gt;&lt;/pub-dates&gt;&lt;/dates&gt;&lt;isbn&gt;1048-9843&lt;/isbn&gt;&lt;urls&gt;&lt;related-urls&gt;&lt;url&gt;http://www.sciencedirect.com/science/article/pii/1048984390900097&lt;/url&gt;&lt;/related-urls&gt;&lt;/urls&gt;&lt;electronic-resource-num&gt;http://dx.doi.org/10.1016/1048-9843(90)90009-7&lt;/electronic-resource-num&gt;&lt;/record&gt;&lt;/Cite&gt;&lt;/EndNote&gt;</w:instrText>
        </w:r>
        <w:r w:rsidR="004A3B50" w:rsidRPr="004A3B50">
          <w:fldChar w:fldCharType="separate"/>
        </w:r>
        <w:r w:rsidR="004A3B50" w:rsidRPr="004A3B50">
          <w:rPr>
            <w:noProof/>
          </w:rPr>
          <w:t>Podsakoff et al. (1990)</w:t>
        </w:r>
        <w:r w:rsidR="004A3B50" w:rsidRPr="004A3B50">
          <w:fldChar w:fldCharType="end"/>
        </w:r>
      </w:hyperlink>
      <w:r w:rsidR="00B651F0" w:rsidRPr="004A3B50">
        <w:t xml:space="preserve"> </w:t>
      </w:r>
      <w:r w:rsidR="00490BEC" w:rsidRPr="004A3B50">
        <w:t xml:space="preserve">assert </w:t>
      </w:r>
      <w:r w:rsidR="00B651F0" w:rsidRPr="004A3B50">
        <w:t xml:space="preserve">that interactional justice appears to influence an appraisal of supervisor trust because it focuses on the </w:t>
      </w:r>
      <w:r w:rsidR="0064636E" w:rsidRPr="004A3B50">
        <w:t xml:space="preserve">supervisor’s </w:t>
      </w:r>
      <w:r w:rsidR="00B651F0" w:rsidRPr="004A3B50">
        <w:t>actions. Therefore, a</w:t>
      </w:r>
      <w:r w:rsidR="0081766E" w:rsidRPr="004A3B50">
        <w:t xml:space="preserve"> culture of trust generates strong perception</w:t>
      </w:r>
      <w:r w:rsidR="0012297F" w:rsidRPr="004A3B50">
        <w:t>s</w:t>
      </w:r>
      <w:r w:rsidR="0081766E" w:rsidRPr="004A3B50">
        <w:t xml:space="preserve"> of justice and fairness among employees </w:t>
      </w:r>
      <w:r w:rsidR="003A4057" w:rsidRPr="004A3B50">
        <w:fldChar w:fldCharType="begin"/>
      </w:r>
      <w:r w:rsidR="007D64BD" w:rsidRPr="004A3B50">
        <w:instrText xml:space="preserve"> ADDIN EN.CITE &lt;EndNote&gt;&lt;Cite&gt;&lt;Author&gt;Tzafrir&lt;/Author&gt;&lt;Year&gt;2004&lt;/Year&gt;&lt;RecNum&gt;103&lt;/RecNum&gt;&lt;DisplayText&gt;(Tzafrir et al., 2004)&lt;/DisplayText&gt;&lt;record&gt;&lt;rec-number&gt;103&lt;/rec-number&gt;&lt;foreign-keys&gt;&lt;key app="EN" db-id="e5a2p2xsraep0ge2wzp59zsvs0dd9x0expxr" timestamp="1465476403"&gt;103&lt;/key&gt;&lt;/foreign-keys&gt;&lt;ref-type name="Journal Article"&gt;17&lt;/ref-type&gt;&lt;contributors&gt;&lt;authors&gt;&lt;author&gt;Tzafrir, Shay S.&lt;/author&gt;&lt;author&gt;Baruch, Yehuda&lt;/author&gt;&lt;author&gt;Dolan, Shimon L.&lt;/author&gt;&lt;/authors&gt;&lt;/contributors&gt;&lt;titles&gt;&lt;title&gt;The consequences of emerging HRM practices for employees&amp;apos; trust in their managers&lt;/title&gt;&lt;secondary-title&gt;Personnel Review&lt;/secondary-title&gt;&lt;/titles&gt;&lt;periodical&gt;&lt;full-title&gt;Personnel Review&lt;/full-title&gt;&lt;/periodical&gt;&lt;pages&gt;628-647&lt;/pages&gt;&lt;volume&gt;33&lt;/volume&gt;&lt;number&gt;6&lt;/number&gt;&lt;keywords&gt;&lt;keyword&gt;Trust,Justice,Human resource management&lt;/keyword&gt;&lt;/keywords&gt;&lt;dates&gt;&lt;year&gt;2004&lt;/year&gt;&lt;/dates&gt;&lt;urls&gt;&lt;related-urls&gt;&lt;url&gt;http://www.emeraldinsight.com/doi/abs/10.1108/00483480410561529&lt;/url&gt;&lt;/related-urls&gt;&lt;/urls&gt;&lt;electronic-resource-num&gt;doi:10.1108/00483480410561529&lt;/electronic-resource-num&gt;&lt;/record&gt;&lt;/Cite&gt;&lt;/EndNote&gt;</w:instrText>
      </w:r>
      <w:r w:rsidR="003A4057" w:rsidRPr="004A3B50">
        <w:fldChar w:fldCharType="separate"/>
      </w:r>
      <w:r w:rsidR="009A29DC" w:rsidRPr="004A3B50">
        <w:rPr>
          <w:noProof/>
        </w:rPr>
        <w:t>(</w:t>
      </w:r>
      <w:hyperlink w:anchor="_ENREF_159" w:tooltip="Tzafrir, 2004 #103" w:history="1">
        <w:r w:rsidR="004A3B50" w:rsidRPr="004A3B50">
          <w:rPr>
            <w:noProof/>
          </w:rPr>
          <w:t>Tzafrir et al., 2004</w:t>
        </w:r>
      </w:hyperlink>
      <w:r w:rsidR="009A29DC" w:rsidRPr="004A3B50">
        <w:rPr>
          <w:noProof/>
        </w:rPr>
        <w:t>)</w:t>
      </w:r>
      <w:r w:rsidR="003A4057" w:rsidRPr="004A3B50">
        <w:fldChar w:fldCharType="end"/>
      </w:r>
      <w:r w:rsidR="00006CFF" w:rsidRPr="004A3B50">
        <w:rPr>
          <w:rFonts w:eastAsia="Times New Roman" w:cs="Times New Roman"/>
          <w:szCs w:val="24"/>
          <w:lang w:eastAsia="zh-CN"/>
        </w:rPr>
        <w:t>.</w:t>
      </w:r>
      <w:r w:rsidR="0009074F" w:rsidRPr="004A3B50">
        <w:rPr>
          <w:rFonts w:eastAsia="Times New Roman" w:cs="Times New Roman"/>
          <w:szCs w:val="24"/>
          <w:lang w:eastAsia="zh-CN"/>
        </w:rPr>
        <w:t xml:space="preserve"> It describes “the pattern of shared values and </w:t>
      </w:r>
      <w:r w:rsidR="008F60B1" w:rsidRPr="004A3B50">
        <w:rPr>
          <w:rFonts w:eastAsia="Times New Roman" w:cs="Times New Roman"/>
          <w:szCs w:val="24"/>
          <w:lang w:eastAsia="zh-CN"/>
        </w:rPr>
        <w:t>beliefs</w:t>
      </w:r>
      <w:r w:rsidR="0009074F" w:rsidRPr="004A3B50">
        <w:rPr>
          <w:rFonts w:eastAsia="Times New Roman" w:cs="Times New Roman"/>
          <w:szCs w:val="24"/>
          <w:lang w:eastAsia="zh-CN"/>
        </w:rPr>
        <w:t xml:space="preserve"> that help individuals understand organizational functioning and that provides norms for the behavior in the organization” </w:t>
      </w:r>
      <w:r w:rsidR="004D3825" w:rsidRPr="004A3B50">
        <w:rPr>
          <w:rFonts w:eastAsia="Times New Roman" w:cs="Times New Roman"/>
          <w:szCs w:val="24"/>
          <w:lang w:eastAsia="zh-CN"/>
        </w:rPr>
        <w:fldChar w:fldCharType="begin"/>
      </w:r>
      <w:r w:rsidR="004D3825" w:rsidRPr="004A3B50">
        <w:rPr>
          <w:rFonts w:eastAsia="Times New Roman" w:cs="Times New Roman"/>
          <w:szCs w:val="24"/>
          <w:lang w:eastAsia="zh-CN"/>
        </w:rPr>
        <w:instrText xml:space="preserve"> ADDIN EN.CITE &lt;EndNote&gt;&lt;Cite&gt;&lt;Author&gt;Deshpande&lt;/Author&gt;&lt;Year&gt;1989&lt;/Year&gt;&lt;RecNum&gt;166&lt;/RecNum&gt;&lt;Pages&gt;4&lt;/Pages&gt;&lt;DisplayText&gt;(Deshpande and Webster, 1989: 4)&lt;/DisplayText&gt;&lt;record&gt;&lt;rec-number&gt;166&lt;/rec-number&gt;&lt;foreign-keys&gt;&lt;key app="EN" db-id="e5a2p2xsraep0ge2wzp59zsvs0dd9x0expxr" timestamp="1490881382"&gt;166&lt;/key&gt;&lt;/foreign-keys&gt;&lt;ref-type name="Journal Article"&gt;17&lt;/ref-type&gt;&lt;contributors&gt;&lt;authors&gt;&lt;author&gt;Deshpande, Rohit&lt;/author&gt;&lt;author&gt;Webster, Frederick E.&lt;/author&gt;&lt;/authors&gt;&lt;/contributors&gt;&lt;titles&gt;&lt;title&gt;Organizational Culture and Marketing: Defining the Research Agenda&lt;/title&gt;&lt;secondary-title&gt;Journal of Marketing&lt;/secondary-title&gt;&lt;/titles&gt;&lt;periodical&gt;&lt;full-title&gt;Journal of Marketing&lt;/full-title&gt;&lt;/periodical&gt;&lt;pages&gt;3-15&lt;/pages&gt;&lt;volume&gt;53&lt;/volume&gt;&lt;number&gt;1&lt;/number&gt;&lt;dates&gt;&lt;year&gt;1989&lt;/year&gt;&lt;/dates&gt;&lt;publisher&gt;American Marketing Association&lt;/publisher&gt;&lt;isbn&gt;00222429&lt;/isbn&gt;&lt;urls&gt;&lt;related-urls&gt;&lt;url&gt;http://www.jstor.org/stable/1251521&lt;/url&gt;&lt;/related-urls&gt;&lt;/urls&gt;&lt;custom1&gt;Full publication date: Jan., 1989&lt;/custom1&gt;&lt;electronic-resource-num&gt;10.2307/1251521&lt;/electronic-resource-num&gt;&lt;/record&gt;&lt;/Cite&gt;&lt;/EndNote&gt;</w:instrText>
      </w:r>
      <w:r w:rsidR="004D3825" w:rsidRPr="004A3B50">
        <w:rPr>
          <w:rFonts w:eastAsia="Times New Roman" w:cs="Times New Roman"/>
          <w:szCs w:val="24"/>
          <w:lang w:eastAsia="zh-CN"/>
        </w:rPr>
        <w:fldChar w:fldCharType="separate"/>
      </w:r>
      <w:r w:rsidR="004D3825" w:rsidRPr="004A3B50">
        <w:rPr>
          <w:rFonts w:eastAsia="Times New Roman" w:cs="Times New Roman"/>
          <w:noProof/>
          <w:szCs w:val="24"/>
          <w:lang w:eastAsia="zh-CN"/>
        </w:rPr>
        <w:t>(</w:t>
      </w:r>
      <w:hyperlink w:anchor="_ENREF_50" w:tooltip="Deshpande, 1989 #166" w:history="1">
        <w:r w:rsidR="004A3B50" w:rsidRPr="004A3B50">
          <w:rPr>
            <w:rFonts w:eastAsia="Times New Roman" w:cs="Times New Roman"/>
            <w:noProof/>
            <w:szCs w:val="24"/>
            <w:lang w:eastAsia="zh-CN"/>
          </w:rPr>
          <w:t>Deshpande and Webster, 1989: 4</w:t>
        </w:r>
      </w:hyperlink>
      <w:r w:rsidR="004D3825" w:rsidRPr="004A3B50">
        <w:rPr>
          <w:rFonts w:eastAsia="Times New Roman" w:cs="Times New Roman"/>
          <w:noProof/>
          <w:szCs w:val="24"/>
          <w:lang w:eastAsia="zh-CN"/>
        </w:rPr>
        <w:t>)</w:t>
      </w:r>
      <w:r w:rsidR="004D3825" w:rsidRPr="004A3B50">
        <w:rPr>
          <w:rFonts w:eastAsia="Times New Roman" w:cs="Times New Roman"/>
          <w:szCs w:val="24"/>
          <w:lang w:eastAsia="zh-CN"/>
        </w:rPr>
        <w:fldChar w:fldCharType="end"/>
      </w:r>
      <w:r w:rsidR="0009074F" w:rsidRPr="004A3B50">
        <w:rPr>
          <w:rFonts w:eastAsia="Times New Roman" w:cs="Times New Roman"/>
          <w:szCs w:val="24"/>
          <w:lang w:eastAsia="zh-CN"/>
        </w:rPr>
        <w:t>.</w:t>
      </w:r>
      <w:r w:rsidR="00006CFF" w:rsidRPr="004A3B50">
        <w:rPr>
          <w:rFonts w:eastAsia="Times New Roman" w:cs="Times New Roman"/>
          <w:szCs w:val="24"/>
          <w:lang w:eastAsia="zh-CN"/>
        </w:rPr>
        <w:t xml:space="preserve"> </w:t>
      </w:r>
      <w:r w:rsidR="002F3EB9" w:rsidRPr="004A3B50">
        <w:rPr>
          <w:rFonts w:eastAsia="Times New Roman" w:cs="Times New Roman"/>
          <w:szCs w:val="24"/>
          <w:lang w:eastAsia="zh-CN"/>
        </w:rPr>
        <w:t xml:space="preserve">Trust leads to appreciation of justice and fairness </w:t>
      </w:r>
      <w:r w:rsidR="003A4057"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Holtz&lt;/Author&gt;&lt;Year&gt;2013&lt;/Year&gt;&lt;RecNum&gt;104&lt;/RecNum&gt;&lt;DisplayText&gt;(Holtz, 2013)&lt;/DisplayText&gt;&lt;record&gt;&lt;rec-number&gt;104&lt;/rec-number&gt;&lt;foreign-keys&gt;&lt;key app="EN" db-id="e5a2p2xsraep0ge2wzp59zsvs0dd9x0expxr" timestamp="1465476552"&gt;104&lt;/key&gt;&lt;/foreign-keys&gt;&lt;ref-type name="Journal Article"&gt;17&lt;/ref-type&gt;&lt;contributors&gt;&lt;authors&gt;&lt;author&gt;Holtz, Brian C.&lt;/author&gt;&lt;/authors&gt;&lt;/contributors&gt;&lt;titles&gt;&lt;title&gt;Trust Primacy: A Model of the Reciprocal Relations Between Trust and Perceived Justice&lt;/title&gt;&lt;secondary-title&gt;Journal of Management&lt;/secondary-title&gt;&lt;/titles&gt;&lt;periodical&gt;&lt;full-title&gt;Journal of Management&lt;/full-title&gt;&lt;/periodical&gt;&lt;pages&gt;1891-1923&lt;/pages&gt;&lt;volume&gt;39&lt;/volume&gt;&lt;number&gt;7&lt;/number&gt;&lt;dates&gt;&lt;year&gt;2013&lt;/year&gt;&lt;pub-dates&gt;&lt;date&gt;November 1, 2013&lt;/date&gt;&lt;/pub-dates&gt;&lt;/dates&gt;&lt;urls&gt;&lt;related-urls&gt;&lt;url&gt;http://jom.sagepub.com/content/39/7/1891.abstract&lt;/url&gt;&lt;/related-urls&gt;&lt;/urls&gt;&lt;electronic-resource-num&gt;10.1177/0149206312471392&lt;/electronic-resource-num&gt;&lt;/record&gt;&lt;/Cite&gt;&lt;/EndNote&gt;</w:instrText>
      </w:r>
      <w:r w:rsidR="003A4057" w:rsidRPr="004A3B50">
        <w:rPr>
          <w:rFonts w:eastAsia="Times New Roman" w:cs="Times New Roman"/>
          <w:szCs w:val="24"/>
          <w:lang w:eastAsia="zh-CN"/>
        </w:rPr>
        <w:fldChar w:fldCharType="separate"/>
      </w:r>
      <w:r w:rsidR="00213C8F" w:rsidRPr="004A3B50">
        <w:rPr>
          <w:rFonts w:eastAsia="Times New Roman" w:cs="Times New Roman"/>
          <w:noProof/>
          <w:szCs w:val="24"/>
          <w:lang w:eastAsia="zh-CN"/>
        </w:rPr>
        <w:t>(</w:t>
      </w:r>
      <w:hyperlink w:anchor="_ENREF_79" w:tooltip="Holtz, 2013 #104" w:history="1">
        <w:r w:rsidR="004A3B50" w:rsidRPr="004A3B50">
          <w:rPr>
            <w:rFonts w:eastAsia="Times New Roman" w:cs="Times New Roman"/>
            <w:noProof/>
            <w:szCs w:val="24"/>
            <w:lang w:eastAsia="zh-CN"/>
          </w:rPr>
          <w:t>Holtz, 2013</w:t>
        </w:r>
      </w:hyperlink>
      <w:r w:rsidR="00213C8F" w:rsidRPr="004A3B50">
        <w:rPr>
          <w:rFonts w:eastAsia="Times New Roman" w:cs="Times New Roman"/>
          <w:noProof/>
          <w:szCs w:val="24"/>
          <w:lang w:eastAsia="zh-CN"/>
        </w:rPr>
        <w:t>)</w:t>
      </w:r>
      <w:r w:rsidR="003A4057" w:rsidRPr="004A3B50">
        <w:rPr>
          <w:rFonts w:eastAsia="Times New Roman" w:cs="Times New Roman"/>
          <w:szCs w:val="24"/>
          <w:lang w:eastAsia="zh-CN"/>
        </w:rPr>
        <w:fldChar w:fldCharType="end"/>
      </w:r>
      <w:r w:rsidR="002F3EB9" w:rsidRPr="004A3B50">
        <w:rPr>
          <w:rFonts w:eastAsia="Times New Roman" w:cs="Times New Roman"/>
          <w:szCs w:val="24"/>
          <w:lang w:eastAsia="zh-CN"/>
        </w:rPr>
        <w:t xml:space="preserve">. </w:t>
      </w:r>
      <w:r w:rsidR="00296619" w:rsidRPr="004A3B50">
        <w:rPr>
          <w:rFonts w:eastAsia="Times New Roman" w:cs="Times New Roman"/>
          <w:szCs w:val="24"/>
          <w:lang w:eastAsia="zh-CN"/>
        </w:rPr>
        <w:t xml:space="preserve">A </w:t>
      </w:r>
      <w:r w:rsidR="00006CFF" w:rsidRPr="004A3B50">
        <w:rPr>
          <w:rFonts w:eastAsia="Times New Roman" w:cs="Times New Roman"/>
          <w:szCs w:val="24"/>
          <w:lang w:eastAsia="zh-CN"/>
        </w:rPr>
        <w:t xml:space="preserve">culture of trust can be developed and enhanced by appropriate use of HRM practices </w:t>
      </w:r>
      <w:r w:rsidR="003A4057"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Tzafrir&lt;/Author&gt;&lt;Year&gt;2005&lt;/Year&gt;&lt;RecNum&gt;105&lt;/RecNum&gt;&lt;DisplayText&gt;(Tzafrir, 2005)&lt;/DisplayText&gt;&lt;record&gt;&lt;rec-number&gt;105&lt;/rec-number&gt;&lt;foreign-keys&gt;&lt;key app="EN" db-id="e5a2p2xsraep0ge2wzp59zsvs0dd9x0expxr" timestamp="1465476597"&gt;105&lt;/key&gt;&lt;/foreign-keys&gt;&lt;ref-type name="Journal Article"&gt;17&lt;/ref-type&gt;&lt;contributors&gt;&lt;authors&gt;&lt;author&gt;Tzafrir, Shay S.&lt;/author&gt;&lt;/authors&gt;&lt;/contributors&gt;&lt;titles&gt;&lt;title&gt;The relationship between trust, HRM practices and firm performance&lt;/title&gt;&lt;secondary-title&gt;The International Journal of Human Resource Management&lt;/secondary-title&gt;&lt;/titles&gt;&lt;periodical&gt;&lt;full-title&gt;The International Journal of Human Resource Management&lt;/full-title&gt;&lt;/periodical&gt;&lt;pages&gt;1600-1622&lt;/pages&gt;&lt;volume&gt;16&lt;/volume&gt;&lt;number&gt;9&lt;/number&gt;&lt;dates&gt;&lt;year&gt;2005&lt;/year&gt;&lt;pub-dates&gt;&lt;date&gt;2005/09/01&lt;/date&gt;&lt;/pub-dates&gt;&lt;/dates&gt;&lt;publisher&gt;Routledge&lt;/publisher&gt;&lt;isbn&gt;0958-5192&lt;/isbn&gt;&lt;urls&gt;&lt;related-urls&gt;&lt;url&gt;http://dx.doi.org/10.1080/09585190500239135&lt;/url&gt;&lt;/related-urls&gt;&lt;/urls&gt;&lt;electronic-resource-num&gt;10.1080/09585190500239135&lt;/electronic-resource-num&gt;&lt;/record&gt;&lt;/Cite&gt;&lt;/EndNote&gt;</w:instrText>
      </w:r>
      <w:r w:rsidR="003A4057" w:rsidRPr="004A3B50">
        <w:rPr>
          <w:rFonts w:eastAsia="Times New Roman" w:cs="Times New Roman"/>
          <w:szCs w:val="24"/>
          <w:lang w:eastAsia="zh-CN"/>
        </w:rPr>
        <w:fldChar w:fldCharType="separate"/>
      </w:r>
      <w:r w:rsidR="00213C8F" w:rsidRPr="004A3B50">
        <w:rPr>
          <w:rFonts w:eastAsia="Times New Roman" w:cs="Times New Roman"/>
          <w:noProof/>
          <w:szCs w:val="24"/>
          <w:lang w:eastAsia="zh-CN"/>
        </w:rPr>
        <w:t>(</w:t>
      </w:r>
      <w:hyperlink w:anchor="_ENREF_158" w:tooltip="Tzafrir, 2005 #105" w:history="1">
        <w:r w:rsidR="004A3B50" w:rsidRPr="004A3B50">
          <w:rPr>
            <w:rFonts w:eastAsia="Times New Roman" w:cs="Times New Roman"/>
            <w:noProof/>
            <w:szCs w:val="24"/>
            <w:lang w:eastAsia="zh-CN"/>
          </w:rPr>
          <w:t>Tzafrir, 2005</w:t>
        </w:r>
      </w:hyperlink>
      <w:r w:rsidR="00213C8F" w:rsidRPr="004A3B50">
        <w:rPr>
          <w:rFonts w:eastAsia="Times New Roman" w:cs="Times New Roman"/>
          <w:noProof/>
          <w:szCs w:val="24"/>
          <w:lang w:eastAsia="zh-CN"/>
        </w:rPr>
        <w:t>)</w:t>
      </w:r>
      <w:r w:rsidR="003A4057" w:rsidRPr="004A3B50">
        <w:rPr>
          <w:rFonts w:eastAsia="Times New Roman" w:cs="Times New Roman"/>
          <w:szCs w:val="24"/>
          <w:lang w:eastAsia="zh-CN"/>
        </w:rPr>
        <w:fldChar w:fldCharType="end"/>
      </w:r>
      <w:r w:rsidR="00006CFF" w:rsidRPr="004A3B50">
        <w:rPr>
          <w:rFonts w:eastAsia="Times New Roman" w:cs="Times New Roman"/>
          <w:szCs w:val="24"/>
          <w:lang w:eastAsia="zh-CN"/>
        </w:rPr>
        <w:t>.</w:t>
      </w:r>
      <w:r w:rsidR="00EF66D7" w:rsidRPr="004A3B50">
        <w:rPr>
          <w:rFonts w:eastAsia="Times New Roman" w:cs="Times New Roman"/>
          <w:szCs w:val="24"/>
          <w:lang w:eastAsia="zh-CN"/>
        </w:rPr>
        <w:t xml:space="preserve"> </w:t>
      </w:r>
      <w:r w:rsidR="003B35C8" w:rsidRPr="004A3B50">
        <w:rPr>
          <w:rFonts w:eastAsia="Times New Roman" w:cs="Times New Roman"/>
          <w:szCs w:val="24"/>
          <w:lang w:eastAsia="zh-CN"/>
        </w:rPr>
        <w:t xml:space="preserve">Similarly, </w:t>
      </w:r>
      <w:r w:rsidR="00B14DD1" w:rsidRPr="004A3B50">
        <w:rPr>
          <w:rFonts w:eastAsia="Times New Roman" w:cs="Times New Roman"/>
          <w:szCs w:val="24"/>
          <w:lang w:eastAsia="zh-CN"/>
        </w:rPr>
        <w:t>strong</w:t>
      </w:r>
      <w:r w:rsidR="003B35C8" w:rsidRPr="004A3B50">
        <w:rPr>
          <w:rFonts w:eastAsia="Times New Roman" w:cs="Times New Roman"/>
          <w:szCs w:val="24"/>
          <w:lang w:eastAsia="zh-CN"/>
        </w:rPr>
        <w:t xml:space="preserve"> leadership</w:t>
      </w:r>
      <w:r w:rsidR="00B14DD1" w:rsidRPr="004A3B50">
        <w:rPr>
          <w:rFonts w:eastAsia="Times New Roman" w:cs="Times New Roman"/>
          <w:szCs w:val="24"/>
          <w:lang w:eastAsia="zh-CN"/>
        </w:rPr>
        <w:t xml:space="preserve"> would lead to perception</w:t>
      </w:r>
      <w:r w:rsidR="007B2691" w:rsidRPr="004A3B50">
        <w:rPr>
          <w:rFonts w:eastAsia="Times New Roman" w:cs="Times New Roman"/>
          <w:szCs w:val="24"/>
          <w:lang w:eastAsia="zh-CN"/>
        </w:rPr>
        <w:t>s</w:t>
      </w:r>
      <w:r w:rsidR="00B14DD1" w:rsidRPr="004A3B50">
        <w:rPr>
          <w:rFonts w:eastAsia="Times New Roman" w:cs="Times New Roman"/>
          <w:szCs w:val="24"/>
          <w:lang w:eastAsia="zh-CN"/>
        </w:rPr>
        <w:t xml:space="preserve"> of fairness</w:t>
      </w:r>
      <w:r w:rsidR="003B35C8" w:rsidRPr="004A3B50">
        <w:rPr>
          <w:rFonts w:eastAsia="Times New Roman" w:cs="Times New Roman"/>
          <w:szCs w:val="24"/>
          <w:lang w:eastAsia="zh-CN"/>
        </w:rPr>
        <w:t xml:space="preserve">, particular when </w:t>
      </w:r>
      <w:r w:rsidR="00B14DD1" w:rsidRPr="004A3B50">
        <w:rPr>
          <w:rFonts w:eastAsia="Times New Roman" w:cs="Times New Roman"/>
          <w:szCs w:val="24"/>
          <w:lang w:eastAsia="zh-CN"/>
        </w:rPr>
        <w:t>leader</w:t>
      </w:r>
      <w:r w:rsidR="007B2691" w:rsidRPr="004A3B50">
        <w:rPr>
          <w:rFonts w:eastAsia="Times New Roman" w:cs="Times New Roman"/>
          <w:szCs w:val="24"/>
          <w:lang w:eastAsia="zh-CN"/>
        </w:rPr>
        <w:t>s</w:t>
      </w:r>
      <w:r w:rsidR="00B14DD1" w:rsidRPr="004A3B50">
        <w:rPr>
          <w:rFonts w:eastAsia="Times New Roman" w:cs="Times New Roman"/>
          <w:szCs w:val="24"/>
          <w:lang w:eastAsia="zh-CN"/>
        </w:rPr>
        <w:t xml:space="preserve"> </w:t>
      </w:r>
      <w:r w:rsidR="003B35C8" w:rsidRPr="004A3B50">
        <w:rPr>
          <w:rFonts w:eastAsia="Times New Roman" w:cs="Times New Roman"/>
          <w:szCs w:val="24"/>
          <w:lang w:eastAsia="zh-CN"/>
        </w:rPr>
        <w:t>serv</w:t>
      </w:r>
      <w:r w:rsidR="007B2691" w:rsidRPr="004A3B50">
        <w:rPr>
          <w:rFonts w:eastAsia="Times New Roman" w:cs="Times New Roman"/>
          <w:szCs w:val="24"/>
          <w:lang w:eastAsia="zh-CN"/>
        </w:rPr>
        <w:t>e</w:t>
      </w:r>
      <w:r w:rsidR="003B35C8" w:rsidRPr="004A3B50">
        <w:rPr>
          <w:rFonts w:eastAsia="Times New Roman" w:cs="Times New Roman"/>
          <w:szCs w:val="24"/>
          <w:lang w:eastAsia="zh-CN"/>
        </w:rPr>
        <w:t xml:space="preserve"> as role models </w:t>
      </w:r>
      <w:r w:rsidR="003A4057"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Brown&lt;/Author&gt;&lt;Year&gt;2014&lt;/Year&gt;&lt;RecNum&gt;106&lt;/RecNum&gt;&lt;DisplayText&gt;(Brown and Treviño, 2014)&lt;/DisplayText&gt;&lt;record&gt;&lt;rec-number&gt;106&lt;/rec-number&gt;&lt;foreign-keys&gt;&lt;key app="EN" db-id="e5a2p2xsraep0ge2wzp59zsvs0dd9x0expxr" timestamp="1465476892"&gt;106&lt;/key&gt;&lt;/foreign-keys&gt;&lt;ref-type name="Journal Article"&gt;17&lt;/ref-type&gt;&lt;contributors&gt;&lt;authors&gt;&lt;author&gt;Brown, Michael E.&lt;/author&gt;&lt;author&gt;Treviño, Linda K.&lt;/author&gt;&lt;/authors&gt;&lt;/contributors&gt;&lt;titles&gt;&lt;title&gt;Do Role Models Matter? An Investigation of Role Modeling as an Antecedent of Perceived Ethical Leadership&lt;/title&gt;&lt;secondary-title&gt;Journal of Business Ethics&lt;/secondary-title&gt;&lt;/titles&gt;&lt;periodical&gt;&lt;full-title&gt;Journal of Business Ethics&lt;/full-title&gt;&lt;/periodical&gt;&lt;pages&gt;587-598&lt;/pages&gt;&lt;volume&gt;122&lt;/volume&gt;&lt;number&gt;4&lt;/number&gt;&lt;dates&gt;&lt;year&gt;2014&lt;/year&gt;&lt;/dates&gt;&lt;isbn&gt;1573-0697&lt;/isbn&gt;&lt;label&gt;Brown2014&lt;/label&gt;&lt;work-type&gt;journal article&lt;/work-type&gt;&lt;urls&gt;&lt;related-urls&gt;&lt;url&gt;http://dx.doi.org/10.1007/s10551-013-1769-0&lt;/url&gt;&lt;/related-urls&gt;&lt;/urls&gt;&lt;electronic-resource-num&gt;10.1007/s10551-013-1769-0&lt;/electronic-resource-num&gt;&lt;/record&gt;&lt;/Cite&gt;&lt;/EndNote&gt;</w:instrText>
      </w:r>
      <w:r w:rsidR="003A4057" w:rsidRPr="004A3B50">
        <w:rPr>
          <w:rFonts w:eastAsia="Times New Roman" w:cs="Times New Roman"/>
          <w:szCs w:val="24"/>
          <w:lang w:eastAsia="zh-CN"/>
        </w:rPr>
        <w:fldChar w:fldCharType="separate"/>
      </w:r>
      <w:r w:rsidR="009A29DC" w:rsidRPr="004A3B50">
        <w:rPr>
          <w:rFonts w:eastAsia="Times New Roman" w:cs="Times New Roman"/>
          <w:noProof/>
          <w:szCs w:val="24"/>
          <w:lang w:eastAsia="zh-CN"/>
        </w:rPr>
        <w:t>(</w:t>
      </w:r>
      <w:hyperlink w:anchor="_ENREF_29" w:tooltip="Brown, 2014 #106" w:history="1">
        <w:r w:rsidR="004A3B50" w:rsidRPr="004A3B50">
          <w:rPr>
            <w:rFonts w:eastAsia="Times New Roman" w:cs="Times New Roman"/>
            <w:noProof/>
            <w:szCs w:val="24"/>
            <w:lang w:eastAsia="zh-CN"/>
          </w:rPr>
          <w:t>Brown and Treviño, 2014</w:t>
        </w:r>
      </w:hyperlink>
      <w:r w:rsidR="009A29DC" w:rsidRPr="004A3B50">
        <w:rPr>
          <w:rFonts w:eastAsia="Times New Roman" w:cs="Times New Roman"/>
          <w:noProof/>
          <w:szCs w:val="24"/>
          <w:lang w:eastAsia="zh-CN"/>
        </w:rPr>
        <w:t>)</w:t>
      </w:r>
      <w:r w:rsidR="003A4057" w:rsidRPr="004A3B50">
        <w:rPr>
          <w:rFonts w:eastAsia="Times New Roman" w:cs="Times New Roman"/>
          <w:szCs w:val="24"/>
          <w:lang w:eastAsia="zh-CN"/>
        </w:rPr>
        <w:fldChar w:fldCharType="end"/>
      </w:r>
      <w:r w:rsidR="003B35C8" w:rsidRPr="004A3B50">
        <w:rPr>
          <w:rFonts w:eastAsia="Times New Roman" w:cs="Times New Roman"/>
          <w:szCs w:val="24"/>
          <w:lang w:eastAsia="zh-CN"/>
        </w:rPr>
        <w:t xml:space="preserve">. </w:t>
      </w:r>
      <w:r w:rsidR="00A6173C" w:rsidRPr="004A3B50">
        <w:t>I</w:t>
      </w:r>
      <w:r w:rsidR="007D4394" w:rsidRPr="004A3B50">
        <w:t>ndividuals</w:t>
      </w:r>
      <w:r w:rsidR="00A6173C" w:rsidRPr="004A3B50">
        <w:t>’ abilities</w:t>
      </w:r>
      <w:r w:rsidR="007D4394" w:rsidRPr="004A3B50">
        <w:t xml:space="preserve"> to express themselves </w:t>
      </w:r>
      <w:r w:rsidR="00746945" w:rsidRPr="004A3B50">
        <w:t xml:space="preserve">are </w:t>
      </w:r>
      <w:r w:rsidR="007D4394" w:rsidRPr="004A3B50">
        <w:t>another factor</w:t>
      </w:r>
      <w:r w:rsidR="00746945" w:rsidRPr="004A3B50">
        <w:t xml:space="preserve"> that</w:t>
      </w:r>
      <w:r w:rsidR="007D4394" w:rsidRPr="004A3B50">
        <w:t xml:space="preserve"> </w:t>
      </w:r>
      <w:r w:rsidR="00746945" w:rsidRPr="004A3B50">
        <w:t xml:space="preserve">enables </w:t>
      </w:r>
      <w:r w:rsidR="007D4394" w:rsidRPr="004A3B50">
        <w:t>stronger perception</w:t>
      </w:r>
      <w:r w:rsidR="00746945" w:rsidRPr="004A3B50">
        <w:t>s</w:t>
      </w:r>
      <w:r w:rsidR="007D4394" w:rsidRPr="004A3B50">
        <w:t xml:space="preserve"> of fairness and justice </w:t>
      </w:r>
      <w:r w:rsidR="004721AF" w:rsidRPr="004A3B50">
        <w:fldChar w:fldCharType="begin"/>
      </w:r>
      <w:r w:rsidR="007D64BD" w:rsidRPr="004A3B50">
        <w:instrText xml:space="preserve"> ADDIN EN.CITE &lt;EndNote&gt;&lt;Cite&gt;&lt;Author&gt;Lind&lt;/Author&gt;&lt;Year&gt;1990&lt;/Year&gt;&lt;RecNum&gt;107&lt;/RecNum&gt;&lt;DisplayText&gt;(Lind et al., 1990)&lt;/DisplayText&gt;&lt;record&gt;&lt;rec-number&gt;107&lt;/rec-number&gt;&lt;foreign-keys&gt;&lt;key app="EN" db-id="e5a2p2xsraep0ge2wzp59zsvs0dd9x0expxr" timestamp="1465477038"&gt;107&lt;/key&gt;&lt;/foreign-keys&gt;&lt;ref-type name="Journal Article"&gt;17&lt;/ref-type&gt;&lt;contributors&gt;&lt;authors&gt;&lt;author&gt;Lind, E. Allan&lt;/author&gt;&lt;author&gt;Kanfer, Ruth&lt;/author&gt;&lt;author&gt;Earley, P. Christopher&lt;/author&gt;&lt;/authors&gt;&lt;/contributors&gt;&lt;titles&gt;&lt;title&gt;Voice, control, and procedural justice: Instrumental and noninstrumental concerns in fairness judgments&lt;/title&gt;&lt;secondary-title&gt;Journal of Personality and Social Psychology&lt;/secondary-title&gt;&lt;/titles&gt;&lt;periodical&gt;&lt;full-title&gt;Journal of Personality and Social Psychology&lt;/full-title&gt;&lt;/periodical&gt;&lt;pages&gt;952-959&lt;/pages&gt;&lt;volume&gt;59&lt;/volume&gt;&lt;number&gt;5&lt;/number&gt;&lt;keywords&gt;&lt;keyword&gt;*Judgment&lt;/keyword&gt;&lt;keyword&gt;*Justice&lt;/keyword&gt;&lt;keyword&gt;*Participation&lt;/keyword&gt;&lt;keyword&gt;*Voice&lt;/keyword&gt;&lt;keyword&gt;Fairness&lt;/keyword&gt;&lt;/keywords&gt;&lt;dates&gt;&lt;year&gt;1990&lt;/year&gt;&lt;/dates&gt;&lt;pub-location&gt;US&lt;/pub-location&gt;&lt;publisher&gt;American Psychological Association&lt;/publisher&gt;&lt;isbn&gt;1939-1315(Electronic);0022-3514(Print)&lt;/isbn&gt;&lt;urls&gt;&lt;/urls&gt;&lt;electronic-resource-num&gt;10.1037/0022-3514.59.5.952&lt;/electronic-resource-num&gt;&lt;/record&gt;&lt;/Cite&gt;&lt;/EndNote&gt;</w:instrText>
      </w:r>
      <w:r w:rsidR="004721AF" w:rsidRPr="004A3B50">
        <w:fldChar w:fldCharType="separate"/>
      </w:r>
      <w:r w:rsidR="009A29DC" w:rsidRPr="004A3B50">
        <w:rPr>
          <w:noProof/>
        </w:rPr>
        <w:t>(</w:t>
      </w:r>
      <w:hyperlink w:anchor="_ENREF_100" w:tooltip="Lind, 1990 #107" w:history="1">
        <w:r w:rsidR="004A3B50" w:rsidRPr="004A3B50">
          <w:rPr>
            <w:noProof/>
          </w:rPr>
          <w:t>Lind et al., 1990</w:t>
        </w:r>
      </w:hyperlink>
      <w:r w:rsidR="009A29DC" w:rsidRPr="004A3B50">
        <w:rPr>
          <w:noProof/>
        </w:rPr>
        <w:t>)</w:t>
      </w:r>
      <w:r w:rsidR="004721AF" w:rsidRPr="004A3B50">
        <w:fldChar w:fldCharType="end"/>
      </w:r>
      <w:r w:rsidR="007D4394" w:rsidRPr="004A3B50">
        <w:rPr>
          <w:rFonts w:eastAsia="Times New Roman" w:cs="Times New Roman"/>
          <w:szCs w:val="24"/>
          <w:lang w:eastAsia="zh-CN"/>
        </w:rPr>
        <w:t xml:space="preserve">. </w:t>
      </w:r>
    </w:p>
    <w:p w14:paraId="5B45F82D" w14:textId="046874D6" w:rsidR="00A5719E" w:rsidRPr="004A3B50" w:rsidRDefault="001A7A2B" w:rsidP="00A67E26">
      <w:pPr>
        <w:rPr>
          <w:rFonts w:eastAsia="Times New Roman"/>
          <w:lang w:eastAsia="zh-CN"/>
        </w:rPr>
      </w:pPr>
      <w:hyperlink w:anchor="_ENREF_113" w:tooltip="Moorman, 1991 #56" w:history="1">
        <w:r w:rsidR="004A3B50" w:rsidRPr="004A3B50">
          <w:fldChar w:fldCharType="begin"/>
        </w:r>
        <w:r w:rsidR="004A3B50" w:rsidRPr="004A3B50">
          <w:instrText xml:space="preserve"> ADDIN EN.CITE &lt;EndNote&gt;&lt;Cite AuthorYear="1"&gt;&lt;Author&gt;Moorman&lt;/Author&gt;&lt;Year&gt;1991&lt;/Year&gt;&lt;RecNum&gt;56&lt;/RecNum&gt;&lt;DisplayText&gt;Moorman (1991)&lt;/DisplayText&gt;&lt;record&gt;&lt;rec-number&gt;56&lt;/rec-number&gt;&lt;foreign-keys&gt;&lt;key app="EN" db-id="e5a2p2xsraep0ge2wzp59zsvs0dd9x0expxr" timestamp="1427368681"&gt;56&lt;/key&gt;&lt;/foreign-keys&gt;&lt;ref-type name="Journal Article"&gt;17&lt;/ref-type&gt;&lt;contributors&gt;&lt;authors&gt;&lt;author&gt;Moorman, Robert H.&lt;/author&gt;&lt;/authors&gt;&lt;/contributors&gt;&lt;titles&gt;&lt;title&gt;Relationship between organizational justice and organizational citizenship behaviors: Do fairness perceptions influence employee citizenship?&lt;/title&gt;&lt;secondary-title&gt;Journal of Applied Psychology&lt;/secondary-title&gt;&lt;/titles&gt;&lt;periodical&gt;&lt;full-title&gt;Journal of Applied Psychology&lt;/full-title&gt;&lt;/periodical&gt;&lt;pages&gt;845-855&lt;/pages&gt;&lt;volume&gt;76&lt;/volume&gt;&lt;number&gt;6&lt;/number&gt;&lt;keywords&gt;&lt;keyword&gt;fairness perceptions&lt;/keyword&gt;&lt;keyword&gt;organizational citizenship&lt;/keyword&gt;&lt;keyword&gt;employees&lt;/keyword&gt;&lt;keyword&gt;Justice&lt;/keyword&gt;&lt;keyword&gt;Organizational Behavior&lt;/keyword&gt;&lt;keyword&gt;Fairness&lt;/keyword&gt;&lt;keyword&gt;Business and Industrial Personnel&lt;/keyword&gt;&lt;keyword&gt;Prosocial Behavior&lt;/keyword&gt;&lt;/keywords&gt;&lt;dates&gt;&lt;year&gt;1991&lt;/year&gt;&lt;/dates&gt;&lt;publisher&gt;American Psychological Association&lt;/publisher&gt;&lt;isbn&gt;0021-9010&amp;#xD;1939-1854&lt;/isbn&gt;&lt;accession-num&gt;1992-11043-001. PsycARTICLES Identifier: apl-76-6-845. First Author &amp;amp; Affiliation: Moorman, Robert H.&lt;/accession-num&gt;&lt;urls&gt;&lt;related-urls&gt;&lt;url&gt;http://search.ebscohost.com/login.aspx?direct=true&amp;amp;db=pdh&amp;amp;AN=1992-11043-001&amp;amp;site=ehost-live&lt;/url&gt;&lt;/related-urls&gt;&lt;/urls&gt;&lt;electronic-resource-num&gt;10.1037/0021-9010.76.6.845&lt;/electronic-resource-num&gt;&lt;remote-database-name&gt;pdh&lt;/remote-database-name&gt;&lt;remote-database-provider&gt;EBSCOhost&lt;/remote-database-provider&gt;&lt;/record&gt;&lt;/Cite&gt;&lt;/EndNote&gt;</w:instrText>
        </w:r>
        <w:r w:rsidR="004A3B50" w:rsidRPr="004A3B50">
          <w:fldChar w:fldCharType="separate"/>
        </w:r>
        <w:r w:rsidR="004A3B50" w:rsidRPr="004A3B50">
          <w:rPr>
            <w:noProof/>
          </w:rPr>
          <w:t>Moorman (1991)</w:t>
        </w:r>
        <w:r w:rsidR="004A3B50" w:rsidRPr="004A3B50">
          <w:fldChar w:fldCharType="end"/>
        </w:r>
      </w:hyperlink>
      <w:r w:rsidR="00A5719E" w:rsidRPr="004A3B50">
        <w:t xml:space="preserve"> establishes fairness perceptions as the link between organizational justice and employee attitudes towards the organization and other constituencies. </w:t>
      </w:r>
      <w:r w:rsidR="007C1C42" w:rsidRPr="004A3B50">
        <w:t xml:space="preserve">Fairness and justice are </w:t>
      </w:r>
      <w:r w:rsidR="002F3EB9" w:rsidRPr="004A3B50">
        <w:t xml:space="preserve">critical factors in work, but are sometime used </w:t>
      </w:r>
      <w:r w:rsidR="00B64B8A" w:rsidRPr="004A3B50">
        <w:t>interchangeably</w:t>
      </w:r>
      <w:r w:rsidR="007C1C42" w:rsidRPr="004A3B50">
        <w:t xml:space="preserve"> in the literature </w:t>
      </w:r>
      <w:r w:rsidR="00767076" w:rsidRPr="004A3B50">
        <w:fldChar w:fldCharType="begin">
          <w:fldData xml:space="preserve">PEVuZE5vdGU+PENpdGU+PEF1dGhvcj5Db2hlbjwvQXV0aG9yPjxZZWFyPjIwMTU8L1llYXI+PFJl
Y051bT4xMDg8L1JlY051bT48RGlzcGxheVRleHQ+KENvaGVuLCAyMDE1OyBHb2xkbWFuIGFuZCBD
cm9wYW56YW5vLCAyMDE1KTwvRGlzcGxheVRleHQ+PHJlY29yZD48cmVjLW51bWJlcj4xMDg8L3Jl
Yy1udW1iZXI+PGZvcmVpZ24ta2V5cz48a2V5IGFwcD0iRU4iIGRiLWlkPSJlNWEycDJ4c3JhZXAw
Z2Uyd3pwNTl6c3ZzMGRkOXgwZXhweHIiIHRpbWVzdGFtcD0iMTQ2NTU0OTM2OCI+MTA4PC9rZXk+
PC9mb3JlaWduLWtleXM+PHJlZi10eXBlIG5hbWU9IkJvb2sgU2VjdGlvbiI+NTwvcmVmLXR5cGU+
PGNvbnRyaWJ1dG9ycz48YXV0aG9ycz48YXV0aG9yPkNvaGVuLCBBYXJvbjwvYXV0aG9yPjwvYXV0
aG9ycz48L2NvbnRyaWJ1dG9ycz48dGl0bGVzPjx0aXRsZT5CZXlvbmQgT3JnYW5pemF0aW9uYWwg
SnVzdGljZTogQW4gSW50ZWdyYXRpdmUgQXBwcm9hY2ggdG8gT3JnYW5pemF0aW9uYWwgRmFpcm5l
c3M8L3RpdGxlPjxzZWNvbmRhcnktdGl0bGU+RmFpcm5lc3MgaW4gdGhlIFdvcmtwbGFjZTogQSBH
bG9iYWwgUGVyc3BlY3RpdmU8L3NlY29uZGFyeS10aXRsZT48L3RpdGxlcz48cGFnZXM+ODYtMTEx
PC9wYWdlcz48ZGF0ZXM+PHllYXI+MjAxNTwveWVhcj48L2RhdGVzPjxwdWItbG9jYXRpb24+TG9u
ZG9uPC9wdWItbG9jYXRpb24+PHB1Ymxpc2hlcj5QYWxncmF2ZSBNYWNtaWxsYW4gVUs8L3B1Ymxp
c2hlcj48aXNibj45NzgtMS0xMzctNTI0MzEtNzwvaXNibj48bGFiZWw+Q29oZW4yMDE1PC9sYWJl
bD48dXJscz48cmVsYXRlZC11cmxzPjx1cmw+aHR0cDovL2R4LmRvaS5vcmcvMTAuMTA1Ny85Nzgx
MTM3NTI0MzE3Xzc8L3VybD48L3JlbGF0ZWQtdXJscz48L3VybHM+PGVsZWN0cm9uaWMtcmVzb3Vy
Y2UtbnVtPjEwLjEwNTcvOTc4MTEzNzUyNDMxN183PC9lbGVjdHJvbmljLXJlc291cmNlLW51bT48
L3JlY29yZD48L0NpdGU+PENpdGU+PEF1dGhvcj5Hb2xkbWFuPC9BdXRob3I+PFllYXI+MjAxNTwv
WWVhcj48UmVjTnVtPjE2MjwvUmVjTnVtPjxyZWNvcmQ+PHJlYy1udW1iZXI+MTYyPC9yZWMtbnVt
YmVyPjxmb3JlaWduLWtleXM+PGtleSBhcHA9IkVOIiBkYi1pZD0iZTVhMnAyeHNyYWVwMGdlMnd6
cDU5enN2czBkZDl4MGV4cHhyIiB0aW1lc3RhbXA9IjE0NzM3ODczNTkiPjE2Mjwva2V5PjwvZm9y
ZWlnbi1rZXlzPjxyZWYtdHlwZSBuYW1lPSJKb3VybmFsIEFydGljbGUiPjE3PC9yZWYtdHlwZT48
Y29udHJpYnV0b3JzPjxhdXRob3JzPjxhdXRob3I+R29sZG1hbiwgQmFycnk8L2F1dGhvcj48YXV0
aG9yPkNyb3Bhbnphbm8sIFJ1c3NlbGw8L2F1dGhvcj48L2F1dGhvcnM+PC9jb250cmlidXRvcnM+
PHRpdGxlcz48dGl0bGU+JmFwb3M7SnVzdGljZSZhcG9zOyBhbmQgJmFwb3M7ZmFpcm5lc3MmYXBv
czsgYXJlIG5vdCB0aGUgc2FtZSB0aGluZzwvdGl0bGU+PHNlY29uZGFyeS10aXRsZT5Kb3VybmFs
IG9mIE9yZ2FuaXphdGlvbmFsIEJlaGF2aW9yPC9zZWNvbmRhcnktdGl0bGU+PC90aXRsZXM+PHBl
cmlvZGljYWw+PGZ1bGwtdGl0bGU+Sm91cm5hbCBvZiBPcmdhbml6YXRpb25hbCBCZWhhdmlvcjwv
ZnVsbC10aXRsZT48L3BlcmlvZGljYWw+PHBhZ2VzPjMxMy0zMTg8L3BhZ2VzPjx2b2x1bWU+MzY8
L3ZvbHVtZT48bnVtYmVyPjI8L251bWJlcj48a2V5d29yZHM+PGtleXdvcmQ+T1JHQU5JWkFUSU9O
QUwganVzdGljZTwva2V5d29yZD48a2V5d29yZD5SRVNFQVJDSDwva2V5d29yZD48a2V5d29yZD5P
UkdBTklaQVRJT05BTCBiZWhhdmlvcjwva2V5d29yZD48a2V5d29yZD5GQUlSTkVTUzwva2V5d29y
ZD48a2V5d29yZD5KVVNUSUNFPC9rZXl3b3JkPjxrZXl3b3JkPkNPREVTIG9mIGV0aGljczwva2V5
d29yZD48a2V5d29yZD5sZWdhbCBqdXN0aWNlPC9rZXl3b3JkPjwva2V5d29yZHM+PGRhdGVzPjx5
ZWFyPjIwMTU8L3llYXI+PC9kYXRlcz48cHVibGlzaGVyPkpvaG4gV2lsZXkgJmFtcDsgU29ucywg
SW5jLjwvcHVibGlzaGVyPjxpc2JuPjA4OTQzNzk2PC9pc2JuPjxhY2Nlc3Npb24tbnVtPjEwMDY5
NjIxMzwvYWNjZXNzaW9uLW51bT48d29yay10eXBlPkFydGljbGU8L3dvcmstdHlwZT48dXJscz48
cmVsYXRlZC11cmxzPjx1cmw+aHR0cDovL3NlYXJjaC5lYnNjb2hvc3QuY29tL2xvZ2luLmFzcHg/
ZGlyZWN0PXRydWUmYW1wO2RiPWJ0aCZhbXA7QU49MTAwNjk2MjEzJmFtcDtzaXRlPWVob3N0LWxp
dmU8L3VybD48L3JlbGF0ZWQtdXJscz48L3VybHM+PGVsZWN0cm9uaWMtcmVzb3VyY2UtbnVtPjEw
LjEwMDIvam9iLjE5NTY8L2VsZWN0cm9uaWMtcmVzb3VyY2UtbnVtPjxyZW1vdGUtZGF0YWJhc2Ut
bmFtZT5idGg8L3JlbW90ZS1kYXRhYmFzZS1uYW1lPjxyZW1vdGUtZGF0YWJhc2UtcHJvdmlkZXI+
RUJTQ09ob3N0PC9yZW1vdGUtZGF0YWJhc2UtcHJvdmlkZXI+PC9yZWNvcmQ+PC9DaXRlPjwvRW5k
Tm90ZT5=
</w:fldData>
        </w:fldChar>
      </w:r>
      <w:r w:rsidR="007D64BD" w:rsidRPr="004A3B50">
        <w:instrText xml:space="preserve"> ADDIN EN.CITE </w:instrText>
      </w:r>
      <w:r w:rsidR="007D64BD" w:rsidRPr="004A3B50">
        <w:fldChar w:fldCharType="begin">
          <w:fldData xml:space="preserve">PEVuZE5vdGU+PENpdGU+PEF1dGhvcj5Db2hlbjwvQXV0aG9yPjxZZWFyPjIwMTU8L1llYXI+PFJl
Y051bT4xMDg8L1JlY051bT48RGlzcGxheVRleHQ+KENvaGVuLCAyMDE1OyBHb2xkbWFuIGFuZCBD
cm9wYW56YW5vLCAyMDE1KTwvRGlzcGxheVRleHQ+PHJlY29yZD48cmVjLW51bWJlcj4xMDg8L3Jl
Yy1udW1iZXI+PGZvcmVpZ24ta2V5cz48a2V5IGFwcD0iRU4iIGRiLWlkPSJlNWEycDJ4c3JhZXAw
Z2Uyd3pwNTl6c3ZzMGRkOXgwZXhweHIiIHRpbWVzdGFtcD0iMTQ2NTU0OTM2OCI+MTA4PC9rZXk+
PC9mb3JlaWduLWtleXM+PHJlZi10eXBlIG5hbWU9IkJvb2sgU2VjdGlvbiI+NTwvcmVmLXR5cGU+
PGNvbnRyaWJ1dG9ycz48YXV0aG9ycz48YXV0aG9yPkNvaGVuLCBBYXJvbjwvYXV0aG9yPjwvYXV0
aG9ycz48L2NvbnRyaWJ1dG9ycz48dGl0bGVzPjx0aXRsZT5CZXlvbmQgT3JnYW5pemF0aW9uYWwg
SnVzdGljZTogQW4gSW50ZWdyYXRpdmUgQXBwcm9hY2ggdG8gT3JnYW5pemF0aW9uYWwgRmFpcm5l
c3M8L3RpdGxlPjxzZWNvbmRhcnktdGl0bGU+RmFpcm5lc3MgaW4gdGhlIFdvcmtwbGFjZTogQSBH
bG9iYWwgUGVyc3BlY3RpdmU8L3NlY29uZGFyeS10aXRsZT48L3RpdGxlcz48cGFnZXM+ODYtMTEx
PC9wYWdlcz48ZGF0ZXM+PHllYXI+MjAxNTwveWVhcj48L2RhdGVzPjxwdWItbG9jYXRpb24+TG9u
ZG9uPC9wdWItbG9jYXRpb24+PHB1Ymxpc2hlcj5QYWxncmF2ZSBNYWNtaWxsYW4gVUs8L3B1Ymxp
c2hlcj48aXNibj45NzgtMS0xMzctNTI0MzEtNzwvaXNibj48bGFiZWw+Q29oZW4yMDE1PC9sYWJl
bD48dXJscz48cmVsYXRlZC11cmxzPjx1cmw+aHR0cDovL2R4LmRvaS5vcmcvMTAuMTA1Ny85Nzgx
MTM3NTI0MzE3Xzc8L3VybD48L3JlbGF0ZWQtdXJscz48L3VybHM+PGVsZWN0cm9uaWMtcmVzb3Vy
Y2UtbnVtPjEwLjEwNTcvOTc4MTEzNzUyNDMxN183PC9lbGVjdHJvbmljLXJlc291cmNlLW51bT48
L3JlY29yZD48L0NpdGU+PENpdGU+PEF1dGhvcj5Hb2xkbWFuPC9BdXRob3I+PFllYXI+MjAxNTwv
WWVhcj48UmVjTnVtPjE2MjwvUmVjTnVtPjxyZWNvcmQ+PHJlYy1udW1iZXI+MTYyPC9yZWMtbnVt
YmVyPjxmb3JlaWduLWtleXM+PGtleSBhcHA9IkVOIiBkYi1pZD0iZTVhMnAyeHNyYWVwMGdlMnd6
cDU5enN2czBkZDl4MGV4cHhyIiB0aW1lc3RhbXA9IjE0NzM3ODczNTkiPjE2Mjwva2V5PjwvZm9y
ZWlnbi1rZXlzPjxyZWYtdHlwZSBuYW1lPSJKb3VybmFsIEFydGljbGUiPjE3PC9yZWYtdHlwZT48
Y29udHJpYnV0b3JzPjxhdXRob3JzPjxhdXRob3I+R29sZG1hbiwgQmFycnk8L2F1dGhvcj48YXV0
aG9yPkNyb3Bhbnphbm8sIFJ1c3NlbGw8L2F1dGhvcj48L2F1dGhvcnM+PC9jb250cmlidXRvcnM+
PHRpdGxlcz48dGl0bGU+JmFwb3M7SnVzdGljZSZhcG9zOyBhbmQgJmFwb3M7ZmFpcm5lc3MmYXBv
czsgYXJlIG5vdCB0aGUgc2FtZSB0aGluZzwvdGl0bGU+PHNlY29uZGFyeS10aXRsZT5Kb3VybmFs
IG9mIE9yZ2FuaXphdGlvbmFsIEJlaGF2aW9yPC9zZWNvbmRhcnktdGl0bGU+PC90aXRsZXM+PHBl
cmlvZGljYWw+PGZ1bGwtdGl0bGU+Sm91cm5hbCBvZiBPcmdhbml6YXRpb25hbCBCZWhhdmlvcjwv
ZnVsbC10aXRsZT48L3BlcmlvZGljYWw+PHBhZ2VzPjMxMy0zMTg8L3BhZ2VzPjx2b2x1bWU+MzY8
L3ZvbHVtZT48bnVtYmVyPjI8L251bWJlcj48a2V5d29yZHM+PGtleXdvcmQ+T1JHQU5JWkFUSU9O
QUwganVzdGljZTwva2V5d29yZD48a2V5d29yZD5SRVNFQVJDSDwva2V5d29yZD48a2V5d29yZD5P
UkdBTklaQVRJT05BTCBiZWhhdmlvcjwva2V5d29yZD48a2V5d29yZD5GQUlSTkVTUzwva2V5d29y
ZD48a2V5d29yZD5KVVNUSUNFPC9rZXl3b3JkPjxrZXl3b3JkPkNPREVTIG9mIGV0aGljczwva2V5
d29yZD48a2V5d29yZD5sZWdhbCBqdXN0aWNlPC9rZXl3b3JkPjwva2V5d29yZHM+PGRhdGVzPjx5
ZWFyPjIwMTU8L3llYXI+PC9kYXRlcz48cHVibGlzaGVyPkpvaG4gV2lsZXkgJmFtcDsgU29ucywg
SW5jLjwvcHVibGlzaGVyPjxpc2JuPjA4OTQzNzk2PC9pc2JuPjxhY2Nlc3Npb24tbnVtPjEwMDY5
NjIxMzwvYWNjZXNzaW9uLW51bT48d29yay10eXBlPkFydGljbGU8L3dvcmstdHlwZT48dXJscz48
cmVsYXRlZC11cmxzPjx1cmw+aHR0cDovL3NlYXJjaC5lYnNjb2hvc3QuY29tL2xvZ2luLmFzcHg/
ZGlyZWN0PXRydWUmYW1wO2RiPWJ0aCZhbXA7QU49MTAwNjk2MjEzJmFtcDtzaXRlPWVob3N0LWxp
dmU8L3VybD48L3JlbGF0ZWQtdXJscz48L3VybHM+PGVsZWN0cm9uaWMtcmVzb3VyY2UtbnVtPjEw
LjEwMDIvam9iLjE5NTY8L2VsZWN0cm9uaWMtcmVzb3VyY2UtbnVtPjxyZW1vdGUtZGF0YWJhc2Ut
bmFtZT5idGg8L3JlbW90ZS1kYXRhYmFzZS1uYW1lPjxyZW1vdGUtZGF0YWJhc2UtcHJvdmlkZXI+
RUJTQ09ob3N0PC9yZW1vdGUtZGF0YWJhc2UtcHJvdmlkZXI+PC9yZWNvcmQ+PC9DaXRlPjwvRW5k
Tm90ZT5=
</w:fldData>
        </w:fldChar>
      </w:r>
      <w:r w:rsidR="007D64BD" w:rsidRPr="004A3B50">
        <w:instrText xml:space="preserve"> ADDIN EN.CITE.DATA </w:instrText>
      </w:r>
      <w:r w:rsidR="007D64BD" w:rsidRPr="004A3B50">
        <w:fldChar w:fldCharType="end"/>
      </w:r>
      <w:r w:rsidR="00767076" w:rsidRPr="004A3B50">
        <w:fldChar w:fldCharType="separate"/>
      </w:r>
      <w:r w:rsidR="009A29DC" w:rsidRPr="004A3B50">
        <w:rPr>
          <w:noProof/>
        </w:rPr>
        <w:t>(</w:t>
      </w:r>
      <w:hyperlink w:anchor="_ENREF_40" w:tooltip="Cohen, 2015 #108" w:history="1">
        <w:r w:rsidR="004A3B50" w:rsidRPr="004A3B50">
          <w:rPr>
            <w:noProof/>
          </w:rPr>
          <w:t>Cohen, 2015</w:t>
        </w:r>
      </w:hyperlink>
      <w:r w:rsidR="009A29DC" w:rsidRPr="004A3B50">
        <w:rPr>
          <w:noProof/>
        </w:rPr>
        <w:t xml:space="preserve">; </w:t>
      </w:r>
      <w:hyperlink w:anchor="_ENREF_66" w:tooltip="Goldman, 2015 #162" w:history="1">
        <w:r w:rsidR="004A3B50" w:rsidRPr="004A3B50">
          <w:rPr>
            <w:noProof/>
          </w:rPr>
          <w:t>Goldman and Cropanzano, 2015</w:t>
        </w:r>
      </w:hyperlink>
      <w:r w:rsidR="009A29DC" w:rsidRPr="004A3B50">
        <w:rPr>
          <w:noProof/>
        </w:rPr>
        <w:t>)</w:t>
      </w:r>
      <w:r w:rsidR="00767076" w:rsidRPr="004A3B50">
        <w:fldChar w:fldCharType="end"/>
      </w:r>
      <w:r w:rsidR="007C1C42" w:rsidRPr="004A3B50">
        <w:t xml:space="preserve">. </w:t>
      </w:r>
      <w:r w:rsidR="00A5719E" w:rsidRPr="004A3B50">
        <w:t xml:space="preserve">There is </w:t>
      </w:r>
      <w:r w:rsidR="00CD5116" w:rsidRPr="004A3B50">
        <w:t>sufficient</w:t>
      </w:r>
      <w:r w:rsidR="00A5719E" w:rsidRPr="004A3B50">
        <w:t xml:space="preserve"> data, including overall support by meta-analys</w:t>
      </w:r>
      <w:r w:rsidR="00A0786C" w:rsidRPr="004A3B50">
        <w:t>e</w:t>
      </w:r>
      <w:r w:rsidR="00A5719E" w:rsidRPr="004A3B50">
        <w:t xml:space="preserve">s, </w:t>
      </w:r>
      <w:r w:rsidR="00A0786C" w:rsidRPr="004A3B50">
        <w:t xml:space="preserve">that </w:t>
      </w:r>
      <w:r w:rsidR="00A0786C" w:rsidRPr="004A3B50">
        <w:rPr>
          <w:rFonts w:eastAsia="Times New Roman"/>
          <w:lang w:eastAsia="zh-CN"/>
        </w:rPr>
        <w:t xml:space="preserve">suggests </w:t>
      </w:r>
      <w:r w:rsidR="00A5719E" w:rsidRPr="004A3B50">
        <w:rPr>
          <w:rFonts w:eastAsia="Times New Roman"/>
          <w:lang w:eastAsia="zh-CN"/>
        </w:rPr>
        <w:t xml:space="preserve">that </w:t>
      </w:r>
      <w:r w:rsidR="00A5719E" w:rsidRPr="004A3B50">
        <w:t>while there are several</w:t>
      </w:r>
      <w:r w:rsidR="00963019" w:rsidRPr="004A3B50">
        <w:t xml:space="preserve">, interrelated </w:t>
      </w:r>
      <w:r w:rsidR="00A5719E" w:rsidRPr="004A3B50">
        <w:t xml:space="preserve">dimensions of justice, all are associated with </w:t>
      </w:r>
      <w:r w:rsidR="006D7FCB" w:rsidRPr="004A3B50">
        <w:t xml:space="preserve">perceived </w:t>
      </w:r>
      <w:r w:rsidR="00A5719E" w:rsidRPr="004A3B50">
        <w:t>fairness. The relationships are such that</w:t>
      </w:r>
      <w:r w:rsidR="00667D3E" w:rsidRPr="004A3B50">
        <w:t>,</w:t>
      </w:r>
      <w:r w:rsidR="00A5719E" w:rsidRPr="004A3B50">
        <w:t xml:space="preserve"> combined</w:t>
      </w:r>
      <w:r w:rsidR="00667D3E" w:rsidRPr="004A3B50">
        <w:t>,</w:t>
      </w:r>
      <w:r w:rsidR="00A5719E" w:rsidRPr="004A3B50">
        <w:t xml:space="preserve"> they have better explanatory power t</w:t>
      </w:r>
      <w:r w:rsidR="00667D3E" w:rsidRPr="004A3B50">
        <w:t>han</w:t>
      </w:r>
      <w:r w:rsidR="00A5719E" w:rsidRPr="004A3B50">
        <w:t xml:space="preserve"> fairness perception</w:t>
      </w:r>
      <w:r w:rsidR="00667D3E" w:rsidRPr="004A3B50">
        <w:t>s</w:t>
      </w:r>
      <w:r w:rsidR="00A5719E" w:rsidRPr="004A3B50">
        <w:t xml:space="preserve"> </w:t>
      </w:r>
      <w:r w:rsidR="00A5719E" w:rsidRPr="004A3B50">
        <w:fldChar w:fldCharType="begin"/>
      </w:r>
      <w:r w:rsidR="007D64BD" w:rsidRPr="004A3B50">
        <w:instrText xml:space="preserve"> ADDIN EN.CITE &lt;EndNote&gt;&lt;Cite&gt;&lt;Author&gt;Colquitt&lt;/Author&gt;&lt;Year&gt;2001&lt;/Year&gt;&lt;RecNum&gt;17&lt;/RecNum&gt;&lt;DisplayText&gt;(Colquitt et al., 2001)&lt;/DisplayText&gt;&lt;record&gt;&lt;rec-number&gt;17&lt;/rec-number&gt;&lt;foreign-keys&gt;&lt;key app="EN" db-id="xp929wpre2xva2epas0p2pxusewd0axdfzzr" timestamp="1357229238"&gt;17&lt;/key&gt;&lt;/foreign-keys&gt;&lt;ref-type name="Journal Article"&gt;17&lt;/ref-type&gt;&lt;contributors&gt;&lt;authors&gt;&lt;author&gt;Colquitt, J. A.&lt;/author&gt;&lt;author&gt;Conlon, D. E.&lt;/author&gt;&lt;author&gt;Wesson, M. J.&lt;/author&gt;&lt;author&gt;Porter, C. O.&lt;/author&gt;&lt;author&gt;Ng, K. Y.&lt;/author&gt;&lt;/authors&gt;&lt;/contributors&gt;&lt;titles&gt;&lt;title&gt;Justice at the millennium: a meta-analytic review of 25 years of organizational justice research&lt;/title&gt;&lt;secondary-title&gt;Journal of Applied Psychology&lt;/secondary-title&gt;&lt;/titles&gt;&lt;periodical&gt;&lt;full-title&gt;Journal of Applied Psychology&lt;/full-title&gt;&lt;/periodical&gt;&lt;pages&gt;425-445&lt;/pages&gt;&lt;volume&gt;86&lt;/volume&gt;&lt;number&gt;3&lt;/number&gt;&lt;dates&gt;&lt;year&gt;2001&lt;/year&gt;&lt;/dates&gt;&lt;urls&gt;&lt;/urls&gt;&lt;/record&gt;&lt;/Cite&gt;&lt;/EndNote&gt;</w:instrText>
      </w:r>
      <w:r w:rsidR="00A5719E" w:rsidRPr="004A3B50">
        <w:fldChar w:fldCharType="separate"/>
      </w:r>
      <w:r w:rsidR="009A29DC" w:rsidRPr="004A3B50">
        <w:rPr>
          <w:noProof/>
        </w:rPr>
        <w:t>(</w:t>
      </w:r>
      <w:hyperlink w:anchor="_ENREF_43" w:tooltip="Colquitt, 2001 #17" w:history="1">
        <w:r w:rsidR="004A3B50" w:rsidRPr="004A3B50">
          <w:rPr>
            <w:noProof/>
          </w:rPr>
          <w:t>Colquitt et al., 2001</w:t>
        </w:r>
      </w:hyperlink>
      <w:r w:rsidR="009A29DC" w:rsidRPr="004A3B50">
        <w:rPr>
          <w:noProof/>
        </w:rPr>
        <w:t>)</w:t>
      </w:r>
      <w:r w:rsidR="00A5719E" w:rsidRPr="004A3B50">
        <w:fldChar w:fldCharType="end"/>
      </w:r>
      <w:r w:rsidR="00A5719E" w:rsidRPr="004A3B50">
        <w:t xml:space="preserve">. </w:t>
      </w:r>
      <w:r w:rsidR="00A5719E" w:rsidRPr="004A3B50">
        <w:rPr>
          <w:rFonts w:eastAsia="Times New Roman"/>
          <w:lang w:eastAsia="zh-CN"/>
        </w:rPr>
        <w:t xml:space="preserve">Colquitt and colleagues also </w:t>
      </w:r>
      <w:r w:rsidR="009434F1" w:rsidRPr="004A3B50">
        <w:rPr>
          <w:rFonts w:eastAsia="Times New Roman"/>
          <w:lang w:eastAsia="zh-CN"/>
        </w:rPr>
        <w:t>show</w:t>
      </w:r>
      <w:r w:rsidR="009434F1" w:rsidRPr="004A3B50">
        <w:t xml:space="preserve"> </w:t>
      </w:r>
      <w:r w:rsidR="00A5719E" w:rsidRPr="004A3B50">
        <w:t>strong and significant relationships between the dimensions of justice (distributive, procedural, interpersonal, and informational) and several organizational outcomes, including organizational commitment, performance, and elements that form part of the psychological contract</w:t>
      </w:r>
      <w:r w:rsidR="00213C8F" w:rsidRPr="004A3B50">
        <w:t xml:space="preserve"> </w:t>
      </w:r>
      <w:r w:rsidR="00213C8F" w:rsidRPr="004A3B50">
        <w:fldChar w:fldCharType="begin"/>
      </w:r>
      <w:r w:rsidR="007D64BD" w:rsidRPr="004A3B50">
        <w:instrText xml:space="preserve"> ADDIN EN.CITE &lt;EndNote&gt;&lt;Cite&gt;&lt;Author&gt;Podsakoff&lt;/Author&gt;&lt;Year&gt;2014&lt;/Year&gt;&lt;RecNum&gt;164&lt;/RecNum&gt;&lt;Prefix&gt;e.g.`, organizational citizenship behavior and withdrawal – see for example &lt;/Prefix&gt;&lt;DisplayText&gt;(e.g., organizational citizenship behavior and withdrawal – see for example Podsakoff et al., 2014)&lt;/DisplayText&gt;&lt;record&gt;&lt;rec-number&gt;164&lt;/rec-number&gt;&lt;foreign-keys&gt;&lt;key app="EN" db-id="e5a2p2xsraep0ge2wzp59zsvs0dd9x0expxr" timestamp="1476782099"&gt;164&lt;/key&gt;&lt;/foreign-keys&gt;&lt;ref-type name="Journal Article"&gt;17&lt;/ref-type&gt;&lt;contributors&gt;&lt;authors&gt;&lt;author&gt;Podsakoff, Nathan P.&lt;/author&gt;&lt;author&gt;Podsakoff, Philip M.&lt;/author&gt;&lt;author&gt;MacKenzie, Scott B.&lt;/author&gt;&lt;author&gt;Maynes, Timothy D.&lt;/author&gt;&lt;author&gt;Spoelma, Trevor M.&lt;/author&gt;&lt;/authors&gt;&lt;/contributors&gt;&lt;titles&gt;&lt;title&gt;Consequences of unit-level organizational citizenship behaviors: A review and recommendations for future research&lt;/title&gt;&lt;secondary-title&gt;Journal of Organizational Behavior&lt;/secondary-title&gt;&lt;/titles&gt;&lt;periodical&gt;&lt;full-title&gt;Journal of Organizational Behavior&lt;/full-title&gt;&lt;/periodical&gt;&lt;pages&gt;S87-S119&lt;/pages&gt;&lt;volume&gt;35&lt;/volume&gt;&lt;number&gt;S1&lt;/number&gt;&lt;keywords&gt;&lt;keyword&gt;organizational citizenship behavior&lt;/keyword&gt;&lt;keyword&gt;challenge-oriented citizenship behavior&lt;/keyword&gt;&lt;keyword&gt;affiliation-oriented citizenship behavior&lt;/keyword&gt;&lt;keyword&gt;OCBI&lt;/keyword&gt;&lt;keyword&gt;OCBO&lt;/keyword&gt;&lt;keyword&gt;helping behavior&lt;/keyword&gt;&lt;keyword&gt;voice behavior&lt;/keyword&gt;&lt;keyword&gt;multilevel analysis&lt;/keyword&gt;&lt;keyword&gt;team performance&lt;/keyword&gt;&lt;keyword&gt;organizational effectiveness&lt;/keyword&gt;&lt;keyword&gt;turnover&lt;/keyword&gt;&lt;keyword&gt;task interdependence&lt;/keyword&gt;&lt;keyword&gt;cohesion&lt;/keyword&gt;&lt;/keywords&gt;&lt;dates&gt;&lt;year&gt;2014&lt;/year&gt;&lt;/dates&gt;&lt;isbn&gt;1099-1379&lt;/isbn&gt;&lt;urls&gt;&lt;related-urls&gt;&lt;url&gt;http://dx.doi.org/10.1002/job.1911&lt;/url&gt;&lt;/related-urls&gt;&lt;/urls&gt;&lt;electronic-resource-num&gt;10.1002/job.1911&lt;/electronic-resource-num&gt;&lt;modified-date&gt;Job-13-0492.r1&lt;/modified-date&gt;&lt;/record&gt;&lt;/Cite&gt;&lt;/EndNote&gt;</w:instrText>
      </w:r>
      <w:r w:rsidR="00213C8F" w:rsidRPr="004A3B50">
        <w:fldChar w:fldCharType="separate"/>
      </w:r>
      <w:r w:rsidR="009A29DC" w:rsidRPr="004A3B50">
        <w:rPr>
          <w:noProof/>
        </w:rPr>
        <w:t>(</w:t>
      </w:r>
      <w:hyperlink w:anchor="_ENREF_136" w:tooltip="Podsakoff, 2014 #164" w:history="1">
        <w:r w:rsidR="004A3B50" w:rsidRPr="004A3B50">
          <w:rPr>
            <w:noProof/>
          </w:rPr>
          <w:t>e.g., organizational citizenship behavior and withdrawal – see for example Podsakoff et al., 2014</w:t>
        </w:r>
      </w:hyperlink>
      <w:r w:rsidR="009A29DC" w:rsidRPr="004A3B50">
        <w:rPr>
          <w:noProof/>
        </w:rPr>
        <w:t>)</w:t>
      </w:r>
      <w:r w:rsidR="00213C8F" w:rsidRPr="004A3B50">
        <w:fldChar w:fldCharType="end"/>
      </w:r>
      <w:r w:rsidR="00A5719E" w:rsidRPr="004A3B50">
        <w:t xml:space="preserve">. </w:t>
      </w:r>
      <w:r w:rsidR="00E11F69" w:rsidRPr="004A3B50">
        <w:rPr>
          <w:rFonts w:eastAsiaTheme="minorEastAsia"/>
          <w:szCs w:val="24"/>
          <w:lang w:eastAsia="de-DE"/>
        </w:rPr>
        <w:t xml:space="preserve">The term </w:t>
      </w:r>
      <w:r w:rsidR="00490BEC" w:rsidRPr="004A3B50">
        <w:rPr>
          <w:rFonts w:eastAsiaTheme="minorEastAsia"/>
          <w:szCs w:val="24"/>
          <w:lang w:eastAsia="de-DE"/>
        </w:rPr>
        <w:t>‘</w:t>
      </w:r>
      <w:r w:rsidR="00E11F69" w:rsidRPr="004A3B50">
        <w:rPr>
          <w:rFonts w:eastAsiaTheme="minorEastAsia"/>
          <w:szCs w:val="24"/>
          <w:lang w:eastAsia="de-DE"/>
        </w:rPr>
        <w:t>psychological contract</w:t>
      </w:r>
      <w:r w:rsidR="00490BEC" w:rsidRPr="004A3B50">
        <w:rPr>
          <w:rFonts w:eastAsiaTheme="minorEastAsia"/>
          <w:szCs w:val="24"/>
          <w:lang w:eastAsia="de-DE"/>
        </w:rPr>
        <w:t>’</w:t>
      </w:r>
      <w:r w:rsidR="00E11F69" w:rsidRPr="004A3B50">
        <w:rPr>
          <w:rFonts w:eastAsiaTheme="minorEastAsia"/>
          <w:szCs w:val="24"/>
          <w:lang w:eastAsia="de-DE"/>
        </w:rPr>
        <w:t xml:space="preserve"> refers to mutual beliefs, perceptions, and informal obligations between an employer and an employee </w:t>
      </w:r>
      <w:r w:rsidR="000A233A" w:rsidRPr="004A3B50">
        <w:rPr>
          <w:rFonts w:eastAsiaTheme="minorEastAsia"/>
          <w:szCs w:val="24"/>
          <w:lang w:eastAsia="de-DE"/>
        </w:rPr>
        <w:fldChar w:fldCharType="begin"/>
      </w:r>
      <w:r w:rsidR="000A233A" w:rsidRPr="004A3B50">
        <w:rPr>
          <w:rFonts w:eastAsiaTheme="minorEastAsia"/>
          <w:szCs w:val="24"/>
          <w:lang w:eastAsia="de-DE"/>
        </w:rPr>
        <w:instrText xml:space="preserve"> ADDIN EN.CITE &lt;EndNote&gt;&lt;Cite&gt;&lt;Author&gt;Rousseau&lt;/Author&gt;&lt;Year&gt;1989&lt;/Year&gt;&lt;RecNum&gt;168&lt;/RecNum&gt;&lt;DisplayText&gt;(Rousseau, 1989)&lt;/DisplayText&gt;&lt;record&gt;&lt;rec-number&gt;168&lt;/rec-number&gt;&lt;foreign-keys&gt;&lt;key app="EN" db-id="e5a2p2xsraep0ge2wzp59zsvs0dd9x0expxr" timestamp="1490881905"&gt;168&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1573-3378&lt;/isbn&gt;&lt;label&gt;Rousseau1989&lt;/label&gt;&lt;work-type&gt;journal article&lt;/work-type&gt;&lt;urls&gt;&lt;related-urls&gt;&lt;url&gt;http://dx.doi.org/10.1007/BF01384942&lt;/url&gt;&lt;/related-urls&gt;&lt;/urls&gt;&lt;electronic-resource-num&gt;10.1007/bf01384942&lt;/electronic-resource-num&gt;&lt;/record&gt;&lt;/Cite&gt;&lt;/EndNote&gt;</w:instrText>
      </w:r>
      <w:r w:rsidR="000A233A" w:rsidRPr="004A3B50">
        <w:rPr>
          <w:rFonts w:eastAsiaTheme="minorEastAsia"/>
          <w:szCs w:val="24"/>
          <w:lang w:eastAsia="de-DE"/>
        </w:rPr>
        <w:fldChar w:fldCharType="separate"/>
      </w:r>
      <w:r w:rsidR="000A233A" w:rsidRPr="004A3B50">
        <w:rPr>
          <w:rFonts w:eastAsiaTheme="minorEastAsia"/>
          <w:noProof/>
          <w:szCs w:val="24"/>
          <w:lang w:eastAsia="de-DE"/>
        </w:rPr>
        <w:t>(</w:t>
      </w:r>
      <w:hyperlink w:anchor="_ENREF_142" w:tooltip="Rousseau, 1989 #168" w:history="1">
        <w:r w:rsidR="004A3B50" w:rsidRPr="004A3B50">
          <w:rPr>
            <w:rFonts w:eastAsiaTheme="minorEastAsia"/>
            <w:noProof/>
            <w:szCs w:val="24"/>
            <w:lang w:eastAsia="de-DE"/>
          </w:rPr>
          <w:t>Rousseau, 1989</w:t>
        </w:r>
      </w:hyperlink>
      <w:r w:rsidR="000A233A" w:rsidRPr="004A3B50">
        <w:rPr>
          <w:rFonts w:eastAsiaTheme="minorEastAsia"/>
          <w:noProof/>
          <w:szCs w:val="24"/>
          <w:lang w:eastAsia="de-DE"/>
        </w:rPr>
        <w:t>)</w:t>
      </w:r>
      <w:r w:rsidR="000A233A" w:rsidRPr="004A3B50">
        <w:rPr>
          <w:rFonts w:eastAsiaTheme="minorEastAsia"/>
          <w:szCs w:val="24"/>
          <w:lang w:eastAsia="de-DE"/>
        </w:rPr>
        <w:fldChar w:fldCharType="end"/>
      </w:r>
      <w:r w:rsidR="00E11F69" w:rsidRPr="004A3B50">
        <w:rPr>
          <w:rFonts w:eastAsiaTheme="minorEastAsia"/>
          <w:szCs w:val="24"/>
          <w:lang w:eastAsia="de-DE"/>
        </w:rPr>
        <w:t xml:space="preserve">. </w:t>
      </w:r>
      <w:r w:rsidR="00956910" w:rsidRPr="004A3B50">
        <w:t>However, t</w:t>
      </w:r>
      <w:r w:rsidR="00A5719E" w:rsidRPr="004A3B50">
        <w:t>hese relationships are</w:t>
      </w:r>
      <w:r w:rsidR="00956910" w:rsidRPr="004A3B50">
        <w:t xml:space="preserve"> </w:t>
      </w:r>
      <w:r w:rsidR="00A5719E" w:rsidRPr="004A3B50">
        <w:t xml:space="preserve">complex </w:t>
      </w:r>
      <w:r w:rsidR="00A5719E" w:rsidRPr="004A3B50">
        <w:fldChar w:fldCharType="begin"/>
      </w:r>
      <w:r w:rsidR="007D64BD" w:rsidRPr="004A3B50">
        <w:instrText xml:space="preserve"> ADDIN EN.CITE &lt;EndNote&gt;&lt;Cite&gt;&lt;Author&gt;Poon&lt;/Author&gt;&lt;Year&gt;2012&lt;/Year&gt;&lt;RecNum&gt;61&lt;/RecNum&gt;&lt;DisplayText&gt;(Poon, 2012)&lt;/DisplayText&gt;&lt;record&gt;&lt;rec-number&gt;61&lt;/rec-number&gt;&lt;foreign-keys&gt;&lt;key app="EN" db-id="e5a2p2xsraep0ge2wzp59zsvs0dd9x0expxr" timestamp="1427368866"&gt;61&lt;/key&gt;&lt;/foreign-keys&gt;&lt;ref-type name="Journal Article"&gt;17&lt;/ref-type&gt;&lt;contributors&gt;&lt;authors&gt;&lt;author&gt;Poon, June M. L.&lt;/author&gt;&lt;/authors&gt;&lt;/contributors&gt;&lt;titles&gt;&lt;title&gt;Distributive Justice, Procedural Justice, Affective Commitment, and Turnover Intention: A Mediation–Moderation Framework1&lt;/title&gt;&lt;secondary-title&gt;Journal of Applied Social Psychology&lt;/secondary-title&gt;&lt;/titles&gt;&lt;periodical&gt;&lt;full-title&gt;Journal of Applied Social Psychology&lt;/full-title&gt;&lt;/periodical&gt;&lt;pages&gt;1505-1532&lt;/pages&gt;&lt;volume&gt;42&lt;/volume&gt;&lt;number&gt;6&lt;/number&gt;&lt;dates&gt;&lt;year&gt;2012&lt;/year&gt;&lt;/dates&gt;&lt;publisher&gt;Blackwell Publishing Inc&lt;/publisher&gt;&lt;isbn&gt;1559-1816&lt;/isbn&gt;&lt;urls&gt;&lt;related-urls&gt;&lt;url&gt;http://dx.doi.org/10.1111/j.1559-1816.2012.00910.x&lt;/url&gt;&lt;url&gt;http://onlinelibrary.wiley.com/doi/10.1111/j.1559-1816.2012.00910.x/abstract&lt;/url&gt;&lt;/related-urls&gt;&lt;/urls&gt;&lt;electronic-resource-num&gt;10.1111/j.1559-1816.2012.00910.x&lt;/electronic-resource-num&gt;&lt;/record&gt;&lt;/Cite&gt;&lt;/EndNote&gt;</w:instrText>
      </w:r>
      <w:r w:rsidR="00A5719E" w:rsidRPr="004A3B50">
        <w:fldChar w:fldCharType="separate"/>
      </w:r>
      <w:r w:rsidR="00213C8F" w:rsidRPr="004A3B50">
        <w:rPr>
          <w:noProof/>
        </w:rPr>
        <w:t>(</w:t>
      </w:r>
      <w:hyperlink w:anchor="_ENREF_138" w:tooltip="Poon, 2012 #61" w:history="1">
        <w:r w:rsidR="004A3B50" w:rsidRPr="004A3B50">
          <w:rPr>
            <w:noProof/>
          </w:rPr>
          <w:t>Poon, 2012</w:t>
        </w:r>
      </w:hyperlink>
      <w:r w:rsidR="00213C8F" w:rsidRPr="004A3B50">
        <w:rPr>
          <w:noProof/>
        </w:rPr>
        <w:t>)</w:t>
      </w:r>
      <w:r w:rsidR="00A5719E" w:rsidRPr="004A3B50">
        <w:fldChar w:fldCharType="end"/>
      </w:r>
      <w:r w:rsidR="00A5719E" w:rsidRPr="004A3B50">
        <w:rPr>
          <w:rFonts w:eastAsia="Times New Roman"/>
          <w:lang w:eastAsia="zh-CN"/>
        </w:rPr>
        <w:t xml:space="preserve">. </w:t>
      </w:r>
    </w:p>
    <w:p w14:paraId="483A2033" w14:textId="6D00D0FF" w:rsidR="006C5C08" w:rsidRPr="004A3B50" w:rsidRDefault="006C5C08" w:rsidP="006C5C08">
      <w:pPr>
        <w:rPr>
          <w:rFonts w:eastAsia="Times New Roman" w:cs="Times New Roman"/>
          <w:szCs w:val="24"/>
          <w:lang w:eastAsia="zh-CN"/>
        </w:rPr>
      </w:pPr>
      <w:r w:rsidRPr="004A3B50">
        <w:t xml:space="preserve">Social exchange theory </w:t>
      </w:r>
      <w:r w:rsidR="004D3825" w:rsidRPr="004A3B50">
        <w:fldChar w:fldCharType="begin"/>
      </w:r>
      <w:r w:rsidR="004D3825" w:rsidRPr="004A3B50">
        <w:instrText xml:space="preserve"> ADDIN EN.CITE &lt;EndNote&gt;&lt;Cite&gt;&lt;Author&gt;Emerson&lt;/Author&gt;&lt;Year&gt;1976&lt;/Year&gt;&lt;RecNum&gt;173&lt;/RecNum&gt;&lt;DisplayText&gt;(Emerson, 1976)&lt;/DisplayText&gt;&lt;record&gt;&lt;rec-number&gt;173&lt;/rec-number&gt;&lt;foreign-keys&gt;&lt;key app="EN" db-id="e5a2p2xsraep0ge2wzp59zsvs0dd9x0expxr" timestamp="1492426081"&gt;173&lt;/key&gt;&lt;/foreign-keys&gt;&lt;ref-type name="Journal Article"&gt;17&lt;/ref-type&gt;&lt;contributors&gt;&lt;authors&gt;&lt;author&gt;Emerson, R. M.&lt;/author&gt;&lt;/authors&gt;&lt;/contributors&gt;&lt;titles&gt;&lt;title&gt;Social exchange theory&lt;/title&gt;&lt;secondary-title&gt;Annual review of sociology&lt;/secondary-title&gt;&lt;/titles&gt;&lt;periodical&gt;&lt;full-title&gt;Annual review of sociology&lt;/full-title&gt;&lt;/periodical&gt;&lt;pages&gt;335-362&lt;/pages&gt;&lt;volume&gt;2&lt;/volume&gt;&lt;number&gt;1&lt;/number&gt;&lt;dates&gt;&lt;year&gt;1976&lt;/year&gt;&lt;/dates&gt;&lt;urls&gt;&lt;/urls&gt;&lt;/record&gt;&lt;/Cite&gt;&lt;/EndNote&gt;</w:instrText>
      </w:r>
      <w:r w:rsidR="004D3825" w:rsidRPr="004A3B50">
        <w:fldChar w:fldCharType="separate"/>
      </w:r>
      <w:r w:rsidR="004D3825" w:rsidRPr="004A3B50">
        <w:rPr>
          <w:noProof/>
        </w:rPr>
        <w:t>(</w:t>
      </w:r>
      <w:hyperlink w:anchor="_ENREF_52" w:tooltip="Emerson, 1976 #173" w:history="1">
        <w:r w:rsidR="004A3B50" w:rsidRPr="004A3B50">
          <w:rPr>
            <w:noProof/>
          </w:rPr>
          <w:t>Emerson, 1976</w:t>
        </w:r>
      </w:hyperlink>
      <w:r w:rsidR="004D3825" w:rsidRPr="004A3B50">
        <w:rPr>
          <w:noProof/>
        </w:rPr>
        <w:t>)</w:t>
      </w:r>
      <w:r w:rsidR="004D3825" w:rsidRPr="004A3B50">
        <w:fldChar w:fldCharType="end"/>
      </w:r>
      <w:r w:rsidR="004757E5" w:rsidRPr="004A3B50">
        <w:t xml:space="preserve"> </w:t>
      </w:r>
      <w:r w:rsidRPr="004A3B50">
        <w:t xml:space="preserve">underlines this understanding and provides insight into </w:t>
      </w:r>
      <w:r w:rsidR="00490BEC" w:rsidRPr="004A3B50">
        <w:t xml:space="preserve">the </w:t>
      </w:r>
      <w:r w:rsidRPr="004A3B50">
        <w:t xml:space="preserve">variables </w:t>
      </w:r>
      <w:r w:rsidR="00490BEC" w:rsidRPr="004A3B50">
        <w:t xml:space="preserve">that </w:t>
      </w:r>
      <w:r w:rsidRPr="004A3B50">
        <w:t>might mediate the distinct effects of procedural and interactional justice on employees</w:t>
      </w:r>
      <w:r w:rsidR="00490BEC" w:rsidRPr="004A3B50">
        <w:t>’</w:t>
      </w:r>
      <w:r w:rsidRPr="004A3B50">
        <w:t xml:space="preserve"> fairness perceptions </w:t>
      </w:r>
      <w:r w:rsidRPr="004A3B50">
        <w:fldChar w:fldCharType="begin"/>
      </w:r>
      <w:r w:rsidRPr="004A3B50">
        <w:instrText xml:space="preserve"> ADDIN EN.CITE &lt;EndNote&gt;&lt;Cite&gt;&lt;Author&gt;Masterson&lt;/Author&gt;&lt;Year&gt;2000&lt;/Year&gt;&lt;RecNum&gt;169&lt;/RecNum&gt;&lt;DisplayText&gt;(Masterson et al., 2000)&lt;/DisplayText&gt;&lt;record&gt;&lt;rec-number&gt;169&lt;/rec-number&gt;&lt;foreign-keys&gt;&lt;key app="EN" db-id="e5a2p2xsraep0ge2wzp59zsvs0dd9x0expxr" timestamp="1490882564"&gt;169&lt;/key&gt;&lt;/foreign-keys&gt;&lt;ref-type name="Journal Article"&gt;17&lt;/ref-type&gt;&lt;contributors&gt;&lt;authors&gt;&lt;author&gt;Masterson, Suzanne S.&lt;/author&gt;&lt;author&gt;Lewis, Kyle&lt;/author&gt;&lt;author&gt;Goldman, Barry M.&lt;/author&gt;&lt;author&gt;Taylor, M. Susan&lt;/author&gt;&lt;/authors&gt;&lt;/contributors&gt;&lt;titles&gt;&lt;title&gt;Integrating Justice and Social Exchange: The Differing Effects of Fair Procedures and Treatment on Work Relationships&lt;/title&gt;&lt;secondary-title&gt;Academy of Management Journal&lt;/secondary-title&gt;&lt;/titles&gt;&lt;periodical&gt;&lt;full-title&gt;Academy of Management Journal&lt;/full-title&gt;&lt;/periodical&gt;&lt;pages&gt;738-748&lt;/pages&gt;&lt;volume&gt;43&lt;/volume&gt;&lt;number&gt;4&lt;/number&gt;&lt;dates&gt;&lt;year&gt;2000&lt;/year&gt;&lt;pub-dates&gt;&lt;date&gt;August 1, 2000&lt;/date&gt;&lt;/pub-dates&gt;&lt;/dates&gt;&lt;urls&gt;&lt;related-urls&gt;&lt;url&gt;http://amj.aom.org/content/43/4/738.abstract&lt;/url&gt;&lt;/related-urls&gt;&lt;/urls&gt;&lt;electronic-resource-num&gt;10.2307/1556364&lt;/electronic-resource-num&gt;&lt;/record&gt;&lt;/Cite&gt;&lt;/EndNote&gt;</w:instrText>
      </w:r>
      <w:r w:rsidRPr="004A3B50">
        <w:fldChar w:fldCharType="separate"/>
      </w:r>
      <w:r w:rsidRPr="004A3B50">
        <w:rPr>
          <w:noProof/>
        </w:rPr>
        <w:t>(</w:t>
      </w:r>
      <w:hyperlink w:anchor="_ENREF_104" w:tooltip="Masterson, 2000 #169" w:history="1">
        <w:r w:rsidR="004A3B50" w:rsidRPr="004A3B50">
          <w:rPr>
            <w:noProof/>
          </w:rPr>
          <w:t>Masterson et al., 2000</w:t>
        </w:r>
      </w:hyperlink>
      <w:r w:rsidRPr="004A3B50">
        <w:rPr>
          <w:noProof/>
        </w:rPr>
        <w:t>)</w:t>
      </w:r>
      <w:r w:rsidRPr="004A3B50">
        <w:fldChar w:fldCharType="end"/>
      </w:r>
      <w:r w:rsidRPr="004A3B50">
        <w:t xml:space="preserve">. Social exchange relationships, unlike those based on purely economic exchange, highlight the importance of </w:t>
      </w:r>
      <w:r w:rsidR="0064636E" w:rsidRPr="004A3B50">
        <w:t xml:space="preserve">the </w:t>
      </w:r>
      <w:r w:rsidRPr="004A3B50">
        <w:t xml:space="preserve">obligations </w:t>
      </w:r>
      <w:r w:rsidR="0064636E" w:rsidRPr="004A3B50">
        <w:t xml:space="preserve">that </w:t>
      </w:r>
      <w:r w:rsidRPr="004A3B50">
        <w:t xml:space="preserve">the parties in a social exchange </w:t>
      </w:r>
      <w:r w:rsidR="0064636E" w:rsidRPr="004A3B50">
        <w:t xml:space="preserve">have </w:t>
      </w:r>
      <w:r w:rsidRPr="004A3B50">
        <w:t xml:space="preserve">to </w:t>
      </w:r>
      <w:r w:rsidR="0064636E" w:rsidRPr="004A3B50">
        <w:t xml:space="preserve">each </w:t>
      </w:r>
      <w:r w:rsidRPr="004A3B50">
        <w:t>other. They are often unspecified</w:t>
      </w:r>
      <w:r w:rsidR="0064636E" w:rsidRPr="004A3B50">
        <w:t>,</w:t>
      </w:r>
      <w:r w:rsidRPr="004A3B50">
        <w:t xml:space="preserve"> and the standards for evaluating what contributes to these perceptions are often unclear. </w:t>
      </w:r>
      <w:hyperlink w:anchor="_ENREF_20" w:tooltip="Blau, 1964 #9" w:history="1">
        <w:r w:rsidR="004A3B50" w:rsidRPr="004A3B50">
          <w:fldChar w:fldCharType="begin"/>
        </w:r>
        <w:r w:rsidR="004A3B50" w:rsidRPr="004A3B50">
          <w:instrText xml:space="preserve"> ADDIN EN.CITE &lt;EndNote&gt;&lt;Cite AuthorYear="1"&gt;&lt;Author&gt;Blau&lt;/Author&gt;&lt;Year&gt;1964&lt;/Year&gt;&lt;RecNum&gt;9&lt;/RecNum&gt;&lt;DisplayText&gt;Blau (1964)&lt;/DisplayText&gt;&lt;record&gt;&lt;rec-number&gt;9&lt;/rec-number&gt;&lt;foreign-keys&gt;&lt;key app="EN" db-id="daxd0pveqprzf6exwr6peww0pf9pw05vfsrs" timestamp="1273317774"&gt;9&lt;/key&gt;&lt;/foreign-keys&gt;&lt;ref-type name="Book"&gt;6&lt;/ref-type&gt;&lt;contributors&gt;&lt;authors&gt;&lt;author&gt;Blau, P. M.&lt;/author&gt;&lt;/authors&gt;&lt;/contributors&gt;&lt;titles&gt;&lt;title&gt;Exchange and power in social life&lt;/title&gt;&lt;/titles&gt;&lt;dates&gt;&lt;year&gt;1964&lt;/year&gt;&lt;/dates&gt;&lt;pub-location&gt;New York&lt;/pub-location&gt;&lt;publisher&gt;John Wiley &amp;amp; Sons&lt;/publisher&gt;&lt;urls&gt;&lt;/urls&gt;&lt;/record&gt;&lt;/Cite&gt;&lt;/EndNote&gt;</w:instrText>
        </w:r>
        <w:r w:rsidR="004A3B50" w:rsidRPr="004A3B50">
          <w:fldChar w:fldCharType="separate"/>
        </w:r>
        <w:r w:rsidR="004A3B50" w:rsidRPr="004A3B50">
          <w:rPr>
            <w:noProof/>
          </w:rPr>
          <w:t>Blau (1964)</w:t>
        </w:r>
        <w:r w:rsidR="004A3B50" w:rsidRPr="004A3B50">
          <w:fldChar w:fldCharType="end"/>
        </w:r>
      </w:hyperlink>
      <w:r w:rsidRPr="004A3B50">
        <w:t xml:space="preserve"> states that social exchange relationships develop between two parties through a series of mutual exchanges, </w:t>
      </w:r>
      <w:r w:rsidR="0064636E" w:rsidRPr="004A3B50">
        <w:t xml:space="preserve">which </w:t>
      </w:r>
      <w:r w:rsidRPr="004A3B50">
        <w:t>yield</w:t>
      </w:r>
      <w:r w:rsidR="0064636E" w:rsidRPr="004A3B50">
        <w:t>s</w:t>
      </w:r>
      <w:r w:rsidRPr="004A3B50">
        <w:t xml:space="preserve"> a pattern of reciprocal obligation in each party.</w:t>
      </w:r>
    </w:p>
    <w:p w14:paraId="33D241C9" w14:textId="2116B76A" w:rsidR="006C5C08" w:rsidRPr="004A3B50" w:rsidRDefault="00E96F18" w:rsidP="0068156A">
      <w:pPr>
        <w:rPr>
          <w:rFonts w:eastAsia="Times New Roman" w:cs="Times New Roman"/>
          <w:szCs w:val="24"/>
          <w:lang w:eastAsia="zh-CN"/>
        </w:rPr>
      </w:pPr>
      <w:r w:rsidRPr="004A3B50">
        <w:t xml:space="preserve">The literature offers ample support </w:t>
      </w:r>
      <w:r w:rsidR="00785174" w:rsidRPr="004A3B50">
        <w:t xml:space="preserve">for </w:t>
      </w:r>
      <w:r w:rsidRPr="004A3B50">
        <w:t xml:space="preserve">the idea that when </w:t>
      </w:r>
      <w:r w:rsidR="00A1730D" w:rsidRPr="004A3B50">
        <w:t xml:space="preserve">an </w:t>
      </w:r>
      <w:r w:rsidRPr="004A3B50">
        <w:t>employee believe that there is fairness within their organization, via the existence of procedural and distributive justice, the psychological contract will be more positive and stronger</w:t>
      </w:r>
      <w:r w:rsidR="00767076" w:rsidRPr="004A3B50">
        <w:t xml:space="preserve"> </w:t>
      </w:r>
      <w:r w:rsidR="00767076" w:rsidRPr="004A3B50">
        <w:fldChar w:fldCharType="begin">
          <w:fldData xml:space="preserve">PEVuZE5vdGU+PENpdGU+PEF1dGhvcj5KdWRnZTwvQXV0aG9yPjxZZWFyPjE5OTI8L1llYXI+PFJl
Y051bT4xMDk8L1JlY051bT48RGlzcGxheVRleHQ+KEp1ZGdlIGFuZCBCcmV0eiwgMTk5MjsgUm91
c3NlYXUsIDE5OTYpPC9EaXNwbGF5VGV4dD48cmVjb3JkPjxyZWMtbnVtYmVyPjEwOTwvcmVjLW51
bWJlcj48Zm9yZWlnbi1rZXlzPjxrZXkgYXBwPSJFTiIgZGItaWQ9ImU1YTJwMnhzcmFlcDBnZTJ3
enA1OXpzdnMwZGQ5eDBleHB4ciIgdGltZXN0YW1wPSIxNDY1NTQ5NTM4Ij4xMDk8L2tleT48L2Zv
cmVpZ24ta2V5cz48cmVmLXR5cGUgbmFtZT0iSm91cm5hbCBBcnRpY2xlIj4xNzwvcmVmLXR5cGU+
PGNvbnRyaWJ1dG9ycz48YXV0aG9ycz48YXV0aG9yPkp1ZGdlLCBUaW1vdGh5IEEuPC9hdXRob3I+
PGF1dGhvcj5CcmV0eiwgUm9iZXJ0IEQuPC9hdXRob3I+PC9hdXRob3JzPjwvY29udHJpYnV0b3Jz
Pjx0aXRsZXM+PHRpdGxlPkVmZmVjdHMgb2Ygd29yayB2YWx1ZXMgb24gam9iIGNob2ljZSBkZWNp
c2lvbnM8L3RpdGxlPjxzZWNvbmRhcnktdGl0bGU+Sm91cm5hbCBvZiBBcHBsaWVkIFBzeWNob2xv
Z3k8L3NlY29uZGFyeS10aXRsZT48L3RpdGxlcz48cGVyaW9kaWNhbD48ZnVsbC10aXRsZT5Kb3Vy
bmFsIG9mIEFwcGxpZWQgUHN5Y2hvbG9neTwvZnVsbC10aXRsZT48L3BlcmlvZGljYWw+PHBhZ2Vz
PjI2MS0yNzE8L3BhZ2VzPjx2b2x1bWU+Nzc8L3ZvbHVtZT48bnVtYmVyPjM8L251bWJlcj48a2V5
d29yZHM+PGtleXdvcmQ+Kk9jY3VwYXRpb25hbCBDaG9pY2U8L2tleXdvcmQ+PGtleXdvcmQ+Kk9y
Z2FuaXphdGlvbmFsIENsaW1hdGU8L2tleXdvcmQ+PGtleXdvcmQ+KlBlcnNvbmFsIFZhbHVlczwv
a2V5d29yZD48a2V5d29yZD4qVmFsdWVzPC9rZXl3b3JkPjxrZXl3b3JkPkpvYiBDaGFyYWN0ZXJp
c3RpY3M8L2tleXdvcmQ+PC9rZXl3b3Jkcz48ZGF0ZXM+PHllYXI+MTk5MjwveWVhcj48L2RhdGVz
PjxwdWItbG9jYXRpb24+VVM8L3B1Yi1sb2NhdGlvbj48cHVibGlzaGVyPkFtZXJpY2FuIFBzeWNo
b2xvZ2ljYWwgQXNzb2NpYXRpb248L3B1Ymxpc2hlcj48aXNibj4xOTM5LTE4NTQoRWxlY3Ryb25p
Yyk7MDAyMS05MDEwKFByaW50KTwvaXNibj48dXJscz48L3VybHM+PGVsZWN0cm9uaWMtcmVzb3Vy
Y2UtbnVtPjEwLjEwMzcvMDAyMS05MDEwLjc3LjMuMjYxPC9lbGVjdHJvbmljLXJlc291cmNlLW51
bT48L3JlY29yZD48L0NpdGU+PENpdGU+PEF1dGhvcj5Sb3Vzc2VhdTwvQXV0aG9yPjxZZWFyPjE5
OTY8L1llYXI+PFJlY051bT4xMTM8L1JlY051bT48cmVjb3JkPjxyZWMtbnVtYmVyPjExMzwvcmVj
LW51bWJlcj48Zm9yZWlnbi1rZXlzPjxrZXkgYXBwPSJFTiIgZGItaWQ9ImU1YTJwMnhzcmFlcDBn
ZTJ3enA1OXpzdnMwZGQ5eDBleHB4ciIgdGltZXN0YW1wPSIxNDY1NTQ5ODQ2Ij4xMTM8L2tleT48
L2ZvcmVpZ24ta2V5cz48cmVmLXR5cGUgbmFtZT0iSm91cm5hbCBBcnRpY2xlIj4xNzwvcmVmLXR5
cGU+PGNvbnRyaWJ1dG9ycz48YXV0aG9ycz48YXV0aG9yPlJvdXNzZWF1LCBEZW5pc2UgTS48L2F1
dGhvcj48L2F1dGhvcnM+PC9jb250cmlidXRvcnM+PHRpdGxlcz48dGl0bGU+Q2hhbmdpbmcgdGhl
IERlYWwgd2hpbGUgS2VlcGluZyB0aGUgUGVvcGxlPC90aXRsZT48c2Vjb25kYXJ5LXRpdGxlPkFj
YWRlbXkgb2YgTWFuYWdlbWVudCBFeGVjdXRpdmU8L3NlY29uZGFyeS10aXRsZT48L3RpdGxlcz48
cGVyaW9kaWNhbD48ZnVsbC10aXRsZT5BY2FkZW15IG9mIE1hbmFnZW1lbnQgRXhlY3V0aXZlPC9m
dWxsLXRpdGxlPjwvcGVyaW9kaWNhbD48cGFnZXM+NTAtNjE8L3BhZ2VzPjx2b2x1bWU+MTA8L3Zv
bHVtZT48bnVtYmVyPjE8L251bWJlcj48ZGF0ZXM+PHllYXI+MTk5NjwveWVhcj48L2RhdGVzPjxw
dWJsaXNoZXI+QWNhZGVteSBvZiBNYW5hZ2VtZW50PC9wdWJsaXNoZXI+PGlzYm4+MTA3OTU1NDU8
L2lzYm4+PHVybHM+PHJlbGF0ZWQtdXJscz48dXJsPmh0dHA6Ly93d3cuanN0b3Iub3JnL3N0YWJs
ZS80MTY1MzA1PC91cmw+PC9yZWxhdGVkLXVybHM+PC91cmxzPjxjdXN0b20xPkZ1bGwgcHVibGlj
YXRpb24gZGF0ZTogRmViLiwgMTk5NjwvY3VzdG9tMT48L3JlY29yZD48L0NpdGU+PC9FbmROb3Rl
Pn==
</w:fldData>
        </w:fldChar>
      </w:r>
      <w:r w:rsidR="007D64BD" w:rsidRPr="004A3B50">
        <w:instrText xml:space="preserve"> ADDIN EN.CITE </w:instrText>
      </w:r>
      <w:r w:rsidR="007D64BD" w:rsidRPr="004A3B50">
        <w:fldChar w:fldCharType="begin">
          <w:fldData xml:space="preserve">PEVuZE5vdGU+PENpdGU+PEF1dGhvcj5KdWRnZTwvQXV0aG9yPjxZZWFyPjE5OTI8L1llYXI+PFJl
Y051bT4xMDk8L1JlY051bT48RGlzcGxheVRleHQ+KEp1ZGdlIGFuZCBCcmV0eiwgMTk5MjsgUm91
c3NlYXUsIDE5OTYpPC9EaXNwbGF5VGV4dD48cmVjb3JkPjxyZWMtbnVtYmVyPjEwOTwvcmVjLW51
bWJlcj48Zm9yZWlnbi1rZXlzPjxrZXkgYXBwPSJFTiIgZGItaWQ9ImU1YTJwMnhzcmFlcDBnZTJ3
enA1OXpzdnMwZGQ5eDBleHB4ciIgdGltZXN0YW1wPSIxNDY1NTQ5NTM4Ij4xMDk8L2tleT48L2Zv
cmVpZ24ta2V5cz48cmVmLXR5cGUgbmFtZT0iSm91cm5hbCBBcnRpY2xlIj4xNzwvcmVmLXR5cGU+
PGNvbnRyaWJ1dG9ycz48YXV0aG9ycz48YXV0aG9yPkp1ZGdlLCBUaW1vdGh5IEEuPC9hdXRob3I+
PGF1dGhvcj5CcmV0eiwgUm9iZXJ0IEQuPC9hdXRob3I+PC9hdXRob3JzPjwvY29udHJpYnV0b3Jz
Pjx0aXRsZXM+PHRpdGxlPkVmZmVjdHMgb2Ygd29yayB2YWx1ZXMgb24gam9iIGNob2ljZSBkZWNp
c2lvbnM8L3RpdGxlPjxzZWNvbmRhcnktdGl0bGU+Sm91cm5hbCBvZiBBcHBsaWVkIFBzeWNob2xv
Z3k8L3NlY29uZGFyeS10aXRsZT48L3RpdGxlcz48cGVyaW9kaWNhbD48ZnVsbC10aXRsZT5Kb3Vy
bmFsIG9mIEFwcGxpZWQgUHN5Y2hvbG9neTwvZnVsbC10aXRsZT48L3BlcmlvZGljYWw+PHBhZ2Vz
PjI2MS0yNzE8L3BhZ2VzPjx2b2x1bWU+Nzc8L3ZvbHVtZT48bnVtYmVyPjM8L251bWJlcj48a2V5
d29yZHM+PGtleXdvcmQ+Kk9jY3VwYXRpb25hbCBDaG9pY2U8L2tleXdvcmQ+PGtleXdvcmQ+Kk9y
Z2FuaXphdGlvbmFsIENsaW1hdGU8L2tleXdvcmQ+PGtleXdvcmQ+KlBlcnNvbmFsIFZhbHVlczwv
a2V5d29yZD48a2V5d29yZD4qVmFsdWVzPC9rZXl3b3JkPjxrZXl3b3JkPkpvYiBDaGFyYWN0ZXJp
c3RpY3M8L2tleXdvcmQ+PC9rZXl3b3Jkcz48ZGF0ZXM+PHllYXI+MTk5MjwveWVhcj48L2RhdGVz
PjxwdWItbG9jYXRpb24+VVM8L3B1Yi1sb2NhdGlvbj48cHVibGlzaGVyPkFtZXJpY2FuIFBzeWNo
b2xvZ2ljYWwgQXNzb2NpYXRpb248L3B1Ymxpc2hlcj48aXNibj4xOTM5LTE4NTQoRWxlY3Ryb25p
Yyk7MDAyMS05MDEwKFByaW50KTwvaXNibj48dXJscz48L3VybHM+PGVsZWN0cm9uaWMtcmVzb3Vy
Y2UtbnVtPjEwLjEwMzcvMDAyMS05MDEwLjc3LjMuMjYxPC9lbGVjdHJvbmljLXJlc291cmNlLW51
bT48L3JlY29yZD48L0NpdGU+PENpdGU+PEF1dGhvcj5Sb3Vzc2VhdTwvQXV0aG9yPjxZZWFyPjE5
OTY8L1llYXI+PFJlY051bT4xMTM8L1JlY051bT48cmVjb3JkPjxyZWMtbnVtYmVyPjExMzwvcmVj
LW51bWJlcj48Zm9yZWlnbi1rZXlzPjxrZXkgYXBwPSJFTiIgZGItaWQ9ImU1YTJwMnhzcmFlcDBn
ZTJ3enA1OXpzdnMwZGQ5eDBleHB4ciIgdGltZXN0YW1wPSIxNDY1NTQ5ODQ2Ij4xMTM8L2tleT48
L2ZvcmVpZ24ta2V5cz48cmVmLXR5cGUgbmFtZT0iSm91cm5hbCBBcnRpY2xlIj4xNzwvcmVmLXR5
cGU+PGNvbnRyaWJ1dG9ycz48YXV0aG9ycz48YXV0aG9yPlJvdXNzZWF1LCBEZW5pc2UgTS48L2F1
dGhvcj48L2F1dGhvcnM+PC9jb250cmlidXRvcnM+PHRpdGxlcz48dGl0bGU+Q2hhbmdpbmcgdGhl
IERlYWwgd2hpbGUgS2VlcGluZyB0aGUgUGVvcGxlPC90aXRsZT48c2Vjb25kYXJ5LXRpdGxlPkFj
YWRlbXkgb2YgTWFuYWdlbWVudCBFeGVjdXRpdmU8L3NlY29uZGFyeS10aXRsZT48L3RpdGxlcz48
cGVyaW9kaWNhbD48ZnVsbC10aXRsZT5BY2FkZW15IG9mIE1hbmFnZW1lbnQgRXhlY3V0aXZlPC9m
dWxsLXRpdGxlPjwvcGVyaW9kaWNhbD48cGFnZXM+NTAtNjE8L3BhZ2VzPjx2b2x1bWU+MTA8L3Zv
bHVtZT48bnVtYmVyPjE8L251bWJlcj48ZGF0ZXM+PHllYXI+MTk5NjwveWVhcj48L2RhdGVzPjxw
dWJsaXNoZXI+QWNhZGVteSBvZiBNYW5hZ2VtZW50PC9wdWJsaXNoZXI+PGlzYm4+MTA3OTU1NDU8
L2lzYm4+PHVybHM+PHJlbGF0ZWQtdXJscz48dXJsPmh0dHA6Ly93d3cuanN0b3Iub3JnL3N0YWJs
ZS80MTY1MzA1PC91cmw+PC9yZWxhdGVkLXVybHM+PC91cmxzPjxjdXN0b20xPkZ1bGwgcHVibGlj
YXRpb24gZGF0ZTogRmViLiwgMTk5NjwvY3VzdG9tMT48L3JlY29yZD48L0NpdGU+PC9FbmROb3Rl
Pn==
</w:fldData>
        </w:fldChar>
      </w:r>
      <w:r w:rsidR="007D64BD" w:rsidRPr="004A3B50">
        <w:instrText xml:space="preserve"> ADDIN EN.CITE.DATA </w:instrText>
      </w:r>
      <w:r w:rsidR="007D64BD" w:rsidRPr="004A3B50">
        <w:fldChar w:fldCharType="end"/>
      </w:r>
      <w:r w:rsidR="00767076" w:rsidRPr="004A3B50">
        <w:fldChar w:fldCharType="separate"/>
      </w:r>
      <w:r w:rsidR="009A29DC" w:rsidRPr="004A3B50">
        <w:rPr>
          <w:noProof/>
        </w:rPr>
        <w:t>(</w:t>
      </w:r>
      <w:hyperlink w:anchor="_ENREF_82" w:tooltip="Judge, 1992 #109" w:history="1">
        <w:r w:rsidR="004A3B50" w:rsidRPr="004A3B50">
          <w:rPr>
            <w:noProof/>
          </w:rPr>
          <w:t>Judge and Bretz, 1992</w:t>
        </w:r>
      </w:hyperlink>
      <w:r w:rsidR="009A29DC" w:rsidRPr="004A3B50">
        <w:rPr>
          <w:noProof/>
        </w:rPr>
        <w:t xml:space="preserve">; </w:t>
      </w:r>
      <w:hyperlink w:anchor="_ENREF_143" w:tooltip="Rousseau, 1996 #113" w:history="1">
        <w:r w:rsidR="004A3B50" w:rsidRPr="004A3B50">
          <w:rPr>
            <w:noProof/>
          </w:rPr>
          <w:t>Rousseau, 1996</w:t>
        </w:r>
      </w:hyperlink>
      <w:r w:rsidR="009A29DC" w:rsidRPr="004A3B50">
        <w:rPr>
          <w:noProof/>
        </w:rPr>
        <w:t>)</w:t>
      </w:r>
      <w:r w:rsidR="00767076" w:rsidRPr="004A3B50">
        <w:fldChar w:fldCharType="end"/>
      </w:r>
      <w:r w:rsidRPr="004A3B50">
        <w:rPr>
          <w:rFonts w:eastAsia="Times New Roman" w:cs="Times New Roman"/>
          <w:szCs w:val="24"/>
          <w:lang w:eastAsia="zh-CN"/>
        </w:rPr>
        <w:t>.</w:t>
      </w:r>
      <w:r w:rsidR="00837B18" w:rsidRPr="004A3B50">
        <w:rPr>
          <w:rFonts w:eastAsia="Times New Roman" w:cs="Times New Roman"/>
          <w:szCs w:val="24"/>
          <w:lang w:eastAsia="zh-CN"/>
        </w:rPr>
        <w:t xml:space="preserve"> </w:t>
      </w:r>
      <w:r w:rsidR="006C5C08" w:rsidRPr="004A3B50">
        <w:t xml:space="preserve">Conversely, </w:t>
      </w:r>
      <w:r w:rsidR="0064636E" w:rsidRPr="004A3B50">
        <w:t xml:space="preserve">a </w:t>
      </w:r>
      <w:r w:rsidR="006C5C08" w:rsidRPr="004A3B50">
        <w:t xml:space="preserve">lack of fairness leads to a breach of the psychological contract </w:t>
      </w:r>
      <w:r w:rsidR="006C5C08" w:rsidRPr="004A3B50">
        <w:fldChar w:fldCharType="begin"/>
      </w:r>
      <w:r w:rsidR="004A3B50">
        <w:instrText xml:space="preserve"> ADDIN EN.CITE &lt;EndNote&gt;&lt;Cite&gt;&lt;Author&gt;Morrison&lt;/Author&gt;&lt;Year&gt;1997&lt;/Year&gt;&lt;RecNum&gt;110&lt;/RecNum&gt;&lt;DisplayText&gt;(Morrison and Robinson, 1997)&lt;/DisplayText&gt;&lt;record&gt;&lt;rec-number&gt;110&lt;/rec-number&gt;&lt;foreign-keys&gt;&lt;key app="EN" db-id="e5a2p2xsraep0ge2wzp59zsvs0dd9x0expxr" timestamp="1465549599"&gt;110&lt;/key&gt;&lt;/foreign-keys&gt;&lt;ref-type name="Journal Article"&gt;17&lt;/ref-type&gt;&lt;contributors&gt;&lt;authors&gt;&lt;author&gt;Morrison, Elizabeth Wolfe&lt;/author&gt;&lt;author&gt;Robinson, Sandra L.&lt;/author&gt;&lt;/authors&gt;&lt;/contributors&gt;&lt;titles&gt;&lt;title&gt;When Employees Feel Betrayed: A Model of How Psychological Contract Violation Develops&lt;/title&gt;&lt;secondary-title&gt;Academy of Management Review&lt;/secondary-title&gt;&lt;/titles&gt;&lt;periodical&gt;&lt;full-title&gt;Academy of Management Review&lt;/full-title&gt;&lt;/periodical&gt;&lt;pages&gt;226-256&lt;/pages&gt;&lt;volume&gt;22&lt;/volume&gt;&lt;number&gt;1&lt;/number&gt;&lt;dates&gt;&lt;year&gt;1997&lt;/year&gt;&lt;pub-dates&gt;&lt;date&gt;January 1, 1997&lt;/date&gt;&lt;/pub-dates&gt;&lt;/dates&gt;&lt;urls&gt;&lt;related-urls&gt;&lt;url&gt;http://amr.aom.org/content/22/1/226.abstract&lt;/url&gt;&lt;/related-urls&gt;&lt;/urls&gt;&lt;electronic-resource-num&gt;10.5465/amr.1997.9707180265&lt;/electronic-resource-num&gt;&lt;/record&gt;&lt;/Cite&gt;&lt;/EndNote&gt;</w:instrText>
      </w:r>
      <w:r w:rsidR="006C5C08" w:rsidRPr="004A3B50">
        <w:fldChar w:fldCharType="separate"/>
      </w:r>
      <w:r w:rsidR="006C5C08" w:rsidRPr="004A3B50">
        <w:rPr>
          <w:noProof/>
        </w:rPr>
        <w:t>(</w:t>
      </w:r>
      <w:hyperlink w:anchor="_ENREF_115" w:tooltip="Morrison, 1997 #110" w:history="1">
        <w:r w:rsidR="004A3B50" w:rsidRPr="004A3B50">
          <w:rPr>
            <w:noProof/>
          </w:rPr>
          <w:t>Morrison and Robinson, 1997</w:t>
        </w:r>
      </w:hyperlink>
      <w:r w:rsidR="006C5C08" w:rsidRPr="004A3B50">
        <w:rPr>
          <w:noProof/>
        </w:rPr>
        <w:t>)</w:t>
      </w:r>
      <w:r w:rsidR="006C5C08" w:rsidRPr="004A3B50">
        <w:fldChar w:fldCharType="end"/>
      </w:r>
      <w:r w:rsidR="006C5C08" w:rsidRPr="004A3B50">
        <w:rPr>
          <w:rFonts w:eastAsia="Times New Roman" w:cs="Times New Roman"/>
          <w:szCs w:val="24"/>
          <w:lang w:eastAsia="zh-CN"/>
        </w:rPr>
        <w:t xml:space="preserve">. Perceived fairness can lead to a strict view about guarding organizational procedures </w:t>
      </w:r>
      <w:r w:rsidR="006C5C08" w:rsidRPr="004A3B50">
        <w:rPr>
          <w:rFonts w:eastAsia="Times New Roman" w:cs="Times New Roman"/>
          <w:szCs w:val="24"/>
          <w:lang w:eastAsia="zh-CN"/>
        </w:rPr>
        <w:fldChar w:fldCharType="begin"/>
      </w:r>
      <w:r w:rsidR="006C5C08" w:rsidRPr="004A3B50">
        <w:rPr>
          <w:rFonts w:eastAsia="Times New Roman" w:cs="Times New Roman"/>
          <w:szCs w:val="24"/>
          <w:lang w:eastAsia="zh-CN"/>
        </w:rPr>
        <w:instrText xml:space="preserve"> ADDIN EN.CITE &lt;EndNote&gt;&lt;Cite&gt;&lt;Author&gt;Judge&lt;/Author&gt;&lt;Year&gt;1995&lt;/Year&gt;&lt;RecNum&gt;111&lt;/RecNum&gt;&lt;DisplayText&gt;(Judge and Martocchio, 1995)&lt;/DisplayText&gt;&lt;record&gt;&lt;rec-number&gt;111&lt;/rec-number&gt;&lt;foreign-keys&gt;&lt;key app="EN" db-id="e5a2p2xsraep0ge2wzp59zsvs0dd9x0expxr" timestamp="1465549693"&gt;111&lt;/key&gt;&lt;/foreign-keys&gt;&lt;ref-type name="Journal Article"&gt;17&lt;/ref-type&gt;&lt;contributors&gt;&lt;authors&gt;&lt;author&gt;Judge, Timothy A.&lt;/author&gt;&lt;author&gt;Martocchio, Joseph J.&lt;/author&gt;&lt;/authors&gt;&lt;/contributors&gt;&lt;titles&gt;&lt;title&gt;The role of fairness orientation and supervisor attributions in absence disciplinary decisions&lt;/title&gt;&lt;secondary-title&gt;Journal of Business and Psychology&lt;/secondary-title&gt;&lt;/titles&gt;&lt;periodical&gt;&lt;full-title&gt;Journal of Business and Psychology&lt;/full-title&gt;&lt;abbr-1&gt;J Bus Psychol&lt;/abbr-1&gt;&lt;/periodical&gt;&lt;pages&gt;115-137&lt;/pages&gt;&lt;volume&gt;10&lt;/volume&gt;&lt;number&gt;1&lt;/number&gt;&lt;dates&gt;&lt;year&gt;1995&lt;/year&gt;&lt;/dates&gt;&lt;isbn&gt;1573-353X&lt;/isbn&gt;&lt;label&gt;Judge1995&lt;/label&gt;&lt;work-type&gt;journal article&lt;/work-type&gt;&lt;urls&gt;&lt;related-urls&gt;&lt;url&gt;http://dx.doi.org/10.1007/BF02249274&lt;/url&gt;&lt;/related-urls&gt;&lt;/urls&gt;&lt;electronic-resource-num&gt;10.1007/bf02249274&lt;/electronic-resource-num&gt;&lt;/record&gt;&lt;/Cite&gt;&lt;/EndNote&gt;</w:instrText>
      </w:r>
      <w:r w:rsidR="006C5C08" w:rsidRPr="004A3B50">
        <w:rPr>
          <w:rFonts w:eastAsia="Times New Roman" w:cs="Times New Roman"/>
          <w:szCs w:val="24"/>
          <w:lang w:eastAsia="zh-CN"/>
        </w:rPr>
        <w:fldChar w:fldCharType="separate"/>
      </w:r>
      <w:r w:rsidR="006C5C08" w:rsidRPr="004A3B50">
        <w:rPr>
          <w:rFonts w:eastAsia="Times New Roman" w:cs="Times New Roman"/>
          <w:noProof/>
          <w:szCs w:val="24"/>
          <w:lang w:eastAsia="zh-CN"/>
        </w:rPr>
        <w:t>(</w:t>
      </w:r>
      <w:hyperlink w:anchor="_ENREF_83" w:tooltip="Judge, 1995 #111" w:history="1">
        <w:r w:rsidR="004A3B50" w:rsidRPr="004A3B50">
          <w:rPr>
            <w:rFonts w:eastAsia="Times New Roman" w:cs="Times New Roman"/>
            <w:noProof/>
            <w:szCs w:val="24"/>
            <w:lang w:eastAsia="zh-CN"/>
          </w:rPr>
          <w:t>Judge and Martocchio, 1995</w:t>
        </w:r>
      </w:hyperlink>
      <w:r w:rsidR="006C5C08" w:rsidRPr="004A3B50">
        <w:rPr>
          <w:rFonts w:eastAsia="Times New Roman" w:cs="Times New Roman"/>
          <w:noProof/>
          <w:szCs w:val="24"/>
          <w:lang w:eastAsia="zh-CN"/>
        </w:rPr>
        <w:t>)</w:t>
      </w:r>
      <w:r w:rsidR="006C5C08" w:rsidRPr="004A3B50">
        <w:rPr>
          <w:rFonts w:eastAsia="Times New Roman" w:cs="Times New Roman"/>
          <w:szCs w:val="24"/>
          <w:lang w:eastAsia="zh-CN"/>
        </w:rPr>
        <w:fldChar w:fldCharType="end"/>
      </w:r>
      <w:r w:rsidR="006C5C08" w:rsidRPr="004A3B50">
        <w:rPr>
          <w:rFonts w:eastAsia="Times New Roman" w:cs="Times New Roman"/>
          <w:szCs w:val="24"/>
          <w:lang w:eastAsia="zh-CN"/>
        </w:rPr>
        <w:t xml:space="preserve">. </w:t>
      </w:r>
    </w:p>
    <w:p w14:paraId="36705497" w14:textId="77777777" w:rsidR="00FC7D75" w:rsidRPr="004A3B50" w:rsidRDefault="00FC7D75" w:rsidP="00A5719E">
      <w:pPr>
        <w:rPr>
          <w:rFonts w:eastAsia="Times New Roman"/>
          <w:lang w:eastAsia="zh-CN"/>
        </w:rPr>
      </w:pPr>
    </w:p>
    <w:p w14:paraId="0E69F0C3" w14:textId="1EB7862C" w:rsidR="00CB17E5" w:rsidRPr="004A3B50" w:rsidRDefault="000A10C8" w:rsidP="00FC7D75">
      <w:pPr>
        <w:rPr>
          <w:i/>
        </w:rPr>
      </w:pPr>
      <w:r w:rsidRPr="004A3B50">
        <w:rPr>
          <w:i/>
        </w:rPr>
        <w:t>Relationship</w:t>
      </w:r>
      <w:r w:rsidR="00CB17E5" w:rsidRPr="004A3B50">
        <w:rPr>
          <w:i/>
        </w:rPr>
        <w:t xml:space="preserve"> </w:t>
      </w:r>
      <w:r w:rsidR="00222A31" w:rsidRPr="004A3B50">
        <w:rPr>
          <w:i/>
        </w:rPr>
        <w:t>1</w:t>
      </w:r>
      <w:r w:rsidR="00947658" w:rsidRPr="004A3B50">
        <w:rPr>
          <w:i/>
        </w:rPr>
        <w:t xml:space="preserve"> </w:t>
      </w:r>
      <w:r w:rsidR="00CB17E5" w:rsidRPr="004A3B50">
        <w:rPr>
          <w:i/>
        </w:rPr>
        <w:t xml:space="preserve">: </w:t>
      </w:r>
      <w:r w:rsidR="00F542CB" w:rsidRPr="004A3B50">
        <w:rPr>
          <w:i/>
        </w:rPr>
        <w:t xml:space="preserve">Employee </w:t>
      </w:r>
      <w:r w:rsidR="00CB17E5" w:rsidRPr="004A3B50">
        <w:rPr>
          <w:i/>
        </w:rPr>
        <w:t>perception</w:t>
      </w:r>
      <w:r w:rsidR="00F542CB" w:rsidRPr="004A3B50">
        <w:rPr>
          <w:i/>
        </w:rPr>
        <w:t>s</w:t>
      </w:r>
      <w:r w:rsidR="00CB17E5" w:rsidRPr="004A3B50">
        <w:rPr>
          <w:i/>
        </w:rPr>
        <w:t xml:space="preserve"> of fairness will lead to </w:t>
      </w:r>
      <w:r w:rsidR="00F542CB" w:rsidRPr="004A3B50">
        <w:rPr>
          <w:i/>
        </w:rPr>
        <w:t xml:space="preserve">a </w:t>
      </w:r>
      <w:r w:rsidR="00CB17E5" w:rsidRPr="004A3B50">
        <w:rPr>
          <w:i/>
        </w:rPr>
        <w:t>strong</w:t>
      </w:r>
      <w:r w:rsidR="00222A31" w:rsidRPr="004A3B50">
        <w:rPr>
          <w:i/>
        </w:rPr>
        <w:t>er</w:t>
      </w:r>
      <w:r w:rsidR="00CB17E5" w:rsidRPr="004A3B50">
        <w:rPr>
          <w:i/>
        </w:rPr>
        <w:t xml:space="preserve"> psychological contract. </w:t>
      </w:r>
    </w:p>
    <w:p w14:paraId="11461C65" w14:textId="77777777" w:rsidR="007B153B" w:rsidRPr="004A3B50" w:rsidRDefault="007B153B" w:rsidP="005C5C50">
      <w:pPr>
        <w:rPr>
          <w:rFonts w:eastAsia="Times New Roman" w:cs="Times New Roman"/>
          <w:szCs w:val="24"/>
          <w:lang w:eastAsia="zh-CN"/>
        </w:rPr>
      </w:pPr>
    </w:p>
    <w:p w14:paraId="42953D31" w14:textId="248B8B55" w:rsidR="002F3462" w:rsidRPr="004A3B50" w:rsidRDefault="00C42E9C" w:rsidP="002F3462">
      <w:pPr>
        <w:rPr>
          <w:rFonts w:eastAsia="Times New Roman" w:cs="Times New Roman"/>
          <w:szCs w:val="24"/>
          <w:lang w:val="en-GB" w:eastAsia="zh-CN"/>
        </w:rPr>
      </w:pPr>
      <w:r w:rsidRPr="004A3B50">
        <w:rPr>
          <w:rFonts w:eastAsia="Times New Roman" w:cs="Times New Roman"/>
          <w:szCs w:val="24"/>
          <w:lang w:eastAsia="zh-CN"/>
        </w:rPr>
        <w:t>The ability to create and sustain positive psychological contract leads to high organizational commitment</w:t>
      </w:r>
      <w:r w:rsidR="00B978DE" w:rsidRPr="004A3B50">
        <w:rPr>
          <w:rFonts w:eastAsia="Times New Roman" w:cs="Times New Roman"/>
          <w:szCs w:val="24"/>
          <w:lang w:eastAsia="zh-CN"/>
        </w:rPr>
        <w:t>,</w:t>
      </w:r>
      <w:r w:rsidRPr="004A3B50">
        <w:rPr>
          <w:rFonts w:eastAsia="Times New Roman" w:cs="Times New Roman"/>
          <w:szCs w:val="24"/>
          <w:lang w:eastAsia="zh-CN"/>
        </w:rPr>
        <w:t xml:space="preserve"> </w:t>
      </w:r>
      <w:r w:rsidR="00C61736" w:rsidRPr="004A3B50">
        <w:rPr>
          <w:rFonts w:eastAsia="Times New Roman" w:cs="Times New Roman"/>
          <w:szCs w:val="24"/>
          <w:lang w:eastAsia="zh-CN"/>
        </w:rPr>
        <w:t xml:space="preserve">while </w:t>
      </w:r>
      <w:r w:rsidRPr="004A3B50">
        <w:rPr>
          <w:rFonts w:eastAsia="Times New Roman" w:cs="Times New Roman"/>
          <w:szCs w:val="24"/>
          <w:lang w:eastAsia="zh-CN"/>
        </w:rPr>
        <w:t>br</w:t>
      </w:r>
      <w:r w:rsidR="005F1E66" w:rsidRPr="004A3B50">
        <w:rPr>
          <w:rFonts w:eastAsia="Times New Roman" w:cs="Times New Roman"/>
          <w:szCs w:val="24"/>
          <w:lang w:eastAsia="zh-CN"/>
        </w:rPr>
        <w:t>eak</w:t>
      </w:r>
      <w:r w:rsidR="00B978DE" w:rsidRPr="004A3B50">
        <w:rPr>
          <w:rFonts w:eastAsia="Times New Roman" w:cs="Times New Roman"/>
          <w:szCs w:val="24"/>
          <w:lang w:eastAsia="zh-CN"/>
        </w:rPr>
        <w:t>ing it</w:t>
      </w:r>
      <w:r w:rsidRPr="004A3B50">
        <w:rPr>
          <w:rFonts w:eastAsia="Times New Roman" w:cs="Times New Roman"/>
          <w:szCs w:val="24"/>
          <w:lang w:eastAsia="zh-CN"/>
        </w:rPr>
        <w:t xml:space="preserve"> might reduce organizational commitment </w:t>
      </w:r>
      <w:r w:rsidR="00767076"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Cassar&lt;/Author&gt;&lt;Year&gt;2011&lt;/Year&gt;&lt;RecNum&gt;112&lt;/RecNum&gt;&lt;DisplayText&gt;(Cassar and Briner, 2011)&lt;/DisplayText&gt;&lt;record&gt;&lt;rec-number&gt;112&lt;/rec-number&gt;&lt;foreign-keys&gt;&lt;key app="EN" db-id="e5a2p2xsraep0ge2wzp59zsvs0dd9x0expxr" timestamp="1465549837"&gt;112&lt;/key&gt;&lt;/foreign-keys&gt;&lt;ref-type name="Journal Article"&gt;17&lt;/ref-type&gt;&lt;contributors&gt;&lt;authors&gt;&lt;author&gt;Cassar, Vincent&lt;/author&gt;&lt;author&gt;Briner, Rob B.&lt;/author&gt;&lt;/authors&gt;&lt;/contributors&gt;&lt;titles&gt;&lt;title&gt;The relationship between psychological contract breach and organizational commitment: Exchange imbalance as a moderator of the mediating role of violation&lt;/title&gt;&lt;secondary-title&gt;Journal of Vocational Behavior&lt;/secondary-title&gt;&lt;/titles&gt;&lt;periodical&gt;&lt;full-title&gt;Journal of Vocational Behavior&lt;/full-title&gt;&lt;/periodical&gt;&lt;pages&gt;283-289&lt;/pages&gt;&lt;volume&gt;78&lt;/volume&gt;&lt;number&gt;2&lt;/number&gt;&lt;keywords&gt;&lt;keyword&gt;Psychological contract&lt;/keyword&gt;&lt;keyword&gt;Violation&lt;/keyword&gt;&lt;keyword&gt;Breach&lt;/keyword&gt;&lt;keyword&gt;Organizational commitment&lt;/keyword&gt;&lt;keyword&gt;Social exchange&lt;/keyword&gt;&lt;keyword&gt;Exchange imbalance&lt;/keyword&gt;&lt;keyword&gt;Moderated mediation&lt;/keyword&gt;&lt;/keywords&gt;&lt;dates&gt;&lt;year&gt;2011&lt;/year&gt;&lt;pub-dates&gt;&lt;date&gt;4//&lt;/date&gt;&lt;/pub-dates&gt;&lt;/dates&gt;&lt;isbn&gt;0001-8791&lt;/isbn&gt;&lt;urls&gt;&lt;related-urls&gt;&lt;url&gt;http://www.sciencedirect.com/science/article/pii/S0001879110001569&lt;/url&gt;&lt;/related-urls&gt;&lt;/urls&gt;&lt;electronic-resource-num&gt;http://dx.doi.org/10.1016/j.jvb.2010.09.007&lt;/electronic-resource-num&gt;&lt;/record&gt;&lt;/Cite&gt;&lt;/EndNote&gt;</w:instrText>
      </w:r>
      <w:r w:rsidR="00767076" w:rsidRPr="004A3B50">
        <w:rPr>
          <w:rFonts w:eastAsia="Times New Roman" w:cs="Times New Roman"/>
          <w:szCs w:val="24"/>
          <w:lang w:eastAsia="zh-CN"/>
        </w:rPr>
        <w:fldChar w:fldCharType="separate"/>
      </w:r>
      <w:r w:rsidR="009A29DC" w:rsidRPr="004A3B50">
        <w:rPr>
          <w:rFonts w:eastAsia="Times New Roman" w:cs="Times New Roman"/>
          <w:noProof/>
          <w:szCs w:val="24"/>
          <w:lang w:eastAsia="zh-CN"/>
        </w:rPr>
        <w:t>(</w:t>
      </w:r>
      <w:hyperlink w:anchor="_ENREF_33" w:tooltip="Cassar, 2011 #112" w:history="1">
        <w:r w:rsidR="004A3B50" w:rsidRPr="004A3B50">
          <w:rPr>
            <w:rFonts w:eastAsia="Times New Roman" w:cs="Times New Roman"/>
            <w:noProof/>
            <w:szCs w:val="24"/>
            <w:lang w:eastAsia="zh-CN"/>
          </w:rPr>
          <w:t>Cassar and Briner, 2011</w:t>
        </w:r>
      </w:hyperlink>
      <w:r w:rsidR="009A29DC" w:rsidRPr="004A3B50">
        <w:rPr>
          <w:rFonts w:eastAsia="Times New Roman" w:cs="Times New Roman"/>
          <w:noProof/>
          <w:szCs w:val="24"/>
          <w:lang w:eastAsia="zh-CN"/>
        </w:rPr>
        <w:t>)</w:t>
      </w:r>
      <w:r w:rsidR="00767076" w:rsidRPr="004A3B50">
        <w:rPr>
          <w:rFonts w:eastAsia="Times New Roman" w:cs="Times New Roman"/>
          <w:szCs w:val="24"/>
          <w:lang w:eastAsia="zh-CN"/>
        </w:rPr>
        <w:fldChar w:fldCharType="end"/>
      </w:r>
      <w:r w:rsidRPr="004A3B50">
        <w:rPr>
          <w:rFonts w:eastAsia="Times New Roman" w:cs="Times New Roman"/>
          <w:szCs w:val="24"/>
          <w:lang w:eastAsia="zh-CN"/>
        </w:rPr>
        <w:t>.</w:t>
      </w:r>
      <w:r w:rsidR="00E96F18" w:rsidRPr="004A3B50">
        <w:rPr>
          <w:rFonts w:eastAsia="Times New Roman" w:cs="Times New Roman"/>
          <w:szCs w:val="24"/>
          <w:lang w:eastAsia="zh-CN"/>
        </w:rPr>
        <w:t xml:space="preserve"> </w:t>
      </w:r>
      <w:r w:rsidR="00E96F18" w:rsidRPr="004A3B50">
        <w:t xml:space="preserve">This perspective is complimented by studies </w:t>
      </w:r>
      <w:r w:rsidR="001A10D7" w:rsidRPr="004A3B50">
        <w:t xml:space="preserve">that </w:t>
      </w:r>
      <w:r w:rsidR="00E96F18" w:rsidRPr="004A3B50">
        <w:t xml:space="preserve">highlight that </w:t>
      </w:r>
      <w:r w:rsidR="00E96F18" w:rsidRPr="004A3B50">
        <w:rPr>
          <w:rFonts w:eastAsia="Times New Roman"/>
          <w:lang w:eastAsia="zh-CN"/>
        </w:rPr>
        <w:t xml:space="preserve">perceived unfairness can lead to negative attitudes and actions against </w:t>
      </w:r>
      <w:r w:rsidR="005F1E66" w:rsidRPr="004A3B50">
        <w:rPr>
          <w:rFonts w:eastAsia="Times New Roman"/>
          <w:lang w:eastAsia="zh-CN"/>
        </w:rPr>
        <w:t>an</w:t>
      </w:r>
      <w:r w:rsidR="00E96F18" w:rsidRPr="004A3B50">
        <w:rPr>
          <w:rFonts w:eastAsia="Times New Roman"/>
          <w:lang w:eastAsia="zh-CN"/>
        </w:rPr>
        <w:t xml:space="preserve"> employer, </w:t>
      </w:r>
      <w:r w:rsidR="005F1E66" w:rsidRPr="004A3B50">
        <w:rPr>
          <w:rFonts w:eastAsia="Times New Roman"/>
          <w:lang w:eastAsia="zh-CN"/>
        </w:rPr>
        <w:t xml:space="preserve">owing </w:t>
      </w:r>
      <w:r w:rsidR="00E96F18" w:rsidRPr="004A3B50">
        <w:rPr>
          <w:rFonts w:eastAsia="Times New Roman"/>
          <w:lang w:eastAsia="zh-CN"/>
        </w:rPr>
        <w:t>to a break</w:t>
      </w:r>
      <w:r w:rsidR="005F1E66" w:rsidRPr="004A3B50">
        <w:rPr>
          <w:rFonts w:eastAsia="Times New Roman"/>
          <w:lang w:eastAsia="zh-CN"/>
        </w:rPr>
        <w:t>ing of</w:t>
      </w:r>
      <w:r w:rsidR="00E96F18" w:rsidRPr="004A3B50">
        <w:rPr>
          <w:rFonts w:eastAsia="Times New Roman"/>
          <w:lang w:eastAsia="zh-CN"/>
        </w:rPr>
        <w:t xml:space="preserve"> the psychological contract </w:t>
      </w:r>
      <w:r w:rsidR="00E96F18" w:rsidRPr="004A3B50">
        <w:rPr>
          <w:rFonts w:eastAsia="Times New Roman"/>
          <w:lang w:eastAsia="zh-CN"/>
        </w:rPr>
        <w:fldChar w:fldCharType="begin"/>
      </w:r>
      <w:r w:rsidR="007D64BD" w:rsidRPr="004A3B50">
        <w:rPr>
          <w:rFonts w:eastAsia="Times New Roman"/>
          <w:lang w:eastAsia="zh-CN"/>
        </w:rPr>
        <w:instrText xml:space="preserve"> ADDIN EN.CITE &lt;EndNote&gt;&lt;Cite&gt;&lt;Author&gt;Cohen-Charash&lt;/Author&gt;&lt;Year&gt;2007&lt;/Year&gt;&lt;RecNum&gt;41&lt;/RecNum&gt;&lt;Prefix&gt;e.g.`, &lt;/Prefix&gt;&lt;DisplayText&gt;(e.g., Cohen-Charash and Mueller, 2007)&lt;/DisplayText&gt;&lt;record&gt;&lt;rec-number&gt;41&lt;/rec-number&gt;&lt;foreign-keys&gt;&lt;key app="EN" db-id="e5a2p2xsraep0ge2wzp59zsvs0dd9x0expxr" timestamp="1427367541"&gt;41&lt;/key&gt;&lt;/foreign-keys&gt;&lt;ref-type name="Journal Article"&gt;17&lt;/ref-type&gt;&lt;contributors&gt;&lt;authors&gt;&lt;author&gt;Cohen-Charash, Y.&lt;/author&gt;&lt;author&gt;Mueller, J. S.&lt;/author&gt;&lt;/authors&gt;&lt;/contributors&gt;&lt;titles&gt;&lt;title&gt;Does perceived unfairness exacerbate or mitigate interpersonal counterproductive work behaviors related to envy?&lt;/title&gt;&lt;secondary-title&gt;Journal of Applied Psychology&lt;/secondary-title&gt;&lt;/titles&gt;&lt;periodical&gt;&lt;full-title&gt;Journal of Applied Psychology&lt;/full-title&gt;&lt;/periodical&gt;&lt;pages&gt;666&lt;/pages&gt;&lt;volume&gt;92&lt;/volume&gt;&lt;number&gt;3&lt;/number&gt;&lt;dates&gt;&lt;year&gt;2007&lt;/year&gt;&lt;/dates&gt;&lt;urls&gt;&lt;/urls&gt;&lt;/record&gt;&lt;/Cite&gt;&lt;/EndNote&gt;</w:instrText>
      </w:r>
      <w:r w:rsidR="00E96F18" w:rsidRPr="004A3B50">
        <w:rPr>
          <w:rFonts w:eastAsia="Times New Roman"/>
          <w:lang w:eastAsia="zh-CN"/>
        </w:rPr>
        <w:fldChar w:fldCharType="separate"/>
      </w:r>
      <w:r w:rsidR="009A29DC" w:rsidRPr="004A3B50">
        <w:rPr>
          <w:rFonts w:eastAsia="Times New Roman"/>
          <w:noProof/>
          <w:lang w:eastAsia="zh-CN"/>
        </w:rPr>
        <w:t>(</w:t>
      </w:r>
      <w:hyperlink w:anchor="_ENREF_36" w:tooltip="Cohen-Charash, 2007 #41" w:history="1">
        <w:r w:rsidR="004A3B50" w:rsidRPr="004A3B50">
          <w:rPr>
            <w:rFonts w:eastAsia="Times New Roman"/>
            <w:noProof/>
            <w:lang w:eastAsia="zh-CN"/>
          </w:rPr>
          <w:t>e.g., Cohen-Charash and Mueller, 2007</w:t>
        </w:r>
      </w:hyperlink>
      <w:r w:rsidR="009A29DC" w:rsidRPr="004A3B50">
        <w:rPr>
          <w:rFonts w:eastAsia="Times New Roman"/>
          <w:noProof/>
          <w:lang w:eastAsia="zh-CN"/>
        </w:rPr>
        <w:t>)</w:t>
      </w:r>
      <w:r w:rsidR="00E96F18" w:rsidRPr="004A3B50">
        <w:rPr>
          <w:rFonts w:eastAsia="Times New Roman"/>
          <w:lang w:eastAsia="zh-CN"/>
        </w:rPr>
        <w:fldChar w:fldCharType="end"/>
      </w:r>
      <w:r w:rsidR="00E96F18" w:rsidRPr="004A3B50">
        <w:rPr>
          <w:rFonts w:eastAsia="Times New Roman"/>
          <w:lang w:eastAsia="zh-CN"/>
        </w:rPr>
        <w:t>. Indeed, there is a direct association between the psychological contract that individuals develop with their employing organizations, and their attitudes towards it, in particular</w:t>
      </w:r>
      <w:r w:rsidR="008A5FD9" w:rsidRPr="004A3B50">
        <w:rPr>
          <w:rFonts w:eastAsia="Times New Roman"/>
          <w:lang w:eastAsia="zh-CN"/>
        </w:rPr>
        <w:t>ly</w:t>
      </w:r>
      <w:r w:rsidR="00E96F18" w:rsidRPr="004A3B50">
        <w:rPr>
          <w:rFonts w:eastAsia="Times New Roman"/>
          <w:lang w:eastAsia="zh-CN"/>
        </w:rPr>
        <w:t xml:space="preserve"> organizational commitment and loyalty </w:t>
      </w:r>
      <w:r w:rsidR="001E67FB" w:rsidRPr="004A3B50">
        <w:rPr>
          <w:rFonts w:eastAsia="Times New Roman"/>
          <w:lang w:eastAsia="zh-CN"/>
        </w:rPr>
        <w:fldChar w:fldCharType="begin"/>
      </w:r>
      <w:r w:rsidR="007D64BD" w:rsidRPr="004A3B50">
        <w:rPr>
          <w:rFonts w:eastAsia="Times New Roman"/>
          <w:lang w:eastAsia="zh-CN"/>
        </w:rPr>
        <w:instrText xml:space="preserve"> ADDIN EN.CITE &lt;EndNote&gt;&lt;Cite&gt;&lt;Author&gt;Conway&lt;/Author&gt;&lt;Year&gt;2005&lt;/Year&gt;&lt;RecNum&gt;114&lt;/RecNum&gt;&lt;DisplayText&gt;(Conway and Briner, 2005; Rousseau, 1996)&lt;/DisplayText&gt;&lt;record&gt;&lt;rec-number&gt;114&lt;/rec-number&gt;&lt;foreign-keys&gt;&lt;key app="EN" db-id="e5a2p2xsraep0ge2wzp59zsvs0dd9x0expxr" timestamp="1465549957"&gt;114&lt;/key&gt;&lt;/foreign-keys&gt;&lt;ref-type name="Book"&gt;6&lt;/ref-type&gt;&lt;contributors&gt;&lt;authors&gt;&lt;author&gt;Conway, N.&lt;/author&gt;&lt;author&gt;Briner, R. B.&lt;/author&gt;&lt;/authors&gt;&lt;/contributors&gt;&lt;titles&gt;&lt;title&gt;Understanding Psychological Contracts at Work&lt;/title&gt;&lt;/titles&gt;&lt;dates&gt;&lt;year&gt;2005&lt;/year&gt;&lt;/dates&gt;&lt;pub-location&gt;Oxford&lt;/pub-location&gt;&lt;publisher&gt;Oxford University Press&lt;/publisher&gt;&lt;urls&gt;&lt;/urls&gt;&lt;/record&gt;&lt;/Cite&gt;&lt;Cite&gt;&lt;Author&gt;Rousseau&lt;/Author&gt;&lt;Year&gt;1996&lt;/Year&gt;&lt;RecNum&gt;113&lt;/RecNum&gt;&lt;record&gt;&lt;rec-number&gt;113&lt;/rec-number&gt;&lt;foreign-keys&gt;&lt;key app="EN" db-id="e5a2p2xsraep0ge2wzp59zsvs0dd9x0expxr" timestamp="1465549846"&gt;113&lt;/key&gt;&lt;/foreign-keys&gt;&lt;ref-type name="Journal Article"&gt;17&lt;/ref-type&gt;&lt;contributors&gt;&lt;authors&gt;&lt;author&gt;Rousseau, Denise M.&lt;/author&gt;&lt;/authors&gt;&lt;/contributors&gt;&lt;titles&gt;&lt;title&gt;Changing the Deal while Keeping the People&lt;/title&gt;&lt;secondary-title&gt;Academy of Management Executive&lt;/secondary-title&gt;&lt;/titles&gt;&lt;periodical&gt;&lt;full-title&gt;Academy of Management Executive&lt;/full-title&gt;&lt;/periodical&gt;&lt;pages&gt;50-61&lt;/pages&gt;&lt;volume&gt;10&lt;/volume&gt;&lt;number&gt;1&lt;/number&gt;&lt;dates&gt;&lt;year&gt;1996&lt;/year&gt;&lt;/dates&gt;&lt;publisher&gt;Academy of Management&lt;/publisher&gt;&lt;isbn&gt;10795545&lt;/isbn&gt;&lt;urls&gt;&lt;related-urls&gt;&lt;url&gt;http://www.jstor.org/stable/4165305&lt;/url&gt;&lt;/related-urls&gt;&lt;/urls&gt;&lt;custom1&gt;Full publication date: Feb., 1996&lt;/custom1&gt;&lt;/record&gt;&lt;/Cite&gt;&lt;/EndNote&gt;</w:instrText>
      </w:r>
      <w:r w:rsidR="001E67FB" w:rsidRPr="004A3B50">
        <w:rPr>
          <w:rFonts w:eastAsia="Times New Roman"/>
          <w:lang w:eastAsia="zh-CN"/>
        </w:rPr>
        <w:fldChar w:fldCharType="separate"/>
      </w:r>
      <w:r w:rsidR="009A29DC" w:rsidRPr="004A3B50">
        <w:rPr>
          <w:rFonts w:eastAsia="Times New Roman"/>
          <w:noProof/>
          <w:lang w:eastAsia="zh-CN"/>
        </w:rPr>
        <w:t>(</w:t>
      </w:r>
      <w:hyperlink w:anchor="_ENREF_45" w:tooltip="Conway, 2005 #114" w:history="1">
        <w:r w:rsidR="004A3B50" w:rsidRPr="004A3B50">
          <w:rPr>
            <w:rFonts w:eastAsia="Times New Roman"/>
            <w:noProof/>
            <w:lang w:eastAsia="zh-CN"/>
          </w:rPr>
          <w:t>Conway and Briner, 2005</w:t>
        </w:r>
      </w:hyperlink>
      <w:r w:rsidR="009A29DC" w:rsidRPr="004A3B50">
        <w:rPr>
          <w:rFonts w:eastAsia="Times New Roman"/>
          <w:noProof/>
          <w:lang w:eastAsia="zh-CN"/>
        </w:rPr>
        <w:t xml:space="preserve">; </w:t>
      </w:r>
      <w:hyperlink w:anchor="_ENREF_143" w:tooltip="Rousseau, 1996 #113" w:history="1">
        <w:r w:rsidR="004A3B50" w:rsidRPr="004A3B50">
          <w:rPr>
            <w:rFonts w:eastAsia="Times New Roman"/>
            <w:noProof/>
            <w:lang w:eastAsia="zh-CN"/>
          </w:rPr>
          <w:t>Rousseau, 1996</w:t>
        </w:r>
      </w:hyperlink>
      <w:r w:rsidR="009A29DC" w:rsidRPr="004A3B50">
        <w:rPr>
          <w:rFonts w:eastAsia="Times New Roman"/>
          <w:noProof/>
          <w:lang w:eastAsia="zh-CN"/>
        </w:rPr>
        <w:t>)</w:t>
      </w:r>
      <w:r w:rsidR="001E67FB" w:rsidRPr="004A3B50">
        <w:rPr>
          <w:rFonts w:eastAsia="Times New Roman"/>
          <w:lang w:eastAsia="zh-CN"/>
        </w:rPr>
        <w:fldChar w:fldCharType="end"/>
      </w:r>
      <w:r w:rsidR="00E96F18" w:rsidRPr="004A3B50">
        <w:rPr>
          <w:rFonts w:eastAsia="Times New Roman"/>
          <w:lang w:eastAsia="zh-CN"/>
        </w:rPr>
        <w:t xml:space="preserve">. This </w:t>
      </w:r>
      <w:r w:rsidR="0098365A" w:rsidRPr="004A3B50">
        <w:rPr>
          <w:rFonts w:eastAsia="Times New Roman"/>
          <w:lang w:eastAsia="zh-CN"/>
        </w:rPr>
        <w:t xml:space="preserve">association </w:t>
      </w:r>
      <w:r w:rsidR="00E96F18" w:rsidRPr="004A3B50">
        <w:rPr>
          <w:rFonts w:eastAsia="Times New Roman"/>
          <w:lang w:eastAsia="zh-CN"/>
        </w:rPr>
        <w:t xml:space="preserve">can have a positive impact </w:t>
      </w:r>
      <w:r w:rsidR="00E96F18" w:rsidRPr="004A3B50">
        <w:rPr>
          <w:rFonts w:eastAsia="Times New Roman"/>
          <w:lang w:eastAsia="zh-CN"/>
        </w:rPr>
        <w:fldChar w:fldCharType="begin"/>
      </w:r>
      <w:r w:rsidR="007D64BD" w:rsidRPr="004A3B50">
        <w:rPr>
          <w:rFonts w:eastAsia="Times New Roman"/>
          <w:lang w:eastAsia="zh-CN"/>
        </w:rPr>
        <w:instrText xml:space="preserve"> ADDIN EN.CITE &lt;EndNote&gt;&lt;Cite&gt;&lt;Author&gt;Cohen&lt;/Author&gt;&lt;Year&gt;2003&lt;/Year&gt;&lt;RecNum&gt;40&lt;/RecNum&gt;&lt;DisplayText&gt;(Cohen, 2003)&lt;/DisplayText&gt;&lt;record&gt;&lt;rec-number&gt;40&lt;/rec-number&gt;&lt;foreign-keys&gt;&lt;key app="EN" db-id="e5a2p2xsraep0ge2wzp59zsvs0dd9x0expxr" timestamp="1427367502"&gt;40&lt;/key&gt;&lt;/foreign-keys&gt;&lt;ref-type name="Book"&gt;6&lt;/ref-type&gt;&lt;contributors&gt;&lt;authors&gt;&lt;author&gt;Cohen, A.&lt;/author&gt;&lt;/authors&gt;&lt;/contributors&gt;&lt;titles&gt;&lt;title&gt;Multiple commitments in the workplace: An integrative approach&lt;/title&gt;&lt;/titles&gt;&lt;dates&gt;&lt;year&gt;2003&lt;/year&gt;&lt;/dates&gt;&lt;pub-location&gt;Mahwah, NJ&lt;/pub-location&gt;&lt;publisher&gt;Lawrence Erlbaum&lt;/publisher&gt;&lt;urls&gt;&lt;/urls&gt;&lt;/record&gt;&lt;/Cite&gt;&lt;/EndNote&gt;</w:instrText>
      </w:r>
      <w:r w:rsidR="00E96F18" w:rsidRPr="004A3B50">
        <w:rPr>
          <w:rFonts w:eastAsia="Times New Roman"/>
          <w:lang w:eastAsia="zh-CN"/>
        </w:rPr>
        <w:fldChar w:fldCharType="separate"/>
      </w:r>
      <w:r w:rsidR="00213C8F" w:rsidRPr="004A3B50">
        <w:rPr>
          <w:rFonts w:eastAsia="Times New Roman"/>
          <w:noProof/>
          <w:lang w:eastAsia="zh-CN"/>
        </w:rPr>
        <w:t>(</w:t>
      </w:r>
      <w:hyperlink w:anchor="_ENREF_39" w:tooltip="Cohen, 2003 #40" w:history="1">
        <w:r w:rsidR="004A3B50" w:rsidRPr="004A3B50">
          <w:rPr>
            <w:rFonts w:eastAsia="Times New Roman"/>
            <w:noProof/>
            <w:lang w:eastAsia="zh-CN"/>
          </w:rPr>
          <w:t>Cohen, 2003</w:t>
        </w:r>
      </w:hyperlink>
      <w:r w:rsidR="00213C8F" w:rsidRPr="004A3B50">
        <w:rPr>
          <w:rFonts w:eastAsia="Times New Roman"/>
          <w:noProof/>
          <w:lang w:eastAsia="zh-CN"/>
        </w:rPr>
        <w:t>)</w:t>
      </w:r>
      <w:r w:rsidR="00E96F18" w:rsidRPr="004A3B50">
        <w:rPr>
          <w:rFonts w:eastAsia="Times New Roman"/>
          <w:lang w:eastAsia="zh-CN"/>
        </w:rPr>
        <w:fldChar w:fldCharType="end"/>
      </w:r>
      <w:r w:rsidR="00E96F18" w:rsidRPr="004A3B50">
        <w:rPr>
          <w:rFonts w:eastAsia="Times New Roman"/>
          <w:lang w:eastAsia="zh-CN"/>
        </w:rPr>
        <w:t xml:space="preserve"> or</w:t>
      </w:r>
      <w:r w:rsidR="00A74B4D" w:rsidRPr="004A3B50">
        <w:rPr>
          <w:rFonts w:eastAsia="Times New Roman"/>
          <w:lang w:eastAsia="zh-CN"/>
        </w:rPr>
        <w:t xml:space="preserve"> can</w:t>
      </w:r>
      <w:r w:rsidR="00E96F18" w:rsidRPr="004A3B50">
        <w:rPr>
          <w:rFonts w:eastAsia="Times New Roman"/>
          <w:lang w:eastAsia="zh-CN"/>
        </w:rPr>
        <w:t xml:space="preserve"> lead to negative action</w:t>
      </w:r>
      <w:r w:rsidR="00A74B4D" w:rsidRPr="004A3B50">
        <w:rPr>
          <w:rFonts w:eastAsia="Times New Roman"/>
          <w:lang w:eastAsia="zh-CN"/>
        </w:rPr>
        <w:t>s</w:t>
      </w:r>
      <w:r w:rsidR="00E96F18" w:rsidRPr="004A3B50">
        <w:rPr>
          <w:rFonts w:eastAsia="Times New Roman"/>
          <w:lang w:eastAsia="zh-CN"/>
        </w:rPr>
        <w:t xml:space="preserve"> </w:t>
      </w:r>
      <w:r w:rsidR="00E96F18" w:rsidRPr="004A3B50">
        <w:rPr>
          <w:rFonts w:eastAsia="Times New Roman"/>
          <w:lang w:eastAsia="zh-CN"/>
        </w:rPr>
        <w:fldChar w:fldCharType="begin"/>
      </w:r>
      <w:r w:rsidR="007D64BD" w:rsidRPr="004A3B50">
        <w:rPr>
          <w:rFonts w:eastAsia="Times New Roman"/>
          <w:lang w:eastAsia="zh-CN"/>
        </w:rPr>
        <w:instrText xml:space="preserve"> ADDIN EN.CITE &lt;EndNote&gt;&lt;Cite&gt;&lt;Author&gt;Baruch&lt;/Author&gt;&lt;Year&gt;1998&lt;/Year&gt;&lt;RecNum&gt;35&lt;/RecNum&gt;&lt;DisplayText&gt;(Baruch, 1998)&lt;/DisplayText&gt;&lt;record&gt;&lt;rec-number&gt;35&lt;/rec-number&gt;&lt;foreign-keys&gt;&lt;key app="EN" db-id="e5a2p2xsraep0ge2wzp59zsvs0dd9x0expxr" timestamp="1427367247"&gt;35&lt;/key&gt;&lt;/foreign-keys&gt;&lt;ref-type name="Journal Article"&gt;17&lt;/ref-type&gt;&lt;contributors&gt;&lt;authors&gt;&lt;author&gt;Baruch, Yehuda&lt;/author&gt;&lt;/authors&gt;&lt;/contributors&gt;&lt;titles&gt;&lt;title&gt;The Rise and Fall of Organizational Commitment&lt;/title&gt;&lt;secondary-title&gt;Human System Management&lt;/secondary-title&gt;&lt;/titles&gt;&lt;periodical&gt;&lt;full-title&gt;Human System Management&lt;/full-title&gt;&lt;/periodical&gt;&lt;pages&gt;135-143&lt;/pages&gt;&lt;volume&gt;17&lt;/volume&gt;&lt;number&gt;2&lt;/number&gt;&lt;dates&gt;&lt;year&gt;1998&lt;/year&gt;&lt;/dates&gt;&lt;urls&gt;&lt;/urls&gt;&lt;/record&gt;&lt;/Cite&gt;&lt;/EndNote&gt;</w:instrText>
      </w:r>
      <w:r w:rsidR="00E96F18" w:rsidRPr="004A3B50">
        <w:rPr>
          <w:rFonts w:eastAsia="Times New Roman"/>
          <w:lang w:eastAsia="zh-CN"/>
        </w:rPr>
        <w:fldChar w:fldCharType="separate"/>
      </w:r>
      <w:r w:rsidR="00213C8F" w:rsidRPr="004A3B50">
        <w:rPr>
          <w:rFonts w:eastAsia="Times New Roman"/>
          <w:noProof/>
          <w:lang w:eastAsia="zh-CN"/>
        </w:rPr>
        <w:t>(</w:t>
      </w:r>
      <w:hyperlink w:anchor="_ENREF_14" w:tooltip="Baruch, 1998 #35" w:history="1">
        <w:r w:rsidR="004A3B50" w:rsidRPr="004A3B50">
          <w:rPr>
            <w:rFonts w:eastAsia="Times New Roman"/>
            <w:noProof/>
            <w:lang w:eastAsia="zh-CN"/>
          </w:rPr>
          <w:t>Baruch, 1998</w:t>
        </w:r>
      </w:hyperlink>
      <w:r w:rsidR="00213C8F" w:rsidRPr="004A3B50">
        <w:rPr>
          <w:rFonts w:eastAsia="Times New Roman"/>
          <w:noProof/>
          <w:lang w:eastAsia="zh-CN"/>
        </w:rPr>
        <w:t>)</w:t>
      </w:r>
      <w:r w:rsidR="00E96F18" w:rsidRPr="004A3B50">
        <w:rPr>
          <w:rFonts w:eastAsia="Times New Roman"/>
          <w:lang w:eastAsia="zh-CN"/>
        </w:rPr>
        <w:fldChar w:fldCharType="end"/>
      </w:r>
      <w:r w:rsidR="00E96F18" w:rsidRPr="004A3B50">
        <w:rPr>
          <w:rFonts w:eastAsia="Times New Roman"/>
          <w:lang w:eastAsia="zh-CN"/>
        </w:rPr>
        <w:t xml:space="preserve">. High organizational commitment and loyalty </w:t>
      </w:r>
      <w:r w:rsidR="003D206D" w:rsidRPr="004A3B50">
        <w:rPr>
          <w:rFonts w:eastAsia="Times New Roman"/>
          <w:lang w:eastAsia="zh-CN"/>
        </w:rPr>
        <w:t xml:space="preserve">have been </w:t>
      </w:r>
      <w:r w:rsidR="00E96F18" w:rsidRPr="004A3B50">
        <w:rPr>
          <w:rFonts w:eastAsia="Times New Roman"/>
          <w:lang w:eastAsia="zh-CN"/>
        </w:rPr>
        <w:t xml:space="preserve">proven </w:t>
      </w:r>
      <w:r w:rsidR="003D206D" w:rsidRPr="004A3B50">
        <w:rPr>
          <w:rFonts w:eastAsia="Times New Roman"/>
          <w:lang w:eastAsia="zh-CN"/>
        </w:rPr>
        <w:t xml:space="preserve">to be </w:t>
      </w:r>
      <w:r w:rsidR="00E96F18" w:rsidRPr="004A3B50">
        <w:rPr>
          <w:rFonts w:eastAsia="Times New Roman"/>
          <w:lang w:eastAsia="zh-CN"/>
        </w:rPr>
        <w:t>essential to</w:t>
      </w:r>
      <w:r w:rsidR="0090243F" w:rsidRPr="004A3B50">
        <w:rPr>
          <w:rFonts w:eastAsia="Times New Roman"/>
          <w:lang w:eastAsia="zh-CN"/>
        </w:rPr>
        <w:t xml:space="preserve"> </w:t>
      </w:r>
      <w:r w:rsidR="00E96F18" w:rsidRPr="004A3B50">
        <w:rPr>
          <w:rFonts w:eastAsia="Times New Roman"/>
          <w:lang w:eastAsia="zh-CN"/>
        </w:rPr>
        <w:t xml:space="preserve">generating performance outcomes as well as </w:t>
      </w:r>
      <w:r w:rsidR="0090243F" w:rsidRPr="004A3B50">
        <w:rPr>
          <w:rFonts w:eastAsia="Times New Roman"/>
          <w:lang w:eastAsia="zh-CN"/>
        </w:rPr>
        <w:t xml:space="preserve">the </w:t>
      </w:r>
      <w:r w:rsidR="00E96F18" w:rsidRPr="004A3B50">
        <w:rPr>
          <w:rFonts w:eastAsia="Times New Roman"/>
          <w:lang w:eastAsia="zh-CN"/>
        </w:rPr>
        <w:t xml:space="preserve">retention of employees, job satisfaction, and organizational satisfaction </w:t>
      </w:r>
      <w:r w:rsidR="00E96F18" w:rsidRPr="004A3B50">
        <w:rPr>
          <w:rFonts w:eastAsia="Times New Roman"/>
          <w:lang w:eastAsia="zh-CN"/>
        </w:rPr>
        <w:fldChar w:fldCharType="begin"/>
      </w:r>
      <w:r w:rsidR="007D64BD" w:rsidRPr="004A3B50">
        <w:rPr>
          <w:rFonts w:eastAsia="Times New Roman"/>
          <w:lang w:eastAsia="zh-CN"/>
        </w:rPr>
        <w:instrText xml:space="preserve"> ADDIN EN.CITE &lt;EndNote&gt;&lt;Cite&gt;&lt;Author&gt;Vandenberghe&lt;/Author&gt;&lt;Year&gt;2008&lt;/Year&gt;&lt;RecNum&gt;62&lt;/RecNum&gt;&lt;DisplayText&gt;(Vandenberghe and Tremblay, 2008)&lt;/DisplayText&gt;&lt;record&gt;&lt;rec-number&gt;62&lt;/rec-number&gt;&lt;foreign-keys&gt;&lt;key app="EN" db-id="e5a2p2xsraep0ge2wzp59zsvs0dd9x0expxr" timestamp="1427368892"&gt;62&lt;/key&gt;&lt;/foreign-keys&gt;&lt;ref-type name="Journal Article"&gt;17&lt;/ref-type&gt;&lt;contributors&gt;&lt;authors&gt;&lt;author&gt;Vandenberghe, Christian&lt;/author&gt;&lt;author&gt;Tremblay, Michel&lt;/author&gt;&lt;/authors&gt;&lt;/contributors&gt;&lt;titles&gt;&lt;title&gt;The Role of Pay Satisfaction and Organizational Commitment in Turnover Intentions: A Two-Sample Study&lt;/title&gt;&lt;secondary-title&gt;Journal of Business and Psychology&lt;/secondary-title&gt;&lt;alt-title&gt;J Bus Psychol&lt;/alt-title&gt;&lt;/titles&gt;&lt;periodical&gt;&lt;full-title&gt;Journal of Business and Psychology&lt;/full-title&gt;&lt;abbr-1&gt;J Bus Psychol&lt;/abbr-1&gt;&lt;/periodical&gt;&lt;alt-periodical&gt;&lt;full-title&gt;Journal of Business and Psychology&lt;/full-title&gt;&lt;abbr-1&gt;J Bus Psychol&lt;/abbr-1&gt;&lt;/alt-periodical&gt;&lt;pages&gt;275-286&lt;/pages&gt;&lt;volume&gt;22&lt;/volume&gt;&lt;number&gt;3&lt;/number&gt;&lt;keywords&gt;&lt;keyword&gt;Pay satisfaction&lt;/keyword&gt;&lt;keyword&gt;Organizational commitment&lt;/keyword&gt;&lt;keyword&gt;Turnover intentions&lt;/keyword&gt;&lt;/keywords&gt;&lt;dates&gt;&lt;year&gt;2008&lt;/year&gt;&lt;pub-dates&gt;&lt;date&gt;2008/03/01&lt;/date&gt;&lt;/pub-dates&gt;&lt;/dates&gt;&lt;publisher&gt;Springer US&lt;/publisher&gt;&lt;isbn&gt;0889-3268&lt;/isbn&gt;&lt;urls&gt;&lt;related-urls&gt;&lt;url&gt;http://dx.doi.org/10.1007/s10869-008-9063-3&lt;/url&gt;&lt;url&gt;http://link.springer.com/article/10.1007%2Fs10869-008-9063-3&lt;/url&gt;&lt;/related-urls&gt;&lt;/urls&gt;&lt;electronic-resource-num&gt;10.1007/s10869-008-9063-3&lt;/electronic-resource-num&gt;&lt;language&gt;English&lt;/language&gt;&lt;/record&gt;&lt;/Cite&gt;&lt;/EndNote&gt;</w:instrText>
      </w:r>
      <w:r w:rsidR="00E96F18" w:rsidRPr="004A3B50">
        <w:rPr>
          <w:rFonts w:eastAsia="Times New Roman"/>
          <w:lang w:eastAsia="zh-CN"/>
        </w:rPr>
        <w:fldChar w:fldCharType="separate"/>
      </w:r>
      <w:r w:rsidR="009A29DC" w:rsidRPr="004A3B50">
        <w:rPr>
          <w:rFonts w:eastAsia="Times New Roman"/>
          <w:noProof/>
          <w:lang w:eastAsia="zh-CN"/>
        </w:rPr>
        <w:t>(</w:t>
      </w:r>
      <w:hyperlink w:anchor="_ENREF_162" w:tooltip="Vandenberghe, 2008 #62" w:history="1">
        <w:r w:rsidR="004A3B50" w:rsidRPr="004A3B50">
          <w:rPr>
            <w:rFonts w:eastAsia="Times New Roman"/>
            <w:noProof/>
            <w:lang w:eastAsia="zh-CN"/>
          </w:rPr>
          <w:t>Vandenberghe and Tremblay, 2008</w:t>
        </w:r>
      </w:hyperlink>
      <w:r w:rsidR="009A29DC" w:rsidRPr="004A3B50">
        <w:rPr>
          <w:rFonts w:eastAsia="Times New Roman"/>
          <w:noProof/>
          <w:lang w:eastAsia="zh-CN"/>
        </w:rPr>
        <w:t>)</w:t>
      </w:r>
      <w:r w:rsidR="00E96F18" w:rsidRPr="004A3B50">
        <w:rPr>
          <w:rFonts w:eastAsia="Times New Roman"/>
          <w:lang w:eastAsia="zh-CN"/>
        </w:rPr>
        <w:fldChar w:fldCharType="end"/>
      </w:r>
      <w:r w:rsidR="00E96F18" w:rsidRPr="004A3B50">
        <w:rPr>
          <w:rFonts w:eastAsia="Times New Roman"/>
          <w:lang w:eastAsia="zh-CN"/>
        </w:rPr>
        <w:t xml:space="preserve">. It also leads to </w:t>
      </w:r>
      <w:r w:rsidR="005E042B" w:rsidRPr="004A3B50">
        <w:rPr>
          <w:rFonts w:eastAsia="Times New Roman"/>
          <w:lang w:eastAsia="zh-CN"/>
        </w:rPr>
        <w:t xml:space="preserve">a </w:t>
      </w:r>
      <w:r w:rsidR="00E96F18" w:rsidRPr="004A3B50">
        <w:rPr>
          <w:rFonts w:eastAsia="Times New Roman"/>
          <w:lang w:eastAsia="zh-CN"/>
        </w:rPr>
        <w:t xml:space="preserve">strong organizational identity </w:t>
      </w:r>
      <w:r w:rsidR="001E67FB" w:rsidRPr="004A3B50">
        <w:rPr>
          <w:rFonts w:eastAsia="Times New Roman"/>
          <w:lang w:eastAsia="zh-CN"/>
        </w:rPr>
        <w:fldChar w:fldCharType="begin"/>
      </w:r>
      <w:r w:rsidR="007D64BD" w:rsidRPr="004A3B50">
        <w:rPr>
          <w:rFonts w:eastAsia="Times New Roman"/>
          <w:lang w:eastAsia="zh-CN"/>
        </w:rPr>
        <w:instrText xml:space="preserve"> ADDIN EN.CITE &lt;EndNote&gt;&lt;Cite&gt;&lt;Author&gt;Zagenczyk&lt;/Author&gt;&lt;Year&gt;2011&lt;/Year&gt;&lt;RecNum&gt;115&lt;/RecNum&gt;&lt;DisplayText&gt;(Zagenczyk et al., 2011)&lt;/DisplayText&gt;&lt;record&gt;&lt;rec-number&gt;115&lt;/rec-number&gt;&lt;foreign-keys&gt;&lt;key app="EN" db-id="e5a2p2xsraep0ge2wzp59zsvs0dd9x0expxr" timestamp="1465550149"&gt;115&lt;/key&gt;&lt;/foreign-keys&gt;&lt;ref-type name="Journal Article"&gt;17&lt;/ref-type&gt;&lt;contributors&gt;&lt;authors&gt;&lt;author&gt;Zagenczyk, Thomas J.&lt;/author&gt;&lt;author&gt;Gibney, Ray&lt;/author&gt;&lt;author&gt;Few, W. Timothy&lt;/author&gt;&lt;author&gt;Scott, Kristin L.&lt;/author&gt;&lt;/authors&gt;&lt;/contributors&gt;&lt;titles&gt;&lt;title&gt;Psychological Contracts and Organizational Identification: The Mediating Effect of Perceived Organizational Support&lt;/title&gt;&lt;secondary-title&gt;Journal of Labor Research&lt;/secondary-title&gt;&lt;/titles&gt;&lt;periodical&gt;&lt;full-title&gt;Journal of Labor Research&lt;/full-title&gt;&lt;/periodical&gt;&lt;pages&gt;254-281&lt;/pages&gt;&lt;volume&gt;32&lt;/volume&gt;&lt;number&gt;3&lt;/number&gt;&lt;dates&gt;&lt;year&gt;2011&lt;/year&gt;&lt;/dates&gt;&lt;isbn&gt;1936-4768&lt;/isbn&gt;&lt;label&gt;Zagenczyk2011&lt;/label&gt;&lt;work-type&gt;journal article&lt;/work-type&gt;&lt;urls&gt;&lt;related-urls&gt;&lt;url&gt;http://dx.doi.org/10.1007/s12122-011-9111-z&lt;/url&gt;&lt;/related-urls&gt;&lt;/urls&gt;&lt;electronic-resource-num&gt;10.1007/s12122-011-9111-z&lt;/electronic-resource-num&gt;&lt;/record&gt;&lt;/Cite&gt;&lt;/EndNote&gt;</w:instrText>
      </w:r>
      <w:r w:rsidR="001E67FB" w:rsidRPr="004A3B50">
        <w:rPr>
          <w:rFonts w:eastAsia="Times New Roman"/>
          <w:lang w:eastAsia="zh-CN"/>
        </w:rPr>
        <w:fldChar w:fldCharType="separate"/>
      </w:r>
      <w:r w:rsidR="009A29DC" w:rsidRPr="004A3B50">
        <w:rPr>
          <w:rFonts w:eastAsia="Times New Roman"/>
          <w:noProof/>
          <w:lang w:eastAsia="zh-CN"/>
        </w:rPr>
        <w:t>(</w:t>
      </w:r>
      <w:hyperlink w:anchor="_ENREF_182" w:tooltip="Zagenczyk, 2011 #115" w:history="1">
        <w:r w:rsidR="004A3B50" w:rsidRPr="004A3B50">
          <w:rPr>
            <w:rFonts w:eastAsia="Times New Roman"/>
            <w:noProof/>
            <w:lang w:eastAsia="zh-CN"/>
          </w:rPr>
          <w:t>Zagenczyk et al., 2011</w:t>
        </w:r>
      </w:hyperlink>
      <w:r w:rsidR="009A29DC" w:rsidRPr="004A3B50">
        <w:rPr>
          <w:rFonts w:eastAsia="Times New Roman"/>
          <w:noProof/>
          <w:lang w:eastAsia="zh-CN"/>
        </w:rPr>
        <w:t>)</w:t>
      </w:r>
      <w:r w:rsidR="001E67FB" w:rsidRPr="004A3B50">
        <w:rPr>
          <w:rFonts w:eastAsia="Times New Roman"/>
          <w:lang w:eastAsia="zh-CN"/>
        </w:rPr>
        <w:fldChar w:fldCharType="end"/>
      </w:r>
      <w:r w:rsidR="00A5719E" w:rsidRPr="004A3B50">
        <w:rPr>
          <w:rFonts w:eastAsia="Times New Roman" w:cs="Times New Roman"/>
          <w:szCs w:val="24"/>
          <w:lang w:eastAsia="zh-CN"/>
        </w:rPr>
        <w:t>, which is a complex process</w:t>
      </w:r>
      <w:r w:rsidR="00A46C46" w:rsidRPr="004A3B50">
        <w:rPr>
          <w:rFonts w:eastAsia="Times New Roman" w:cs="Times New Roman"/>
          <w:szCs w:val="24"/>
          <w:lang w:eastAsia="zh-CN"/>
        </w:rPr>
        <w:t xml:space="preserve"> that</w:t>
      </w:r>
      <w:r w:rsidR="005C5C50" w:rsidRPr="004A3B50">
        <w:rPr>
          <w:rFonts w:eastAsia="Times New Roman" w:cs="Times New Roman"/>
          <w:szCs w:val="24"/>
          <w:lang w:eastAsia="zh-CN"/>
        </w:rPr>
        <w:t xml:space="preserve"> </w:t>
      </w:r>
      <w:r w:rsidR="00A46C46" w:rsidRPr="004A3B50">
        <w:rPr>
          <w:rFonts w:eastAsia="Times New Roman" w:cs="Times New Roman"/>
          <w:szCs w:val="24"/>
          <w:lang w:eastAsia="zh-CN"/>
        </w:rPr>
        <w:t xml:space="preserve">builds </w:t>
      </w:r>
      <w:r w:rsidR="005C5C50" w:rsidRPr="004A3B50">
        <w:rPr>
          <w:rFonts w:eastAsia="Times New Roman" w:cs="Times New Roman"/>
          <w:szCs w:val="24"/>
          <w:lang w:eastAsia="zh-CN"/>
        </w:rPr>
        <w:t>on several stages of employee association</w:t>
      </w:r>
      <w:r w:rsidR="00A46C46" w:rsidRPr="004A3B50">
        <w:rPr>
          <w:rFonts w:eastAsia="Times New Roman" w:cs="Times New Roman"/>
          <w:szCs w:val="24"/>
          <w:lang w:eastAsia="zh-CN"/>
        </w:rPr>
        <w:t>s</w:t>
      </w:r>
      <w:r w:rsidR="005C5C50" w:rsidRPr="004A3B50">
        <w:rPr>
          <w:rFonts w:eastAsia="Times New Roman" w:cs="Times New Roman"/>
          <w:szCs w:val="24"/>
          <w:lang w:eastAsia="zh-CN"/>
        </w:rPr>
        <w:t xml:space="preserve"> with </w:t>
      </w:r>
      <w:r w:rsidR="00A46C46" w:rsidRPr="004A3B50">
        <w:rPr>
          <w:rFonts w:eastAsia="Times New Roman" w:cs="Times New Roman"/>
          <w:szCs w:val="24"/>
          <w:lang w:eastAsia="zh-CN"/>
        </w:rPr>
        <w:t xml:space="preserve">an </w:t>
      </w:r>
      <w:r w:rsidR="005C5C50" w:rsidRPr="004A3B50">
        <w:rPr>
          <w:rFonts w:eastAsia="Times New Roman" w:cs="Times New Roman"/>
          <w:szCs w:val="24"/>
          <w:lang w:eastAsia="zh-CN"/>
        </w:rPr>
        <w:t xml:space="preserve">organization </w:t>
      </w:r>
      <w:r w:rsidR="001E67FB"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Gioia&lt;/Author&gt;&lt;Year&gt;2010&lt;/Year&gt;&lt;RecNum&gt;116&lt;/RecNum&gt;&lt;DisplayText&gt;(Gioia et al., 2010)&lt;/DisplayText&gt;&lt;record&gt;&lt;rec-number&gt;116&lt;/rec-number&gt;&lt;foreign-keys&gt;&lt;key app="EN" db-id="e5a2p2xsraep0ge2wzp59zsvs0dd9x0expxr" timestamp="1465550187"&gt;116&lt;/key&gt;&lt;/foreign-keys&gt;&lt;ref-type name="Journal Article"&gt;17&lt;/ref-type&gt;&lt;contributors&gt;&lt;authors&gt;&lt;author&gt;Gioia, Dennis A.&lt;/author&gt;&lt;author&gt;Price, Kristin N.&lt;/author&gt;&lt;author&gt;Hamilton, Aimee L.&lt;/author&gt;&lt;author&gt;Thomas, James B.&lt;/author&gt;&lt;/authors&gt;&lt;/contributors&gt;&lt;titles&gt;&lt;title&gt;Forging an Identity: An Insider-outsider Study of Processes Involved in the Formation of Organizational Identity&lt;/title&gt;&lt;secondary-title&gt;Administrative Science Quarterly&lt;/secondary-title&gt;&lt;/titles&gt;&lt;periodical&gt;&lt;full-title&gt;Administrative Science Quarterly&lt;/full-title&gt;&lt;/periodical&gt;&lt;pages&gt;1-46&lt;/pages&gt;&lt;volume&gt;55&lt;/volume&gt;&lt;number&gt;1&lt;/number&gt;&lt;dates&gt;&lt;year&gt;2010&lt;/year&gt;&lt;pub-dates&gt;&lt;date&gt;March 1, 2010&lt;/date&gt;&lt;/pub-dates&gt;&lt;/dates&gt;&lt;urls&gt;&lt;related-urls&gt;&lt;url&gt;http://asq.sagepub.com/content/55/1/1.abstract&lt;/url&gt;&lt;/related-urls&gt;&lt;/urls&gt;&lt;electronic-resource-num&gt;10.2189/asqu.2010.55.1.1&lt;/electronic-resource-num&gt;&lt;/record&gt;&lt;/Cite&gt;&lt;/EndNote&gt;</w:instrText>
      </w:r>
      <w:r w:rsidR="001E67FB" w:rsidRPr="004A3B50">
        <w:rPr>
          <w:rFonts w:eastAsia="Times New Roman" w:cs="Times New Roman"/>
          <w:szCs w:val="24"/>
          <w:lang w:eastAsia="zh-CN"/>
        </w:rPr>
        <w:fldChar w:fldCharType="separate"/>
      </w:r>
      <w:r w:rsidR="009A29DC" w:rsidRPr="004A3B50">
        <w:rPr>
          <w:rFonts w:eastAsia="Times New Roman" w:cs="Times New Roman"/>
          <w:noProof/>
          <w:szCs w:val="24"/>
          <w:lang w:eastAsia="zh-CN"/>
        </w:rPr>
        <w:t>(</w:t>
      </w:r>
      <w:hyperlink w:anchor="_ENREF_64" w:tooltip="Gioia, 2010 #116" w:history="1">
        <w:r w:rsidR="004A3B50" w:rsidRPr="004A3B50">
          <w:rPr>
            <w:rFonts w:eastAsia="Times New Roman" w:cs="Times New Roman"/>
            <w:noProof/>
            <w:szCs w:val="24"/>
            <w:lang w:eastAsia="zh-CN"/>
          </w:rPr>
          <w:t>Gioia et al., 2010</w:t>
        </w:r>
      </w:hyperlink>
      <w:r w:rsidR="009A29DC" w:rsidRPr="004A3B50">
        <w:rPr>
          <w:rFonts w:eastAsia="Times New Roman" w:cs="Times New Roman"/>
          <w:noProof/>
          <w:szCs w:val="24"/>
          <w:lang w:eastAsia="zh-CN"/>
        </w:rPr>
        <w:t>)</w:t>
      </w:r>
      <w:r w:rsidR="001E67FB" w:rsidRPr="004A3B50">
        <w:rPr>
          <w:rFonts w:eastAsia="Times New Roman" w:cs="Times New Roman"/>
          <w:szCs w:val="24"/>
          <w:lang w:eastAsia="zh-CN"/>
        </w:rPr>
        <w:fldChar w:fldCharType="end"/>
      </w:r>
      <w:r w:rsidR="005C5C50" w:rsidRPr="004A3B50">
        <w:rPr>
          <w:rFonts w:eastAsia="Times New Roman" w:cs="Times New Roman"/>
          <w:szCs w:val="24"/>
          <w:lang w:eastAsia="zh-CN"/>
        </w:rPr>
        <w:t>.</w:t>
      </w:r>
      <w:r w:rsidR="002F3462" w:rsidRPr="004A3B50">
        <w:rPr>
          <w:rFonts w:eastAsia="Times New Roman" w:cs="Times New Roman"/>
          <w:szCs w:val="24"/>
          <w:lang w:eastAsia="zh-CN"/>
        </w:rPr>
        <w:t xml:space="preserve"> When the mutual relationships </w:t>
      </w:r>
      <w:r w:rsidR="0064636E" w:rsidRPr="004A3B50">
        <w:rPr>
          <w:rFonts w:eastAsia="Times New Roman" w:cs="Times New Roman"/>
          <w:szCs w:val="24"/>
          <w:lang w:eastAsia="zh-CN"/>
        </w:rPr>
        <w:t xml:space="preserve">between </w:t>
      </w:r>
      <w:r w:rsidR="002F3462" w:rsidRPr="004A3B50">
        <w:rPr>
          <w:rFonts w:eastAsia="Times New Roman" w:cs="Times New Roman"/>
          <w:szCs w:val="24"/>
          <w:lang w:eastAsia="zh-CN"/>
        </w:rPr>
        <w:t xml:space="preserve">members are strong, their identity is established in a coherent manner </w:t>
      </w:r>
      <w:r w:rsidR="004D3825" w:rsidRPr="004A3B50">
        <w:rPr>
          <w:rFonts w:eastAsia="Times New Roman" w:cs="Times New Roman"/>
          <w:szCs w:val="24"/>
          <w:lang w:eastAsia="zh-CN"/>
        </w:rPr>
        <w:fldChar w:fldCharType="begin"/>
      </w:r>
      <w:r w:rsidR="004D3825" w:rsidRPr="004A3B50">
        <w:rPr>
          <w:rFonts w:eastAsia="Times New Roman" w:cs="Times New Roman"/>
          <w:szCs w:val="24"/>
          <w:lang w:eastAsia="zh-CN"/>
        </w:rPr>
        <w:instrText xml:space="preserve"> ADDIN EN.CITE &lt;EndNote&gt;&lt;Cite&gt;&lt;Author&gt;Brickson&lt;/Author&gt;&lt;Year&gt;2007&lt;/Year&gt;&lt;RecNum&gt;174&lt;/RecNum&gt;&lt;DisplayText&gt;(Brickson, 2007)&lt;/DisplayText&gt;&lt;record&gt;&lt;rec-number&gt;174&lt;/rec-number&gt;&lt;foreign-keys&gt;&lt;key app="EN" db-id="e5a2p2xsraep0ge2wzp59zsvs0dd9x0expxr" timestamp="1492426182"&gt;174&lt;/key&gt;&lt;/foreign-keys&gt;&lt;ref-type name="Journal Article"&gt;17&lt;/ref-type&gt;&lt;contributors&gt;&lt;authors&gt;&lt;author&gt;Brickson, S. L.&lt;/author&gt;&lt;/authors&gt;&lt;/contributors&gt;&lt;titles&gt;&lt;title&gt;Organizational identity orientation: The genesis of the role of the firm and distinct forms of social value&lt;/title&gt;&lt;secondary-title&gt;Academy of Management Review&lt;/secondary-title&gt;&lt;/titles&gt;&lt;periodical&gt;&lt;full-title&gt;Academy of Management Review&lt;/full-title&gt;&lt;/periodical&gt;&lt;pages&gt;864-888&lt;/pages&gt;&lt;volume&gt;32&lt;/volume&gt;&lt;number&gt;3&lt;/number&gt;&lt;dates&gt;&lt;year&gt;2007&lt;/year&gt;&lt;/dates&gt;&lt;urls&gt;&lt;/urls&gt;&lt;/record&gt;&lt;/Cite&gt;&lt;/EndNote&gt;</w:instrText>
      </w:r>
      <w:r w:rsidR="004D3825" w:rsidRPr="004A3B50">
        <w:rPr>
          <w:rFonts w:eastAsia="Times New Roman" w:cs="Times New Roman"/>
          <w:szCs w:val="24"/>
          <w:lang w:eastAsia="zh-CN"/>
        </w:rPr>
        <w:fldChar w:fldCharType="separate"/>
      </w:r>
      <w:r w:rsidR="004D3825" w:rsidRPr="004A3B50">
        <w:rPr>
          <w:rFonts w:eastAsia="Times New Roman" w:cs="Times New Roman"/>
          <w:noProof/>
          <w:szCs w:val="24"/>
          <w:lang w:eastAsia="zh-CN"/>
        </w:rPr>
        <w:t>(</w:t>
      </w:r>
      <w:hyperlink w:anchor="_ENREF_28" w:tooltip="Brickson, 2007 #174" w:history="1">
        <w:r w:rsidR="004A3B50" w:rsidRPr="004A3B50">
          <w:rPr>
            <w:rFonts w:eastAsia="Times New Roman" w:cs="Times New Roman"/>
            <w:noProof/>
            <w:szCs w:val="24"/>
            <w:lang w:eastAsia="zh-CN"/>
          </w:rPr>
          <w:t>Brickson, 2007</w:t>
        </w:r>
      </w:hyperlink>
      <w:r w:rsidR="004D3825" w:rsidRPr="004A3B50">
        <w:rPr>
          <w:rFonts w:eastAsia="Times New Roman" w:cs="Times New Roman"/>
          <w:noProof/>
          <w:szCs w:val="24"/>
          <w:lang w:eastAsia="zh-CN"/>
        </w:rPr>
        <w:t>)</w:t>
      </w:r>
      <w:r w:rsidR="004D3825" w:rsidRPr="004A3B50">
        <w:rPr>
          <w:rFonts w:eastAsia="Times New Roman" w:cs="Times New Roman"/>
          <w:szCs w:val="24"/>
          <w:lang w:eastAsia="zh-CN"/>
        </w:rPr>
        <w:fldChar w:fldCharType="end"/>
      </w:r>
      <w:r w:rsidR="0064636E" w:rsidRPr="004A3B50">
        <w:rPr>
          <w:rFonts w:eastAsia="Times New Roman" w:cs="Times New Roman"/>
          <w:szCs w:val="24"/>
          <w:lang w:eastAsia="zh-CN"/>
        </w:rPr>
        <w:t>,</w:t>
      </w:r>
      <w:r w:rsidR="002F3462" w:rsidRPr="004A3B50">
        <w:rPr>
          <w:rFonts w:eastAsia="Times New Roman" w:cs="Times New Roman"/>
          <w:szCs w:val="24"/>
          <w:lang w:val="en-GB" w:eastAsia="zh-CN"/>
        </w:rPr>
        <w:t xml:space="preserve"> whereas </w:t>
      </w:r>
      <w:r w:rsidR="0064636E" w:rsidRPr="004A3B50">
        <w:rPr>
          <w:rFonts w:eastAsia="Times New Roman" w:cs="Times New Roman"/>
          <w:szCs w:val="24"/>
          <w:lang w:val="en-GB" w:eastAsia="zh-CN"/>
        </w:rPr>
        <w:t xml:space="preserve">the </w:t>
      </w:r>
      <w:r w:rsidR="002F3462" w:rsidRPr="004A3B50">
        <w:rPr>
          <w:rFonts w:eastAsia="Times New Roman" w:cs="Times New Roman"/>
          <w:szCs w:val="24"/>
          <w:lang w:val="en-GB" w:eastAsia="zh-CN"/>
        </w:rPr>
        <w:t>breach of</w:t>
      </w:r>
      <w:r w:rsidR="0064636E" w:rsidRPr="004A3B50">
        <w:rPr>
          <w:rFonts w:eastAsia="Times New Roman" w:cs="Times New Roman"/>
          <w:szCs w:val="24"/>
          <w:lang w:val="en-GB" w:eastAsia="zh-CN"/>
        </w:rPr>
        <w:t xml:space="preserve"> a</w:t>
      </w:r>
      <w:r w:rsidR="002F3462" w:rsidRPr="004A3B50">
        <w:rPr>
          <w:rFonts w:eastAsia="Times New Roman" w:cs="Times New Roman"/>
          <w:szCs w:val="24"/>
          <w:lang w:val="en-GB" w:eastAsia="zh-CN"/>
        </w:rPr>
        <w:t xml:space="preserve"> psychological contract ha</w:t>
      </w:r>
      <w:r w:rsidR="0064636E" w:rsidRPr="004A3B50">
        <w:rPr>
          <w:rFonts w:eastAsia="Times New Roman" w:cs="Times New Roman"/>
          <w:szCs w:val="24"/>
          <w:lang w:val="en-GB" w:eastAsia="zh-CN"/>
        </w:rPr>
        <w:t>s</w:t>
      </w:r>
      <w:r w:rsidR="002F3462" w:rsidRPr="004A3B50">
        <w:rPr>
          <w:rFonts w:eastAsia="Times New Roman" w:cs="Times New Roman"/>
          <w:szCs w:val="24"/>
          <w:lang w:val="en-GB" w:eastAsia="zh-CN"/>
        </w:rPr>
        <w:t xml:space="preserve"> a clear</w:t>
      </w:r>
      <w:r w:rsidR="0064636E" w:rsidRPr="004A3B50">
        <w:rPr>
          <w:rFonts w:eastAsia="Times New Roman" w:cs="Times New Roman"/>
          <w:szCs w:val="24"/>
          <w:lang w:val="en-GB" w:eastAsia="zh-CN"/>
        </w:rPr>
        <w:t xml:space="preserve"> and</w:t>
      </w:r>
      <w:r w:rsidR="002F3462" w:rsidRPr="004A3B50">
        <w:rPr>
          <w:rFonts w:eastAsia="Times New Roman" w:cs="Times New Roman"/>
          <w:szCs w:val="24"/>
          <w:lang w:val="en-GB" w:eastAsia="zh-CN"/>
        </w:rPr>
        <w:t xml:space="preserve"> negative impact on organizational identity </w:t>
      </w:r>
      <w:r w:rsidR="004D3825" w:rsidRPr="004A3B50">
        <w:rPr>
          <w:rFonts w:eastAsia="Times New Roman" w:cs="Times New Roman"/>
          <w:szCs w:val="24"/>
          <w:lang w:val="en-GB" w:eastAsia="zh-CN"/>
        </w:rPr>
        <w:fldChar w:fldCharType="begin"/>
      </w:r>
      <w:r w:rsidR="004D3825" w:rsidRPr="004A3B50">
        <w:rPr>
          <w:rFonts w:eastAsia="Times New Roman" w:cs="Times New Roman"/>
          <w:szCs w:val="24"/>
          <w:lang w:val="en-GB" w:eastAsia="zh-CN"/>
        </w:rPr>
        <w:instrText xml:space="preserve"> ADDIN EN.CITE &lt;EndNote&gt;&lt;Cite&gt;&lt;Author&gt;Restubog&lt;/Author&gt;&lt;Year&gt;2008&lt;/Year&gt;&lt;RecNum&gt;175&lt;/RecNum&gt;&lt;DisplayText&gt;(Restubog et al., 2008)&lt;/DisplayText&gt;&lt;record&gt;&lt;rec-number&gt;175&lt;/rec-number&gt;&lt;foreign-keys&gt;&lt;key app="EN" db-id="e5a2p2xsraep0ge2wzp59zsvs0dd9x0expxr" timestamp="1492426374"&gt;175&lt;/key&gt;&lt;/foreign-keys&gt;&lt;ref-type name="Journal Article"&gt;17&lt;/ref-type&gt;&lt;contributors&gt;&lt;authors&gt;&lt;author&gt;Restubog, S. L. D.&lt;/author&gt;&lt;author&gt;Hornsey, M. J.&lt;/author&gt;&lt;author&gt;Bordia, P.&lt;/author&gt;&lt;author&gt;Esposo, S. R.&lt;/author&gt;&lt;/authors&gt;&lt;/contributors&gt;&lt;titles&gt;&lt;title&gt;Effects of psychological contract breach on organizational citizenship behaviour: Insights from the group value model&lt;/title&gt;&lt;secondary-title&gt;Journal of Management Studies&lt;/secondary-title&gt;&lt;/titles&gt;&lt;periodical&gt;&lt;full-title&gt;Journal of Management Studies&lt;/full-title&gt;&lt;/periodical&gt;&lt;pages&gt;1377-1400&lt;/pages&gt;&lt;volume&gt;45&lt;/volume&gt;&lt;number&gt;8&lt;/number&gt;&lt;dates&gt;&lt;year&gt;2008&lt;/year&gt;&lt;/dates&gt;&lt;urls&gt;&lt;/urls&gt;&lt;/record&gt;&lt;/Cite&gt;&lt;/EndNote&gt;</w:instrText>
      </w:r>
      <w:r w:rsidR="004D3825" w:rsidRPr="004A3B50">
        <w:rPr>
          <w:rFonts w:eastAsia="Times New Roman" w:cs="Times New Roman"/>
          <w:szCs w:val="24"/>
          <w:lang w:val="en-GB" w:eastAsia="zh-CN"/>
        </w:rPr>
        <w:fldChar w:fldCharType="separate"/>
      </w:r>
      <w:r w:rsidR="004D3825" w:rsidRPr="004A3B50">
        <w:rPr>
          <w:rFonts w:eastAsia="Times New Roman" w:cs="Times New Roman"/>
          <w:noProof/>
          <w:szCs w:val="24"/>
          <w:lang w:val="en-GB" w:eastAsia="zh-CN"/>
        </w:rPr>
        <w:t>(</w:t>
      </w:r>
      <w:hyperlink w:anchor="_ENREF_139" w:tooltip="Restubog, 2008 #175" w:history="1">
        <w:r w:rsidR="004A3B50" w:rsidRPr="004A3B50">
          <w:rPr>
            <w:rFonts w:eastAsia="Times New Roman" w:cs="Times New Roman"/>
            <w:noProof/>
            <w:szCs w:val="24"/>
            <w:lang w:val="en-GB" w:eastAsia="zh-CN"/>
          </w:rPr>
          <w:t>Restubog et al., 2008</w:t>
        </w:r>
      </w:hyperlink>
      <w:r w:rsidR="004D3825" w:rsidRPr="004A3B50">
        <w:rPr>
          <w:rFonts w:eastAsia="Times New Roman" w:cs="Times New Roman"/>
          <w:noProof/>
          <w:szCs w:val="24"/>
          <w:lang w:val="en-GB" w:eastAsia="zh-CN"/>
        </w:rPr>
        <w:t>)</w:t>
      </w:r>
      <w:r w:rsidR="004D3825" w:rsidRPr="004A3B50">
        <w:rPr>
          <w:rFonts w:eastAsia="Times New Roman" w:cs="Times New Roman"/>
          <w:szCs w:val="24"/>
          <w:lang w:val="en-GB" w:eastAsia="zh-CN"/>
        </w:rPr>
        <w:fldChar w:fldCharType="end"/>
      </w:r>
      <w:r w:rsidR="002F3462" w:rsidRPr="004A3B50">
        <w:rPr>
          <w:rFonts w:eastAsia="Times New Roman" w:cs="Times New Roman"/>
          <w:szCs w:val="24"/>
          <w:lang w:val="en-GB" w:eastAsia="zh-CN"/>
        </w:rPr>
        <w:t xml:space="preserve">. </w:t>
      </w:r>
      <w:r w:rsidR="0064636E" w:rsidRPr="004A3B50">
        <w:rPr>
          <w:rFonts w:eastAsia="Times New Roman" w:cs="Times New Roman"/>
          <w:szCs w:val="24"/>
          <w:lang w:val="en-GB" w:eastAsia="zh-CN"/>
        </w:rPr>
        <w:t>Thus, w</w:t>
      </w:r>
      <w:r w:rsidR="002F3462" w:rsidRPr="004A3B50">
        <w:rPr>
          <w:rFonts w:eastAsia="Times New Roman" w:cs="Times New Roman"/>
          <w:szCs w:val="24"/>
          <w:lang w:val="en-GB" w:eastAsia="zh-CN"/>
        </w:rPr>
        <w:t>e offer the following proposition</w:t>
      </w:r>
      <w:r w:rsidR="0064636E" w:rsidRPr="004A3B50">
        <w:rPr>
          <w:rFonts w:eastAsia="Times New Roman" w:cs="Times New Roman"/>
          <w:szCs w:val="24"/>
          <w:lang w:val="en-GB" w:eastAsia="zh-CN"/>
        </w:rPr>
        <w:t xml:space="preserve"> to </w:t>
      </w:r>
      <w:r w:rsidR="002F3462" w:rsidRPr="004A3B50">
        <w:rPr>
          <w:rFonts w:eastAsia="Times New Roman" w:cs="Times New Roman"/>
          <w:szCs w:val="24"/>
          <w:lang w:val="en-GB" w:eastAsia="zh-CN"/>
        </w:rPr>
        <w:t>delineat</w:t>
      </w:r>
      <w:r w:rsidR="0064636E" w:rsidRPr="004A3B50">
        <w:rPr>
          <w:rFonts w:eastAsia="Times New Roman" w:cs="Times New Roman"/>
          <w:szCs w:val="24"/>
          <w:lang w:val="en-GB" w:eastAsia="zh-CN"/>
        </w:rPr>
        <w:t>e</w:t>
      </w:r>
      <w:r w:rsidR="002F3462" w:rsidRPr="004A3B50">
        <w:rPr>
          <w:rFonts w:eastAsia="Times New Roman" w:cs="Times New Roman"/>
          <w:szCs w:val="24"/>
          <w:lang w:val="en-GB" w:eastAsia="zh-CN"/>
        </w:rPr>
        <w:t xml:space="preserve"> the anticipated relationships between the strength of the psychological contract and its relevant outcomes</w:t>
      </w:r>
      <w:r w:rsidR="00947658" w:rsidRPr="004A3B50">
        <w:rPr>
          <w:rFonts w:eastAsia="Times New Roman" w:cs="Times New Roman"/>
          <w:szCs w:val="24"/>
          <w:lang w:val="en-GB" w:eastAsia="zh-CN"/>
        </w:rPr>
        <w:t xml:space="preserve"> </w:t>
      </w:r>
      <w:r w:rsidR="002F3462" w:rsidRPr="004A3B50">
        <w:rPr>
          <w:rFonts w:eastAsia="Times New Roman" w:cs="Times New Roman"/>
          <w:szCs w:val="24"/>
          <w:lang w:val="en-GB" w:eastAsia="zh-CN"/>
        </w:rPr>
        <w:t xml:space="preserve">: </w:t>
      </w:r>
    </w:p>
    <w:p w14:paraId="4C7DFF5D" w14:textId="77777777" w:rsidR="00FC7D75" w:rsidRPr="004A3B50" w:rsidRDefault="00FC7D75" w:rsidP="005C5C50">
      <w:pPr>
        <w:rPr>
          <w:rFonts w:eastAsia="Times New Roman" w:cs="Times New Roman"/>
          <w:szCs w:val="24"/>
          <w:lang w:eastAsia="zh-CN"/>
        </w:rPr>
      </w:pPr>
    </w:p>
    <w:p w14:paraId="18BA6163" w14:textId="776F4E24" w:rsidR="00C42E9C" w:rsidRPr="004A3B50" w:rsidRDefault="000A10C8" w:rsidP="005D558D">
      <w:pPr>
        <w:rPr>
          <w:i/>
          <w:iCs/>
        </w:rPr>
      </w:pPr>
      <w:r w:rsidRPr="004A3B50">
        <w:rPr>
          <w:i/>
          <w:iCs/>
        </w:rPr>
        <w:t>Relationship</w:t>
      </w:r>
      <w:r w:rsidR="00C42E9C" w:rsidRPr="004A3B50">
        <w:rPr>
          <w:i/>
          <w:iCs/>
        </w:rPr>
        <w:t xml:space="preserve"> </w:t>
      </w:r>
      <w:r w:rsidR="00222A31" w:rsidRPr="004A3B50">
        <w:rPr>
          <w:i/>
          <w:iCs/>
        </w:rPr>
        <w:t>2</w:t>
      </w:r>
      <w:r w:rsidR="005D558D" w:rsidRPr="004A3B50">
        <w:rPr>
          <w:i/>
          <w:iCs/>
        </w:rPr>
        <w:t>a</w:t>
      </w:r>
      <w:r w:rsidR="00947658" w:rsidRPr="004A3B50">
        <w:rPr>
          <w:i/>
          <w:iCs/>
        </w:rPr>
        <w:t xml:space="preserve"> </w:t>
      </w:r>
      <w:r w:rsidR="00C42E9C" w:rsidRPr="004A3B50">
        <w:rPr>
          <w:i/>
          <w:iCs/>
        </w:rPr>
        <w:t xml:space="preserve">: The strength of </w:t>
      </w:r>
      <w:r w:rsidR="0058114B" w:rsidRPr="004A3B50">
        <w:rPr>
          <w:i/>
          <w:iCs/>
        </w:rPr>
        <w:t xml:space="preserve">the </w:t>
      </w:r>
      <w:r w:rsidR="00C42E9C" w:rsidRPr="004A3B50">
        <w:rPr>
          <w:i/>
          <w:iCs/>
        </w:rPr>
        <w:t xml:space="preserve">psychological contract leads to </w:t>
      </w:r>
      <w:r w:rsidR="00222A31" w:rsidRPr="004A3B50">
        <w:rPr>
          <w:i/>
          <w:iCs/>
        </w:rPr>
        <w:t xml:space="preserve">higher </w:t>
      </w:r>
      <w:r w:rsidR="00C42E9C" w:rsidRPr="004A3B50">
        <w:rPr>
          <w:i/>
          <w:iCs/>
        </w:rPr>
        <w:t xml:space="preserve">organizational commitment. </w:t>
      </w:r>
    </w:p>
    <w:p w14:paraId="673F8A7C" w14:textId="3A747008" w:rsidR="005D558D" w:rsidRPr="004A3B50" w:rsidRDefault="000A10C8" w:rsidP="005D558D">
      <w:pPr>
        <w:rPr>
          <w:i/>
          <w:iCs/>
        </w:rPr>
      </w:pPr>
      <w:r w:rsidRPr="004A3B50">
        <w:rPr>
          <w:i/>
          <w:iCs/>
        </w:rPr>
        <w:t>Relationship</w:t>
      </w:r>
      <w:r w:rsidR="005D558D" w:rsidRPr="004A3B50">
        <w:rPr>
          <w:i/>
          <w:iCs/>
        </w:rPr>
        <w:t xml:space="preserve"> 2b</w:t>
      </w:r>
      <w:r w:rsidR="00947658" w:rsidRPr="004A3B50">
        <w:rPr>
          <w:i/>
          <w:iCs/>
        </w:rPr>
        <w:t xml:space="preserve"> </w:t>
      </w:r>
      <w:r w:rsidR="005D558D" w:rsidRPr="004A3B50">
        <w:rPr>
          <w:i/>
          <w:iCs/>
        </w:rPr>
        <w:t xml:space="preserve">: The strength of the psychological contract leads to stronger organizational identity. </w:t>
      </w:r>
    </w:p>
    <w:p w14:paraId="0BB0AA5D" w14:textId="68FAD59D" w:rsidR="005D558D" w:rsidRPr="004A3B50" w:rsidRDefault="000A10C8" w:rsidP="005D558D">
      <w:pPr>
        <w:rPr>
          <w:i/>
          <w:iCs/>
        </w:rPr>
      </w:pPr>
      <w:r w:rsidRPr="004A3B50">
        <w:rPr>
          <w:i/>
          <w:iCs/>
        </w:rPr>
        <w:t>Relationship</w:t>
      </w:r>
      <w:r w:rsidR="005D558D" w:rsidRPr="004A3B50">
        <w:rPr>
          <w:i/>
          <w:iCs/>
        </w:rPr>
        <w:t xml:space="preserve"> 2c</w:t>
      </w:r>
      <w:r w:rsidR="00947658" w:rsidRPr="004A3B50">
        <w:rPr>
          <w:i/>
          <w:iCs/>
        </w:rPr>
        <w:t xml:space="preserve"> </w:t>
      </w:r>
      <w:r w:rsidR="005D558D" w:rsidRPr="004A3B50">
        <w:rPr>
          <w:i/>
          <w:iCs/>
        </w:rPr>
        <w:t xml:space="preserve">: The strength of the psychological contract leads to higher loyalty. </w:t>
      </w:r>
    </w:p>
    <w:p w14:paraId="2B7E216B" w14:textId="77777777" w:rsidR="00FD5108" w:rsidRPr="004A3B50" w:rsidRDefault="00FD5108" w:rsidP="006A43F9">
      <w:pPr>
        <w:rPr>
          <w:szCs w:val="24"/>
        </w:rPr>
      </w:pPr>
    </w:p>
    <w:p w14:paraId="0FD75C50" w14:textId="6F61042B" w:rsidR="00C745E7" w:rsidRPr="004A3B50" w:rsidRDefault="00FD5108" w:rsidP="006A43F9">
      <w:pPr>
        <w:rPr>
          <w:rFonts w:eastAsia="Times New Roman"/>
          <w:szCs w:val="24"/>
          <w:lang w:eastAsia="zh-CN"/>
        </w:rPr>
      </w:pPr>
      <w:r w:rsidRPr="004A3B50">
        <w:rPr>
          <w:szCs w:val="24"/>
        </w:rPr>
        <w:t xml:space="preserve">Investing in employees has significant benefits for both employees and employers. For example, </w:t>
      </w:r>
      <w:r w:rsidRPr="004A3B50">
        <w:rPr>
          <w:szCs w:val="24"/>
        </w:rPr>
        <w:fldChar w:fldCharType="begin"/>
      </w:r>
      <w:r w:rsidRPr="004A3B50">
        <w:rPr>
          <w:szCs w:val="24"/>
        </w:rPr>
        <w:instrText xml:space="preserve"> ADDIN EN.CITE &lt;EndNote&gt;&lt;Cite&gt;&lt;Author&gt;Baruch&lt;/Author&gt;&lt;Year&gt;2004&lt;/Year&gt;&lt;RecNum&gt;117&lt;/RecNum&gt;&lt;DisplayText&gt;(Baruch, 2004)&lt;/DisplayText&gt;&lt;record&gt;&lt;rec-number&gt;117&lt;/rec-number&gt;&lt;foreign-keys&gt;&lt;key app="EN" db-id="e5a2p2xsraep0ge2wzp59zsvs0dd9x0expxr" timestamp="1465550325"&gt;117&lt;/key&gt;&lt;/foreign-keys&gt;&lt;ref-type name="Book"&gt;6&lt;/ref-type&gt;&lt;contributors&gt;&lt;authors&gt;&lt;author&gt;Baruch, Y.&lt;/author&gt;&lt;/authors&gt;&lt;/contributors&gt;&lt;titles&gt;&lt;title&gt;Managing Careers: Theory and Practice&lt;/title&gt;&lt;/titles&gt;&lt;dates&gt;&lt;year&gt;2004&lt;/year&gt;&lt;/dates&gt;&lt;pub-location&gt;Harlow&lt;/pub-location&gt;&lt;publisher&gt;Prentice Hall/Pearson&lt;/publisher&gt;&lt;urls&gt;&lt;/urls&gt;&lt;/record&gt;&lt;/Cite&gt;&lt;/EndNote&gt;</w:instrText>
      </w:r>
      <w:r w:rsidRPr="004A3B50">
        <w:rPr>
          <w:szCs w:val="24"/>
        </w:rPr>
        <w:fldChar w:fldCharType="separate"/>
      </w:r>
      <w:r w:rsidRPr="004A3B50">
        <w:rPr>
          <w:noProof/>
          <w:szCs w:val="24"/>
        </w:rPr>
        <w:t>(</w:t>
      </w:r>
      <w:hyperlink w:anchor="_ENREF_15" w:tooltip="Baruch, 2004 #117" w:history="1">
        <w:r w:rsidR="004A3B50" w:rsidRPr="004A3B50">
          <w:rPr>
            <w:noProof/>
            <w:szCs w:val="24"/>
          </w:rPr>
          <w:t>Baruch, 2004</w:t>
        </w:r>
      </w:hyperlink>
      <w:r w:rsidRPr="004A3B50">
        <w:rPr>
          <w:noProof/>
          <w:szCs w:val="24"/>
        </w:rPr>
        <w:t>)</w:t>
      </w:r>
      <w:r w:rsidRPr="004A3B50">
        <w:rPr>
          <w:szCs w:val="24"/>
        </w:rPr>
        <w:fldChar w:fldCharType="end"/>
      </w:r>
      <w:r w:rsidRPr="004A3B50">
        <w:rPr>
          <w:szCs w:val="24"/>
        </w:rPr>
        <w:t xml:space="preserve"> and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Wright&lt;/Author&gt;&lt;Year&gt;2011&lt;/Year&gt;&lt;RecNum&gt;120&lt;/RecNum&gt;&lt;DisplayText&gt;(Wright and McMahan, 2011)&lt;/DisplayText&gt;&lt;record&gt;&lt;rec-number&gt;120&lt;/rec-number&gt;&lt;foreign-keys&gt;&lt;key app="EN" db-id="e5a2p2xsraep0ge2wzp59zsvs0dd9x0expxr" timestamp="1465550582"&gt;120&lt;/key&gt;&lt;/foreign-keys&gt;&lt;ref-type name="Journal Article"&gt;17&lt;/ref-type&gt;&lt;contributors&gt;&lt;authors&gt;&lt;author&gt;Wright, Patrick M.&lt;/author&gt;&lt;author&gt;McMahan, Gary C.&lt;/author&gt;&lt;/authors&gt;&lt;/contributors&gt;&lt;titles&gt;&lt;title&gt;Exploring human capital: putting ‘human’ back into strategic human resource management&lt;/title&gt;&lt;secondary-title&gt;Human Resource Management Journal&lt;/secondary-title&gt;&lt;/titles&gt;&lt;periodical&gt;&lt;full-title&gt;Human Resource Management Journal&lt;/full-title&gt;&lt;/periodical&gt;&lt;pages&gt;93-104&lt;/pages&gt;&lt;volume&gt;21&lt;/volume&gt;&lt;number&gt;2&lt;/number&gt;&lt;dates&gt;&lt;year&gt;2011&lt;/year&gt;&lt;/dates&gt;&lt;publisher&gt;Blackwell Publishing Ltd&lt;/publisher&gt;&lt;isbn&gt;1748-8583&lt;/isbn&gt;&lt;urls&gt;&lt;related-urls&gt;&lt;url&gt;http://dx.doi.org/10.1111/j.1748-8583.2010.00165.x&lt;/url&gt;&lt;/related-urls&gt;&lt;/urls&gt;&lt;electronic-resource-num&gt;10.1111/j.1748-8583.2010.00165.x&lt;/electronic-resource-num&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76" w:tooltip="Wright, 2011 #120" w:history="1">
        <w:r w:rsidR="004A3B50" w:rsidRPr="004A3B50">
          <w:rPr>
            <w:rFonts w:eastAsia="Times New Roman"/>
            <w:noProof/>
            <w:szCs w:val="24"/>
            <w:lang w:eastAsia="zh-CN"/>
          </w:rPr>
          <w:t>Wright and McMahan, 2011</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rFonts w:eastAsia="Times New Roman"/>
          <w:szCs w:val="24"/>
          <w:lang w:eastAsia="zh-CN"/>
        </w:rPr>
        <w:t xml:space="preserve"> </w:t>
      </w:r>
      <w:r w:rsidRPr="004A3B50">
        <w:rPr>
          <w:szCs w:val="24"/>
        </w:rPr>
        <w:t>confirm that investing in employees increases the</w:t>
      </w:r>
      <w:r w:rsidR="000F720A" w:rsidRPr="004A3B50">
        <w:rPr>
          <w:szCs w:val="24"/>
        </w:rPr>
        <w:t>ir</w:t>
      </w:r>
      <w:r w:rsidRPr="004A3B50">
        <w:rPr>
          <w:szCs w:val="24"/>
        </w:rPr>
        <w:t xml:space="preserve"> human capital. This, in turn, further strengthens the bond between employer</w:t>
      </w:r>
      <w:r w:rsidR="000F720A" w:rsidRPr="004A3B50">
        <w:rPr>
          <w:szCs w:val="24"/>
        </w:rPr>
        <w:t>s</w:t>
      </w:r>
      <w:r w:rsidRPr="004A3B50">
        <w:rPr>
          <w:szCs w:val="24"/>
        </w:rPr>
        <w:t xml:space="preserve"> and employee</w:t>
      </w:r>
      <w:r w:rsidR="000F720A" w:rsidRPr="004A3B50">
        <w:rPr>
          <w:szCs w:val="24"/>
        </w:rPr>
        <w:t>s</w:t>
      </w:r>
      <w:r w:rsidRPr="004A3B50">
        <w:rPr>
          <w:szCs w:val="24"/>
        </w:rPr>
        <w:t xml:space="preserve"> </w:t>
      </w:r>
      <w:r w:rsidRPr="004A3B50">
        <w:rPr>
          <w:szCs w:val="24"/>
        </w:rPr>
        <w:fldChar w:fldCharType="begin"/>
      </w:r>
      <w:r w:rsidRPr="004A3B50">
        <w:rPr>
          <w:szCs w:val="24"/>
        </w:rPr>
        <w:instrText xml:space="preserve"> ADDIN EN.CITE &lt;EndNote&gt;&lt;Cite&gt;&lt;Author&gt;Andersson&lt;/Author&gt;&lt;Year&gt;2012&lt;/Year&gt;&lt;RecNum&gt;118&lt;/RecNum&gt;&lt;DisplayText&gt;(Andersson, 2012)&lt;/DisplayText&gt;&lt;record&gt;&lt;rec-number&gt;118&lt;/rec-number&gt;&lt;foreign-keys&gt;&lt;key app="EN" db-id="e5a2p2xsraep0ge2wzp59zsvs0dd9x0expxr" timestamp="1465550419"&gt;118&lt;/key&gt;&lt;/foreign-keys&gt;&lt;ref-type name="Journal Article"&gt;17&lt;/ref-type&gt;&lt;contributors&gt;&lt;authors&gt;&lt;author&gt;Andersson, Thomas&lt;/author&gt;&lt;/authors&gt;&lt;/contributors&gt;&lt;titles&gt;&lt;title&gt;Normative identity processes in managers&amp;apos; personal development training&lt;/title&gt;&lt;secondary-title&gt;Personnel Review&lt;/secondary-title&gt;&lt;/titles&gt;&lt;periodical&gt;&lt;full-title&gt;Personnel Review&lt;/full-title&gt;&lt;/periodical&gt;&lt;pages&gt;572-589&lt;/pages&gt;&lt;volume&gt;41&lt;/volume&gt;&lt;number&gt;5&lt;/number&gt;&lt;keywords&gt;&lt;keyword&gt;Identity,Identity work,Identity regulation,Personal development,Discourse,Self development,Training,Managers&lt;/keyword&gt;&lt;/keywords&gt;&lt;dates&gt;&lt;year&gt;2012&lt;/year&gt;&lt;/dates&gt;&lt;urls&gt;&lt;related-urls&gt;&lt;url&gt;http://www.emeraldinsight.com/doi/abs/10.1108/00483481211249111&lt;/url&gt;&lt;/related-urls&gt;&lt;/urls&gt;&lt;electronic-resource-num&gt;doi:10.1108/00483481211249111&lt;/electronic-resource-num&gt;&lt;/record&gt;&lt;/Cite&gt;&lt;/EndNote&gt;</w:instrText>
      </w:r>
      <w:r w:rsidRPr="004A3B50">
        <w:rPr>
          <w:szCs w:val="24"/>
        </w:rPr>
        <w:fldChar w:fldCharType="separate"/>
      </w:r>
      <w:r w:rsidRPr="004A3B50">
        <w:rPr>
          <w:noProof/>
          <w:szCs w:val="24"/>
        </w:rPr>
        <w:t>(</w:t>
      </w:r>
      <w:hyperlink w:anchor="_ENREF_10" w:tooltip="Andersson, 2012 #118" w:history="1">
        <w:r w:rsidR="004A3B50" w:rsidRPr="004A3B50">
          <w:rPr>
            <w:noProof/>
            <w:szCs w:val="24"/>
          </w:rPr>
          <w:t>Andersson, 2012</w:t>
        </w:r>
      </w:hyperlink>
      <w:r w:rsidRPr="004A3B50">
        <w:rPr>
          <w:noProof/>
          <w:szCs w:val="24"/>
        </w:rPr>
        <w:t>)</w:t>
      </w:r>
      <w:r w:rsidRPr="004A3B50">
        <w:rPr>
          <w:szCs w:val="24"/>
        </w:rPr>
        <w:fldChar w:fldCharType="end"/>
      </w:r>
      <w:r w:rsidRPr="004A3B50">
        <w:rPr>
          <w:szCs w:val="24"/>
        </w:rPr>
        <w:t xml:space="preserve">, ultimately improving the level of organizational commitment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Tremblay&lt;/Author&gt;&lt;Year&gt;2010&lt;/Year&gt;&lt;RecNum&gt;119&lt;/RecNum&gt;&lt;DisplayText&gt;(Tremblay et al., 2010)&lt;/DisplayText&gt;&lt;record&gt;&lt;rec-number&gt;119&lt;/rec-number&gt;&lt;foreign-keys&gt;&lt;key app="EN" db-id="e5a2p2xsraep0ge2wzp59zsvs0dd9x0expxr" timestamp="1465550507"&gt;119&lt;/key&gt;&lt;/foreign-keys&gt;&lt;ref-type name="Journal Article"&gt;17&lt;/ref-type&gt;&lt;contributors&gt;&lt;authors&gt;&lt;author&gt;Tremblay, Michel&lt;/author&gt;&lt;author&gt;Cloutier, Julie&lt;/author&gt;&lt;author&gt;Simard, Gilles&lt;/author&gt;&lt;author&gt;Chênevert, Denis&lt;/author&gt;&lt;author&gt;Vandenberghe, Christian&lt;/author&gt;&lt;/authors&gt;&lt;/contributors&gt;&lt;titles&gt;&lt;title&gt;The role of HRM practices, procedural justice, organizational support and trust in organizational commitment and in-role and extra-role performance&lt;/title&gt;&lt;secondary-title&gt;The International Journal of Human Resource Management&lt;/secondary-title&gt;&lt;/titles&gt;&lt;periodical&gt;&lt;full-title&gt;The International Journal of Human Resource Management&lt;/full-title&gt;&lt;/periodical&gt;&lt;pages&gt;405-433&lt;/pages&gt;&lt;volume&gt;21&lt;/volume&gt;&lt;number&gt;3&lt;/number&gt;&lt;dates&gt;&lt;year&gt;2010&lt;/year&gt;&lt;pub-dates&gt;&lt;date&gt;2010/02/01&lt;/date&gt;&lt;/pub-dates&gt;&lt;/dates&gt;&lt;publisher&gt;Routledge&lt;/publisher&gt;&lt;isbn&gt;0958-5192&lt;/isbn&gt;&lt;urls&gt;&lt;related-urls&gt;&lt;url&gt;http://dx.doi.org/10.1080/09585190903549056&lt;/url&gt;&lt;/related-urls&gt;&lt;/urls&gt;&lt;electronic-resource-num&gt;10.1080/09585190903549056&lt;/electronic-resource-num&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54" w:tooltip="Tremblay, 2010 #119" w:history="1">
        <w:r w:rsidR="004A3B50" w:rsidRPr="004A3B50">
          <w:rPr>
            <w:rFonts w:eastAsia="Times New Roman"/>
            <w:noProof/>
            <w:szCs w:val="24"/>
            <w:lang w:eastAsia="zh-CN"/>
          </w:rPr>
          <w:t>Tremblay et al., 2010</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szCs w:val="24"/>
        </w:rPr>
        <w:t>. Employees perceive their employers</w:t>
      </w:r>
      <w:r w:rsidR="000F720A" w:rsidRPr="004A3B50">
        <w:rPr>
          <w:szCs w:val="24"/>
        </w:rPr>
        <w:t>’ commitment</w:t>
      </w:r>
      <w:r w:rsidRPr="004A3B50">
        <w:rPr>
          <w:szCs w:val="24"/>
        </w:rPr>
        <w:t xml:space="preserve"> to invest in their personal development and training as a stimulus</w:t>
      </w:r>
      <w:r w:rsidR="000F720A" w:rsidRPr="004A3B50">
        <w:rPr>
          <w:szCs w:val="24"/>
        </w:rPr>
        <w:t>,</w:t>
      </w:r>
      <w:r w:rsidRPr="004A3B50">
        <w:rPr>
          <w:szCs w:val="24"/>
        </w:rPr>
        <w:t xml:space="preserve"> reciprocat</w:t>
      </w:r>
      <w:r w:rsidR="000F720A" w:rsidRPr="004A3B50">
        <w:rPr>
          <w:szCs w:val="24"/>
        </w:rPr>
        <w:t>ing</w:t>
      </w:r>
      <w:r w:rsidRPr="004A3B50">
        <w:rPr>
          <w:szCs w:val="24"/>
        </w:rPr>
        <w:t xml:space="preserve"> this commitment with a stronger employee identity </w:t>
      </w:r>
      <w:r w:rsidRPr="004A3B50">
        <w:rPr>
          <w:szCs w:val="24"/>
        </w:rPr>
        <w:fldChar w:fldCharType="begin"/>
      </w:r>
      <w:r w:rsidRPr="004A3B50">
        <w:rPr>
          <w:szCs w:val="24"/>
        </w:rPr>
        <w:instrText xml:space="preserve"> ADDIN EN.CITE &lt;EndNote&gt;&lt;Cite&gt;&lt;Author&gt;Andersson&lt;/Author&gt;&lt;Year&gt;2012&lt;/Year&gt;&lt;RecNum&gt;118&lt;/RecNum&gt;&lt;DisplayText&gt;(Andersson, 2012)&lt;/DisplayText&gt;&lt;record&gt;&lt;rec-number&gt;118&lt;/rec-number&gt;&lt;foreign-keys&gt;&lt;key app="EN" db-id="e5a2p2xsraep0ge2wzp59zsvs0dd9x0expxr" timestamp="1465550419"&gt;118&lt;/key&gt;&lt;/foreign-keys&gt;&lt;ref-type name="Journal Article"&gt;17&lt;/ref-type&gt;&lt;contributors&gt;&lt;authors&gt;&lt;author&gt;Andersson, Thomas&lt;/author&gt;&lt;/authors&gt;&lt;/contributors&gt;&lt;titles&gt;&lt;title&gt;Normative identity processes in managers&amp;apos; personal development training&lt;/title&gt;&lt;secondary-title&gt;Personnel Review&lt;/secondary-title&gt;&lt;/titles&gt;&lt;periodical&gt;&lt;full-title&gt;Personnel Review&lt;/full-title&gt;&lt;/periodical&gt;&lt;pages&gt;572-589&lt;/pages&gt;&lt;volume&gt;41&lt;/volume&gt;&lt;number&gt;5&lt;/number&gt;&lt;keywords&gt;&lt;keyword&gt;Identity,Identity work,Identity regulation,Personal development,Discourse,Self development,Training,Managers&lt;/keyword&gt;&lt;/keywords&gt;&lt;dates&gt;&lt;year&gt;2012&lt;/year&gt;&lt;/dates&gt;&lt;urls&gt;&lt;related-urls&gt;&lt;url&gt;http://www.emeraldinsight.com/doi/abs/10.1108/00483481211249111&lt;/url&gt;&lt;/related-urls&gt;&lt;/urls&gt;&lt;electronic-resource-num&gt;doi:10.1108/00483481211249111&lt;/electronic-resource-num&gt;&lt;/record&gt;&lt;/Cite&gt;&lt;/EndNote&gt;</w:instrText>
      </w:r>
      <w:r w:rsidRPr="004A3B50">
        <w:rPr>
          <w:szCs w:val="24"/>
        </w:rPr>
        <w:fldChar w:fldCharType="separate"/>
      </w:r>
      <w:r w:rsidRPr="004A3B50">
        <w:rPr>
          <w:noProof/>
          <w:szCs w:val="24"/>
        </w:rPr>
        <w:t>(</w:t>
      </w:r>
      <w:hyperlink w:anchor="_ENREF_10" w:tooltip="Andersson, 2012 #118" w:history="1">
        <w:r w:rsidR="004A3B50" w:rsidRPr="004A3B50">
          <w:rPr>
            <w:noProof/>
            <w:szCs w:val="24"/>
          </w:rPr>
          <w:t>Andersson, 2012</w:t>
        </w:r>
      </w:hyperlink>
      <w:r w:rsidRPr="004A3B50">
        <w:rPr>
          <w:noProof/>
          <w:szCs w:val="24"/>
        </w:rPr>
        <w:t>)</w:t>
      </w:r>
      <w:r w:rsidRPr="004A3B50">
        <w:rPr>
          <w:szCs w:val="24"/>
        </w:rPr>
        <w:fldChar w:fldCharType="end"/>
      </w:r>
      <w:r w:rsidRPr="004A3B50">
        <w:rPr>
          <w:szCs w:val="24"/>
        </w:rPr>
        <w:t xml:space="preserve">. This upsurge in </w:t>
      </w:r>
      <w:r w:rsidR="000F720A" w:rsidRPr="004A3B50">
        <w:rPr>
          <w:szCs w:val="24"/>
        </w:rPr>
        <w:t xml:space="preserve">employees </w:t>
      </w:r>
      <w:r w:rsidRPr="004A3B50">
        <w:rPr>
          <w:szCs w:val="24"/>
        </w:rPr>
        <w:t xml:space="preserve">identifying with an organization reduces </w:t>
      </w:r>
      <w:r w:rsidR="000F720A" w:rsidRPr="004A3B50">
        <w:rPr>
          <w:szCs w:val="24"/>
        </w:rPr>
        <w:t xml:space="preserve">their </w:t>
      </w:r>
      <w:r w:rsidRPr="004A3B50">
        <w:rPr>
          <w:szCs w:val="24"/>
        </w:rPr>
        <w:t xml:space="preserve">concerns about injustice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Smith&lt;/Author&gt;&lt;Year&gt;2003&lt;/Year&gt;&lt;RecNum&gt;121&lt;/RecNum&gt;&lt;DisplayText&gt;(Smith et al., 2003)&lt;/DisplayText&gt;&lt;record&gt;&lt;rec-number&gt;121&lt;/rec-number&gt;&lt;foreign-keys&gt;&lt;key app="EN" db-id="e5a2p2xsraep0ge2wzp59zsvs0dd9x0expxr" timestamp="1465551095"&gt;121&lt;/key&gt;&lt;/foreign-keys&gt;&lt;ref-type name="Book Section"&gt;5&lt;/ref-type&gt;&lt;contributors&gt;&lt;authors&gt;&lt;author&gt;Smith, Heather J.&lt;/author&gt;&lt;author&gt;Tyler, Tom R.&lt;/author&gt;&lt;author&gt;Huo, Yuen J.&lt;/author&gt;&lt;/authors&gt;&lt;secondary-authors&gt;&lt;author&gt;Haslam, S. A.&lt;/author&gt;&lt;author&gt;van Knippenberg, D.&lt;/author&gt;&lt;author&gt;Platow, M. J.&lt;/author&gt;&lt;author&gt;Ellemers, N. &lt;/author&gt;&lt;/secondary-authors&gt;&lt;/contributors&gt;&lt;titles&gt;&lt;title&gt;Interpersonal treatment, social identity, and organizational behavior&lt;/title&gt;&lt;secondary-title&gt;Social identity at work: Developing theory for organizational practice&lt;/secondary-title&gt;&lt;/titles&gt;&lt;pages&gt;155-171&lt;/pages&gt;&lt;keywords&gt;&lt;keyword&gt;*Authority&lt;/keyword&gt;&lt;keyword&gt;*Group Dynamics&lt;/keyword&gt;&lt;keyword&gt;*Interpersonal Interaction&lt;/keyword&gt;&lt;keyword&gt;*Organizational Behavior&lt;/keyword&gt;&lt;keyword&gt;*Social Identity&lt;/keyword&gt;&lt;keyword&gt;Attachment Behavior&lt;/keyword&gt;&lt;keyword&gt;Self-Concept&lt;/keyword&gt;&lt;/keywords&gt;&lt;dates&gt;&lt;year&gt;2003&lt;/year&gt;&lt;/dates&gt;&lt;pub-location&gt;New York, NY&lt;/pub-location&gt;&lt;publisher&gt;Psychology Press&lt;/publisher&gt;&lt;isbn&gt;1-84169-035-X (Hardcover); 978-1-84169-035-3 (Hardcover)&lt;/isbn&gt;&lt;urls&gt;&lt;/urls&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51" w:tooltip="Smith, 2003 #121" w:history="1">
        <w:r w:rsidR="004A3B50" w:rsidRPr="004A3B50">
          <w:rPr>
            <w:rFonts w:eastAsia="Times New Roman"/>
            <w:noProof/>
            <w:szCs w:val="24"/>
            <w:lang w:eastAsia="zh-CN"/>
          </w:rPr>
          <w:t>Smith et al., 2003</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szCs w:val="24"/>
        </w:rPr>
        <w:t xml:space="preserve">. Ultimately, this perception will lead to higher </w:t>
      </w:r>
      <w:r w:rsidRPr="004A3B50">
        <w:rPr>
          <w:rFonts w:eastAsia="Times New Roman"/>
          <w:szCs w:val="24"/>
          <w:lang w:eastAsia="zh-CN"/>
        </w:rPr>
        <w:t xml:space="preserve">commitment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Cohen&lt;/Author&gt;&lt;Year&gt;2015&lt;/Year&gt;&lt;RecNum&gt;108&lt;/RecNum&gt;&lt;DisplayText&gt;(Cohen, 2015)&lt;/DisplayText&gt;&lt;record&gt;&lt;rec-number&gt;108&lt;/rec-number&gt;&lt;foreign-keys&gt;&lt;key app="EN" db-id="e5a2p2xsraep0ge2wzp59zsvs0dd9x0expxr" timestamp="1465549368"&gt;108&lt;/key&gt;&lt;/foreign-keys&gt;&lt;ref-type name="Book Section"&gt;5&lt;/ref-type&gt;&lt;contributors&gt;&lt;authors&gt;&lt;author&gt;Cohen, Aaron&lt;/author&gt;&lt;/authors&gt;&lt;/contributors&gt;&lt;titles&gt;&lt;title&gt;Beyond Organizational Justice: An Integrative Approach to Organizational Fairness&lt;/title&gt;&lt;secondary-title&gt;Fairness in the Workplace: A Global Perspective&lt;/secondary-title&gt;&lt;/titles&gt;&lt;pages&gt;86-111&lt;/pages&gt;&lt;dates&gt;&lt;year&gt;2015&lt;/year&gt;&lt;/dates&gt;&lt;pub-location&gt;London&lt;/pub-location&gt;&lt;publisher&gt;Palgrave Macmillan UK&lt;/publisher&gt;&lt;isbn&gt;978-1-137-52431-7&lt;/isbn&gt;&lt;label&gt;Cohen2015&lt;/label&gt;&lt;urls&gt;&lt;related-urls&gt;&lt;url&gt;http://dx.doi.org/10.1057/9781137524317_7&lt;/url&gt;&lt;/related-urls&gt;&lt;/urls&gt;&lt;electronic-resource-num&gt;10.1057/9781137524317_7&lt;/electronic-resource-num&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40" w:tooltip="Cohen, 2015 #108" w:history="1">
        <w:r w:rsidR="004A3B50" w:rsidRPr="004A3B50">
          <w:rPr>
            <w:rFonts w:eastAsia="Times New Roman"/>
            <w:noProof/>
            <w:szCs w:val="24"/>
            <w:lang w:eastAsia="zh-CN"/>
          </w:rPr>
          <w:t>Cohen, 2015</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rFonts w:eastAsia="Times New Roman"/>
          <w:szCs w:val="24"/>
          <w:lang w:eastAsia="zh-CN"/>
        </w:rPr>
        <w:t xml:space="preserve">, identification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Ashforth&lt;/Author&gt;&lt;Year&gt;1989&lt;/Year&gt;&lt;RecNum&gt;122&lt;/RecNum&gt;&lt;DisplayText&gt;(Ashforth and Mael, 1989)&lt;/DisplayText&gt;&lt;record&gt;&lt;rec-number&gt;122&lt;/rec-number&gt;&lt;foreign-keys&gt;&lt;key app="EN" db-id="e5a2p2xsraep0ge2wzp59zsvs0dd9x0expxr" timestamp="1465551312"&gt;122&lt;/key&gt;&lt;/foreign-keys&gt;&lt;ref-type name="Journal Article"&gt;17&lt;/ref-type&gt;&lt;contributors&gt;&lt;authors&gt;&lt;author&gt;Ashforth, Blake E.&lt;/author&gt;&lt;author&gt;Mael, Fred&lt;/author&gt;&lt;/authors&gt;&lt;/contributors&gt;&lt;titles&gt;&lt;title&gt;Social Identity Theory and the Organization&lt;/title&gt;&lt;secondary-title&gt;Academy of Management Review&lt;/secondary-title&gt;&lt;/titles&gt;&lt;periodical&gt;&lt;full-title&gt;Academy of Management Review&lt;/full-title&gt;&lt;/periodical&gt;&lt;pages&gt;20-39&lt;/pages&gt;&lt;volume&gt;14&lt;/volume&gt;&lt;number&gt;1&lt;/number&gt;&lt;dates&gt;&lt;year&gt;1989&lt;/year&gt;&lt;pub-dates&gt;&lt;date&gt;January 1, 1989&lt;/date&gt;&lt;/pub-dates&gt;&lt;/dates&gt;&lt;urls&gt;&lt;related-urls&gt;&lt;url&gt;http://amr.aom.org/content/14/1/20.abstract&lt;/url&gt;&lt;/related-urls&gt;&lt;/urls&gt;&lt;electronic-resource-num&gt;10.5465/amr.1989.4278999&lt;/electronic-resource-num&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3" w:tooltip="Ashforth, 1989 #122" w:history="1">
        <w:r w:rsidR="004A3B50" w:rsidRPr="004A3B50">
          <w:rPr>
            <w:rFonts w:eastAsia="Times New Roman"/>
            <w:noProof/>
            <w:szCs w:val="24"/>
            <w:lang w:eastAsia="zh-CN"/>
          </w:rPr>
          <w:t>Ashforth and Mael, 1989</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szCs w:val="24"/>
        </w:rPr>
        <w:t xml:space="preserve">, and employee loyalty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Rousseau&lt;/Author&gt;&lt;Year&gt;1996&lt;/Year&gt;&lt;RecNum&gt;113&lt;/RecNum&gt;&lt;DisplayText&gt;(Rousseau, 1996)&lt;/DisplayText&gt;&lt;record&gt;&lt;rec-number&gt;113&lt;/rec-number&gt;&lt;foreign-keys&gt;&lt;key app="EN" db-id="e5a2p2xsraep0ge2wzp59zsvs0dd9x0expxr" timestamp="1465549846"&gt;113&lt;/key&gt;&lt;/foreign-keys&gt;&lt;ref-type name="Journal Article"&gt;17&lt;/ref-type&gt;&lt;contributors&gt;&lt;authors&gt;&lt;author&gt;Rousseau, Denise M.&lt;/author&gt;&lt;/authors&gt;&lt;/contributors&gt;&lt;titles&gt;&lt;title&gt;Changing the Deal while Keeping the People&lt;/title&gt;&lt;secondary-title&gt;Academy of Management Executive&lt;/secondary-title&gt;&lt;/titles&gt;&lt;periodical&gt;&lt;full-title&gt;Academy of Management Executive&lt;/full-title&gt;&lt;/periodical&gt;&lt;pages&gt;50-61&lt;/pages&gt;&lt;volume&gt;10&lt;/volume&gt;&lt;number&gt;1&lt;/number&gt;&lt;dates&gt;&lt;year&gt;1996&lt;/year&gt;&lt;/dates&gt;&lt;publisher&gt;Academy of Management&lt;/publisher&gt;&lt;isbn&gt;10795545&lt;/isbn&gt;&lt;urls&gt;&lt;related-urls&gt;&lt;url&gt;http://www.jstor.org/stable/4165305&lt;/url&gt;&lt;/related-urls&gt;&lt;/urls&gt;&lt;custom1&gt;Full publication date: Feb., 1996&lt;/custom1&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43" w:tooltip="Rousseau, 1996 #113" w:history="1">
        <w:r w:rsidR="004A3B50" w:rsidRPr="004A3B50">
          <w:rPr>
            <w:rFonts w:eastAsia="Times New Roman"/>
            <w:noProof/>
            <w:szCs w:val="24"/>
            <w:lang w:eastAsia="zh-CN"/>
          </w:rPr>
          <w:t>Rousseau, 1996</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rFonts w:eastAsia="Times New Roman"/>
          <w:szCs w:val="24"/>
          <w:lang w:eastAsia="zh-CN"/>
        </w:rPr>
        <w:t>.</w:t>
      </w:r>
    </w:p>
    <w:p w14:paraId="18298C0D" w14:textId="77777777" w:rsidR="00FD5108" w:rsidRPr="004A3B50" w:rsidRDefault="00FD5108" w:rsidP="006A43F9">
      <w:pPr>
        <w:rPr>
          <w:rFonts w:eastAsia="Times New Roman" w:cs="Times New Roman"/>
          <w:szCs w:val="24"/>
          <w:lang w:eastAsia="zh-CN"/>
        </w:rPr>
      </w:pPr>
    </w:p>
    <w:p w14:paraId="53FD2C1F" w14:textId="0962C01D" w:rsidR="00C42E9C" w:rsidRPr="004A3B50" w:rsidRDefault="000A10C8" w:rsidP="00C42E9C">
      <w:pPr>
        <w:rPr>
          <w:i/>
          <w:iCs/>
        </w:rPr>
      </w:pPr>
      <w:r w:rsidRPr="004A3B50">
        <w:rPr>
          <w:i/>
          <w:iCs/>
        </w:rPr>
        <w:t xml:space="preserve">Relationship </w:t>
      </w:r>
      <w:r w:rsidR="00222A31" w:rsidRPr="004A3B50">
        <w:rPr>
          <w:i/>
          <w:iCs/>
        </w:rPr>
        <w:t>3</w:t>
      </w:r>
      <w:r w:rsidR="00947658" w:rsidRPr="004A3B50">
        <w:rPr>
          <w:i/>
          <w:iCs/>
        </w:rPr>
        <w:t xml:space="preserve"> </w:t>
      </w:r>
      <w:r w:rsidR="00C42E9C" w:rsidRPr="004A3B50">
        <w:rPr>
          <w:i/>
          <w:iCs/>
        </w:rPr>
        <w:t xml:space="preserve">: Investment in training and knowledge transfer leads to </w:t>
      </w:r>
      <w:r w:rsidR="00222A31" w:rsidRPr="004A3B50">
        <w:rPr>
          <w:i/>
          <w:iCs/>
        </w:rPr>
        <w:t xml:space="preserve">higher </w:t>
      </w:r>
      <w:r w:rsidR="00C42E9C" w:rsidRPr="004A3B50">
        <w:rPr>
          <w:i/>
          <w:iCs/>
        </w:rPr>
        <w:t>organizational commitment, identity</w:t>
      </w:r>
      <w:r w:rsidR="00BD7F86" w:rsidRPr="004A3B50">
        <w:rPr>
          <w:i/>
          <w:iCs/>
        </w:rPr>
        <w:t xml:space="preserve">, </w:t>
      </w:r>
      <w:r w:rsidR="00C42E9C" w:rsidRPr="004A3B50">
        <w:rPr>
          <w:i/>
          <w:iCs/>
        </w:rPr>
        <w:t xml:space="preserve">and loyalty. </w:t>
      </w:r>
    </w:p>
    <w:p w14:paraId="329290E8" w14:textId="77777777" w:rsidR="00BD1EC3" w:rsidRPr="004A3B50" w:rsidRDefault="00BD1EC3" w:rsidP="00B05489"/>
    <w:p w14:paraId="3BCDE07C" w14:textId="3F681900" w:rsidR="00B05489" w:rsidRPr="004A3B50" w:rsidRDefault="004B2C07" w:rsidP="00B05489">
      <w:pPr>
        <w:rPr>
          <w:rFonts w:eastAsia="TimesNewRoman" w:cs="Times New Roman"/>
        </w:rPr>
      </w:pPr>
      <w:r w:rsidRPr="004A3B50">
        <w:t xml:space="preserve">Enhancing customer experiences by identifying ways to develop organizational cultures that better stimulate and engage service employees is a </w:t>
      </w:r>
      <w:r w:rsidR="002851E9" w:rsidRPr="004A3B50">
        <w:t xml:space="preserve">key </w:t>
      </w:r>
      <w:r w:rsidRPr="004A3B50">
        <w:t xml:space="preserve">issue for service organizations and a top priority in services research </w:t>
      </w:r>
      <w:r w:rsidR="00111E3C" w:rsidRPr="004A3B50">
        <w:fldChar w:fldCharType="begin"/>
      </w:r>
      <w:r w:rsidR="007D64BD" w:rsidRPr="004A3B50">
        <w:instrText xml:space="preserve"> ADDIN EN.CITE &lt;EndNote&gt;&lt;Cite&gt;&lt;Author&gt;Ellinger&lt;/Author&gt;&lt;Year&gt;2013&lt;/Year&gt;&lt;RecNum&gt;142&lt;/RecNum&gt;&lt;DisplayText&gt;(Ellinger et al., 2013)&lt;/DisplayText&gt;&lt;record&gt;&lt;rec-number&gt;142&lt;/rec-number&gt;&lt;foreign-keys&gt;&lt;key app="EN" db-id="e5a2p2xsraep0ge2wzp59zsvs0dd9x0expxr" timestamp="1465554220"&gt;142&lt;/key&gt;&lt;/foreign-keys&gt;&lt;ref-type name="Journal Article"&gt;17&lt;/ref-type&gt;&lt;contributors&gt;&lt;authors&gt;&lt;author&gt;Ellinger, Alexander E.&lt;/author&gt;&lt;author&gt;Musgrove, Carolyn Findley&lt;/author&gt;&lt;author&gt;Ellinger, Andrea D.&lt;/author&gt;&lt;author&gt;Bachrach, Daniel G.&lt;/author&gt;&lt;author&gt;Elmadağ Baş, Ayşe Banu&lt;/author&gt;&lt;author&gt;Wang, Yu-Lin&lt;/author&gt;&lt;/authors&gt;&lt;/contributors&gt;&lt;titles&gt;&lt;title&gt;Influences of organizational investments in social capital on service employee commitment and performance&lt;/title&gt;&lt;secondary-title&gt;Journal of Business Research&lt;/secondary-title&gt;&lt;/titles&gt;&lt;periodical&gt;&lt;full-title&gt;Journal of Business Research&lt;/full-title&gt;&lt;/periodical&gt;&lt;pages&gt;1124-1133&lt;/pages&gt;&lt;volume&gt;66&lt;/volume&gt;&lt;number&gt;8&lt;/number&gt;&lt;keywords&gt;&lt;keyword&gt;Social capital&lt;/keyword&gt;&lt;keyword&gt;Commitment to service quality&lt;/keyword&gt;&lt;keyword&gt;Commitment to the firm&lt;/keyword&gt;&lt;keyword&gt;Job performance&lt;/keyword&gt;&lt;keyword&gt;Organizational citizenship behavior&lt;/keyword&gt;&lt;keyword&gt;Service employee&lt;/keyword&gt;&lt;/keywords&gt;&lt;dates&gt;&lt;year&gt;2013&lt;/year&gt;&lt;pub-dates&gt;&lt;date&gt;8//&lt;/date&gt;&lt;/pub-dates&gt;&lt;/dates&gt;&lt;isbn&gt;0148-2963&lt;/isbn&gt;&lt;urls&gt;&lt;related-urls&gt;&lt;url&gt;http://www.sciencedirect.com/science/article/pii/S0148296312000926&lt;/url&gt;&lt;/related-urls&gt;&lt;/urls&gt;&lt;electronic-resource-num&gt;http://dx.doi.org/10.1016/j.jbusres.2012.03.008&lt;/electronic-resource-num&gt;&lt;/record&gt;&lt;/Cite&gt;&lt;/EndNote&gt;</w:instrText>
      </w:r>
      <w:r w:rsidR="00111E3C" w:rsidRPr="004A3B50">
        <w:fldChar w:fldCharType="separate"/>
      </w:r>
      <w:r w:rsidR="00213C8F" w:rsidRPr="004A3B50">
        <w:rPr>
          <w:noProof/>
        </w:rPr>
        <w:t>(</w:t>
      </w:r>
      <w:hyperlink w:anchor="_ENREF_51" w:tooltip="Ellinger, 2013 #142" w:history="1">
        <w:r w:rsidR="004A3B50" w:rsidRPr="004A3B50">
          <w:rPr>
            <w:noProof/>
          </w:rPr>
          <w:t>Ellinger et al., 2013</w:t>
        </w:r>
      </w:hyperlink>
      <w:r w:rsidR="00213C8F" w:rsidRPr="004A3B50">
        <w:rPr>
          <w:noProof/>
        </w:rPr>
        <w:t>)</w:t>
      </w:r>
      <w:r w:rsidR="00111E3C" w:rsidRPr="004A3B50">
        <w:fldChar w:fldCharType="end"/>
      </w:r>
      <w:r w:rsidRPr="004A3B50">
        <w:t>.</w:t>
      </w:r>
      <w:r w:rsidRPr="004A3B50">
        <w:rPr>
          <w:rFonts w:cs="Times New Roman"/>
          <w:szCs w:val="24"/>
        </w:rPr>
        <w:t xml:space="preserve"> </w:t>
      </w:r>
      <w:r w:rsidR="00111E3C" w:rsidRPr="004A3B50">
        <w:rPr>
          <w:rFonts w:cs="Times New Roman"/>
          <w:szCs w:val="24"/>
        </w:rPr>
        <w:t>A major proposition of internal marketing is that</w:t>
      </w:r>
      <w:r w:rsidR="002D5881" w:rsidRPr="004A3B50">
        <w:rPr>
          <w:rFonts w:cs="Times New Roman"/>
          <w:szCs w:val="24"/>
        </w:rPr>
        <w:t>,</w:t>
      </w:r>
      <w:r w:rsidR="00111E3C" w:rsidRPr="004A3B50">
        <w:rPr>
          <w:rFonts w:cs="Times New Roman"/>
          <w:szCs w:val="24"/>
        </w:rPr>
        <w:t xml:space="preserve"> in order to provide superior experience</w:t>
      </w:r>
      <w:r w:rsidR="002D5881" w:rsidRPr="004A3B50">
        <w:rPr>
          <w:rFonts w:cs="Times New Roman"/>
          <w:szCs w:val="24"/>
        </w:rPr>
        <w:t>s</w:t>
      </w:r>
      <w:r w:rsidR="00111E3C" w:rsidRPr="004A3B50">
        <w:rPr>
          <w:rFonts w:cs="Times New Roman"/>
          <w:szCs w:val="24"/>
        </w:rPr>
        <w:t xml:space="preserve"> for external customers, organizations must first ensure that the needs of their internal employee customers are effectively met</w:t>
      </w:r>
      <w:r w:rsidR="00354CB3" w:rsidRPr="004A3B50">
        <w:rPr>
          <w:rFonts w:cs="Times New Roman"/>
          <w:szCs w:val="24"/>
        </w:rPr>
        <w:t xml:space="preserve"> </w:t>
      </w:r>
      <w:r w:rsidR="00354CB3" w:rsidRPr="004A3B50">
        <w:rPr>
          <w:rFonts w:cs="Times New Roman"/>
          <w:szCs w:val="24"/>
        </w:rPr>
        <w:fldChar w:fldCharType="begin"/>
      </w:r>
      <w:r w:rsidR="007D64BD" w:rsidRPr="004A3B50">
        <w:rPr>
          <w:rFonts w:cs="Times New Roman"/>
          <w:szCs w:val="24"/>
        </w:rPr>
        <w:instrText xml:space="preserve"> ADDIN EN.CITE &lt;EndNote&gt;&lt;Cite&gt;&lt;Author&gt;Wirtz&lt;/Author&gt;&lt;Year&gt;2016&lt;/Year&gt;&lt;RecNum&gt;161&lt;/RecNum&gt;&lt;DisplayText&gt;(Wirtz and Lovelock, 2016)&lt;/DisplayText&gt;&lt;record&gt;&lt;rec-number&gt;161&lt;/rec-number&gt;&lt;foreign-keys&gt;&lt;key app="EN" db-id="e5a2p2xsraep0ge2wzp59zsvs0dd9x0expxr" timestamp="1467714169"&gt;161&lt;/key&gt;&lt;/foreign-keys&gt;&lt;ref-type name="Book"&gt;6&lt;/ref-type&gt;&lt;contributors&gt;&lt;authors&gt;&lt;author&gt;Wirtz, Jochen&lt;/author&gt;&lt;author&gt;Lovelock, Christopher&lt;/author&gt;&lt;/authors&gt;&lt;/contributors&gt;&lt;titles&gt;&lt;title&gt;Services marketing:people, technology, strategy&lt;/title&gt;&lt;/titles&gt;&lt;dates&gt;&lt;year&gt;2016&lt;/year&gt;&lt;/dates&gt;&lt;pub-location&gt;New Jersey&lt;/pub-location&gt;&lt;publisher&gt;World Scientific&lt;/publisher&gt;&lt;urls&gt;&lt;/urls&gt;&lt;/record&gt;&lt;/Cite&gt;&lt;/EndNote&gt;</w:instrText>
      </w:r>
      <w:r w:rsidR="00354CB3" w:rsidRPr="004A3B50">
        <w:rPr>
          <w:rFonts w:cs="Times New Roman"/>
          <w:szCs w:val="24"/>
        </w:rPr>
        <w:fldChar w:fldCharType="separate"/>
      </w:r>
      <w:r w:rsidR="009A29DC" w:rsidRPr="004A3B50">
        <w:rPr>
          <w:rFonts w:cs="Times New Roman"/>
          <w:noProof/>
          <w:szCs w:val="24"/>
        </w:rPr>
        <w:t>(</w:t>
      </w:r>
      <w:hyperlink w:anchor="_ENREF_172" w:tooltip="Wirtz, 2016 #161" w:history="1">
        <w:r w:rsidR="004A3B50" w:rsidRPr="004A3B50">
          <w:rPr>
            <w:rFonts w:cs="Times New Roman"/>
            <w:noProof/>
            <w:szCs w:val="24"/>
          </w:rPr>
          <w:t>Wirtz and Lovelock, 2016</w:t>
        </w:r>
      </w:hyperlink>
      <w:r w:rsidR="009A29DC" w:rsidRPr="004A3B50">
        <w:rPr>
          <w:rFonts w:cs="Times New Roman"/>
          <w:noProof/>
          <w:szCs w:val="24"/>
        </w:rPr>
        <w:t>)</w:t>
      </w:r>
      <w:r w:rsidR="00354CB3" w:rsidRPr="004A3B50">
        <w:rPr>
          <w:rFonts w:cs="Times New Roman"/>
          <w:szCs w:val="24"/>
        </w:rPr>
        <w:fldChar w:fldCharType="end"/>
      </w:r>
      <w:r w:rsidR="00354CB3" w:rsidRPr="004A3B50">
        <w:rPr>
          <w:rFonts w:cs="Times New Roman"/>
          <w:szCs w:val="24"/>
        </w:rPr>
        <w:t xml:space="preserve">. </w:t>
      </w:r>
      <w:r w:rsidR="002D5881" w:rsidRPr="004A3B50">
        <w:rPr>
          <w:rFonts w:cs="Times New Roman"/>
          <w:szCs w:val="24"/>
        </w:rPr>
        <w:t xml:space="preserve">Since </w:t>
      </w:r>
      <w:r w:rsidR="00111E3C" w:rsidRPr="004A3B50">
        <w:rPr>
          <w:rFonts w:cs="Times New Roman"/>
          <w:szCs w:val="24"/>
        </w:rPr>
        <w:t>service employees</w:t>
      </w:r>
      <w:r w:rsidR="002D5881" w:rsidRPr="004A3B50">
        <w:rPr>
          <w:rFonts w:cs="Times New Roman"/>
          <w:szCs w:val="24"/>
        </w:rPr>
        <w:t>’</w:t>
      </w:r>
      <w:r w:rsidR="00111E3C" w:rsidRPr="004A3B50">
        <w:rPr>
          <w:rFonts w:cs="Times New Roman"/>
          <w:szCs w:val="24"/>
        </w:rPr>
        <w:t xml:space="preserve"> abilit</w:t>
      </w:r>
      <w:r w:rsidR="002D5881" w:rsidRPr="004A3B50">
        <w:rPr>
          <w:rFonts w:cs="Times New Roman"/>
          <w:szCs w:val="24"/>
        </w:rPr>
        <w:t>ies</w:t>
      </w:r>
      <w:r w:rsidR="00111E3C" w:rsidRPr="004A3B50">
        <w:rPr>
          <w:rFonts w:cs="Times New Roman"/>
          <w:szCs w:val="24"/>
        </w:rPr>
        <w:t xml:space="preserve"> to satisfy customers largely depends on the support and guidance they receive from the organization</w:t>
      </w:r>
      <w:r w:rsidR="002D5881" w:rsidRPr="004A3B50">
        <w:rPr>
          <w:rFonts w:cs="Times New Roman"/>
          <w:szCs w:val="24"/>
        </w:rPr>
        <w:t>,</w:t>
      </w:r>
      <w:r w:rsidR="00111E3C" w:rsidRPr="004A3B50">
        <w:rPr>
          <w:rFonts w:cs="Times New Roman"/>
          <w:szCs w:val="24"/>
        </w:rPr>
        <w:t xml:space="preserve"> </w:t>
      </w:r>
      <w:r w:rsidR="00CD5116" w:rsidRPr="004A3B50">
        <w:rPr>
          <w:rFonts w:cs="Times New Roman"/>
          <w:szCs w:val="24"/>
        </w:rPr>
        <w:t xml:space="preserve">these needs </w:t>
      </w:r>
      <w:r w:rsidR="00525544" w:rsidRPr="004A3B50">
        <w:rPr>
          <w:rFonts w:cs="Times New Roman"/>
          <w:szCs w:val="24"/>
        </w:rPr>
        <w:t>must</w:t>
      </w:r>
      <w:r w:rsidR="00CD5116" w:rsidRPr="004A3B50">
        <w:rPr>
          <w:rFonts w:cs="Times New Roman"/>
          <w:szCs w:val="24"/>
        </w:rPr>
        <w:t xml:space="preserve"> be met </w:t>
      </w:r>
      <w:r w:rsidR="00111E3C" w:rsidRPr="004A3B50">
        <w:rPr>
          <w:rFonts w:cs="Times New Roman"/>
          <w:szCs w:val="24"/>
        </w:rPr>
        <w:fldChar w:fldCharType="begin"/>
      </w:r>
      <w:r w:rsidR="007D64BD" w:rsidRPr="004A3B50">
        <w:rPr>
          <w:rFonts w:cs="Times New Roman"/>
          <w:szCs w:val="24"/>
        </w:rPr>
        <w:instrText xml:space="preserve"> ADDIN EN.CITE &lt;EndNote&gt;&lt;Cite&gt;&lt;Author&gt;George&lt;/Author&gt;&lt;Year&gt;1990&lt;/Year&gt;&lt;RecNum&gt;141&lt;/RecNum&gt;&lt;DisplayText&gt;(George, 1990)&lt;/DisplayText&gt;&lt;record&gt;&lt;rec-number&gt;141&lt;/rec-number&gt;&lt;foreign-keys&gt;&lt;key app="EN" db-id="e5a2p2xsraep0ge2wzp59zsvs0dd9x0expxr" timestamp="1465554197"&gt;141&lt;/key&gt;&lt;/foreign-keys&gt;&lt;ref-type name="Journal Article"&gt;17&lt;/ref-type&gt;&lt;contributors&gt;&lt;authors&gt;&lt;author&gt;George, William R.&lt;/author&gt;&lt;/authors&gt;&lt;/contributors&gt;&lt;titles&gt;&lt;title&gt;Internal marketing and organizational behavior: A partnership in developing customer-conscious employees at every level&lt;/title&gt;&lt;secondary-title&gt;Journal of Business Research&lt;/secondary-title&gt;&lt;/titles&gt;&lt;periodical&gt;&lt;full-title&gt;Journal of Business Research&lt;/full-title&gt;&lt;/periodical&gt;&lt;pages&gt;63-70&lt;/pages&gt;&lt;volume&gt;20&lt;/volume&gt;&lt;number&gt;1&lt;/number&gt;&lt;dates&gt;&lt;year&gt;1990&lt;/year&gt;&lt;pub-dates&gt;&lt;date&gt;1990/01/01&lt;/date&gt;&lt;/pub-dates&gt;&lt;/dates&gt;&lt;isbn&gt;0148-2963&lt;/isbn&gt;&lt;urls&gt;&lt;related-urls&gt;&lt;url&gt;http://www.sciencedirect.com/science/article/pii/014829639090043D&lt;/url&gt;&lt;/related-urls&gt;&lt;/urls&gt;&lt;electronic-resource-num&gt;http://dx.doi.org/10.1016/0148-2963(90)90043-D&lt;/electronic-resource-num&gt;&lt;/record&gt;&lt;/Cite&gt;&lt;/EndNote&gt;</w:instrText>
      </w:r>
      <w:r w:rsidR="00111E3C" w:rsidRPr="004A3B50">
        <w:rPr>
          <w:rFonts w:cs="Times New Roman"/>
          <w:szCs w:val="24"/>
        </w:rPr>
        <w:fldChar w:fldCharType="separate"/>
      </w:r>
      <w:r w:rsidR="00213C8F" w:rsidRPr="004A3B50">
        <w:rPr>
          <w:rFonts w:cs="Times New Roman"/>
          <w:noProof/>
          <w:szCs w:val="24"/>
        </w:rPr>
        <w:t>(</w:t>
      </w:r>
      <w:hyperlink w:anchor="_ENREF_62" w:tooltip="George, 1990 #141" w:history="1">
        <w:r w:rsidR="004A3B50" w:rsidRPr="004A3B50">
          <w:rPr>
            <w:rFonts w:cs="Times New Roman"/>
            <w:noProof/>
            <w:szCs w:val="24"/>
          </w:rPr>
          <w:t>George, 1990</w:t>
        </w:r>
      </w:hyperlink>
      <w:r w:rsidR="00213C8F" w:rsidRPr="004A3B50">
        <w:rPr>
          <w:rFonts w:cs="Times New Roman"/>
          <w:noProof/>
          <w:szCs w:val="24"/>
        </w:rPr>
        <w:t>)</w:t>
      </w:r>
      <w:r w:rsidR="00111E3C" w:rsidRPr="004A3B50">
        <w:rPr>
          <w:rFonts w:cs="Times New Roman"/>
          <w:szCs w:val="24"/>
        </w:rPr>
        <w:fldChar w:fldCharType="end"/>
      </w:r>
      <w:r w:rsidR="00111E3C" w:rsidRPr="004A3B50">
        <w:rPr>
          <w:rFonts w:cs="Times New Roman"/>
          <w:szCs w:val="24"/>
        </w:rPr>
        <w:t xml:space="preserve">. </w:t>
      </w:r>
      <w:r w:rsidRPr="004A3B50">
        <w:rPr>
          <w:rFonts w:eastAsia="TimesNewRoman" w:cs="Times New Roman"/>
        </w:rPr>
        <w:t>gaining customer satisfaction is a critical factor</w:t>
      </w:r>
      <w:r w:rsidR="00EF4414" w:rsidRPr="004A3B50">
        <w:rPr>
          <w:rFonts w:eastAsia="TimesNewRoman" w:cs="Times New Roman"/>
        </w:rPr>
        <w:t xml:space="preserve"> for organizational success</w:t>
      </w:r>
      <w:r w:rsidRPr="004A3B50">
        <w:rPr>
          <w:rFonts w:eastAsia="TimesNewRoman" w:cs="Times New Roman"/>
        </w:rPr>
        <w:t xml:space="preserve"> </w:t>
      </w:r>
      <w:r w:rsidR="002836C5" w:rsidRPr="004A3B50">
        <w:rPr>
          <w:rFonts w:eastAsia="TimesNewRoman" w:cs="Times New Roman"/>
        </w:rPr>
        <w:fldChar w:fldCharType="begin"/>
      </w:r>
      <w:r w:rsidR="007D64BD" w:rsidRPr="004A3B50">
        <w:rPr>
          <w:rFonts w:eastAsia="TimesNewRoman" w:cs="Times New Roman"/>
        </w:rPr>
        <w:instrText xml:space="preserve"> ADDIN EN.CITE &lt;EndNote&gt;&lt;Cite&gt;&lt;Author&gt;O’Connell&lt;/Author&gt;&lt;Year&gt;2011&lt;/Year&gt;&lt;RecNum&gt;153&lt;/RecNum&gt;&lt;DisplayText&gt;(O’Connell and O’Sullivan, 2011)&lt;/DisplayText&gt;&lt;record&gt;&lt;rec-number&gt;153&lt;/rec-number&gt;&lt;foreign-keys&gt;&lt;key app="EN" db-id="e5a2p2xsraep0ge2wzp59zsvs0dd9x0expxr" timestamp="1467707649"&gt;153&lt;/key&gt;&lt;/foreign-keys&gt;&lt;ref-type name="Journal Article"&gt;17&lt;/ref-type&gt;&lt;contributors&gt;&lt;authors&gt;&lt;author&gt;O’Connell, Vincent&lt;/author&gt;&lt;author&gt;O’Sullivan, Don&lt;/author&gt;&lt;/authors&gt;&lt;/contributors&gt;&lt;titles&gt;&lt;title&gt;The impact of customer satisfaction on CEO bonuses&lt;/title&gt;&lt;secondary-title&gt;Journal of the Academy of Marketing Science&lt;/secondary-title&gt;&lt;/titles&gt;&lt;periodical&gt;&lt;full-title&gt;Journal of the Academy of Marketing Science&lt;/full-title&gt;&lt;/periodical&gt;&lt;pages&gt;828-845&lt;/pages&gt;&lt;volume&gt;39&lt;/volume&gt;&lt;number&gt;6&lt;/number&gt;&lt;dates&gt;&lt;year&gt;2011&lt;/year&gt;&lt;/dates&gt;&lt;isbn&gt;1552-7824&lt;/isbn&gt;&lt;label&gt;O’Connell2011&lt;/label&gt;&lt;work-type&gt;journal article&lt;/work-type&gt;&lt;urls&gt;&lt;related-urls&gt;&lt;url&gt;http://dx.doi.org/10.1007/s11747-010-0218-1&lt;/url&gt;&lt;/related-urls&gt;&lt;/urls&gt;&lt;electronic-resource-num&gt;10.1007/s11747-010-0218-1&lt;/electronic-resource-num&gt;&lt;/record&gt;&lt;/Cite&gt;&lt;/EndNote&gt;</w:instrText>
      </w:r>
      <w:r w:rsidR="002836C5" w:rsidRPr="004A3B50">
        <w:rPr>
          <w:rFonts w:eastAsia="TimesNewRoman" w:cs="Times New Roman"/>
        </w:rPr>
        <w:fldChar w:fldCharType="separate"/>
      </w:r>
      <w:r w:rsidR="009A29DC" w:rsidRPr="004A3B50">
        <w:rPr>
          <w:rFonts w:eastAsia="TimesNewRoman" w:cs="Times New Roman"/>
          <w:noProof/>
        </w:rPr>
        <w:t>(</w:t>
      </w:r>
      <w:hyperlink w:anchor="_ENREF_125" w:tooltip="O’Connell, 2011 #153" w:history="1">
        <w:r w:rsidR="004A3B50" w:rsidRPr="004A3B50">
          <w:rPr>
            <w:rFonts w:eastAsia="TimesNewRoman" w:cs="Times New Roman"/>
            <w:noProof/>
          </w:rPr>
          <w:t>O’Connell and O’Sullivan, 2011</w:t>
        </w:r>
      </w:hyperlink>
      <w:r w:rsidR="009A29DC" w:rsidRPr="004A3B50">
        <w:rPr>
          <w:rFonts w:eastAsia="TimesNewRoman" w:cs="Times New Roman"/>
          <w:noProof/>
        </w:rPr>
        <w:t>)</w:t>
      </w:r>
      <w:r w:rsidR="002836C5" w:rsidRPr="004A3B50">
        <w:rPr>
          <w:rFonts w:eastAsia="TimesNewRoman" w:cs="Times New Roman"/>
        </w:rPr>
        <w:fldChar w:fldCharType="end"/>
      </w:r>
      <w:r w:rsidRPr="004A3B50">
        <w:rPr>
          <w:rFonts w:eastAsia="TimesNewRoman" w:cs="Times New Roman"/>
        </w:rPr>
        <w:t xml:space="preserve">. There is ample evidence that customer satisfaction is a valid and reliable predictor </w:t>
      </w:r>
      <w:r w:rsidR="00D56812" w:rsidRPr="004A3B50">
        <w:rPr>
          <w:rFonts w:eastAsia="TimesNewRoman" w:cs="Times New Roman"/>
        </w:rPr>
        <w:t xml:space="preserve">of </w:t>
      </w:r>
      <w:r w:rsidRPr="004A3B50">
        <w:rPr>
          <w:rFonts w:eastAsia="TimesNewRoman" w:cs="Times New Roman"/>
        </w:rPr>
        <w:t>organizational success in terms of performance</w:t>
      </w:r>
      <w:r w:rsidR="00A60A1A" w:rsidRPr="004A3B50">
        <w:rPr>
          <w:rFonts w:eastAsia="TimesNewRoman" w:cs="Times New Roman"/>
        </w:rPr>
        <w:t xml:space="preserve"> </w:t>
      </w:r>
      <w:r w:rsidR="00A60A1A" w:rsidRPr="004A3B50">
        <w:rPr>
          <w:rFonts w:eastAsia="TimesNewRoman" w:cs="Times New Roman"/>
        </w:rPr>
        <w:fldChar w:fldCharType="begin">
          <w:fldData xml:space="preserve">PEVuZE5vdGU+PENpdGU+PEF1dGhvcj5OYWdhcjwvQXV0aG9yPjxZZWFyPjIwMDU8L1llYXI+PFJl
Y051bT4xNDk8L1JlY051bT48UHJlZml4PmUuZy5gLCA8L1ByZWZpeD48RGlzcGxheVRleHQ+KGUu
Zy4sIE5hZ2FyIGFuZCBSYWphbiwgMjAwNTsgUm90aCBhbmQgSmFja3NvbiwgMTk5NSk8L0Rpc3Bs
YXlUZXh0PjxyZWNvcmQ+PHJlYy1udW1iZXI+MTQ5PC9yZWMtbnVtYmVyPjxmb3JlaWduLWtleXM+
PGtleSBhcHA9IkVOIiBkYi1pZD0iZTVhMnAyeHNyYWVwMGdlMnd6cDU5enN2czBkZDl4MGV4cHhy
IiB0aW1lc3RhbXA9IjE0NjczNjU3OTYiPjE0OTwva2V5PjwvZm9yZWlnbi1rZXlzPjxyZWYtdHlw
ZSBuYW1lPSJKb3VybmFsIEFydGljbGUiPjE3PC9yZWYtdHlwZT48Y29udHJpYnV0b3JzPjxhdXRo
b3JzPjxhdXRob3I+TmFnYXIsIFZlbmt5PC9hdXRob3I+PGF1dGhvcj5SYWphbiwgTWFkaGF2IFYu
PC9hdXRob3I+PC9hdXRob3JzPjwvY29udHJpYnV0b3JzPjx0aXRsZXM+PHRpdGxlPk1lYXN1cmlu
ZyBDdXN0b21lciBSZWxhdGlvbnNoaXBzOiBUaGUgQ2FzZSBvZiB0aGUgUmV0YWlsIEJhbmtpbmcg
SW5kdXN0cnk8L3RpdGxlPjxzZWNvbmRhcnktdGl0bGU+TWFuYWdlbWVudCBTY2llbmNlPC9zZWNv
bmRhcnktdGl0bGU+PC90aXRsZXM+PHBlcmlvZGljYWw+PGZ1bGwtdGl0bGU+TWFuYWdlbWVudCBT
Y2llbmNlPC9mdWxsLXRpdGxlPjwvcGVyaW9kaWNhbD48cGFnZXM+OTA0LTkxOTwvcGFnZXM+PHZv
bHVtZT41MTwvdm9sdW1lPjxudW1iZXI+NjwvbnVtYmVyPjxrZXl3b3Jkcz48a2V5d29yZD5ub25m
aW5hbmNpYWwgbWVhc3VyZXMsYmFsYW5jZWQgc2NvcmVjYXJkLHJldGFpbCBiYW5raW5nPC9rZXl3
b3JkPjwva2V5d29yZHM+PGRhdGVzPjx5ZWFyPjIwMDU8L3llYXI+PC9kYXRlcz48dXJscz48cmVs
YXRlZC11cmxzPjx1cmw+aHR0cDovL3B1YnNvbmxpbmUuaW5mb3Jtcy5vcmcvZG9pL2Ficy8xMC4x
Mjg3L21uc2MuMTA1MC4wMzc2PC91cmw+PC9yZWxhdGVkLXVybHM+PC91cmxzPjxlbGVjdHJvbmlj
LXJlc291cmNlLW51bT5kb2k6MTAuMTI4Ny9tbnNjLjEwNTAuMDM3NjwvZWxlY3Ryb25pYy1yZXNv
dXJjZS1udW0+PC9yZWNvcmQ+PC9DaXRlPjxDaXRlPjxBdXRob3I+Um90aDwvQXV0aG9yPjxZZWFy
PjE5OTU8L1llYXI+PFJlY051bT4xNTA8L1JlY051bT48cmVjb3JkPjxyZWMtbnVtYmVyPjE1MDwv
cmVjLW51bWJlcj48Zm9yZWlnbi1rZXlzPjxrZXkgYXBwPSJFTiIgZGItaWQ9ImU1YTJwMnhzcmFl
cDBnZTJ3enA1OXpzdnMwZGQ5eDBleHB4ciIgdGltZXN0YW1wPSIxNDY3MzY1ODMzIj4xNTA8L2tl
eT48L2ZvcmVpZ24ta2V5cz48cmVmLXR5cGUgbmFtZT0iSm91cm5hbCBBcnRpY2xlIj4xNzwvcmVm
LXR5cGU+PGNvbnRyaWJ1dG9ycz48YXV0aG9ycz48YXV0aG9yPlJvdGgsIEFsZWRhIFYuPC9hdXRo
b3I+PGF1dGhvcj5KYWNrc29uLCBXaWxsaWFtIEUuPC9hdXRob3I+PC9hdXRob3JzPjwvY29udHJp
YnV0b3JzPjx0aXRsZXM+PHRpdGxlPlN0cmF0ZWdpYyBEZXRlcm1pbmFudHMgb2YgU2VydmljZSBR
dWFsaXR5IGFuZCBQZXJmb3JtYW5jZTogRXZpZGVuY2UgZnJvbSB0aGUgQmFua2luZyBJbmR1c3Ry
eTwvdGl0bGU+PHNlY29uZGFyeS10aXRsZT5NYW5hZ2VtZW50IFNjaWVuY2U8L3NlY29uZGFyeS10
aXRsZT48L3RpdGxlcz48cGVyaW9kaWNhbD48ZnVsbC10aXRsZT5NYW5hZ2VtZW50IFNjaWVuY2U8
L2Z1bGwtdGl0bGU+PC9wZXJpb2RpY2FsPjxwYWdlcz4xNzIwLTE3MzM8L3BhZ2VzPjx2b2x1bWU+
NDE8L3ZvbHVtZT48bnVtYmVyPjExPC9udW1iZXI+PGtleXdvcmRzPjxrZXl3b3JkPm9wZXJhdGlv
bnMgc3RyYXRlZ3ksY2FwYWJpbGl0aWVzLWJhc2VkIGNvbXBldGl0aW9uLGFic29ycHRpdmUgY2Fw
YWNpdHkscmVzb3VyY2UgYmFzZWQgdmlldyxjb21wZXRpdGl2ZSBhZHZhbnRhZ2Usc2VydmljZSBt
YW5hZ2VtZW50IHBlcmZvcm1hbmNlPC9rZXl3b3JkPjwva2V5d29yZHM+PGRhdGVzPjx5ZWFyPjE5
OTU8L3llYXI+PC9kYXRlcz48dXJscz48cmVsYXRlZC11cmxzPjx1cmw+aHR0cDovL3B1YnNvbmxp
bmUuaW5mb3Jtcy5vcmcvZG9pL2Ficy8xMC4xMjg3L21uc2MuNDEuMTEuMTcyMDwvdXJsPjwvcmVs
YXRlZC11cmxzPjwvdXJscz48ZWxlY3Ryb25pYy1yZXNvdXJjZS1udW0+ZG9pOjEwLjEyODcvbW5z
Yy40MS4xMS4xNzIwPC9lbGVjdHJvbmljLXJlc291cmNlLW51bT48L3JlY29yZD48L0NpdGU+PC9F
bmROb3RlPn==
</w:fldData>
        </w:fldChar>
      </w:r>
      <w:r w:rsidR="007D64BD" w:rsidRPr="004A3B50">
        <w:rPr>
          <w:rFonts w:eastAsia="TimesNewRoman" w:cs="Times New Roman"/>
        </w:rPr>
        <w:instrText xml:space="preserve"> ADDIN EN.CITE </w:instrText>
      </w:r>
      <w:r w:rsidR="007D64BD" w:rsidRPr="004A3B50">
        <w:rPr>
          <w:rFonts w:eastAsia="TimesNewRoman" w:cs="Times New Roman"/>
        </w:rPr>
        <w:fldChar w:fldCharType="begin">
          <w:fldData xml:space="preserve">PEVuZE5vdGU+PENpdGU+PEF1dGhvcj5OYWdhcjwvQXV0aG9yPjxZZWFyPjIwMDU8L1llYXI+PFJl
Y051bT4xNDk8L1JlY051bT48UHJlZml4PmUuZy5gLCA8L1ByZWZpeD48RGlzcGxheVRleHQ+KGUu
Zy4sIE5hZ2FyIGFuZCBSYWphbiwgMjAwNTsgUm90aCBhbmQgSmFja3NvbiwgMTk5NSk8L0Rpc3Bs
YXlUZXh0PjxyZWNvcmQ+PHJlYy1udW1iZXI+MTQ5PC9yZWMtbnVtYmVyPjxmb3JlaWduLWtleXM+
PGtleSBhcHA9IkVOIiBkYi1pZD0iZTVhMnAyeHNyYWVwMGdlMnd6cDU5enN2czBkZDl4MGV4cHhy
IiB0aW1lc3RhbXA9IjE0NjczNjU3OTYiPjE0OTwva2V5PjwvZm9yZWlnbi1rZXlzPjxyZWYtdHlw
ZSBuYW1lPSJKb3VybmFsIEFydGljbGUiPjE3PC9yZWYtdHlwZT48Y29udHJpYnV0b3JzPjxhdXRo
b3JzPjxhdXRob3I+TmFnYXIsIFZlbmt5PC9hdXRob3I+PGF1dGhvcj5SYWphbiwgTWFkaGF2IFYu
PC9hdXRob3I+PC9hdXRob3JzPjwvY29udHJpYnV0b3JzPjx0aXRsZXM+PHRpdGxlPk1lYXN1cmlu
ZyBDdXN0b21lciBSZWxhdGlvbnNoaXBzOiBUaGUgQ2FzZSBvZiB0aGUgUmV0YWlsIEJhbmtpbmcg
SW5kdXN0cnk8L3RpdGxlPjxzZWNvbmRhcnktdGl0bGU+TWFuYWdlbWVudCBTY2llbmNlPC9zZWNv
bmRhcnktdGl0bGU+PC90aXRsZXM+PHBlcmlvZGljYWw+PGZ1bGwtdGl0bGU+TWFuYWdlbWVudCBT
Y2llbmNlPC9mdWxsLXRpdGxlPjwvcGVyaW9kaWNhbD48cGFnZXM+OTA0LTkxOTwvcGFnZXM+PHZv
bHVtZT41MTwvdm9sdW1lPjxudW1iZXI+NjwvbnVtYmVyPjxrZXl3b3Jkcz48a2V5d29yZD5ub25m
aW5hbmNpYWwgbWVhc3VyZXMsYmFsYW5jZWQgc2NvcmVjYXJkLHJldGFpbCBiYW5raW5nPC9rZXl3
b3JkPjwva2V5d29yZHM+PGRhdGVzPjx5ZWFyPjIwMDU8L3llYXI+PC9kYXRlcz48dXJscz48cmVs
YXRlZC11cmxzPjx1cmw+aHR0cDovL3B1YnNvbmxpbmUuaW5mb3Jtcy5vcmcvZG9pL2Ficy8xMC4x
Mjg3L21uc2MuMTA1MC4wMzc2PC91cmw+PC9yZWxhdGVkLXVybHM+PC91cmxzPjxlbGVjdHJvbmlj
LXJlc291cmNlLW51bT5kb2k6MTAuMTI4Ny9tbnNjLjEwNTAuMDM3NjwvZWxlY3Ryb25pYy1yZXNv
dXJjZS1udW0+PC9yZWNvcmQ+PC9DaXRlPjxDaXRlPjxBdXRob3I+Um90aDwvQXV0aG9yPjxZZWFy
PjE5OTU8L1llYXI+PFJlY051bT4xNTA8L1JlY051bT48cmVjb3JkPjxyZWMtbnVtYmVyPjE1MDwv
cmVjLW51bWJlcj48Zm9yZWlnbi1rZXlzPjxrZXkgYXBwPSJFTiIgZGItaWQ9ImU1YTJwMnhzcmFl
cDBnZTJ3enA1OXpzdnMwZGQ5eDBleHB4ciIgdGltZXN0YW1wPSIxNDY3MzY1ODMzIj4xNTA8L2tl
eT48L2ZvcmVpZ24ta2V5cz48cmVmLXR5cGUgbmFtZT0iSm91cm5hbCBBcnRpY2xlIj4xNzwvcmVm
LXR5cGU+PGNvbnRyaWJ1dG9ycz48YXV0aG9ycz48YXV0aG9yPlJvdGgsIEFsZWRhIFYuPC9hdXRo
b3I+PGF1dGhvcj5KYWNrc29uLCBXaWxsaWFtIEUuPC9hdXRob3I+PC9hdXRob3JzPjwvY29udHJp
YnV0b3JzPjx0aXRsZXM+PHRpdGxlPlN0cmF0ZWdpYyBEZXRlcm1pbmFudHMgb2YgU2VydmljZSBR
dWFsaXR5IGFuZCBQZXJmb3JtYW5jZTogRXZpZGVuY2UgZnJvbSB0aGUgQmFua2luZyBJbmR1c3Ry
eTwvdGl0bGU+PHNlY29uZGFyeS10aXRsZT5NYW5hZ2VtZW50IFNjaWVuY2U8L3NlY29uZGFyeS10
aXRsZT48L3RpdGxlcz48cGVyaW9kaWNhbD48ZnVsbC10aXRsZT5NYW5hZ2VtZW50IFNjaWVuY2U8
L2Z1bGwtdGl0bGU+PC9wZXJpb2RpY2FsPjxwYWdlcz4xNzIwLTE3MzM8L3BhZ2VzPjx2b2x1bWU+
NDE8L3ZvbHVtZT48bnVtYmVyPjExPC9udW1iZXI+PGtleXdvcmRzPjxrZXl3b3JkPm9wZXJhdGlv
bnMgc3RyYXRlZ3ksY2FwYWJpbGl0aWVzLWJhc2VkIGNvbXBldGl0aW9uLGFic29ycHRpdmUgY2Fw
YWNpdHkscmVzb3VyY2UgYmFzZWQgdmlldyxjb21wZXRpdGl2ZSBhZHZhbnRhZ2Usc2VydmljZSBt
YW5hZ2VtZW50IHBlcmZvcm1hbmNlPC9rZXl3b3JkPjwva2V5d29yZHM+PGRhdGVzPjx5ZWFyPjE5
OTU8L3llYXI+PC9kYXRlcz48dXJscz48cmVsYXRlZC11cmxzPjx1cmw+aHR0cDovL3B1YnNvbmxp
bmUuaW5mb3Jtcy5vcmcvZG9pL2Ficy8xMC4xMjg3L21uc2MuNDEuMTEuMTcyMDwvdXJsPjwvcmVs
YXRlZC11cmxzPjwvdXJscz48ZWxlY3Ryb25pYy1yZXNvdXJjZS1udW0+ZG9pOjEwLjEyODcvbW5z
Yy40MS4xMS4xNzIwPC9lbGVjdHJvbmljLXJlc291cmNlLW51bT48L3JlY29yZD48L0NpdGU+PC9F
bmROb3RlPn==
</w:fldData>
        </w:fldChar>
      </w:r>
      <w:r w:rsidR="007D64BD" w:rsidRPr="004A3B50">
        <w:rPr>
          <w:rFonts w:eastAsia="TimesNewRoman" w:cs="Times New Roman"/>
        </w:rPr>
        <w:instrText xml:space="preserve"> ADDIN EN.CITE.DATA </w:instrText>
      </w:r>
      <w:r w:rsidR="007D64BD" w:rsidRPr="004A3B50">
        <w:rPr>
          <w:rFonts w:eastAsia="TimesNewRoman" w:cs="Times New Roman"/>
        </w:rPr>
      </w:r>
      <w:r w:rsidR="007D64BD" w:rsidRPr="004A3B50">
        <w:rPr>
          <w:rFonts w:eastAsia="TimesNewRoman" w:cs="Times New Roman"/>
        </w:rPr>
        <w:fldChar w:fldCharType="end"/>
      </w:r>
      <w:r w:rsidR="00A60A1A" w:rsidRPr="004A3B50">
        <w:rPr>
          <w:rFonts w:eastAsia="TimesNewRoman" w:cs="Times New Roman"/>
        </w:rPr>
      </w:r>
      <w:r w:rsidR="00A60A1A" w:rsidRPr="004A3B50">
        <w:rPr>
          <w:rFonts w:eastAsia="TimesNewRoman" w:cs="Times New Roman"/>
        </w:rPr>
        <w:fldChar w:fldCharType="separate"/>
      </w:r>
      <w:r w:rsidR="009A29DC" w:rsidRPr="004A3B50">
        <w:rPr>
          <w:rFonts w:eastAsia="TimesNewRoman" w:cs="Times New Roman"/>
          <w:noProof/>
        </w:rPr>
        <w:t xml:space="preserve">(e.g., </w:t>
      </w:r>
      <w:hyperlink w:anchor="_ENREF_117" w:tooltip="Nagar, 2005 #149" w:history="1">
        <w:r w:rsidR="004A3B50" w:rsidRPr="004A3B50">
          <w:rPr>
            <w:rFonts w:eastAsia="TimesNewRoman" w:cs="Times New Roman"/>
            <w:noProof/>
          </w:rPr>
          <w:t>Nagar and Rajan, 2005</w:t>
        </w:r>
      </w:hyperlink>
      <w:r w:rsidR="009A29DC" w:rsidRPr="004A3B50">
        <w:rPr>
          <w:rFonts w:eastAsia="TimesNewRoman" w:cs="Times New Roman"/>
          <w:noProof/>
        </w:rPr>
        <w:t xml:space="preserve">; </w:t>
      </w:r>
      <w:hyperlink w:anchor="_ENREF_141" w:tooltip="Roth, 1995 #150" w:history="1">
        <w:r w:rsidR="004A3B50" w:rsidRPr="004A3B50">
          <w:rPr>
            <w:rFonts w:eastAsia="TimesNewRoman" w:cs="Times New Roman"/>
            <w:noProof/>
          </w:rPr>
          <w:t>Roth and Jackson, 1995</w:t>
        </w:r>
      </w:hyperlink>
      <w:r w:rsidR="009A29DC" w:rsidRPr="004A3B50">
        <w:rPr>
          <w:rFonts w:eastAsia="TimesNewRoman" w:cs="Times New Roman"/>
          <w:noProof/>
        </w:rPr>
        <w:t>)</w:t>
      </w:r>
      <w:r w:rsidR="00A60A1A" w:rsidRPr="004A3B50">
        <w:rPr>
          <w:rFonts w:eastAsia="TimesNewRoman" w:cs="Times New Roman"/>
        </w:rPr>
        <w:fldChar w:fldCharType="end"/>
      </w:r>
      <w:r w:rsidRPr="004A3B50">
        <w:rPr>
          <w:rFonts w:eastAsia="TimesNewRoman" w:cs="Times New Roman"/>
        </w:rPr>
        <w:t xml:space="preserve">. It is suggested that </w:t>
      </w:r>
      <w:r w:rsidR="00D56812" w:rsidRPr="004A3B50">
        <w:rPr>
          <w:rFonts w:eastAsia="TimesNewRoman" w:cs="Times New Roman"/>
        </w:rPr>
        <w:t xml:space="preserve">employee </w:t>
      </w:r>
      <w:r w:rsidRPr="004A3B50">
        <w:rPr>
          <w:rFonts w:eastAsia="TimesNewRoman" w:cs="Times New Roman"/>
        </w:rPr>
        <w:t xml:space="preserve">attitudes and behaviors </w:t>
      </w:r>
      <w:r w:rsidR="00D56812" w:rsidRPr="004A3B50">
        <w:rPr>
          <w:rFonts w:eastAsia="TimesNewRoman" w:cs="Times New Roman"/>
        </w:rPr>
        <w:t>– direct</w:t>
      </w:r>
      <w:r w:rsidR="001C235D" w:rsidRPr="004A3B50">
        <w:rPr>
          <w:rFonts w:eastAsia="TimesNewRoman" w:cs="Times New Roman"/>
        </w:rPr>
        <w:t>ly</w:t>
      </w:r>
      <w:r w:rsidR="00D56812" w:rsidRPr="004A3B50">
        <w:rPr>
          <w:rFonts w:eastAsia="TimesNewRoman" w:cs="Times New Roman"/>
        </w:rPr>
        <w:t xml:space="preserve"> or indirect</w:t>
      </w:r>
      <w:r w:rsidR="001C235D" w:rsidRPr="004A3B50">
        <w:rPr>
          <w:rFonts w:eastAsia="TimesNewRoman" w:cs="Times New Roman"/>
        </w:rPr>
        <w:t>ly</w:t>
      </w:r>
      <w:r w:rsidR="00D56812" w:rsidRPr="004A3B50">
        <w:rPr>
          <w:rFonts w:eastAsia="TimesNewRoman" w:cs="Times New Roman"/>
        </w:rPr>
        <w:t xml:space="preserve"> –</w:t>
      </w:r>
      <w:r w:rsidRPr="004A3B50">
        <w:rPr>
          <w:rFonts w:eastAsia="TimesNewRoman" w:cs="Times New Roman"/>
        </w:rPr>
        <w:t xml:space="preserve"> influence</w:t>
      </w:r>
      <w:r w:rsidR="00D56812" w:rsidRPr="004A3B50">
        <w:rPr>
          <w:rFonts w:eastAsia="TimesNewRoman" w:cs="Times New Roman"/>
        </w:rPr>
        <w:t xml:space="preserve"> </w:t>
      </w:r>
      <w:r w:rsidRPr="004A3B50">
        <w:rPr>
          <w:rFonts w:eastAsia="TimesNewRoman" w:cs="Times New Roman"/>
        </w:rPr>
        <w:t>customer experiences</w:t>
      </w:r>
      <w:r w:rsidR="00A60A1A" w:rsidRPr="004A3B50">
        <w:rPr>
          <w:rFonts w:eastAsia="TimesNewRoman" w:cs="Times New Roman"/>
        </w:rPr>
        <w:t xml:space="preserve"> </w:t>
      </w:r>
      <w:r w:rsidR="00A60A1A" w:rsidRPr="004A3B50">
        <w:rPr>
          <w:rFonts w:eastAsia="TimesNewRoman" w:cs="Times New Roman"/>
        </w:rPr>
        <w:fldChar w:fldCharType="begin"/>
      </w:r>
      <w:r w:rsidR="004A3B50">
        <w:rPr>
          <w:rFonts w:eastAsia="TimesNewRoman" w:cs="Times New Roman"/>
        </w:rPr>
        <w:instrText xml:space="preserve"> ADDIN EN.CITE &lt;EndNote&gt;&lt;Cite&gt;&lt;Author&gt;Nishii&lt;/Author&gt;&lt;Year&gt;2008&lt;/Year&gt;&lt;RecNum&gt;152&lt;/RecNum&gt;&lt;Prefix&gt;e.g.`, &lt;/Prefix&gt;&lt;DisplayText&gt;(e.g., Nishii et al., 2008; Schneider and Bowen, 1995)&lt;/DisplayText&gt;&lt;record&gt;&lt;rec-number&gt;152&lt;/rec-number&gt;&lt;foreign-keys&gt;&lt;key app="EN" db-id="e5a2p2xsraep0ge2wzp59zsvs0dd9x0expxr" timestamp="1467366140"&gt;152&lt;/key&gt;&lt;/foreign-keys&gt;&lt;ref-type name="Journal Article"&gt;17&lt;/ref-type&gt;&lt;contributors&gt;&lt;authors&gt;&lt;author&gt;Nishii, Lisa H.&lt;/author&gt;&lt;author&gt;Lepak, David P.&lt;/author&gt;&lt;author&gt;Schneider, Benjamin&lt;/author&gt;&lt;/authors&gt;&lt;/contributors&gt;&lt;titles&gt;&lt;title&gt;Employee Attributions of the &amp;quot;Why&amp;quot; of HR Practices: Their Effects on Employee Attitudes and Behaviors, and Customer Satisfaction&lt;/title&gt;&lt;secondary-title&gt;Personnel Psychology&lt;/secondary-title&gt;&lt;/titles&gt;&lt;periodical&gt;&lt;full-title&gt;Personnel Psychology&lt;/full-title&gt;&lt;/periodical&gt;&lt;pages&gt;503-545&lt;/pages&gt;&lt;volume&gt;61&lt;/volume&gt;&lt;number&gt;3&lt;/number&gt;&lt;dates&gt;&lt;year&gt;2008&lt;/year&gt;&lt;/dates&gt;&lt;publisher&gt;Blackwell Publishing Inc&lt;/publisher&gt;&lt;isbn&gt;1744-6570&lt;/isbn&gt;&lt;urls&gt;&lt;related-urls&gt;&lt;url&gt;http://dx.doi.org/10.1111/j.1744-6570.2008.00121.x&lt;/url&gt;&lt;/related-urls&gt;&lt;/urls&gt;&lt;electronic-resource-num&gt;10.1111/j.1744-6570.2008.00121.x&lt;/electronic-resource-num&gt;&lt;/record&gt;&lt;/Cite&gt;&lt;Cite&gt;&lt;Author&gt;Schneider&lt;/Author&gt;&lt;Year&gt;1995&lt;/Year&gt;&lt;RecNum&gt;151&lt;/RecNum&gt;&lt;record&gt;&lt;rec-number&gt;151&lt;/rec-number&gt;&lt;foreign-keys&gt;&lt;key app="EN" db-id="e5a2p2xsraep0ge2wzp59zsvs0dd9x0expxr" timestamp="1467365901"&gt;151&lt;/key&gt;&lt;/foreign-keys&gt;&lt;ref-type name="Book"&gt;6&lt;/ref-type&gt;&lt;contributors&gt;&lt;authors&gt;&lt;author&gt;Schneider, B.&lt;/author&gt;&lt;author&gt;Bowen, D. E.&lt;/author&gt;&lt;/authors&gt;&lt;/contributors&gt;&lt;titles&gt;&lt;title&gt;Winning the service game&lt;/title&gt;&lt;/titles&gt;&lt;dates&gt;&lt;year&gt;1995&lt;/year&gt;&lt;/dates&gt;&lt;pub-location&gt; Boston, MA&lt;/pub-location&gt;&lt;publisher&gt;Harvard Business&lt;/publisher&gt;&lt;urls&gt;&lt;/urls&gt;&lt;/record&gt;&lt;/Cite&gt;&lt;/EndNote&gt;</w:instrText>
      </w:r>
      <w:r w:rsidR="00A60A1A" w:rsidRPr="004A3B50">
        <w:rPr>
          <w:rFonts w:eastAsia="TimesNewRoman" w:cs="Times New Roman"/>
        </w:rPr>
        <w:fldChar w:fldCharType="separate"/>
      </w:r>
      <w:r w:rsidR="009A29DC" w:rsidRPr="004A3B50">
        <w:rPr>
          <w:rFonts w:eastAsia="TimesNewRoman" w:cs="Times New Roman"/>
          <w:noProof/>
        </w:rPr>
        <w:t xml:space="preserve">(e.g., </w:t>
      </w:r>
      <w:hyperlink w:anchor="_ENREF_123" w:tooltip="Nishii, 2008 #152" w:history="1">
        <w:r w:rsidR="004A3B50" w:rsidRPr="004A3B50">
          <w:rPr>
            <w:rFonts w:eastAsia="TimesNewRoman" w:cs="Times New Roman"/>
            <w:noProof/>
          </w:rPr>
          <w:t>Nishii et al., 2008</w:t>
        </w:r>
      </w:hyperlink>
      <w:r w:rsidR="009A29DC" w:rsidRPr="004A3B50">
        <w:rPr>
          <w:rFonts w:eastAsia="TimesNewRoman" w:cs="Times New Roman"/>
          <w:noProof/>
        </w:rPr>
        <w:t xml:space="preserve">; </w:t>
      </w:r>
      <w:hyperlink w:anchor="_ENREF_145" w:tooltip="Schneider, 1995 #151" w:history="1">
        <w:r w:rsidR="004A3B50" w:rsidRPr="004A3B50">
          <w:rPr>
            <w:rFonts w:eastAsia="TimesNewRoman" w:cs="Times New Roman"/>
            <w:noProof/>
          </w:rPr>
          <w:t>Schneider and Bowen, 1995</w:t>
        </w:r>
      </w:hyperlink>
      <w:r w:rsidR="009A29DC" w:rsidRPr="004A3B50">
        <w:rPr>
          <w:rFonts w:eastAsia="TimesNewRoman" w:cs="Times New Roman"/>
          <w:noProof/>
        </w:rPr>
        <w:t>)</w:t>
      </w:r>
      <w:r w:rsidR="00A60A1A" w:rsidRPr="004A3B50">
        <w:rPr>
          <w:rFonts w:eastAsia="TimesNewRoman" w:cs="Times New Roman"/>
        </w:rPr>
        <w:fldChar w:fldCharType="end"/>
      </w:r>
      <w:r w:rsidRPr="004A3B50">
        <w:rPr>
          <w:rFonts w:eastAsia="TimesNewRoman" w:cs="Times New Roman"/>
        </w:rPr>
        <w:t xml:space="preserve">. </w:t>
      </w:r>
    </w:p>
    <w:p w14:paraId="6429C478" w14:textId="5348790D" w:rsidR="004B2C07" w:rsidRPr="004A3B50" w:rsidRDefault="004B2C07" w:rsidP="00F27BB9">
      <w:r w:rsidRPr="004A3B50">
        <w:t>In the service industry, the success of the customer experience is based on the quality of the host/employee</w:t>
      </w:r>
      <w:r w:rsidR="00230A1C" w:rsidRPr="004A3B50">
        <w:t>-</w:t>
      </w:r>
      <w:r w:rsidRPr="004A3B50">
        <w:t xml:space="preserve">customer connection </w:t>
      </w:r>
      <w:r w:rsidR="00CF3E95" w:rsidRPr="004A3B50">
        <w:fldChar w:fldCharType="begin"/>
      </w:r>
      <w:r w:rsidR="007D64BD" w:rsidRPr="004A3B50">
        <w:instrText xml:space="preserve"> ADDIN EN.CITE &lt;EndNote&gt;&lt;Cite&gt;&lt;Author&gt;Walls&lt;/Author&gt;&lt;Year&gt;2011&lt;/Year&gt;&lt;RecNum&gt;123&lt;/RecNum&gt;&lt;DisplayText&gt;(Walls et al., 2011)&lt;/DisplayText&gt;&lt;record&gt;&lt;rec-number&gt;123&lt;/rec-number&gt;&lt;foreign-keys&gt;&lt;key app="EN" db-id="e5a2p2xsraep0ge2wzp59zsvs0dd9x0expxr" timestamp="1465551641"&gt;123&lt;/key&gt;&lt;/foreign-keys&gt;&lt;ref-type name="Journal Article"&gt;17&lt;/ref-type&gt;&lt;contributors&gt;&lt;authors&gt;&lt;author&gt;Walls, Andrew R.&lt;/author&gt;&lt;author&gt;Okumus, Fevzi&lt;/author&gt;&lt;author&gt;Wang, Youcheng&lt;/author&gt;&lt;author&gt;Kwun, David Joon-Wuk&lt;/author&gt;&lt;/authors&gt;&lt;/contributors&gt;&lt;titles&gt;&lt;title&gt;An epistemological view of consumer experiences&lt;/title&gt;&lt;secondary-title&gt;International Journal of Hospitality Management&lt;/secondary-title&gt;&lt;/titles&gt;&lt;periodical&gt;&lt;full-title&gt;International Journal of Hospitality Management&lt;/full-title&gt;&lt;/periodical&gt;&lt;pages&gt;10-21&lt;/pages&gt;&lt;volume&gt;30&lt;/volume&gt;&lt;number&gt;1&lt;/number&gt;&lt;keywords&gt;&lt;keyword&gt;Consumer experience&lt;/keyword&gt;&lt;keyword&gt;Consumption experience&lt;/keyword&gt;&lt;keyword&gt;Experiential marketing&lt;/keyword&gt;&lt;keyword&gt;Hospitality and tourism marketing&lt;/keyword&gt;&lt;/keywords&gt;&lt;dates&gt;&lt;year&gt;2011&lt;/year&gt;&lt;pub-dates&gt;&lt;date&gt;3//&lt;/date&gt;&lt;/pub-dates&gt;&lt;/dates&gt;&lt;isbn&gt;0278-4319&lt;/isbn&gt;&lt;urls&gt;&lt;related-urls&gt;&lt;url&gt;http://www.sciencedirect.com/science/article/pii/S0278431910000307&lt;/url&gt;&lt;/related-urls&gt;&lt;/urls&gt;&lt;electronic-resource-num&gt;http://dx.doi.org/10.1016/j.ijhm.2010.03.008&lt;/electronic-resource-num&gt;&lt;/record&gt;&lt;/Cite&gt;&lt;/EndNote&gt;</w:instrText>
      </w:r>
      <w:r w:rsidR="00CF3E95" w:rsidRPr="004A3B50">
        <w:fldChar w:fldCharType="separate"/>
      </w:r>
      <w:r w:rsidR="009A29DC" w:rsidRPr="004A3B50">
        <w:rPr>
          <w:noProof/>
        </w:rPr>
        <w:t>(</w:t>
      </w:r>
      <w:hyperlink w:anchor="_ENREF_167" w:tooltip="Walls, 2011 #123" w:history="1">
        <w:r w:rsidR="004A3B50" w:rsidRPr="004A3B50">
          <w:rPr>
            <w:noProof/>
          </w:rPr>
          <w:t>Walls et al., 2011</w:t>
        </w:r>
      </w:hyperlink>
      <w:r w:rsidR="009A29DC" w:rsidRPr="004A3B50">
        <w:rPr>
          <w:noProof/>
        </w:rPr>
        <w:t>)</w:t>
      </w:r>
      <w:r w:rsidR="00CF3E95" w:rsidRPr="004A3B50">
        <w:fldChar w:fldCharType="end"/>
      </w:r>
      <w:r w:rsidRPr="004A3B50">
        <w:t xml:space="preserve">. The customer experience is </w:t>
      </w:r>
      <w:r w:rsidR="00CC1080" w:rsidRPr="004A3B50">
        <w:t>made up not</w:t>
      </w:r>
      <w:r w:rsidRPr="004A3B50">
        <w:t xml:space="preserve"> only of a variety of physical dimensions</w:t>
      </w:r>
      <w:r w:rsidR="00CC1080" w:rsidRPr="004A3B50">
        <w:t>,</w:t>
      </w:r>
      <w:r w:rsidRPr="004A3B50">
        <w:t xml:space="preserve"> but also human components (employees) that trigger reactions to the consumption of goods and services</w:t>
      </w:r>
      <w:r w:rsidR="00CD5116" w:rsidRPr="004A3B50">
        <w:t xml:space="preserve"> </w:t>
      </w:r>
      <w:r w:rsidR="00F861E3" w:rsidRPr="004A3B50">
        <w:fldChar w:fldCharType="begin"/>
      </w:r>
      <w:r w:rsidR="007D64BD" w:rsidRPr="004A3B50">
        <w:instrText xml:space="preserve"> ADDIN EN.CITE &lt;EndNote&gt;&lt;Cite&gt;&lt;Author&gt;De Keyser&lt;/Author&gt;&lt;Year&gt;2015&lt;/Year&gt;&lt;RecNum&gt;143&lt;/RecNum&gt;&lt;DisplayText&gt;(De Keyser et al., 2015)&lt;/DisplayText&gt;&lt;record&gt;&lt;rec-number&gt;143&lt;/rec-number&gt;&lt;foreign-keys&gt;&lt;key app="EN" db-id="e5a2p2xsraep0ge2wzp59zsvs0dd9x0expxr" timestamp="1467192592"&gt;143&lt;/key&gt;&lt;/foreign-keys&gt;&lt;ref-type name="Journal Article"&gt;17&lt;/ref-type&gt;&lt;contributors&gt;&lt;authors&gt;&lt;author&gt;De Keyser, Arne&lt;/author&gt;&lt;author&gt;Schepers, Jeroen&lt;/author&gt;&lt;author&gt;Konuş, Umut&lt;/author&gt;&lt;/authors&gt;&lt;/contributors&gt;&lt;titles&gt;&lt;title&gt;Multichannel customer segmentation: Does the after-sales channel matter? A replication and extension&lt;/title&gt;&lt;secondary-title&gt;International Journal of Research in Marketing&lt;/secondary-title&gt;&lt;/titles&gt;&lt;periodical&gt;&lt;full-title&gt;International Journal of Research in Marketing&lt;/full-title&gt;&lt;/periodical&gt;&lt;pages&gt;453-456&lt;/pages&gt;&lt;volume&gt;32&lt;/volume&gt;&lt;number&gt;4&lt;/number&gt;&lt;keywords&gt;&lt;keyword&gt;Multichannel customer segmentation&lt;/keyword&gt;&lt;keyword&gt;Latent class modeling&lt;/keyword&gt;&lt;keyword&gt;Customer shopping journey&lt;/keyword&gt;&lt;/keywords&gt;&lt;dates&gt;&lt;year&gt;2015&lt;/year&gt;&lt;pub-dates&gt;&lt;date&gt;12//&lt;/date&gt;&lt;/pub-dates&gt;&lt;/dates&gt;&lt;isbn&gt;0167-8116&lt;/isbn&gt;&lt;urls&gt;&lt;related-urls&gt;&lt;url&gt;http://www.sciencedirect.com/science/article/pii/S0167811615001123&lt;/url&gt;&lt;/related-urls&gt;&lt;/urls&gt;&lt;electronic-resource-num&gt;http://dx.doi.org/10.1016/j.ijresmar.2015.09.005&lt;/electronic-resource-num&gt;&lt;/record&gt;&lt;/Cite&gt;&lt;/EndNote&gt;</w:instrText>
      </w:r>
      <w:r w:rsidR="00F861E3" w:rsidRPr="004A3B50">
        <w:fldChar w:fldCharType="separate"/>
      </w:r>
      <w:r w:rsidR="009A29DC" w:rsidRPr="004A3B50">
        <w:rPr>
          <w:noProof/>
        </w:rPr>
        <w:t>(</w:t>
      </w:r>
      <w:hyperlink w:anchor="_ENREF_48" w:tooltip="De Keyser, 2015 #143" w:history="1">
        <w:r w:rsidR="004A3B50" w:rsidRPr="004A3B50">
          <w:rPr>
            <w:noProof/>
          </w:rPr>
          <w:t>De Keyser et al., 2015</w:t>
        </w:r>
      </w:hyperlink>
      <w:r w:rsidR="009A29DC" w:rsidRPr="004A3B50">
        <w:rPr>
          <w:noProof/>
        </w:rPr>
        <w:t>)</w:t>
      </w:r>
      <w:r w:rsidR="00F861E3" w:rsidRPr="004A3B50">
        <w:fldChar w:fldCharType="end"/>
      </w:r>
      <w:r w:rsidRPr="004A3B50">
        <w:t>. In most service settings, the production, adaptation, communication, and delivery of the service offer lies primarily with employees</w:t>
      </w:r>
      <w:r w:rsidR="00CC1080" w:rsidRPr="004A3B50">
        <w:t>;</w:t>
      </w:r>
      <w:r w:rsidRPr="004A3B50">
        <w:t xml:space="preserve"> thus</w:t>
      </w:r>
      <w:r w:rsidR="00CC1080" w:rsidRPr="004A3B50">
        <w:t>,</w:t>
      </w:r>
      <w:r w:rsidRPr="004A3B50">
        <w:t xml:space="preserve"> employee participation directly influences the customer experience during the service delivery process </w:t>
      </w:r>
      <w:r w:rsidR="00CF3E95" w:rsidRPr="004A3B50">
        <w:fldChar w:fldCharType="begin"/>
      </w:r>
      <w:r w:rsidR="007D64BD" w:rsidRPr="004A3B50">
        <w:instrText xml:space="preserve"> ADDIN EN.CITE &lt;EndNote&gt;&lt;Cite&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CF3E95" w:rsidRPr="004A3B50">
        <w:fldChar w:fldCharType="separate"/>
      </w:r>
      <w:r w:rsidR="009A29DC" w:rsidRPr="004A3B50">
        <w:rPr>
          <w:noProof/>
        </w:rPr>
        <w:t>(</w:t>
      </w:r>
      <w:hyperlink w:anchor="_ENREF_152" w:tooltip="Sousa, 2013 #124" w:history="1">
        <w:r w:rsidR="004A3B50" w:rsidRPr="004A3B50">
          <w:rPr>
            <w:noProof/>
          </w:rPr>
          <w:t>Sousa and Coelho, 2013</w:t>
        </w:r>
      </w:hyperlink>
      <w:r w:rsidR="009A29DC" w:rsidRPr="004A3B50">
        <w:rPr>
          <w:noProof/>
        </w:rPr>
        <w:t>)</w:t>
      </w:r>
      <w:r w:rsidR="00CF3E95" w:rsidRPr="004A3B50">
        <w:fldChar w:fldCharType="end"/>
      </w:r>
      <w:r w:rsidRPr="004A3B50">
        <w:t>.</w:t>
      </w:r>
    </w:p>
    <w:p w14:paraId="31631E1D" w14:textId="27F8B802" w:rsidR="004B2C07" w:rsidRPr="004A3B50" w:rsidRDefault="00BD672E" w:rsidP="00F27BB9">
      <w:r w:rsidRPr="004A3B50">
        <w:rPr>
          <w:rFonts w:cs="Times New Roman"/>
          <w:szCs w:val="24"/>
        </w:rPr>
        <w:t>Further</w:t>
      </w:r>
      <w:r w:rsidR="004B2C07" w:rsidRPr="004A3B50">
        <w:rPr>
          <w:rFonts w:cs="Times New Roman"/>
          <w:szCs w:val="24"/>
        </w:rPr>
        <w:t xml:space="preserve">, </w:t>
      </w:r>
      <w:r w:rsidR="004B2C07" w:rsidRPr="004A3B50">
        <w:t xml:space="preserve">positive working conditions strengthen employee values, attitudes, and behaviors in relation to customers by demonstrating the organization’s value and support for its employees </w:t>
      </w:r>
      <w:r w:rsidR="00CF3E95" w:rsidRPr="004A3B50">
        <w:fldChar w:fldCharType="begin"/>
      </w:r>
      <w:r w:rsidR="007D64BD" w:rsidRPr="004A3B50">
        <w:instrText xml:space="preserve"> ADDIN EN.CITE &lt;EndNote&gt;&lt;Cite&gt;&lt;Author&gt;Zablah&lt;/Author&gt;&lt;Year&gt;2012&lt;/Year&gt;&lt;RecNum&gt;125&lt;/RecNum&gt;&lt;DisplayText&gt;(Zablah et al., 2012)&lt;/DisplayText&gt;&lt;record&gt;&lt;rec-number&gt;125&lt;/rec-number&gt;&lt;foreign-keys&gt;&lt;key app="EN" db-id="e5a2p2xsraep0ge2wzp59zsvs0dd9x0expxr" timestamp="1465551760"&gt;125&lt;/key&gt;&lt;/foreign-keys&gt;&lt;ref-type name="Journal Article"&gt;17&lt;/ref-type&gt;&lt;contributors&gt;&lt;authors&gt;&lt;author&gt;Zablah, Alex R.&lt;/author&gt;&lt;author&gt;Franke, George R.&lt;/author&gt;&lt;author&gt;Brown, Tom J.&lt;/author&gt;&lt;author&gt;Bartholomew, Darrell E.&lt;/author&gt;&lt;/authors&gt;&lt;/contributors&gt;&lt;titles&gt;&lt;title&gt;How and When Does Customer Orientation Influence Frontline Employee Job Outcomes? A Meta-Analytic Evaluation&lt;/title&gt;&lt;secondary-title&gt;Journal of Marketing&lt;/secondary-title&gt;&lt;/titles&gt;&lt;periodical&gt;&lt;full-title&gt;Journal of Marketing&lt;/full-title&gt;&lt;/periodical&gt;&lt;pages&gt;21-40&lt;/pages&gt;&lt;volume&gt;76&lt;/volume&gt;&lt;number&gt;3&lt;/number&gt;&lt;keywords&gt;&lt;keyword&gt;employee customer orientation,work value,job demands-resources theory,meta-analysis,services, sales&lt;/keyword&gt;&lt;/keywords&gt;&lt;dates&gt;&lt;year&gt;2012&lt;/year&gt;&lt;/dates&gt;&lt;urls&gt;&lt;related-urls&gt;&lt;url&gt;http://journals.ama.org/doi/abs/10.1509/jm.10.0231&lt;/url&gt;&lt;/related-urls&gt;&lt;/urls&gt;&lt;electronic-resource-num&gt;doi:10.1509/jm.10.0231&lt;/electronic-resource-num&gt;&lt;/record&gt;&lt;/Cite&gt;&lt;/EndNote&gt;</w:instrText>
      </w:r>
      <w:r w:rsidR="00CF3E95" w:rsidRPr="004A3B50">
        <w:fldChar w:fldCharType="separate"/>
      </w:r>
      <w:r w:rsidR="009A29DC" w:rsidRPr="004A3B50">
        <w:rPr>
          <w:noProof/>
        </w:rPr>
        <w:t>(</w:t>
      </w:r>
      <w:hyperlink w:anchor="_ENREF_181" w:tooltip="Zablah, 2012 #125" w:history="1">
        <w:r w:rsidR="004A3B50" w:rsidRPr="004A3B50">
          <w:rPr>
            <w:noProof/>
          </w:rPr>
          <w:t>Zablah et al., 2012</w:t>
        </w:r>
      </w:hyperlink>
      <w:r w:rsidR="009A29DC" w:rsidRPr="004A3B50">
        <w:rPr>
          <w:noProof/>
        </w:rPr>
        <w:t>)</w:t>
      </w:r>
      <w:r w:rsidR="00CF3E95" w:rsidRPr="004A3B50">
        <w:fldChar w:fldCharType="end"/>
      </w:r>
      <w:r w:rsidR="004B2C07" w:rsidRPr="004A3B50">
        <w:t xml:space="preserve">. </w:t>
      </w:r>
      <w:r w:rsidR="004B2C07" w:rsidRPr="004A3B50">
        <w:rPr>
          <w:rFonts w:cs="Times New Roman"/>
          <w:szCs w:val="24"/>
        </w:rPr>
        <w:t xml:space="preserve">Employees who are satisfied with their job, </w:t>
      </w:r>
      <w:r w:rsidR="002232D3" w:rsidRPr="004A3B50">
        <w:rPr>
          <w:rFonts w:cs="Times New Roman"/>
          <w:szCs w:val="24"/>
        </w:rPr>
        <w:t>in</w:t>
      </w:r>
      <w:r w:rsidR="004B2C07" w:rsidRPr="004A3B50">
        <w:rPr>
          <w:rFonts w:cs="Times New Roman"/>
          <w:szCs w:val="24"/>
        </w:rPr>
        <w:t xml:space="preserve"> reciproc</w:t>
      </w:r>
      <w:r w:rsidR="002232D3" w:rsidRPr="004A3B50">
        <w:rPr>
          <w:rFonts w:cs="Times New Roman"/>
          <w:szCs w:val="24"/>
        </w:rPr>
        <w:t>ation,</w:t>
      </w:r>
      <w:r w:rsidR="004B2C07" w:rsidRPr="004A3B50">
        <w:rPr>
          <w:rFonts w:cs="Times New Roman"/>
          <w:szCs w:val="24"/>
        </w:rPr>
        <w:t xml:space="preserve"> will become more loyal to the organization and committed to deliver superior performance when interacting with the company’s customers </w:t>
      </w:r>
      <w:r w:rsidR="00CF3E95" w:rsidRPr="004A3B50">
        <w:rPr>
          <w:rFonts w:cs="Times New Roman"/>
          <w:szCs w:val="24"/>
        </w:rPr>
        <w:fldChar w:fldCharType="begin"/>
      </w:r>
      <w:r w:rsidR="007D64BD" w:rsidRPr="004A3B50">
        <w:rPr>
          <w:rFonts w:cs="Times New Roman"/>
          <w:szCs w:val="24"/>
        </w:rPr>
        <w:instrText xml:space="preserve"> ADDIN EN.CITE &lt;EndNote&gt;&lt;Cite&gt;&lt;Author&gt;Gounaris&lt;/Author&gt;&lt;Year&gt;2013&lt;/Year&gt;&lt;RecNum&gt;27&lt;/RecNum&gt;&lt;DisplayText&gt;(Gounaris and Boukis, 2013)&lt;/DisplayText&gt;&lt;record&gt;&lt;rec-number&gt;27&lt;/rec-number&gt;&lt;foreign-keys&gt;&lt;key app="EN" db-id="e5a2p2xsraep0ge2wzp59zsvs0dd9x0expxr" timestamp="1425891702"&gt;27&lt;/key&gt;&lt;/foreign-keys&gt;&lt;ref-type name="Journal Article"&gt;17&lt;/ref-type&gt;&lt;contributors&gt;&lt;authors&gt;&lt;author&gt;Gounaris, Spiros&lt;/author&gt;&lt;author&gt;Boukis, Achilleas&lt;/author&gt;&lt;/authors&gt;&lt;/contributors&gt;&lt;titles&gt;&lt;title&gt;The role of employee job satisfaction in strengthening customer repurchase intentions&lt;/title&gt;&lt;secondary-title&gt;Journal of Services Marketing&lt;/secondary-title&gt;&lt;/titles&gt;&lt;periodical&gt;&lt;full-title&gt;Journal of Services Marketing&lt;/full-title&gt;&lt;/periodical&gt;&lt;pages&gt;322-333&lt;/pages&gt;&lt;volume&gt;27&lt;/volume&gt;&lt;number&gt;4&lt;/number&gt;&lt;dates&gt;&lt;year&gt;2013&lt;/year&gt;&lt;/dates&gt;&lt;isbn&gt;0887-6045&lt;/isbn&gt;&lt;urls&gt;&lt;/urls&gt;&lt;electronic-resource-num&gt;10.1108/08876041311330799&lt;/electronic-resource-num&gt;&lt;/record&gt;&lt;/Cite&gt;&lt;/EndNote&gt;</w:instrText>
      </w:r>
      <w:r w:rsidR="00CF3E95" w:rsidRPr="004A3B50">
        <w:rPr>
          <w:rFonts w:cs="Times New Roman"/>
          <w:szCs w:val="24"/>
        </w:rPr>
        <w:fldChar w:fldCharType="separate"/>
      </w:r>
      <w:r w:rsidR="009A29DC" w:rsidRPr="004A3B50">
        <w:rPr>
          <w:rFonts w:cs="Times New Roman"/>
          <w:noProof/>
          <w:szCs w:val="24"/>
        </w:rPr>
        <w:t>(</w:t>
      </w:r>
      <w:hyperlink w:anchor="_ENREF_68" w:tooltip="Gounaris, 2013 #27" w:history="1">
        <w:r w:rsidR="004A3B50" w:rsidRPr="004A3B50">
          <w:rPr>
            <w:rFonts w:cs="Times New Roman"/>
            <w:noProof/>
            <w:szCs w:val="24"/>
          </w:rPr>
          <w:t>Gounaris and Boukis, 2013</w:t>
        </w:r>
      </w:hyperlink>
      <w:r w:rsidR="009A29DC" w:rsidRPr="004A3B50">
        <w:rPr>
          <w:rFonts w:cs="Times New Roman"/>
          <w:noProof/>
          <w:szCs w:val="24"/>
        </w:rPr>
        <w:t>)</w:t>
      </w:r>
      <w:r w:rsidR="00CF3E95" w:rsidRPr="004A3B50">
        <w:rPr>
          <w:rFonts w:cs="Times New Roman"/>
          <w:szCs w:val="24"/>
        </w:rPr>
        <w:fldChar w:fldCharType="end"/>
      </w:r>
      <w:r w:rsidR="004B2C07" w:rsidRPr="004A3B50">
        <w:rPr>
          <w:rFonts w:cs="Times New Roman"/>
          <w:szCs w:val="24"/>
        </w:rPr>
        <w:t xml:space="preserve">. </w:t>
      </w:r>
      <w:r w:rsidR="00AE124D" w:rsidRPr="004A3B50">
        <w:t>E</w:t>
      </w:r>
      <w:r w:rsidR="004B2C07" w:rsidRPr="004A3B50">
        <w:t xml:space="preserve">mployees who enjoy their job and are committed to it will exhibit a higher predisposition to meet, listen, and help customers as well as </w:t>
      </w:r>
      <w:r w:rsidR="00AE124D" w:rsidRPr="004A3B50">
        <w:t>to put</w:t>
      </w:r>
      <w:r w:rsidR="004B2C07" w:rsidRPr="004A3B50">
        <w:t xml:space="preserve"> extra effort </w:t>
      </w:r>
      <w:r w:rsidR="00AE124D" w:rsidRPr="004A3B50">
        <w:t>in</w:t>
      </w:r>
      <w:r w:rsidR="004B2C07" w:rsidRPr="004A3B50">
        <w:t>to serv</w:t>
      </w:r>
      <w:r w:rsidR="00AE124D" w:rsidRPr="004A3B50">
        <w:t>ing</w:t>
      </w:r>
      <w:r w:rsidR="004B2C07" w:rsidRPr="004A3B50">
        <w:t xml:space="preserve"> the needs of the customers they interact</w:t>
      </w:r>
      <w:r w:rsidR="0071199F" w:rsidRPr="004A3B50">
        <w:t xml:space="preserve"> with</w:t>
      </w:r>
      <w:r w:rsidR="00CF3E95" w:rsidRPr="004A3B50">
        <w:t xml:space="preserve"> </w:t>
      </w:r>
      <w:r w:rsidR="00CF3E95" w:rsidRPr="004A3B50">
        <w:fldChar w:fldCharType="begin">
          <w:fldData xml:space="preserve">PEVuZE5vdGU+PENpdGU+PEF1dGhvcj5HZW9yZ2U8L0F1dGhvcj48WWVhcj4xOTkxPC9ZZWFyPjxS
ZWNOdW0+MTI3PC9SZWNOdW0+PERpc3BsYXlUZXh0PihHZW9yZ2UsIDE5OTE7IFNvdXNhIGFuZCBD
b2VsaG8sIDIwMTMpPC9EaXNwbGF5VGV4dD48cmVjb3JkPjxyZWMtbnVtYmVyPjEyNzwvcmVjLW51
bWJlcj48Zm9yZWlnbi1rZXlzPjxrZXkgYXBwPSJFTiIgZGItaWQ9ImU1YTJwMnhzcmFlcDBnZTJ3
enA1OXpzdnMwZGQ5eDBleHB4ciIgdGltZXN0YW1wPSIxNDY1NTUyMDAxIj4xMjc8L2tleT48L2Zv
cmVpZ24ta2V5cz48cmVmLXR5cGUgbmFtZT0iSm91cm5hbCBBcnRpY2xlIj4xNzwvcmVmLXR5cGU+
PGNvbnRyaWJ1dG9ycz48YXV0aG9ycz48YXV0aG9yPkdlb3JnZSwgSmVubmlmZXIgTS48L2F1dGhv
cj48L2F1dGhvcnM+PC9jb250cmlidXRvcnM+PHRpdGxlcz48dGl0bGU+U3RhdGUgb3IgdHJhaXQ6
IEVmZmVjdHMgb2YgcG9zaXRpdmUgbW9vZCBvbiBwcm9zb2NpYWwgYmVoYXZpb3JzIGF0IHdvcms8
L3RpdGxlPjxzZWNvbmRhcnktdGl0bGU+Sm91cm5hbCBvZiBBcHBsaWVkIFBzeWNob2xvZ3k8L3Nl
Y29uZGFyeS10aXRsZT48L3RpdGxlcz48cGVyaW9kaWNhbD48ZnVsbC10aXRsZT5Kb3VybmFsIG9m
IEFwcGxpZWQgUHN5Y2hvbG9neTwvZnVsbC10aXRsZT48L3BlcmlvZGljYWw+PHBhZ2VzPjI5OS0z
MDc8L3BhZ2VzPjx2b2x1bWU+NzY8L3ZvbHVtZT48bnVtYmVyPjI8L251bWJlcj48a2V5d29yZHM+
PGtleXdvcmQ+KkVtb3Rpb25hbCBTdGF0ZXM8L2tleXdvcmQ+PGtleXdvcmQ+KkpvYiBQZXJmb3Jt
YW5jZTwva2V5d29yZD48a2V5d29yZD4qUHJvc29jaWFsIEJlaGF2aW9yPC9rZXl3b3JkPjxrZXl3
b3JkPlNhbGVzIFBlcnNvbm5lbDwva2V5d29yZD48L2tleXdvcmRzPjxkYXRlcz48eWVhcj4xOTkx
PC95ZWFyPjwvZGF0ZXM+PHB1Yi1sb2NhdGlvbj5VUzwvcHViLWxvY2F0aW9uPjxwdWJsaXNoZXI+
QW1lcmljYW4gUHN5Y2hvbG9naWNhbCBBc3NvY2lhdGlvbjwvcHVibGlzaGVyPjxpc2JuPjE5Mzkt
MTg1NChFbGVjdHJvbmljKTswMDIxLTkwMTAoUHJpbnQpPC9pc2JuPjx1cmxzPjwvdXJscz48ZWxl
Y3Ryb25pYy1yZXNvdXJjZS1udW0+MTAuMTAzNy8wMDIxLTkwMTAuNzYuMi4yOTk8L2VsZWN0cm9u
aWMtcmVzb3VyY2UtbnVtPjwvcmVjb3JkPjwvQ2l0ZT48Q2l0ZT48QXV0aG9yPlNvdXNhPC9BdXRo
b3I+PFllYXI+MjAxMzwvWWVhcj48UmVjTnVtPjEyNDwvUmVjTnVtPjxyZWNvcmQ+PHJlYy1udW1i
ZXI+MTI0PC9yZWMtbnVtYmVyPjxmb3JlaWduLWtleXM+PGtleSBhcHA9IkVOIiBkYi1pZD0iZTVh
MnAyeHNyYWVwMGdlMnd6cDU5enN2czBkZDl4MGV4cHhyIiB0aW1lc3RhbXA9IjE0NjU1NTE2Nzgi
PjEyNDwva2V5PjwvZm9yZWlnbi1rZXlzPjxyZWYtdHlwZSBuYW1lPSJKb3VybmFsIEFydGljbGUi
PjE3PC9yZWYtdHlwZT48Y29udHJpYnV0b3JzPjxhdXRob3JzPjxhdXRob3I+U291c2EsIENhcmxv
cyBNLiBQLjwvYXV0aG9yPjxhdXRob3I+Q29lbGhvLCBGaWxpcGU8L2F1dGhvcj48L2F1dGhvcnM+
PC9jb250cmlidXRvcnM+PHRpdGxlcz48dGl0bGU+RXhwbG9yaW5nIHRoZSByZWxhdGlvbnNoaXAg
YmV0d2VlbiBpbmRpdmlkdWFsIHZhbHVlcyBhbmQgdGhlIGN1c3RvbWVyIG9yaWVudGF0aW9uIG9m
IGZyb250LWxpbmUgZW1wbG95ZWVzPC90aXRsZT48c2Vjb25kYXJ5LXRpdGxlPkpvdXJuYWwgb2Yg
TWFya2V0aW5nIE1hbmFnZW1lbnQ8L3NlY29uZGFyeS10aXRsZT48L3RpdGxlcz48cGVyaW9kaWNh
bD48ZnVsbC10aXRsZT5Kb3VybmFsIG9mIE1hcmtldGluZyBNYW5hZ2VtZW50PC9mdWxsLXRpdGxl
PjwvcGVyaW9kaWNhbD48cGFnZXM+MTY1My0xNjc5PC9wYWdlcz48dm9sdW1lPjI5PC92b2x1bWU+
PG51bWJlcj4xNS0xNjwvbnVtYmVyPjxkYXRlcz48eWVhcj4yMDEzPC95ZWFyPjxwdWItZGF0ZXM+
PGRhdGU+MjAxMy8xMS8wMTwvZGF0ZT48L3B1Yi1kYXRlcz48L2RhdGVzPjxwdWJsaXNoZXI+Um91
dGxlZGdlPC9wdWJsaXNoZXI+PGlzYm4+MDI2Ny0yNTdYPC9pc2JuPjx1cmxzPjxyZWxhdGVkLXVy
bHM+PHVybD5odHRwOi8vZHguZG9pLm9yZy8xMC4xMDgwLzAyNjcyNTdYLjIwMTMuNzk4Njc0PC91
cmw+PC9yZWxhdGVkLXVybHM+PC91cmxzPjxlbGVjdHJvbmljLXJlc291cmNlLW51bT4xMC4xMDgw
LzAyNjcyNTdYLjIwMTMuNzk4Njc0PC9lbGVjdHJvbmljLXJlc291cmNlLW51bT48L3JlY29yZD48
L0NpdGU+PC9FbmROb3RlPgB=
</w:fldData>
        </w:fldChar>
      </w:r>
      <w:r w:rsidR="007D64BD" w:rsidRPr="004A3B50">
        <w:instrText xml:space="preserve"> ADDIN EN.CITE </w:instrText>
      </w:r>
      <w:r w:rsidR="007D64BD" w:rsidRPr="004A3B50">
        <w:fldChar w:fldCharType="begin">
          <w:fldData xml:space="preserve">PEVuZE5vdGU+PENpdGU+PEF1dGhvcj5HZW9yZ2U8L0F1dGhvcj48WWVhcj4xOTkxPC9ZZWFyPjxS
ZWNOdW0+MTI3PC9SZWNOdW0+PERpc3BsYXlUZXh0PihHZW9yZ2UsIDE5OTE7IFNvdXNhIGFuZCBD
b2VsaG8sIDIwMTMpPC9EaXNwbGF5VGV4dD48cmVjb3JkPjxyZWMtbnVtYmVyPjEyNzwvcmVjLW51
bWJlcj48Zm9yZWlnbi1rZXlzPjxrZXkgYXBwPSJFTiIgZGItaWQ9ImU1YTJwMnhzcmFlcDBnZTJ3
enA1OXpzdnMwZGQ5eDBleHB4ciIgdGltZXN0YW1wPSIxNDY1NTUyMDAxIj4xMjc8L2tleT48L2Zv
cmVpZ24ta2V5cz48cmVmLXR5cGUgbmFtZT0iSm91cm5hbCBBcnRpY2xlIj4xNzwvcmVmLXR5cGU+
PGNvbnRyaWJ1dG9ycz48YXV0aG9ycz48YXV0aG9yPkdlb3JnZSwgSmVubmlmZXIgTS48L2F1dGhv
cj48L2F1dGhvcnM+PC9jb250cmlidXRvcnM+PHRpdGxlcz48dGl0bGU+U3RhdGUgb3IgdHJhaXQ6
IEVmZmVjdHMgb2YgcG9zaXRpdmUgbW9vZCBvbiBwcm9zb2NpYWwgYmVoYXZpb3JzIGF0IHdvcms8
L3RpdGxlPjxzZWNvbmRhcnktdGl0bGU+Sm91cm5hbCBvZiBBcHBsaWVkIFBzeWNob2xvZ3k8L3Nl
Y29uZGFyeS10aXRsZT48L3RpdGxlcz48cGVyaW9kaWNhbD48ZnVsbC10aXRsZT5Kb3VybmFsIG9m
IEFwcGxpZWQgUHN5Y2hvbG9neTwvZnVsbC10aXRsZT48L3BlcmlvZGljYWw+PHBhZ2VzPjI5OS0z
MDc8L3BhZ2VzPjx2b2x1bWU+NzY8L3ZvbHVtZT48bnVtYmVyPjI8L251bWJlcj48a2V5d29yZHM+
PGtleXdvcmQ+KkVtb3Rpb25hbCBTdGF0ZXM8L2tleXdvcmQ+PGtleXdvcmQ+KkpvYiBQZXJmb3Jt
YW5jZTwva2V5d29yZD48a2V5d29yZD4qUHJvc29jaWFsIEJlaGF2aW9yPC9rZXl3b3JkPjxrZXl3
b3JkPlNhbGVzIFBlcnNvbm5lbDwva2V5d29yZD48L2tleXdvcmRzPjxkYXRlcz48eWVhcj4xOTkx
PC95ZWFyPjwvZGF0ZXM+PHB1Yi1sb2NhdGlvbj5VUzwvcHViLWxvY2F0aW9uPjxwdWJsaXNoZXI+
QW1lcmljYW4gUHN5Y2hvbG9naWNhbCBBc3NvY2lhdGlvbjwvcHVibGlzaGVyPjxpc2JuPjE5Mzkt
MTg1NChFbGVjdHJvbmljKTswMDIxLTkwMTAoUHJpbnQpPC9pc2JuPjx1cmxzPjwvdXJscz48ZWxl
Y3Ryb25pYy1yZXNvdXJjZS1udW0+MTAuMTAzNy8wMDIxLTkwMTAuNzYuMi4yOTk8L2VsZWN0cm9u
aWMtcmVzb3VyY2UtbnVtPjwvcmVjb3JkPjwvQ2l0ZT48Q2l0ZT48QXV0aG9yPlNvdXNhPC9BdXRo
b3I+PFllYXI+MjAxMzwvWWVhcj48UmVjTnVtPjEyNDwvUmVjTnVtPjxyZWNvcmQ+PHJlYy1udW1i
ZXI+MTI0PC9yZWMtbnVtYmVyPjxmb3JlaWduLWtleXM+PGtleSBhcHA9IkVOIiBkYi1pZD0iZTVh
MnAyeHNyYWVwMGdlMnd6cDU5enN2czBkZDl4MGV4cHhyIiB0aW1lc3RhbXA9IjE0NjU1NTE2Nzgi
PjEyNDwva2V5PjwvZm9yZWlnbi1rZXlzPjxyZWYtdHlwZSBuYW1lPSJKb3VybmFsIEFydGljbGUi
PjE3PC9yZWYtdHlwZT48Y29udHJpYnV0b3JzPjxhdXRob3JzPjxhdXRob3I+U291c2EsIENhcmxv
cyBNLiBQLjwvYXV0aG9yPjxhdXRob3I+Q29lbGhvLCBGaWxpcGU8L2F1dGhvcj48L2F1dGhvcnM+
PC9jb250cmlidXRvcnM+PHRpdGxlcz48dGl0bGU+RXhwbG9yaW5nIHRoZSByZWxhdGlvbnNoaXAg
YmV0d2VlbiBpbmRpdmlkdWFsIHZhbHVlcyBhbmQgdGhlIGN1c3RvbWVyIG9yaWVudGF0aW9uIG9m
IGZyb250LWxpbmUgZW1wbG95ZWVzPC90aXRsZT48c2Vjb25kYXJ5LXRpdGxlPkpvdXJuYWwgb2Yg
TWFya2V0aW5nIE1hbmFnZW1lbnQ8L3NlY29uZGFyeS10aXRsZT48L3RpdGxlcz48cGVyaW9kaWNh
bD48ZnVsbC10aXRsZT5Kb3VybmFsIG9mIE1hcmtldGluZyBNYW5hZ2VtZW50PC9mdWxsLXRpdGxl
PjwvcGVyaW9kaWNhbD48cGFnZXM+MTY1My0xNjc5PC9wYWdlcz48dm9sdW1lPjI5PC92b2x1bWU+
PG51bWJlcj4xNS0xNjwvbnVtYmVyPjxkYXRlcz48eWVhcj4yMDEzPC95ZWFyPjxwdWItZGF0ZXM+
PGRhdGU+MjAxMy8xMS8wMTwvZGF0ZT48L3B1Yi1kYXRlcz48L2RhdGVzPjxwdWJsaXNoZXI+Um91
dGxlZGdlPC9wdWJsaXNoZXI+PGlzYm4+MDI2Ny0yNTdYPC9pc2JuPjx1cmxzPjxyZWxhdGVkLXVy
bHM+PHVybD5odHRwOi8vZHguZG9pLm9yZy8xMC4xMDgwLzAyNjcyNTdYLjIwMTMuNzk4Njc0PC91
cmw+PC9yZWxhdGVkLXVybHM+PC91cmxzPjxlbGVjdHJvbmljLXJlc291cmNlLW51bT4xMC4xMDgw
LzAyNjcyNTdYLjIwMTMuNzk4Njc0PC9lbGVjdHJvbmljLXJlc291cmNlLW51bT48L3JlY29yZD48
L0NpdGU+PC9FbmROb3RlPgB=
</w:fldData>
        </w:fldChar>
      </w:r>
      <w:r w:rsidR="007D64BD" w:rsidRPr="004A3B50">
        <w:instrText xml:space="preserve"> ADDIN EN.CITE.DATA </w:instrText>
      </w:r>
      <w:r w:rsidR="007D64BD" w:rsidRPr="004A3B50">
        <w:fldChar w:fldCharType="end"/>
      </w:r>
      <w:r w:rsidR="00CF3E95" w:rsidRPr="004A3B50">
        <w:fldChar w:fldCharType="separate"/>
      </w:r>
      <w:r w:rsidR="009A29DC" w:rsidRPr="004A3B50">
        <w:rPr>
          <w:noProof/>
        </w:rPr>
        <w:t>(</w:t>
      </w:r>
      <w:hyperlink w:anchor="_ENREF_61" w:tooltip="George, 1991 #127" w:history="1">
        <w:r w:rsidR="004A3B50" w:rsidRPr="004A3B50">
          <w:rPr>
            <w:noProof/>
          </w:rPr>
          <w:t>George, 1991</w:t>
        </w:r>
      </w:hyperlink>
      <w:r w:rsidR="009A29DC" w:rsidRPr="004A3B50">
        <w:rPr>
          <w:noProof/>
        </w:rPr>
        <w:t xml:space="preserve">; </w:t>
      </w:r>
      <w:hyperlink w:anchor="_ENREF_152" w:tooltip="Sousa, 2013 #124" w:history="1">
        <w:r w:rsidR="004A3B50" w:rsidRPr="004A3B50">
          <w:rPr>
            <w:noProof/>
          </w:rPr>
          <w:t>Sousa and Coelho, 2013</w:t>
        </w:r>
      </w:hyperlink>
      <w:r w:rsidR="009A29DC" w:rsidRPr="004A3B50">
        <w:rPr>
          <w:noProof/>
        </w:rPr>
        <w:t>)</w:t>
      </w:r>
      <w:r w:rsidR="00CF3E95" w:rsidRPr="004A3B50">
        <w:fldChar w:fldCharType="end"/>
      </w:r>
      <w:r w:rsidR="004B2C07" w:rsidRPr="004A3B50">
        <w:t xml:space="preserve">. </w:t>
      </w:r>
      <w:hyperlink w:anchor="_ENREF_51" w:tooltip="Ellinger, 2013 #142" w:history="1">
        <w:r w:rsidR="004A3B50" w:rsidRPr="004A3B50">
          <w:fldChar w:fldCharType="begin"/>
        </w:r>
        <w:r w:rsidR="004A3B50" w:rsidRPr="004A3B50">
          <w:instrText xml:space="preserve"> ADDIN EN.CITE &lt;EndNote&gt;&lt;Cite AuthorYear="1"&gt;&lt;Author&gt;Ellinger&lt;/Author&gt;&lt;Year&gt;2013&lt;/Year&gt;&lt;RecNum&gt;142&lt;/RecNum&gt;&lt;DisplayText&gt;Ellinger et al. (2013)&lt;/DisplayText&gt;&lt;record&gt;&lt;rec-number&gt;142&lt;/rec-number&gt;&lt;foreign-keys&gt;&lt;key app="EN" db-id="e5a2p2xsraep0ge2wzp59zsvs0dd9x0expxr" timestamp="1465554220"&gt;142&lt;/key&gt;&lt;/foreign-keys&gt;&lt;ref-type name="Journal Article"&gt;17&lt;/ref-type&gt;&lt;contributors&gt;&lt;authors&gt;&lt;author&gt;Ellinger, Alexander E.&lt;/author&gt;&lt;author&gt;Musgrove, Carolyn Findley&lt;/author&gt;&lt;author&gt;Ellinger, Andrea D.&lt;/author&gt;&lt;author&gt;Bachrach, Daniel G.&lt;/author&gt;&lt;author&gt;Elmadağ Baş, Ayşe Banu&lt;/author&gt;&lt;author&gt;Wang, Yu-Lin&lt;/author&gt;&lt;/authors&gt;&lt;/contributors&gt;&lt;titles&gt;&lt;title&gt;Influences of organizational investments in social capital on service employee commitment and performance&lt;/title&gt;&lt;secondary-title&gt;Journal of Business Research&lt;/secondary-title&gt;&lt;/titles&gt;&lt;periodical&gt;&lt;full-title&gt;Journal of Business Research&lt;/full-title&gt;&lt;/periodical&gt;&lt;pages&gt;1124-1133&lt;/pages&gt;&lt;volume&gt;66&lt;/volume&gt;&lt;number&gt;8&lt;/number&gt;&lt;keywords&gt;&lt;keyword&gt;Social capital&lt;/keyword&gt;&lt;keyword&gt;Commitment to service quality&lt;/keyword&gt;&lt;keyword&gt;Commitment to the firm&lt;/keyword&gt;&lt;keyword&gt;Job performance&lt;/keyword&gt;&lt;keyword&gt;Organizational citizenship behavior&lt;/keyword&gt;&lt;keyword&gt;Service employee&lt;/keyword&gt;&lt;/keywords&gt;&lt;dates&gt;&lt;year&gt;2013&lt;/year&gt;&lt;pub-dates&gt;&lt;date&gt;8//&lt;/date&gt;&lt;/pub-dates&gt;&lt;/dates&gt;&lt;isbn&gt;0148-2963&lt;/isbn&gt;&lt;urls&gt;&lt;related-urls&gt;&lt;url&gt;http://www.sciencedirect.com/science/article/pii/S0148296312000926&lt;/url&gt;&lt;/related-urls&gt;&lt;/urls&gt;&lt;electronic-resource-num&gt;http://dx.doi.org/10.1016/j.jbusres.2012.03.008&lt;/electronic-resource-num&gt;&lt;/record&gt;&lt;/Cite&gt;&lt;/EndNote&gt;</w:instrText>
        </w:r>
        <w:r w:rsidR="004A3B50" w:rsidRPr="004A3B50">
          <w:fldChar w:fldCharType="separate"/>
        </w:r>
        <w:r w:rsidR="004A3B50" w:rsidRPr="004A3B50">
          <w:rPr>
            <w:noProof/>
          </w:rPr>
          <w:t>Ellinger et al. (2013)</w:t>
        </w:r>
        <w:r w:rsidR="004A3B50" w:rsidRPr="004A3B50">
          <w:fldChar w:fldCharType="end"/>
        </w:r>
      </w:hyperlink>
      <w:r w:rsidR="00111E3C" w:rsidRPr="004A3B50">
        <w:t xml:space="preserve"> suggest that organizational investments in social capital can transform employee commitment to the firm into commitment to service quality</w:t>
      </w:r>
      <w:r w:rsidR="00840DA4" w:rsidRPr="004A3B50">
        <w:t>, which</w:t>
      </w:r>
      <w:r w:rsidR="00111E3C" w:rsidRPr="004A3B50">
        <w:t xml:space="preserve"> ultimately leads to superior overall performance. </w:t>
      </w:r>
      <w:r w:rsidR="004B2C07" w:rsidRPr="004A3B50">
        <w:t xml:space="preserve">As a result, employees become more resourceful </w:t>
      </w:r>
      <w:r w:rsidR="00E4446A" w:rsidRPr="004A3B50">
        <w:t xml:space="preserve">towards </w:t>
      </w:r>
      <w:r w:rsidR="004B2C07" w:rsidRPr="004A3B50">
        <w:t xml:space="preserve">customers, understand their emotions </w:t>
      </w:r>
      <w:r w:rsidR="00927B5B" w:rsidRPr="004A3B50">
        <w:fldChar w:fldCharType="begin"/>
      </w:r>
      <w:r w:rsidR="007D64BD" w:rsidRPr="004A3B50">
        <w:instrText xml:space="preserve"> ADDIN EN.CITE &lt;EndNote&gt;&lt;Cite&gt;&lt;Author&gt;Yoo&lt;/Author&gt;&lt;Year&gt;2016&lt;/Year&gt;&lt;RecNum&gt;128&lt;/RecNum&gt;&lt;DisplayText&gt;(Yoo and Arnold, 2016)&lt;/DisplayText&gt;&lt;record&gt;&lt;rec-number&gt;128&lt;/rec-number&gt;&lt;foreign-keys&gt;&lt;key app="EN" db-id="e5a2p2xsraep0ge2wzp59zsvs0dd9x0expxr" timestamp="1465552127"&gt;128&lt;/key&gt;&lt;/foreign-keys&gt;&lt;ref-type name="Journal Article"&gt;17&lt;/ref-type&gt;&lt;contributors&gt;&lt;authors&gt;&lt;author&gt;Yoo, Jaewon&lt;/author&gt;&lt;author&gt;Arnold, Todd J.&lt;/author&gt;&lt;/authors&gt;&lt;/contributors&gt;&lt;titles&gt;&lt;title&gt;Frontline Employee Customer-Oriented Attitude in the Presence of Job Demands and Resources: The Influence Upon Deep and Surface Acting&lt;/title&gt;&lt;secondary-title&gt;Journal of Service Research&lt;/secondary-title&gt;&lt;/titles&gt;&lt;periodical&gt;&lt;full-title&gt;Journal of Service Research&lt;/full-title&gt;&lt;/periodical&gt;&lt;pages&gt;102-117&lt;/pages&gt;&lt;volume&gt;19&lt;/volume&gt;&lt;number&gt;1&lt;/number&gt;&lt;dates&gt;&lt;year&gt;2016&lt;/year&gt;&lt;pub-dates&gt;&lt;date&gt;February 1, 2016&lt;/date&gt;&lt;/pub-dates&gt;&lt;/dates&gt;&lt;urls&gt;&lt;related-urls&gt;&lt;url&gt;http://jsr.sagepub.com/content/19/1/102.abstract&lt;/url&gt;&lt;/related-urls&gt;&lt;/urls&gt;&lt;electronic-resource-num&gt;10.1177/1094670515589956&lt;/electronic-resource-num&gt;&lt;/record&gt;&lt;/Cite&gt;&lt;/EndNote&gt;</w:instrText>
      </w:r>
      <w:r w:rsidR="00927B5B" w:rsidRPr="004A3B50">
        <w:fldChar w:fldCharType="separate"/>
      </w:r>
      <w:r w:rsidR="009A29DC" w:rsidRPr="004A3B50">
        <w:rPr>
          <w:noProof/>
        </w:rPr>
        <w:t>(</w:t>
      </w:r>
      <w:hyperlink w:anchor="_ENREF_180" w:tooltip="Yoo, 2016 #128" w:history="1">
        <w:r w:rsidR="004A3B50" w:rsidRPr="004A3B50">
          <w:rPr>
            <w:noProof/>
          </w:rPr>
          <w:t>Yoo and Arnold, 2016</w:t>
        </w:r>
      </w:hyperlink>
      <w:r w:rsidR="009A29DC" w:rsidRPr="004A3B50">
        <w:rPr>
          <w:noProof/>
        </w:rPr>
        <w:t>)</w:t>
      </w:r>
      <w:r w:rsidR="00927B5B" w:rsidRPr="004A3B50">
        <w:fldChar w:fldCharType="end"/>
      </w:r>
      <w:r w:rsidR="00E4446A" w:rsidRPr="004A3B50">
        <w:t>,</w:t>
      </w:r>
      <w:r w:rsidR="004B2C07" w:rsidRPr="004A3B50">
        <w:t xml:space="preserve"> anticipate their requirements and expectations</w:t>
      </w:r>
      <w:r w:rsidR="000823F4" w:rsidRPr="004A3B50">
        <w:t xml:space="preserve">, </w:t>
      </w:r>
      <w:r w:rsidR="004B2C07" w:rsidRPr="004A3B50">
        <w:t xml:space="preserve">and provide better customer service </w:t>
      </w:r>
      <w:r w:rsidR="00927B5B" w:rsidRPr="004A3B50">
        <w:fldChar w:fldCharType="begin"/>
      </w:r>
      <w:r w:rsidR="007D64BD" w:rsidRPr="004A3B50">
        <w:instrText xml:space="preserve"> ADDIN EN.CITE &lt;EndNote&gt;&lt;Cite&gt;&lt;Author&gt;Carter&lt;/Author&gt;&lt;Year&gt;2014&lt;/Year&gt;&lt;RecNum&gt;129&lt;/RecNum&gt;&lt;DisplayText&gt;(Carter and Baghurst, 2014)&lt;/DisplayText&gt;&lt;record&gt;&lt;rec-number&gt;129&lt;/rec-number&gt;&lt;foreign-keys&gt;&lt;key app="EN" db-id="e5a2p2xsraep0ge2wzp59zsvs0dd9x0expxr" timestamp="1465552199"&gt;129&lt;/key&gt;&lt;/foreign-keys&gt;&lt;ref-type name="Journal Article"&gt;17&lt;/ref-type&gt;&lt;contributors&gt;&lt;authors&gt;&lt;author&gt;Carter, Danon&lt;/author&gt;&lt;author&gt;Baghurst, Timothy&lt;/author&gt;&lt;/authors&gt;&lt;/contributors&gt;&lt;titles&gt;&lt;title&gt;The Influence of Servant Leadership on Restaurant Employee Engagement&lt;/title&gt;&lt;secondary-title&gt;Journal of Business Ethics&lt;/secondary-title&gt;&lt;/titles&gt;&lt;periodical&gt;&lt;full-title&gt;Journal of Business Ethics&lt;/full-title&gt;&lt;/periodical&gt;&lt;pages&gt;453-464&lt;/pages&gt;&lt;volume&gt;124&lt;/volume&gt;&lt;number&gt;3&lt;/number&gt;&lt;dates&gt;&lt;year&gt;2014&lt;/year&gt;&lt;/dates&gt;&lt;isbn&gt;1573-0697&lt;/isbn&gt;&lt;label&gt;Carter2014&lt;/label&gt;&lt;work-type&gt;journal article&lt;/work-type&gt;&lt;urls&gt;&lt;related-urls&gt;&lt;url&gt;http://dx.doi.org/10.1007/s10551-013-1882-0&lt;/url&gt;&lt;/related-urls&gt;&lt;/urls&gt;&lt;electronic-resource-num&gt;10.1007/s10551-013-1882-0&lt;/electronic-resource-num&gt;&lt;/record&gt;&lt;/Cite&gt;&lt;/EndNote&gt;</w:instrText>
      </w:r>
      <w:r w:rsidR="00927B5B" w:rsidRPr="004A3B50">
        <w:fldChar w:fldCharType="separate"/>
      </w:r>
      <w:r w:rsidR="009A29DC" w:rsidRPr="004A3B50">
        <w:rPr>
          <w:noProof/>
        </w:rPr>
        <w:t>(</w:t>
      </w:r>
      <w:hyperlink w:anchor="_ENREF_32" w:tooltip="Carter, 2014 #129" w:history="1">
        <w:r w:rsidR="004A3B50" w:rsidRPr="004A3B50">
          <w:rPr>
            <w:noProof/>
          </w:rPr>
          <w:t>Carter and Baghurst, 2014</w:t>
        </w:r>
      </w:hyperlink>
      <w:r w:rsidR="009A29DC" w:rsidRPr="004A3B50">
        <w:rPr>
          <w:noProof/>
        </w:rPr>
        <w:t>)</w:t>
      </w:r>
      <w:r w:rsidR="00927B5B" w:rsidRPr="004A3B50">
        <w:fldChar w:fldCharType="end"/>
      </w:r>
      <w:r w:rsidR="004B2C07" w:rsidRPr="004A3B50">
        <w:t xml:space="preserve">, </w:t>
      </w:r>
      <w:r w:rsidR="004B2C07" w:rsidRPr="004A3B50">
        <w:rPr>
          <w:rFonts w:cs="Times New Roman"/>
          <w:szCs w:val="24"/>
        </w:rPr>
        <w:t>enhancing the overall customer experience</w:t>
      </w:r>
      <w:r w:rsidR="004B2C07" w:rsidRPr="004A3B50">
        <w:t xml:space="preserve">. </w:t>
      </w:r>
    </w:p>
    <w:p w14:paraId="4287154D" w14:textId="796080F6" w:rsidR="00C42E9C" w:rsidRPr="004A3B50" w:rsidRDefault="00CB163F" w:rsidP="00F27BB9">
      <w:pPr>
        <w:rPr>
          <w:rFonts w:cs="Times New Roman"/>
          <w:iCs/>
        </w:rPr>
      </w:pPr>
      <w:r w:rsidRPr="004A3B50">
        <w:t>Furthermore</w:t>
      </w:r>
      <w:r w:rsidR="004B2C07" w:rsidRPr="004A3B50">
        <w:t xml:space="preserve">, organizational identification </w:t>
      </w:r>
      <w:r w:rsidR="0017615F" w:rsidRPr="004A3B50">
        <w:t xml:space="preserve">helps </w:t>
      </w:r>
      <w:r w:rsidR="004B2C07" w:rsidRPr="004A3B50">
        <w:t>employees to make sense of their surroundings, reducing ambiguity and uncertainty</w:t>
      </w:r>
      <w:r w:rsidR="00B1252B" w:rsidRPr="004A3B50">
        <w:t>,</w:t>
      </w:r>
      <w:r w:rsidR="004B2C07" w:rsidRPr="004A3B50">
        <w:t xml:space="preserve"> and guides their behavior</w:t>
      </w:r>
      <w:r w:rsidR="00B1252B" w:rsidRPr="004A3B50">
        <w:t>s</w:t>
      </w:r>
      <w:r w:rsidR="004B2C07" w:rsidRPr="004A3B50">
        <w:t xml:space="preserve"> with customers </w:t>
      </w:r>
      <w:r w:rsidR="00927B5B" w:rsidRPr="004A3B50">
        <w:fldChar w:fldCharType="begin"/>
      </w:r>
      <w:r w:rsidR="007D64BD" w:rsidRPr="004A3B50">
        <w:instrText xml:space="preserve"> ADDIN EN.CITE &lt;EndNote&gt;&lt;Cite&gt;&lt;Author&gt;Vignoles&lt;/Author&gt;&lt;Year&gt;2006&lt;/Year&gt;&lt;RecNum&gt;130&lt;/RecNum&gt;&lt;DisplayText&gt;(Vignoles et al., 2006)&lt;/DisplayText&gt;&lt;record&gt;&lt;rec-number&gt;130&lt;/rec-number&gt;&lt;foreign-keys&gt;&lt;key app="EN" db-id="e5a2p2xsraep0ge2wzp59zsvs0dd9x0expxr" timestamp="1465552594"&gt;130&lt;/key&gt;&lt;/foreign-keys&gt;&lt;ref-type name="Journal Article"&gt;17&lt;/ref-type&gt;&lt;contributors&gt;&lt;authors&gt;&lt;author&gt;Vignoles, Vivian L.&lt;/author&gt;&lt;author&gt;Regalia, Camillo&lt;/author&gt;&lt;author&gt;Manzi, Claudia&lt;/author&gt;&lt;author&gt;Golledge, Jen&lt;/author&gt;&lt;author&gt;Scabini, Eugenia&lt;/author&gt;&lt;/authors&gt;&lt;/contributors&gt;&lt;auth-address&gt;Vignoles, Vivian L.: Department of Psychology, University of Sussex, Falmer, Brighton, ESX, United Kingdom, BN1 9QH, v.l.vignoles@sussex.ac.uk&lt;/auth-address&gt;&lt;titles&gt;&lt;title&gt;Beyond self-esteem: Influence of multiple motives on identity construction&lt;/title&gt;&lt;secondary-title&gt;Journal of Personality and Social Psychology&lt;/secondary-title&gt;&lt;/titles&gt;&lt;periodical&gt;&lt;full-title&gt;Journal of Personality and Social Psychology&lt;/full-title&gt;&lt;/periodical&gt;&lt;pages&gt;308-333&lt;/pages&gt;&lt;volume&gt;90&lt;/volume&gt;&lt;number&gt;2&lt;/number&gt;&lt;keywords&gt;&lt;keyword&gt;*Identity Formation&lt;/keyword&gt;&lt;keyword&gt;*Motivation&lt;/keyword&gt;&lt;keyword&gt;*Self Concept&lt;/keyword&gt;&lt;keyword&gt;Self Esteem&lt;/keyword&gt;&lt;/keywords&gt;&lt;dates&gt;&lt;year&gt;2006&lt;/year&gt;&lt;/dates&gt;&lt;pub-location&gt;US&lt;/pub-location&gt;&lt;publisher&gt;American Psychological Association&lt;/publisher&gt;&lt;isbn&gt;1939-1315(Electronic);0022-3514(Print)&lt;/isbn&gt;&lt;urls&gt;&lt;/urls&gt;&lt;electronic-resource-num&gt;10.1037/0022-3514.90.2.308&lt;/electronic-resource-num&gt;&lt;/record&gt;&lt;/Cite&gt;&lt;/EndNote&gt;</w:instrText>
      </w:r>
      <w:r w:rsidR="00927B5B" w:rsidRPr="004A3B50">
        <w:fldChar w:fldCharType="separate"/>
      </w:r>
      <w:r w:rsidR="009A29DC" w:rsidRPr="004A3B50">
        <w:rPr>
          <w:noProof/>
        </w:rPr>
        <w:t>(</w:t>
      </w:r>
      <w:hyperlink w:anchor="_ENREF_165" w:tooltip="Vignoles, 2006 #130" w:history="1">
        <w:r w:rsidR="004A3B50" w:rsidRPr="004A3B50">
          <w:rPr>
            <w:noProof/>
          </w:rPr>
          <w:t>Vignoles et al., 2006</w:t>
        </w:r>
      </w:hyperlink>
      <w:r w:rsidR="009A29DC" w:rsidRPr="004A3B50">
        <w:rPr>
          <w:noProof/>
        </w:rPr>
        <w:t>)</w:t>
      </w:r>
      <w:r w:rsidR="00927B5B" w:rsidRPr="004A3B50">
        <w:fldChar w:fldCharType="end"/>
      </w:r>
      <w:r w:rsidR="004B2C07" w:rsidRPr="004A3B50">
        <w:t xml:space="preserve">. </w:t>
      </w:r>
      <w:hyperlink w:anchor="_ENREF_97" w:tooltip="Liden, 2014 #131" w:history="1">
        <w:r w:rsidR="004A3B50" w:rsidRPr="004A3B50">
          <w:fldChar w:fldCharType="begin"/>
        </w:r>
        <w:r w:rsidR="004A3B50" w:rsidRPr="004A3B50">
          <w:instrText xml:space="preserve"> ADDIN EN.CITE &lt;EndNote&gt;&lt;Cite AuthorYear="1"&gt;&lt;Author&gt;Liden&lt;/Author&gt;&lt;Year&gt;2014&lt;/Year&gt;&lt;RecNum&gt;131&lt;/RecNum&gt;&lt;DisplayText&gt;Liden et al. (2014)&lt;/DisplayText&gt;&lt;record&gt;&lt;rec-number&gt;131&lt;/rec-number&gt;&lt;foreign-keys&gt;&lt;key app="EN" db-id="e5a2p2xsraep0ge2wzp59zsvs0dd9x0expxr" timestamp="1465552689"&gt;131&lt;/key&gt;&lt;/foreign-keys&gt;&lt;ref-type name="Journal Article"&gt;17&lt;/ref-type&gt;&lt;contributors&gt;&lt;authors&gt;&lt;author&gt;Liden, Robert C.&lt;/author&gt;&lt;author&gt;Wayne, Sandy J.&lt;/author&gt;&lt;author&gt;Liao, Chenwei&lt;/author&gt;&lt;author&gt;Meuser, Jeremy D.&lt;/author&gt;&lt;/authors&gt;&lt;/contributors&gt;&lt;titles&gt;&lt;title&gt;Servant Leadership and Serving Culture: Influence on Individual and Unit Performance&lt;/title&gt;&lt;secondary-title&gt;Academy of Management Journal&lt;/secondary-title&gt;&lt;/titles&gt;&lt;periodical&gt;&lt;full-title&gt;Academy of Management Journal&lt;/full-title&gt;&lt;/periodical&gt;&lt;pages&gt;1434-1452&lt;/pages&gt;&lt;volume&gt;57&lt;/volume&gt;&lt;number&gt;5&lt;/number&gt;&lt;dates&gt;&lt;year&gt;2014&lt;/year&gt;&lt;pub-dates&gt;&lt;date&gt;October 1, 2014&lt;/date&gt;&lt;/pub-dates&gt;&lt;/dates&gt;&lt;urls&gt;&lt;related-urls&gt;&lt;url&gt;http://amj.aom.org/content/57/5/1434.abstract&lt;/url&gt;&lt;/related-urls&gt;&lt;/urls&gt;&lt;electronic-resource-num&gt;10.5465/amj.2013.0034&lt;/electronic-resource-num&gt;&lt;/record&gt;&lt;/Cite&gt;&lt;/EndNote&gt;</w:instrText>
        </w:r>
        <w:r w:rsidR="004A3B50" w:rsidRPr="004A3B50">
          <w:fldChar w:fldCharType="separate"/>
        </w:r>
        <w:r w:rsidR="004A3B50" w:rsidRPr="004A3B50">
          <w:rPr>
            <w:noProof/>
          </w:rPr>
          <w:t>Liden et al. (2014)</w:t>
        </w:r>
        <w:r w:rsidR="004A3B50" w:rsidRPr="004A3B50">
          <w:fldChar w:fldCharType="end"/>
        </w:r>
      </w:hyperlink>
      <w:r w:rsidR="004B2C07" w:rsidRPr="004A3B50">
        <w:t xml:space="preserve"> </w:t>
      </w:r>
      <w:r w:rsidR="00B40E57" w:rsidRPr="004A3B50">
        <w:t xml:space="preserve">find </w:t>
      </w:r>
      <w:r w:rsidR="004B2C07" w:rsidRPr="004A3B50">
        <w:t xml:space="preserve">that </w:t>
      </w:r>
      <w:r w:rsidR="004B2C07" w:rsidRPr="004A3B50">
        <w:rPr>
          <w:rFonts w:cs="Times New Roman"/>
          <w:iCs/>
        </w:rPr>
        <w:t>employee identification with the organization they work for is positively related to their in-role performance, creativity, customer service behaviors</w:t>
      </w:r>
      <w:r w:rsidR="0013300F" w:rsidRPr="004A3B50">
        <w:rPr>
          <w:rFonts w:cs="Times New Roman"/>
          <w:iCs/>
        </w:rPr>
        <w:t>,</w:t>
      </w:r>
      <w:r w:rsidR="004B2C07" w:rsidRPr="004A3B50">
        <w:rPr>
          <w:rFonts w:cs="Times New Roman"/>
          <w:iCs/>
        </w:rPr>
        <w:t xml:space="preserve"> and customer experience</w:t>
      </w:r>
      <w:r w:rsidR="0013300F" w:rsidRPr="004A3B50">
        <w:rPr>
          <w:rFonts w:cs="Times New Roman"/>
          <w:iCs/>
        </w:rPr>
        <w:t>s</w:t>
      </w:r>
      <w:r w:rsidR="004B2C07" w:rsidRPr="004A3B50">
        <w:rPr>
          <w:rFonts w:cs="Times New Roman"/>
          <w:iCs/>
        </w:rPr>
        <w:t>, and negatively related to turnover intentions. Based on the discussion above</w:t>
      </w:r>
      <w:r w:rsidR="0013300F" w:rsidRPr="004A3B50">
        <w:rPr>
          <w:rFonts w:cs="Times New Roman"/>
          <w:iCs/>
        </w:rPr>
        <w:t>, we</w:t>
      </w:r>
      <w:r w:rsidR="004B2C07" w:rsidRPr="004A3B50">
        <w:rPr>
          <w:rFonts w:cs="Times New Roman"/>
          <w:iCs/>
        </w:rPr>
        <w:t xml:space="preserve"> propos</w:t>
      </w:r>
      <w:r w:rsidR="0013300F" w:rsidRPr="004A3B50">
        <w:rPr>
          <w:rFonts w:cs="Times New Roman"/>
          <w:iCs/>
        </w:rPr>
        <w:t>e</w:t>
      </w:r>
      <w:r w:rsidR="00947658" w:rsidRPr="004A3B50">
        <w:rPr>
          <w:rFonts w:cs="Times New Roman"/>
          <w:iCs/>
        </w:rPr>
        <w:t xml:space="preserve"> </w:t>
      </w:r>
      <w:r w:rsidR="0013300F" w:rsidRPr="004A3B50">
        <w:rPr>
          <w:rFonts w:cs="Times New Roman"/>
          <w:iCs/>
        </w:rPr>
        <w:t>:</w:t>
      </w:r>
    </w:p>
    <w:p w14:paraId="534911D9" w14:textId="77777777" w:rsidR="00F27BB9" w:rsidRPr="004A3B50" w:rsidRDefault="00F27BB9" w:rsidP="00F27BB9"/>
    <w:p w14:paraId="353E9ABC" w14:textId="7EBA62BF" w:rsidR="00C42E9C" w:rsidRPr="004A3B50" w:rsidRDefault="00C42E9C" w:rsidP="00C42E9C">
      <w:pPr>
        <w:rPr>
          <w:i/>
          <w:iCs/>
        </w:rPr>
      </w:pPr>
      <w:r w:rsidRPr="004A3B50">
        <w:rPr>
          <w:i/>
          <w:iCs/>
        </w:rPr>
        <w:t xml:space="preserve">Proposition </w:t>
      </w:r>
      <w:r w:rsidR="000A10C8" w:rsidRPr="004A3B50">
        <w:rPr>
          <w:i/>
          <w:iCs/>
        </w:rPr>
        <w:t>1</w:t>
      </w:r>
      <w:r w:rsidR="00947658" w:rsidRPr="004A3B50">
        <w:rPr>
          <w:i/>
          <w:iCs/>
        </w:rPr>
        <w:t xml:space="preserve"> </w:t>
      </w:r>
      <w:r w:rsidRPr="004A3B50">
        <w:rPr>
          <w:i/>
          <w:iCs/>
        </w:rPr>
        <w:t>: The higher the organizational commitment, identity</w:t>
      </w:r>
      <w:r w:rsidR="000033A1" w:rsidRPr="004A3B50">
        <w:rPr>
          <w:i/>
          <w:iCs/>
        </w:rPr>
        <w:t>,</w:t>
      </w:r>
      <w:r w:rsidRPr="004A3B50">
        <w:rPr>
          <w:i/>
          <w:iCs/>
        </w:rPr>
        <w:t xml:space="preserve"> and loyalty, the better customer experience </w:t>
      </w:r>
      <w:r w:rsidR="006977C9" w:rsidRPr="004A3B50">
        <w:rPr>
          <w:i/>
          <w:iCs/>
        </w:rPr>
        <w:t xml:space="preserve">will </w:t>
      </w:r>
      <w:r w:rsidRPr="004A3B50">
        <w:rPr>
          <w:i/>
          <w:iCs/>
        </w:rPr>
        <w:t xml:space="preserve">be. </w:t>
      </w:r>
    </w:p>
    <w:p w14:paraId="3DC2DD2A" w14:textId="77777777" w:rsidR="00C42E9C" w:rsidRPr="004A3B50" w:rsidRDefault="00C42E9C" w:rsidP="00B33C3A">
      <w:pPr>
        <w:ind w:firstLine="0"/>
      </w:pPr>
    </w:p>
    <w:p w14:paraId="77AB56F1" w14:textId="77777777" w:rsidR="00006182" w:rsidRPr="004A3B50" w:rsidRDefault="00006182" w:rsidP="00006182">
      <w:pPr>
        <w:pStyle w:val="Heading2"/>
        <w:rPr>
          <w:lang w:eastAsia="zh-CN"/>
        </w:rPr>
      </w:pPr>
      <w:r w:rsidRPr="004A3B50">
        <w:rPr>
          <w:lang w:eastAsia="zh-CN"/>
        </w:rPr>
        <w:t>Extra-organi</w:t>
      </w:r>
      <w:r w:rsidR="0002542D" w:rsidRPr="004A3B50">
        <w:rPr>
          <w:lang w:eastAsia="zh-CN"/>
        </w:rPr>
        <w:t>z</w:t>
      </w:r>
      <w:r w:rsidRPr="004A3B50">
        <w:rPr>
          <w:lang w:eastAsia="zh-CN"/>
        </w:rPr>
        <w:t xml:space="preserve">ational </w:t>
      </w:r>
      <w:r w:rsidR="00813DDE" w:rsidRPr="004A3B50">
        <w:rPr>
          <w:lang w:eastAsia="zh-CN"/>
        </w:rPr>
        <w:t>F</w:t>
      </w:r>
      <w:r w:rsidRPr="004A3B50">
        <w:rPr>
          <w:lang w:eastAsia="zh-CN"/>
        </w:rPr>
        <w:t>airness</w:t>
      </w:r>
    </w:p>
    <w:p w14:paraId="03334EB8" w14:textId="32D69880" w:rsidR="00EF2D2A" w:rsidRPr="004A3B50" w:rsidRDefault="00D43695" w:rsidP="00D43695">
      <w:pPr>
        <w:rPr>
          <w:lang w:eastAsia="zh-CN"/>
        </w:rPr>
      </w:pPr>
      <w:r w:rsidRPr="004A3B50">
        <w:rPr>
          <w:lang w:eastAsia="zh-CN"/>
        </w:rPr>
        <w:t>While OB and I</w:t>
      </w:r>
      <w:r w:rsidR="00EF2D2A" w:rsidRPr="004A3B50">
        <w:rPr>
          <w:lang w:eastAsia="zh-CN"/>
        </w:rPr>
        <w:t>P scholars focus on internal fairness perceptions, service marketing scholars focus more and more on</w:t>
      </w:r>
      <w:r w:rsidRPr="004A3B50">
        <w:rPr>
          <w:lang w:eastAsia="zh-CN"/>
        </w:rPr>
        <w:t xml:space="preserve"> external </w:t>
      </w:r>
      <w:r w:rsidR="00EF2D2A" w:rsidRPr="004A3B50">
        <w:t xml:space="preserve">fairness perceptions by examining the influence of customers’ fairness perceptions on their behavior </w:t>
      </w:r>
      <w:r w:rsidR="00EF2D2A" w:rsidRPr="004A3B50">
        <w:fldChar w:fldCharType="begin"/>
      </w:r>
      <w:r w:rsidR="007D64BD" w:rsidRPr="004A3B50">
        <w:instrText xml:space="preserve"> ADDIN EN.CITE &lt;EndNote&gt;&lt;Cite&gt;&lt;Author&gt;Frow&lt;/Author&gt;&lt;Year&gt;2011&lt;/Year&gt;&lt;RecNum&gt;44&lt;/RecNum&gt;&lt;Prefix&gt;e.g.`, &lt;/Prefix&gt;&lt;DisplayText&gt;(e.g., Frow et al., 2011)&lt;/DisplayText&gt;&lt;record&gt;&lt;rec-number&gt;44&lt;/rec-number&gt;&lt;foreign-keys&gt;&lt;key app="EN" db-id="e5a2p2xsraep0ge2wzp59zsvs0dd9x0expxr" timestamp="1427367713"&gt;44&lt;/key&gt;&lt;/foreign-keys&gt;&lt;ref-type name="Journal Article"&gt;17&lt;/ref-type&gt;&lt;contributors&gt;&lt;authors&gt;&lt;author&gt;Frow, P.&lt;/author&gt;&lt;author&gt;Payne, A.&lt;/author&gt;&lt;author&gt;Wilkinson, I. F.&lt;/author&gt;&lt;author&gt;Young, L.&lt;/author&gt;&lt;/authors&gt;&lt;/contributors&gt;&lt;titles&gt;&lt;title&gt;Customer management and CRM: addressing the dark side&lt;/title&gt;&lt;secondary-title&gt;Journal of Services Marketing&lt;/secondary-title&gt;&lt;/titles&gt;&lt;periodical&gt;&lt;full-title&gt;Journal of Services Marketing&lt;/full-title&gt;&lt;/periodical&gt;&lt;pages&gt;79-89&lt;/pages&gt;&lt;volume&gt;25&lt;/volume&gt;&lt;number&gt;2&lt;/number&gt;&lt;dates&gt;&lt;year&gt;2011&lt;/year&gt;&lt;/dates&gt;&lt;urls&gt;&lt;/urls&gt;&lt;/record&gt;&lt;/Cite&gt;&lt;/EndNote&gt;</w:instrText>
      </w:r>
      <w:r w:rsidR="00EF2D2A" w:rsidRPr="004A3B50">
        <w:fldChar w:fldCharType="separate"/>
      </w:r>
      <w:r w:rsidR="009A29DC" w:rsidRPr="004A3B50">
        <w:rPr>
          <w:noProof/>
        </w:rPr>
        <w:t>(</w:t>
      </w:r>
      <w:hyperlink w:anchor="_ENREF_59" w:tooltip="Frow, 2011 #44" w:history="1">
        <w:r w:rsidR="004A3B50" w:rsidRPr="004A3B50">
          <w:rPr>
            <w:noProof/>
          </w:rPr>
          <w:t>e.g., Frow et al., 2011</w:t>
        </w:r>
      </w:hyperlink>
      <w:r w:rsidR="009A29DC" w:rsidRPr="004A3B50">
        <w:rPr>
          <w:noProof/>
        </w:rPr>
        <w:t>)</w:t>
      </w:r>
      <w:r w:rsidR="00EF2D2A" w:rsidRPr="004A3B50">
        <w:fldChar w:fldCharType="end"/>
      </w:r>
      <w:r w:rsidR="00EF2D2A" w:rsidRPr="004A3B50">
        <w:rPr>
          <w:lang w:eastAsia="zh-CN"/>
        </w:rPr>
        <w:t>. These studies often revolve around perceived justice</w:t>
      </w:r>
      <w:r w:rsidR="00CE0EC4" w:rsidRPr="004A3B50">
        <w:rPr>
          <w:lang w:eastAsia="zh-CN"/>
        </w:rPr>
        <w:t>’s influence</w:t>
      </w:r>
      <w:r w:rsidR="00EF2D2A" w:rsidRPr="004A3B50">
        <w:rPr>
          <w:lang w:eastAsia="zh-CN"/>
        </w:rPr>
        <w:t xml:space="preserve"> on consumer behavior and their emotional responses in the context of service failures </w:t>
      </w:r>
      <w:r w:rsidR="00EF2D2A" w:rsidRPr="004A3B50">
        <w:rPr>
          <w:lang w:eastAsia="zh-CN"/>
        </w:rPr>
        <w:fldChar w:fldCharType="begin"/>
      </w:r>
      <w:r w:rsidR="007D64BD" w:rsidRPr="004A3B50">
        <w:rPr>
          <w:lang w:eastAsia="zh-CN"/>
        </w:rPr>
        <w:instrText xml:space="preserve"> ADDIN EN.CITE &lt;EndNote&gt;&lt;Cite&gt;&lt;Author&gt;Wirtz&lt;/Author&gt;&lt;Year&gt;2004&lt;/Year&gt;&lt;RecNum&gt;64&lt;/RecNum&gt;&lt;Prefix&gt;e.g.`, &lt;/Prefix&gt;&lt;DisplayText&gt;(e.g., Wirtz and Mattila, 2004; Blodgett et al., 1997)&lt;/DisplayText&gt;&lt;record&gt;&lt;rec-number&gt;64&lt;/rec-number&gt;&lt;foreign-keys&gt;&lt;key app="EN" db-id="e5a2p2xsraep0ge2wzp59zsvs0dd9x0expxr" timestamp="1427368948"&gt;64&lt;/key&gt;&lt;/foreign-keys&gt;&lt;ref-type name="Journal Article"&gt;17&lt;/ref-type&gt;&lt;contributors&gt;&lt;authors&gt;&lt;author&gt;Wirtz, Jochen&lt;/author&gt;&lt;author&gt;Mattila, Anna S.&lt;/author&gt;&lt;/authors&gt;&lt;/contributors&gt;&lt;titles&gt;&lt;title&gt;Consumer responses to compensation, speed of recovery and apology after a service failure&lt;/title&gt;&lt;secondary-title&gt;International Journal of Service Industry Management&lt;/secondary-title&gt;&lt;/titles&gt;&lt;periodical&gt;&lt;full-title&gt;International journal of service industry management&lt;/full-title&gt;&lt;/periodical&gt;&lt;pages&gt;150-166&lt;/pages&gt;&lt;volume&gt;15&lt;/volume&gt;&lt;number&gt;2&lt;/number&gt;&lt;keywords&gt;&lt;keyword&gt;Customer service management,Consumer behaviour,Customer satisfaction&lt;/keyword&gt;&lt;/keywords&gt;&lt;dates&gt;&lt;year&gt;2004&lt;/year&gt;&lt;/dates&gt;&lt;urls&gt;&lt;related-urls&gt;&lt;url&gt;http://www.emeraldinsight.com/doi/abs/10.1108/09564230410532484&lt;/url&gt;&lt;/related-urls&gt;&lt;/urls&gt;&lt;electronic-resource-num&gt;doi:10.1108/09564230410532484&lt;/electronic-resource-num&gt;&lt;/record&gt;&lt;/Cite&gt;&lt;Cite&gt;&lt;Author&gt;Blodgett&lt;/Author&gt;&lt;Year&gt;1997&lt;/Year&gt;&lt;RecNum&gt;37&lt;/RecNum&gt;&lt;record&gt;&lt;rec-number&gt;37&lt;/rec-number&gt;&lt;foreign-keys&gt;&lt;key app="EN" db-id="e5a2p2xsraep0ge2wzp59zsvs0dd9x0expxr"&gt;37&lt;/key&gt;&lt;/foreign-keys&gt;&lt;ref-type name="Journal Article"&gt;17&lt;/ref-type&gt;&lt;contributors&gt;&lt;authors&gt;&lt;author&gt;Blodgett, J. G.&lt;/author&gt;&lt;author&gt;Hill, D. J.&lt;/author&gt;&lt;author&gt;Tax, S.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dates&gt;&lt;urls&gt;&lt;/urls&gt;&lt;/record&gt;&lt;/Cite&gt;&lt;/EndNote&gt;</w:instrText>
      </w:r>
      <w:r w:rsidR="00EF2D2A" w:rsidRPr="004A3B50">
        <w:rPr>
          <w:lang w:eastAsia="zh-CN"/>
        </w:rPr>
        <w:fldChar w:fldCharType="separate"/>
      </w:r>
      <w:r w:rsidR="009A29DC" w:rsidRPr="004A3B50">
        <w:rPr>
          <w:noProof/>
          <w:lang w:eastAsia="zh-CN"/>
        </w:rPr>
        <w:t xml:space="preserve">(e.g., </w:t>
      </w:r>
      <w:hyperlink w:anchor="_ENREF_173" w:tooltip="Wirtz, 2004 #64" w:history="1">
        <w:r w:rsidR="004A3B50" w:rsidRPr="004A3B50">
          <w:rPr>
            <w:noProof/>
            <w:lang w:eastAsia="zh-CN"/>
          </w:rPr>
          <w:t>Wirtz and Mattila, 2004</w:t>
        </w:r>
      </w:hyperlink>
      <w:r w:rsidR="009A29DC" w:rsidRPr="004A3B50">
        <w:rPr>
          <w:noProof/>
          <w:lang w:eastAsia="zh-CN"/>
        </w:rPr>
        <w:t xml:space="preserve">; </w:t>
      </w:r>
      <w:hyperlink w:anchor="_ENREF_22" w:tooltip="Blodgett, 1997 #138" w:history="1">
        <w:r w:rsidR="004A3B50" w:rsidRPr="004A3B50">
          <w:rPr>
            <w:noProof/>
            <w:lang w:eastAsia="zh-CN"/>
          </w:rPr>
          <w:t>Blodgett et al., 1997</w:t>
        </w:r>
      </w:hyperlink>
      <w:r w:rsidR="009A29DC" w:rsidRPr="004A3B50">
        <w:rPr>
          <w:noProof/>
          <w:lang w:eastAsia="zh-CN"/>
        </w:rPr>
        <w:t>)</w:t>
      </w:r>
      <w:r w:rsidR="00EF2D2A" w:rsidRPr="004A3B50">
        <w:rPr>
          <w:lang w:eastAsia="zh-CN"/>
        </w:rPr>
        <w:fldChar w:fldCharType="end"/>
      </w:r>
      <w:r w:rsidR="00EF2D2A" w:rsidRPr="004A3B50">
        <w:rPr>
          <w:lang w:eastAsia="zh-CN"/>
        </w:rPr>
        <w:t xml:space="preserve">. </w:t>
      </w:r>
    </w:p>
    <w:p w14:paraId="0A0AFB4F" w14:textId="0AD268BB" w:rsidR="00EF2D2A" w:rsidRPr="004A3B50" w:rsidRDefault="00EF2D2A" w:rsidP="00A73226">
      <w:pPr>
        <w:pStyle w:val="Heading2"/>
        <w:rPr>
          <w:lang w:eastAsia="zh-CN"/>
        </w:rPr>
      </w:pPr>
      <w:r w:rsidRPr="00A73226">
        <w:rPr>
          <w:lang w:eastAsia="zh-CN"/>
        </w:rPr>
        <w:t>Customer experience</w:t>
      </w:r>
      <w:r w:rsidR="00CC122F" w:rsidRPr="00A73226">
        <w:rPr>
          <w:lang w:eastAsia="zh-CN"/>
        </w:rPr>
        <w:t>s</w:t>
      </w:r>
      <w:r w:rsidRPr="00A73226">
        <w:rPr>
          <w:lang w:eastAsia="zh-CN"/>
        </w:rPr>
        <w:t>, value-in-use</w:t>
      </w:r>
      <w:r w:rsidR="00CC122F" w:rsidRPr="00A73226">
        <w:rPr>
          <w:lang w:eastAsia="zh-CN"/>
        </w:rPr>
        <w:t xml:space="preserve">, </w:t>
      </w:r>
      <w:r w:rsidRPr="00A73226">
        <w:rPr>
          <w:lang w:eastAsia="zh-CN"/>
        </w:rPr>
        <w:t>and fairness perceptions</w:t>
      </w:r>
      <w:r w:rsidR="00A73226">
        <w:rPr>
          <w:lang w:eastAsia="zh-CN"/>
        </w:rPr>
        <w:t xml:space="preserve">. </w:t>
      </w:r>
      <w:r w:rsidRPr="00A73226">
        <w:rPr>
          <w:i w:val="0"/>
          <w:lang w:eastAsia="zh-CN"/>
        </w:rPr>
        <w:t xml:space="preserve">Service marketing research posits the two main drivers of customer fairness perceptions as price </w:t>
      </w:r>
      <w:r w:rsidRPr="00A73226">
        <w:rPr>
          <w:i w:val="0"/>
          <w:lang w:eastAsia="zh-CN"/>
        </w:rPr>
        <w:fldChar w:fldCharType="begin">
          <w:fldData xml:space="preserve">PEVuZE5vdGU+PENpdGU+PEF1dGhvcj5YaWE8L0F1dGhvcj48WWVhcj4yMDA0PC9ZZWFyPjxSZWNO
dW0+NjY8L1JlY051bT48RGlzcGxheVRleHQ+KFhpYSBldCBhbC4sIDIwMDQ7IFR1em92aWMgZXQg
YWwuLCAyMDE0KTwvRGlzcGxheVRleHQ+PHJlY29yZD48cmVjLW51bWJlcj42NjwvcmVjLW51bWJl
cj48Zm9yZWlnbi1rZXlzPjxrZXkgYXBwPSJFTiIgZGItaWQ9ImU1YTJwMnhzcmFlcDBnZTJ3enA1
OXpzdnMwZGQ5eDBleHB4ciIgdGltZXN0YW1wPSIxNDI3MzY5MDA3Ij42Njwva2V5PjwvZm9yZWln
bi1rZXlzPjxyZWYtdHlwZSBuYW1lPSJKb3VybmFsIEFydGljbGUiPjE3PC9yZWYtdHlwZT48Y29u
dHJpYnV0b3JzPjxhdXRob3JzPjxhdXRob3I+WGlhLCBMYW4gPC9hdXRob3I+PGF1dGhvcj5Nb25y
b2UsIEtlbnQgQi48L2F1dGhvcj48YXV0aG9yPkNveCwgSmVubmlmZXIgTC48L2F1dGhvcj48L2F1
dGhvcnM+PC9jb250cmlidXRvcnM+PHRpdGxlcz48dGl0bGU+VGhlIFByaWNlIElzIFVuZmFpciEg
QSBDb25jZXB0dWFsIEZyYW1ld29yayBvZiBQcmljZSBGYWlybmVzcyBQZXJjZXB0aW9uczwvdGl0
bGU+PHNlY29uZGFyeS10aXRsZT5Kb3VybmFsIG9mIE1hcmtldGluZzwvc2Vjb25kYXJ5LXRpdGxl
PjwvdGl0bGVzPjxwZXJpb2RpY2FsPjxmdWxsLXRpdGxlPkpvdXJuYWwgb2YgTWFya2V0aW5nPC9m
dWxsLXRpdGxlPjwvcGVyaW9kaWNhbD48cGFnZXM+MS0xNTwvcGFnZXM+PHZvbHVtZT42ODwvdm9s
dW1lPjxudW1iZXI+NDwvbnVtYmVyPjxrZXl3b3Jkcz48a2V5d29yZD5wcmljZSBmYWlybmVzcyxw
cmljZSBwZXJjZXB0aW9ucyx0cnVzdCxlcXVpdHksYXR0cmlidXRpb25zPC9rZXl3b3JkPjwva2V5
d29yZHM+PGRhdGVzPjx5ZWFyPjIwMDQ8L3llYXI+PC9kYXRlcz48dXJscz48cmVsYXRlZC11cmxz
Pjx1cmw+aHR0cDovL2pvdXJuYWxzLmFtYS5vcmcvZG9pL2Ficy8xMC4xNTA5L2pta2cuNjguNC4x
LjQyNzMzPC91cmw+PC9yZWxhdGVkLXVybHM+PC91cmxzPjxlbGVjdHJvbmljLXJlc291cmNlLW51
bT5kb2k6MTAuMTUwOS9qbWtnLjY4LjQuMS40MjczMzwvZWxlY3Ryb25pYy1yZXNvdXJjZS1udW0+
PC9yZWNvcmQ+PC9DaXRlPjxDaXRlPjxBdXRob3I+VHV6b3ZpYzwvQXV0aG9yPjxZZWFyPjIwMTQ8
L1llYXI+PFJlY051bT42NzwvUmVjTnVtPjxyZWNvcmQ+PHJlYy1udW1iZXI+Njc8L3JlYy1udW1i
ZXI+PGZvcmVpZ24ta2V5cz48a2V5IGFwcD0iRU4iIGRiLWlkPSJlNWEycDJ4c3JhZXAwZ2Uyd3pw
NTl6c3ZzMGRkOXgwZXhweHIiIHRpbWVzdGFtcD0iMTQyNzM2OTk5MiI+Njc8L2tleT48L2ZvcmVp
Z24ta2V5cz48cmVmLXR5cGUgbmFtZT0iSm91cm5hbCBBcnRpY2xlIj4xNzwvcmVmLXR5cGU+PGNv
bnRyaWJ1dG9ycz48YXV0aG9ycz48YXV0aG9yPlR1em92aWMsIFN2ZW48L2F1dGhvcj48YXV0aG9y
PlNpbXBzb24sIE1lcmxpbiBDLjwvYXV0aG9yPjxhdXRob3I+S3VwcGVsd2llc2VyLCBWb2xrZXIg
Ry48L2F1dGhvcj48YXV0aG9yPkZpbnN0ZXJ3YWxkZXIsIErDtnJnPC9hdXRob3I+PC9hdXRob3Jz
PjwvY29udHJpYnV0b3JzPjx0aXRsZXM+PHRpdGxlPkZyb20g4oCYZnJlZeKAmSB0byBmZWU6IEFj
Y2VwdGFiaWxpdHkgb2YgYWlybGluZSBhbmNpbGxhcnkgZmVlcyBhbmQgdGhlIGVmZmVjdHMgb24g
Y3VzdG9tZXIgYmVoYXZpb3I8L3RpdGxlPjxzZWNvbmRhcnktdGl0bGU+Sm91cm5hbCBvZiBSZXRh
aWxpbmcgYW5kIENvbnN1bWVyIFNlcnZpY2VzPC9zZWNvbmRhcnktdGl0bGU+PC90aXRsZXM+PHBl
cmlvZGljYWw+PGZ1bGwtdGl0bGU+Sm91cm5hbCBvZiBSZXRhaWxpbmcgYW5kIENvbnN1bWVyIFNl
cnZpY2VzPC9mdWxsLXRpdGxlPjwvcGVyaW9kaWNhbD48cGFnZXM+OTgtMTA3PC9wYWdlcz48dm9s
dW1lPjIxPC92b2x1bWU+PG51bWJlcj4yPC9udW1iZXI+PGtleXdvcmRzPjxrZXl3b3JkPkFuY2ls
bGFyeSBmZWVzPC9rZXl3b3JkPjxrZXl3b3JkPkFpcmxpbmVzPC9rZXl3b3JkPjxrZXl3b3JkPlNl
cnZpY2UgdW5idW5kbGluZzwva2V5d29yZD48a2V5d29yZD5Bbmdlcjwva2V5d29yZD48a2V5d29y
ZD5SZXRhbGlhdG9yeSBiZWhhdmlvcjwva2V5d29yZD48L2tleXdvcmRzPjxkYXRlcz48eWVhcj4y
MDE0PC95ZWFyPjxwdWItZGF0ZXM+PGRhdGU+My8vPC9kYXRlPjwvcHViLWRhdGVzPjwvZGF0ZXM+
PGlzYm4+MDk2OS02OTg5PC9pc2JuPjx1cmxzPjxyZWxhdGVkLXVybHM+PHVybD5odHRwOi8vd3d3
LnNjaWVuY2VkaXJlY3QuY29tL3NjaWVuY2UvYXJ0aWNsZS9waWkvUzA5Njk2OTg5MTMwMDEwOTQ8
L3VybD48L3JlbGF0ZWQtdXJscz48L3VybHM+PGVsZWN0cm9uaWMtcmVzb3VyY2UtbnVtPmh0dHA6
Ly9keC5kb2kub3JnLzEwLjEwMTYvai5qcmV0Y29uc2VyLjIwMTMuMDkuMDA3PC9lbGVjdHJvbmlj
LXJlc291cmNlLW51bT48L3JlY29yZD48L0NpdGU+PC9FbmROb3RlPn==
</w:fldData>
        </w:fldChar>
      </w:r>
      <w:r w:rsidR="007D64BD" w:rsidRPr="00A73226">
        <w:rPr>
          <w:i w:val="0"/>
          <w:lang w:eastAsia="zh-CN"/>
        </w:rPr>
        <w:instrText xml:space="preserve"> ADDIN EN.CITE </w:instrText>
      </w:r>
      <w:r w:rsidR="007D64BD" w:rsidRPr="00A73226">
        <w:rPr>
          <w:i w:val="0"/>
          <w:lang w:eastAsia="zh-CN"/>
        </w:rPr>
        <w:fldChar w:fldCharType="begin">
          <w:fldData xml:space="preserve">PEVuZE5vdGU+PENpdGU+PEF1dGhvcj5YaWE8L0F1dGhvcj48WWVhcj4yMDA0PC9ZZWFyPjxSZWNO
dW0+NjY8L1JlY051bT48RGlzcGxheVRleHQ+KFhpYSBldCBhbC4sIDIwMDQ7IFR1em92aWMgZXQg
YWwuLCAyMDE0KTwvRGlzcGxheVRleHQ+PHJlY29yZD48cmVjLW51bWJlcj42NjwvcmVjLW51bWJl
cj48Zm9yZWlnbi1rZXlzPjxrZXkgYXBwPSJFTiIgZGItaWQ9ImU1YTJwMnhzcmFlcDBnZTJ3enA1
OXpzdnMwZGQ5eDBleHB4ciIgdGltZXN0YW1wPSIxNDI3MzY5MDA3Ij42Njwva2V5PjwvZm9yZWln
bi1rZXlzPjxyZWYtdHlwZSBuYW1lPSJKb3VybmFsIEFydGljbGUiPjE3PC9yZWYtdHlwZT48Y29u
dHJpYnV0b3JzPjxhdXRob3JzPjxhdXRob3I+WGlhLCBMYW4gPC9hdXRob3I+PGF1dGhvcj5Nb25y
b2UsIEtlbnQgQi48L2F1dGhvcj48YXV0aG9yPkNveCwgSmVubmlmZXIgTC48L2F1dGhvcj48L2F1
dGhvcnM+PC9jb250cmlidXRvcnM+PHRpdGxlcz48dGl0bGU+VGhlIFByaWNlIElzIFVuZmFpciEg
QSBDb25jZXB0dWFsIEZyYW1ld29yayBvZiBQcmljZSBGYWlybmVzcyBQZXJjZXB0aW9uczwvdGl0
bGU+PHNlY29uZGFyeS10aXRsZT5Kb3VybmFsIG9mIE1hcmtldGluZzwvc2Vjb25kYXJ5LXRpdGxl
PjwvdGl0bGVzPjxwZXJpb2RpY2FsPjxmdWxsLXRpdGxlPkpvdXJuYWwgb2YgTWFya2V0aW5nPC9m
dWxsLXRpdGxlPjwvcGVyaW9kaWNhbD48cGFnZXM+MS0xNTwvcGFnZXM+PHZvbHVtZT42ODwvdm9s
dW1lPjxudW1iZXI+NDwvbnVtYmVyPjxrZXl3b3Jkcz48a2V5d29yZD5wcmljZSBmYWlybmVzcyxw
cmljZSBwZXJjZXB0aW9ucyx0cnVzdCxlcXVpdHksYXR0cmlidXRpb25zPC9rZXl3b3JkPjwva2V5
d29yZHM+PGRhdGVzPjx5ZWFyPjIwMDQ8L3llYXI+PC9kYXRlcz48dXJscz48cmVsYXRlZC11cmxz
Pjx1cmw+aHR0cDovL2pvdXJuYWxzLmFtYS5vcmcvZG9pL2Ficy8xMC4xNTA5L2pta2cuNjguNC4x
LjQyNzMzPC91cmw+PC9yZWxhdGVkLXVybHM+PC91cmxzPjxlbGVjdHJvbmljLXJlc291cmNlLW51
bT5kb2k6MTAuMTUwOS9qbWtnLjY4LjQuMS40MjczMzwvZWxlY3Ryb25pYy1yZXNvdXJjZS1udW0+
PC9yZWNvcmQ+PC9DaXRlPjxDaXRlPjxBdXRob3I+VHV6b3ZpYzwvQXV0aG9yPjxZZWFyPjIwMTQ8
L1llYXI+PFJlY051bT42NzwvUmVjTnVtPjxyZWNvcmQ+PHJlYy1udW1iZXI+Njc8L3JlYy1udW1i
ZXI+PGZvcmVpZ24ta2V5cz48a2V5IGFwcD0iRU4iIGRiLWlkPSJlNWEycDJ4c3JhZXAwZ2Uyd3pw
NTl6c3ZzMGRkOXgwZXhweHIiIHRpbWVzdGFtcD0iMTQyNzM2OTk5MiI+Njc8L2tleT48L2ZvcmVp
Z24ta2V5cz48cmVmLXR5cGUgbmFtZT0iSm91cm5hbCBBcnRpY2xlIj4xNzwvcmVmLXR5cGU+PGNv
bnRyaWJ1dG9ycz48YXV0aG9ycz48YXV0aG9yPlR1em92aWMsIFN2ZW48L2F1dGhvcj48YXV0aG9y
PlNpbXBzb24sIE1lcmxpbiBDLjwvYXV0aG9yPjxhdXRob3I+S3VwcGVsd2llc2VyLCBWb2xrZXIg
Ry48L2F1dGhvcj48YXV0aG9yPkZpbnN0ZXJ3YWxkZXIsIErDtnJnPC9hdXRob3I+PC9hdXRob3Jz
PjwvY29udHJpYnV0b3JzPjx0aXRsZXM+PHRpdGxlPkZyb20g4oCYZnJlZeKAmSB0byBmZWU6IEFj
Y2VwdGFiaWxpdHkgb2YgYWlybGluZSBhbmNpbGxhcnkgZmVlcyBhbmQgdGhlIGVmZmVjdHMgb24g
Y3VzdG9tZXIgYmVoYXZpb3I8L3RpdGxlPjxzZWNvbmRhcnktdGl0bGU+Sm91cm5hbCBvZiBSZXRh
aWxpbmcgYW5kIENvbnN1bWVyIFNlcnZpY2VzPC9zZWNvbmRhcnktdGl0bGU+PC90aXRsZXM+PHBl
cmlvZGljYWw+PGZ1bGwtdGl0bGU+Sm91cm5hbCBvZiBSZXRhaWxpbmcgYW5kIENvbnN1bWVyIFNl
cnZpY2VzPC9mdWxsLXRpdGxlPjwvcGVyaW9kaWNhbD48cGFnZXM+OTgtMTA3PC9wYWdlcz48dm9s
dW1lPjIxPC92b2x1bWU+PG51bWJlcj4yPC9udW1iZXI+PGtleXdvcmRzPjxrZXl3b3JkPkFuY2ls
bGFyeSBmZWVzPC9rZXl3b3JkPjxrZXl3b3JkPkFpcmxpbmVzPC9rZXl3b3JkPjxrZXl3b3JkPlNl
cnZpY2UgdW5idW5kbGluZzwva2V5d29yZD48a2V5d29yZD5Bbmdlcjwva2V5d29yZD48a2V5d29y
ZD5SZXRhbGlhdG9yeSBiZWhhdmlvcjwva2V5d29yZD48L2tleXdvcmRzPjxkYXRlcz48eWVhcj4y
MDE0PC95ZWFyPjxwdWItZGF0ZXM+PGRhdGU+My8vPC9kYXRlPjwvcHViLWRhdGVzPjwvZGF0ZXM+
PGlzYm4+MDk2OS02OTg5PC9pc2JuPjx1cmxzPjxyZWxhdGVkLXVybHM+PHVybD5odHRwOi8vd3d3
LnNjaWVuY2VkaXJlY3QuY29tL3NjaWVuY2UvYXJ0aWNsZS9waWkvUzA5Njk2OTg5MTMwMDEwOTQ8
L3VybD48L3JlbGF0ZWQtdXJscz48L3VybHM+PGVsZWN0cm9uaWMtcmVzb3VyY2UtbnVtPmh0dHA6
Ly9keC5kb2kub3JnLzEwLjEwMTYvai5qcmV0Y29uc2VyLjIwMTMuMDkuMDA3PC9lbGVjdHJvbmlj
LXJlc291cmNlLW51bT48L3JlY29yZD48L0NpdGU+PC9FbmROb3RlPn==
</w:fldData>
        </w:fldChar>
      </w:r>
      <w:r w:rsidR="007D64BD" w:rsidRPr="00A73226">
        <w:rPr>
          <w:i w:val="0"/>
          <w:lang w:eastAsia="zh-CN"/>
        </w:rPr>
        <w:instrText xml:space="preserve"> ADDIN EN.CITE.DATA </w:instrText>
      </w:r>
      <w:r w:rsidR="007D64BD" w:rsidRPr="00A73226">
        <w:rPr>
          <w:i w:val="0"/>
          <w:lang w:eastAsia="zh-CN"/>
        </w:rPr>
      </w:r>
      <w:r w:rsidR="007D64BD" w:rsidRPr="00A73226">
        <w:rPr>
          <w:i w:val="0"/>
          <w:lang w:eastAsia="zh-CN"/>
        </w:rPr>
        <w:fldChar w:fldCharType="end"/>
      </w:r>
      <w:r w:rsidRPr="00A73226">
        <w:rPr>
          <w:i w:val="0"/>
          <w:lang w:eastAsia="zh-CN"/>
        </w:rPr>
      </w:r>
      <w:r w:rsidRPr="00A73226">
        <w:rPr>
          <w:i w:val="0"/>
          <w:lang w:eastAsia="zh-CN"/>
        </w:rPr>
        <w:fldChar w:fldCharType="separate"/>
      </w:r>
      <w:r w:rsidR="009A29DC" w:rsidRPr="00A73226">
        <w:rPr>
          <w:i w:val="0"/>
          <w:noProof/>
          <w:lang w:eastAsia="zh-CN"/>
        </w:rPr>
        <w:t>(</w:t>
      </w:r>
      <w:hyperlink w:anchor="_ENREF_179" w:tooltip="Xia, 2004 #66" w:history="1">
        <w:r w:rsidR="004A3B50" w:rsidRPr="00A73226">
          <w:rPr>
            <w:i w:val="0"/>
            <w:noProof/>
            <w:lang w:eastAsia="zh-CN"/>
          </w:rPr>
          <w:t>Xia et al., 2004</w:t>
        </w:r>
      </w:hyperlink>
      <w:r w:rsidR="009A29DC" w:rsidRPr="00A73226">
        <w:rPr>
          <w:i w:val="0"/>
          <w:noProof/>
          <w:lang w:eastAsia="zh-CN"/>
        </w:rPr>
        <w:t xml:space="preserve">; </w:t>
      </w:r>
      <w:hyperlink w:anchor="_ENREF_155" w:tooltip="Tuzovic, 2014 #67" w:history="1">
        <w:r w:rsidR="004A3B50" w:rsidRPr="00A73226">
          <w:rPr>
            <w:i w:val="0"/>
            <w:noProof/>
            <w:lang w:eastAsia="zh-CN"/>
          </w:rPr>
          <w:t>Tuzovic et al., 2014</w:t>
        </w:r>
      </w:hyperlink>
      <w:r w:rsidR="009A29DC" w:rsidRPr="00A73226">
        <w:rPr>
          <w:i w:val="0"/>
          <w:noProof/>
          <w:lang w:eastAsia="zh-CN"/>
        </w:rPr>
        <w:t>)</w:t>
      </w:r>
      <w:r w:rsidRPr="00A73226">
        <w:rPr>
          <w:i w:val="0"/>
          <w:lang w:eastAsia="zh-CN"/>
        </w:rPr>
        <w:fldChar w:fldCharType="end"/>
      </w:r>
      <w:r w:rsidRPr="00A73226">
        <w:rPr>
          <w:i w:val="0"/>
          <w:lang w:eastAsia="zh-CN"/>
        </w:rPr>
        <w:t xml:space="preserve"> and service quality </w:t>
      </w:r>
      <w:r w:rsidRPr="00A73226">
        <w:rPr>
          <w:i w:val="0"/>
          <w:lang w:eastAsia="zh-CN"/>
        </w:rPr>
        <w:fldChar w:fldCharType="begin"/>
      </w:r>
      <w:r w:rsidR="007D64BD" w:rsidRPr="00A73226">
        <w:rPr>
          <w:i w:val="0"/>
          <w:lang w:eastAsia="zh-CN"/>
        </w:rPr>
        <w:instrText xml:space="preserve"> ADDIN EN.CITE &lt;EndNote&gt;&lt;Cite&gt;&lt;Author&gt;Johnston&lt;/Author&gt;&lt;Year&gt;1995&lt;/Year&gt;&lt;RecNum&gt;51&lt;/RecNum&gt;&lt;DisplayText&gt;(Johnston, 1995)&lt;/DisplayText&gt;&lt;record&gt;&lt;rec-number&gt;51&lt;/rec-number&gt;&lt;foreign-keys&gt;&lt;key app="EN" db-id="e5a2p2xsraep0ge2wzp59zsvs0dd9x0expxr" timestamp="1427368221"&gt;51&lt;/key&gt;&lt;/foreign-keys&gt;&lt;ref-type name="Journal Article"&gt;17&lt;/ref-type&gt;&lt;contributors&gt;&lt;authors&gt;&lt;author&gt;Johnston, Robert &lt;/author&gt;&lt;/authors&gt;&lt;/contributors&gt;&lt;titles&gt;&lt;title&gt;The determinants of service quality: satisfiers and dissatisfiers&lt;/title&gt;&lt;secondary-title&gt;International Journal of Service Industry Management&lt;/secondary-title&gt;&lt;/titles&gt;&lt;periodical&gt;&lt;full-title&gt;International journal of service industry management&lt;/full-title&gt;&lt;/periodical&gt;&lt;pages&gt;53-71&lt;/pages&gt;&lt;volume&gt;6&lt;/volume&gt;&lt;number&gt;5&lt;/number&gt;&lt;keywords&gt;&lt;keyword&gt;Banking,Customer satisfaction,Kaizen,Performance measurement,Service quality,United Kingdom&lt;/keyword&gt;&lt;/keywords&gt;&lt;dates&gt;&lt;year&gt;1995&lt;/year&gt;&lt;/dates&gt;&lt;urls&gt;&lt;related-urls&gt;&lt;url&gt;http://www.emeraldinsight.com/doi/abs/10.1108/09564239510101536&lt;/url&gt;&lt;/related-urls&gt;&lt;/urls&gt;&lt;electronic-resource-num&gt;doi:10.1108/09564239510101536&lt;/electronic-resource-num&gt;&lt;/record&gt;&lt;/Cite&gt;&lt;/EndNote&gt;</w:instrText>
      </w:r>
      <w:r w:rsidRPr="00A73226">
        <w:rPr>
          <w:i w:val="0"/>
          <w:lang w:eastAsia="zh-CN"/>
        </w:rPr>
        <w:fldChar w:fldCharType="separate"/>
      </w:r>
      <w:r w:rsidR="00213C8F" w:rsidRPr="00A73226">
        <w:rPr>
          <w:i w:val="0"/>
          <w:noProof/>
          <w:lang w:eastAsia="zh-CN"/>
        </w:rPr>
        <w:t>(</w:t>
      </w:r>
      <w:hyperlink w:anchor="_ENREF_81" w:tooltip="Johnston, 1995 #51" w:history="1">
        <w:r w:rsidR="004A3B50" w:rsidRPr="00A73226">
          <w:rPr>
            <w:i w:val="0"/>
            <w:noProof/>
            <w:lang w:eastAsia="zh-CN"/>
          </w:rPr>
          <w:t>Johnston, 1995</w:t>
        </w:r>
      </w:hyperlink>
      <w:r w:rsidR="00213C8F" w:rsidRPr="00A73226">
        <w:rPr>
          <w:i w:val="0"/>
          <w:noProof/>
          <w:lang w:eastAsia="zh-CN"/>
        </w:rPr>
        <w:t>)</w:t>
      </w:r>
      <w:r w:rsidRPr="00A73226">
        <w:rPr>
          <w:i w:val="0"/>
          <w:lang w:eastAsia="zh-CN"/>
        </w:rPr>
        <w:fldChar w:fldCharType="end"/>
      </w:r>
      <w:r w:rsidRPr="00A73226">
        <w:rPr>
          <w:i w:val="0"/>
          <w:lang w:eastAsia="zh-CN"/>
        </w:rPr>
        <w:t xml:space="preserve">. The validity of these two cornerstones of fairness perceptions have recently been substituted by constructs </w:t>
      </w:r>
      <w:r w:rsidR="00751D8B" w:rsidRPr="00A73226">
        <w:rPr>
          <w:i w:val="0"/>
          <w:lang w:eastAsia="zh-CN"/>
        </w:rPr>
        <w:t xml:space="preserve">better </w:t>
      </w:r>
      <w:r w:rsidRPr="00A73226">
        <w:rPr>
          <w:i w:val="0"/>
          <w:lang w:eastAsia="zh-CN"/>
        </w:rPr>
        <w:t>capable of describing the key drivers of perceptions</w:t>
      </w:r>
      <w:r w:rsidR="00947658" w:rsidRPr="00A73226">
        <w:rPr>
          <w:i w:val="0"/>
          <w:lang w:eastAsia="zh-CN"/>
        </w:rPr>
        <w:t xml:space="preserve"> </w:t>
      </w:r>
      <w:r w:rsidRPr="00A73226">
        <w:rPr>
          <w:i w:val="0"/>
          <w:lang w:eastAsia="zh-CN"/>
        </w:rPr>
        <w:t xml:space="preserve">: customer experience </w:t>
      </w:r>
      <w:r w:rsidR="00530232" w:rsidRPr="00A73226">
        <w:rPr>
          <w:i w:val="0"/>
          <w:lang w:eastAsia="zh-CN"/>
        </w:rPr>
        <w:t>–</w:t>
      </w:r>
      <w:r w:rsidR="00CD5116" w:rsidRPr="00A73226">
        <w:rPr>
          <w:i w:val="0"/>
          <w:lang w:eastAsia="zh-CN"/>
        </w:rPr>
        <w:t xml:space="preserve"> </w:t>
      </w:r>
      <w:r w:rsidRPr="00A73226">
        <w:rPr>
          <w:i w:val="0"/>
          <w:lang w:eastAsia="zh-CN"/>
        </w:rPr>
        <w:t>promoted as the next evolutionary step</w:t>
      </w:r>
      <w:r w:rsidR="0079605E" w:rsidRPr="00A73226">
        <w:rPr>
          <w:i w:val="0"/>
          <w:lang w:eastAsia="zh-CN"/>
        </w:rPr>
        <w:t xml:space="preserve"> after</w:t>
      </w:r>
      <w:r w:rsidRPr="00A73226">
        <w:rPr>
          <w:i w:val="0"/>
          <w:lang w:eastAsia="zh-CN"/>
        </w:rPr>
        <w:t xml:space="preserve"> service quality </w:t>
      </w:r>
      <w:r w:rsidRPr="00A73226">
        <w:rPr>
          <w:i w:val="0"/>
          <w:lang w:eastAsia="zh-CN"/>
        </w:rPr>
        <w:fldChar w:fldCharType="begin"/>
      </w:r>
      <w:r w:rsidR="00720ED8" w:rsidRPr="00A73226">
        <w:rPr>
          <w:i w:val="0"/>
          <w:lang w:eastAsia="zh-CN"/>
        </w:rPr>
        <w:instrText xml:space="preserve"> ADDIN EN.CITE &lt;EndNote&gt;&lt;Cite&gt;&lt;Author&gt;Klaus&lt;/Author&gt;&lt;Year&gt;2012&lt;/Year&gt;&lt;RecNum&gt;52&lt;/RecNum&gt;&lt;Prefix&gt;e.g.`, &lt;/Prefix&gt;&lt;DisplayText&gt;(e.g., Klaus and Maklan, 2012)&lt;/DisplayText&gt;&lt;record&gt;&lt;rec-number&gt;52&lt;/rec-number&gt;&lt;foreign-keys&gt;&lt;key app="EN" db-id="e5a2p2xsraep0ge2wzp59zsvs0dd9x0expxr" timestamp="1427368248"&gt;52&lt;/key&gt;&lt;/foreign-keys&gt;&lt;ref-type name="Journal Article"&gt;17&lt;/ref-type&gt;&lt;contributors&gt;&lt;authors&gt;&lt;author&gt;Klaus, Philipp&lt;/author&gt;&lt;author&gt;Maklan, Stan &lt;/author&gt;&lt;/authors&gt;&lt;/contributors&gt;&lt;titles&gt;&lt;title&gt;EXQ: a multiple‐item scale for assessing service experience&lt;/title&gt;&lt;secondary-title&gt;Journal of Service Management&lt;/secondary-title&gt;&lt;/titles&gt;&lt;periodical&gt;&lt;full-title&gt;Journal of Service Management&lt;/full-title&gt;&lt;/periodical&gt;&lt;pages&gt;5-33&lt;/pages&gt;&lt;volume&gt;23&lt;/volume&gt;&lt;number&gt;1&lt;/number&gt;&lt;keywords&gt;&lt;keyword&gt;Consumer behaviour,Customer services quality,Pre‐purchase satisfaction,Customer satisfaction,Customer loyalty,Customer experience,Customer experience quality,Service experience,Scale development,Repurchasing behaviour&lt;/keyword&gt;&lt;/keywords&gt;&lt;dates&gt;&lt;year&gt;2012&lt;/year&gt;&lt;/dates&gt;&lt;urls&gt;&lt;related-urls&gt;&lt;url&gt;http://www.emeraldinsight.com/doi/abs/10.1108/09564231211208952&lt;/url&gt;&lt;/related-urls&gt;&lt;/urls&gt;&lt;electronic-resource-num&gt;doi:10.1108/09564231211208952&lt;/electronic-resource-num&gt;&lt;/record&gt;&lt;/Cite&gt;&lt;/EndNote&gt;</w:instrText>
      </w:r>
      <w:r w:rsidRPr="00A73226">
        <w:rPr>
          <w:i w:val="0"/>
          <w:lang w:eastAsia="zh-CN"/>
        </w:rPr>
        <w:fldChar w:fldCharType="separate"/>
      </w:r>
      <w:r w:rsidR="009A29DC" w:rsidRPr="00A73226">
        <w:rPr>
          <w:i w:val="0"/>
          <w:noProof/>
          <w:lang w:eastAsia="zh-CN"/>
        </w:rPr>
        <w:t>(</w:t>
      </w:r>
      <w:hyperlink w:anchor="_ENREF_86" w:tooltip="Klaus, 2012 #52" w:history="1">
        <w:r w:rsidR="004A3B50" w:rsidRPr="00A73226">
          <w:rPr>
            <w:i w:val="0"/>
            <w:noProof/>
            <w:lang w:eastAsia="zh-CN"/>
          </w:rPr>
          <w:t>e.g., Klaus and Maklan, 2012</w:t>
        </w:r>
      </w:hyperlink>
      <w:r w:rsidR="009A29DC" w:rsidRPr="00A73226">
        <w:rPr>
          <w:i w:val="0"/>
          <w:noProof/>
          <w:lang w:eastAsia="zh-CN"/>
        </w:rPr>
        <w:t>)</w:t>
      </w:r>
      <w:r w:rsidRPr="00A73226">
        <w:rPr>
          <w:i w:val="0"/>
          <w:lang w:eastAsia="zh-CN"/>
        </w:rPr>
        <w:fldChar w:fldCharType="end"/>
      </w:r>
      <w:r w:rsidRPr="00A73226">
        <w:rPr>
          <w:i w:val="0"/>
          <w:lang w:eastAsia="zh-CN"/>
        </w:rPr>
        <w:t xml:space="preserve"> and value-in-use perceptions </w:t>
      </w:r>
      <w:r w:rsidR="00530232" w:rsidRPr="00A73226">
        <w:rPr>
          <w:i w:val="0"/>
          <w:lang w:eastAsia="zh-CN"/>
        </w:rPr>
        <w:t xml:space="preserve">– </w:t>
      </w:r>
      <w:r w:rsidR="0085132B" w:rsidRPr="00A73226">
        <w:rPr>
          <w:i w:val="0"/>
          <w:lang w:eastAsia="zh-CN"/>
        </w:rPr>
        <w:t xml:space="preserve">which </w:t>
      </w:r>
      <w:r w:rsidR="00062E5A" w:rsidRPr="00A73226">
        <w:rPr>
          <w:i w:val="0"/>
          <w:lang w:eastAsia="zh-CN"/>
        </w:rPr>
        <w:t xml:space="preserve">describes </w:t>
      </w:r>
      <w:r w:rsidRPr="00A73226">
        <w:rPr>
          <w:i w:val="0"/>
          <w:lang w:eastAsia="zh-CN"/>
        </w:rPr>
        <w:t xml:space="preserve">price perceptions in a more sophisticated way </w:t>
      </w:r>
      <w:r w:rsidRPr="00A73226">
        <w:rPr>
          <w:i w:val="0"/>
          <w:lang w:eastAsia="zh-CN"/>
        </w:rPr>
        <w:fldChar w:fldCharType="begin"/>
      </w:r>
      <w:r w:rsidR="007D64BD" w:rsidRPr="00A73226">
        <w:rPr>
          <w:i w:val="0"/>
          <w:lang w:eastAsia="zh-CN"/>
        </w:rPr>
        <w:instrText xml:space="preserve"> ADDIN EN.CITE &lt;EndNote&gt;&lt;Cite&gt;&lt;Author&gt;Vargo&lt;/Author&gt;&lt;Year&gt;2008&lt;/Year&gt;&lt;RecNum&gt;63&lt;/RecNum&gt;&lt;Prefix&gt;e.g.`, &lt;/Prefix&gt;&lt;DisplayText&gt;(e.g., Vargo and Lusch, 2008)&lt;/DisplayText&gt;&lt;record&gt;&lt;rec-number&gt;63&lt;/rec-number&gt;&lt;foreign-keys&gt;&lt;key app="EN" db-id="e5a2p2xsraep0ge2wzp59zsvs0dd9x0expxr" timestamp="1427368914"&gt;63&lt;/key&gt;&lt;/foreign-keys&gt;&lt;ref-type name="Journal Article"&gt;17&lt;/ref-type&gt;&lt;contributors&gt;&lt;authors&gt;&lt;author&gt;Vargo, Stephen L.&lt;/author&gt;&lt;author&gt;Lusch, Robert F.&lt;/author&gt;&lt;/authors&gt;&lt;/contributors&gt;&lt;titles&gt;&lt;title&gt;Service-dominant logic: continuing the evolution&lt;/title&gt;&lt;secondary-title&gt;Journal of the Academy of Marketing Science&lt;/secondary-title&gt;&lt;alt-title&gt;J. of the Acad. Mark. Sci.&lt;/alt-title&gt;&lt;/titles&gt;&lt;periodical&gt;&lt;full-title&gt;Journal of the Academy of Marketing Science&lt;/full-title&gt;&lt;/periodical&gt;&lt;pages&gt;1-10&lt;/pages&gt;&lt;volume&gt;36&lt;/volume&gt;&lt;number&gt;1&lt;/number&gt;&lt;keywords&gt;&lt;keyword&gt;Service-dominant logic&lt;/keyword&gt;&lt;keyword&gt;New-dominant logic&lt;/keyword&gt;&lt;keyword&gt;Service&lt;/keyword&gt;&lt;/keywords&gt;&lt;dates&gt;&lt;year&gt;2008&lt;/year&gt;&lt;pub-dates&gt;&lt;date&gt;2008/03/01&lt;/date&gt;&lt;/pub-dates&gt;&lt;/dates&gt;&lt;publisher&gt;Springer US&lt;/publisher&gt;&lt;isbn&gt;0092-0703&lt;/isbn&gt;&lt;urls&gt;&lt;related-urls&gt;&lt;url&gt;http://dx.doi.org/10.1007/s11747-007-0069-6&lt;/url&gt;&lt;/related-urls&gt;&lt;/urls&gt;&lt;electronic-resource-num&gt;10.1007/s11747-007-0069-6&lt;/electronic-resource-num&gt;&lt;language&gt;English&lt;/language&gt;&lt;/record&gt;&lt;/Cite&gt;&lt;/EndNote&gt;</w:instrText>
      </w:r>
      <w:r w:rsidRPr="00A73226">
        <w:rPr>
          <w:i w:val="0"/>
          <w:lang w:eastAsia="zh-CN"/>
        </w:rPr>
        <w:fldChar w:fldCharType="separate"/>
      </w:r>
      <w:r w:rsidR="009A29DC" w:rsidRPr="00A73226">
        <w:rPr>
          <w:i w:val="0"/>
          <w:noProof/>
          <w:lang w:eastAsia="zh-CN"/>
        </w:rPr>
        <w:t>(</w:t>
      </w:r>
      <w:hyperlink w:anchor="_ENREF_164" w:tooltip="Vargo, 2008 #63" w:history="1">
        <w:r w:rsidR="004A3B50" w:rsidRPr="00A73226">
          <w:rPr>
            <w:i w:val="0"/>
            <w:noProof/>
            <w:lang w:eastAsia="zh-CN"/>
          </w:rPr>
          <w:t>e.g., Vargo and Lusch, 2008</w:t>
        </w:r>
      </w:hyperlink>
      <w:r w:rsidR="009A29DC" w:rsidRPr="00A73226">
        <w:rPr>
          <w:i w:val="0"/>
          <w:noProof/>
          <w:lang w:eastAsia="zh-CN"/>
        </w:rPr>
        <w:t>)</w:t>
      </w:r>
      <w:r w:rsidRPr="00A73226">
        <w:rPr>
          <w:i w:val="0"/>
          <w:lang w:eastAsia="zh-CN"/>
        </w:rPr>
        <w:fldChar w:fldCharType="end"/>
      </w:r>
      <w:r w:rsidRPr="00A73226">
        <w:rPr>
          <w:i w:val="0"/>
          <w:lang w:eastAsia="zh-CN"/>
        </w:rPr>
        <w:t xml:space="preserve">. Both constructs are closely intertwined and are crucial to our new conception of the </w:t>
      </w:r>
      <w:r w:rsidR="00A65C98" w:rsidRPr="00A73226">
        <w:rPr>
          <w:i w:val="0"/>
          <w:lang w:eastAsia="zh-CN"/>
        </w:rPr>
        <w:t xml:space="preserve">impact </w:t>
      </w:r>
      <w:r w:rsidRPr="00A73226">
        <w:rPr>
          <w:i w:val="0"/>
          <w:lang w:eastAsia="zh-CN"/>
        </w:rPr>
        <w:t>of fairness on service profitability.</w:t>
      </w:r>
      <w:r w:rsidRPr="004A3B50">
        <w:rPr>
          <w:lang w:eastAsia="zh-CN"/>
        </w:rPr>
        <w:t xml:space="preserve"> </w:t>
      </w:r>
    </w:p>
    <w:p w14:paraId="6257CBFB" w14:textId="4556E5D7" w:rsidR="00695A78" w:rsidRPr="004A3B50" w:rsidRDefault="00695A78" w:rsidP="00695A78">
      <w:r w:rsidRPr="004A3B50">
        <w:t xml:space="preserve">Customer value is </w:t>
      </w:r>
      <w:r w:rsidR="00922FF2" w:rsidRPr="004A3B50">
        <w:t>a</w:t>
      </w:r>
      <w:r w:rsidRPr="004A3B50">
        <w:t xml:space="preserve"> key marketing concept, driving consumer behavior </w:t>
      </w:r>
      <w:r w:rsidR="004D1126" w:rsidRPr="004A3B50">
        <w:t>at</w:t>
      </w:r>
      <w:r w:rsidRPr="004A3B50">
        <w:t xml:space="preserve"> subconscious and conscious level</w:t>
      </w:r>
      <w:r w:rsidR="004D1126" w:rsidRPr="004A3B50">
        <w:t>s</w:t>
      </w:r>
      <w:r w:rsidRPr="004A3B50">
        <w:t xml:space="preserve"> </w:t>
      </w:r>
      <w:r w:rsidRPr="004A3B50">
        <w:fldChar w:fldCharType="begin"/>
      </w:r>
      <w:r w:rsidR="009A29DC" w:rsidRPr="004A3B50">
        <w:instrText xml:space="preserve"> ADDIN EN.CITE &lt;EndNote&gt;&lt;Cite&gt;&lt;Author&gt;Chandler&lt;/Author&gt;&lt;Year&gt;2015&lt;/Year&gt;&lt;RecNum&gt;1735&lt;/RecNum&gt;&lt;DisplayText&gt;(Chandler and Lusch, 2015)&lt;/DisplayText&gt;&lt;record&gt;&lt;rec-number&gt;1735&lt;/rec-number&gt;&lt;foreign-keys&gt;&lt;key app="EN" db-id="9259dpeay9rvz0ex2pqv2vdxzfvs5v2w5xrt" timestamp="1409065258"&gt;1735&lt;/key&gt;&lt;/foreign-keys&gt;&lt;ref-type name="Journal Article"&gt;17&lt;/ref-type&gt;&lt;contributors&gt;&lt;authors&gt;&lt;author&gt;Chandler, J.D.&lt;/author&gt;&lt;author&gt;Lusch, R.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abbr-1&gt;J Serv Res-Us&lt;/abbr-1&gt;&lt;/periodical&gt;&lt;pages&gt;6-22&lt;/pages&gt;&lt;volume&gt;18&lt;/volume&gt;&lt;number&gt;1&lt;/number&gt;&lt;dates&gt;&lt;year&gt;2015&lt;/year&gt;&lt;/dates&gt;&lt;urls&gt;&lt;/urls&gt;&lt;/record&gt;&lt;/Cite&gt;&lt;/EndNote&gt;</w:instrText>
      </w:r>
      <w:r w:rsidRPr="004A3B50">
        <w:fldChar w:fldCharType="separate"/>
      </w:r>
      <w:r w:rsidR="009A29DC" w:rsidRPr="004A3B50">
        <w:rPr>
          <w:noProof/>
        </w:rPr>
        <w:t>(</w:t>
      </w:r>
      <w:hyperlink w:anchor="_ENREF_34" w:tooltip="Chandler, 2015 #1735" w:history="1">
        <w:r w:rsidR="004A3B50" w:rsidRPr="004A3B50">
          <w:rPr>
            <w:noProof/>
          </w:rPr>
          <w:t>Chandler and Lusch, 2015</w:t>
        </w:r>
      </w:hyperlink>
      <w:r w:rsidR="009A29DC" w:rsidRPr="004A3B50">
        <w:rPr>
          <w:noProof/>
        </w:rPr>
        <w:t>)</w:t>
      </w:r>
      <w:r w:rsidRPr="004A3B50">
        <w:fldChar w:fldCharType="end"/>
      </w:r>
      <w:r w:rsidRPr="004A3B50">
        <w:t xml:space="preserve">. Traditionally, customer value is conceptualized as a tradeoff between price and quality </w:t>
      </w:r>
      <w:r w:rsidRPr="004A3B50">
        <w:fldChar w:fldCharType="begin">
          <w:fldData xml:space="preserve">PEVuZE5vdGU+PENpdGU+PEF1dGhvcj5BbGRlcnNvbjwvQXV0aG9yPjxZZWFyPjE5NTc8L1llYXI+
PFJlY051bT4xOTA3PC9SZWNOdW0+PFByZWZpeD5lLmcuYCwgPC9QcmVmaXg+PERpc3BsYXlUZXh0
PihlLmcuLCBBbGRlcnNvbiwgMTk1NzsgTGVyb2ktV2VyZWxkcyBldCBhbC4sIDIwMTQ7IFplaXRo
YW1sLCAxOTg4KTwvRGlzcGxheVRleHQ+PHJlY29yZD48cmVjLW51bWJlcj4xOTA3PC9yZWMtbnVt
YmVyPjxmb3JlaWduLWtleXM+PGtleSBhcHA9IkVOIiBkYi1pZD0iOTI1OWRwZWF5OXJ2ejBleDJw
cXYydmR4emZ2czV2Mnc1eHJ0IiB0aW1lc3RhbXA9IjE0MTA4ODI0MzQiPjE5MDc8L2tleT48L2Zv
cmVpZ24ta2V5cz48cmVmLXR5cGUgbmFtZT0iQm9vayI+NjwvcmVmLXR5cGU+PGNvbnRyaWJ1dG9y
cz48YXV0aG9ycz48YXV0aG9yPkFsZGVyc29uLCBXLjwvYXV0aG9yPjwvYXV0aG9ycz48L2NvbnRy
aWJ1dG9ycz48dGl0bGVzPjx0aXRsZT5NYXJrZXRpbmcgQmVoYXZpb3IgYW5kIEV4ZWN1dGl2ZSBB
Y3Rpb248L3RpdGxlPjwvdGl0bGVzPjxkYXRlcz48eWVhcj4xOTU3PC95ZWFyPjwvZGF0ZXM+PHB1
Yi1sb2NhdGlvbj5Ib21ld29vZCwgSUw8L3B1Yi1sb2NhdGlvbj48cHVibGlzaGVyPklyd2luPC9w
dWJsaXNoZXI+PHVybHM+PC91cmxzPjwvcmVjb3JkPjwvQ2l0ZT48Q2l0ZT48QXV0aG9yPkxlcm9p
LVdlcmVsZHM8L0F1dGhvcj48WWVhcj4yMDE0PC9ZZWFyPjxSZWNOdW0+MjA4NTwvUmVjTnVtPjxy
ZWNvcmQ+PHJlYy1udW1iZXI+MjA4NTwvcmVjLW51bWJlcj48Zm9yZWlnbi1rZXlzPjxrZXkgYXBw
PSJFTiIgZGItaWQ9IjkyNTlkcGVheTlydnowZXgycHF2MnZkeHpmdnM1djJ3NXhydCIgdGltZXN0
YW1wPSIxNDE3NDY2MjQzIj4yMDg1PC9rZXk+PC9mb3JlaWduLWtleXM+PHJlZi10eXBlIG5hbWU9
IkpvdXJuYWwgQXJ0aWNsZSI+MTc8L3JlZi10eXBlPjxjb250cmlidXRvcnM+PGF1dGhvcnM+PGF1
dGhvcj5MZXJvaS1XZXJlbGRzLCBTLjwvYXV0aG9yPjxhdXRob3I+U3RyZXVrZW5zLCBTLjwvYXV0
aG9yPjxhdXRob3I+QnJhZHksIE0uIEsuPC9hdXRob3I+PGF1dGhvcj5Td2lubmVuLCBHLjwvYXV0
aG9yPjwvYXV0aG9ycz48L2NvbnRyaWJ1dG9ycz48YXV0aC1hZGRyZXNzPkxlcm9pLVdlcmVsZHMs
IFMmI3hEO0hhc3NlbHQgVW5pdiwgRGVwdCBNa3QgJmFtcDsgU3RyYXRlZ3ksIEFnb3JhbGFhbiBE
LCBCLTM1OTAgRGllcGVuYmVlaywgQmVsZ2l1bSYjeEQ7SGFzc2VsdCBVbml2LCBEZXB0IE1rdCAm
YW1wOyBTdHJhdGVneSwgQi0zNTkwIERpZXBlbmJlZWssIEJlbGdpdW0mI3hEO0Zsb3JpZGEgU3Rh
dGUgVW5pdiwgQ29sbCBCdXNpbmVzcywgRGVwdCBNa3QsIFRhbGxhaGFzc2VlLCBGTCAzMjMwNiBV
U0E8L2F1dGgtYWRkcmVzcz48dGl0bGVzPjx0aXRsZT5Bc3Nlc3NpbmcgdGhlIHZhbHVlIG9mIGNv
bW1vbmx5IHVzZWQgbWV0aG9kcyBmb3IgbWVhc3VyaW5nIGN1c3RvbWVyIHZhbHVlOiBhIG11bHRp
LXNldHRpbmcgZW1waXJpY2FsIHN0dWR5PC90aXRsZT48c2Vjb25kYXJ5LXRpdGxlPkpvdXJuYWwg
b2YgdGhlIEFjYWRlbXkgb2YgTWFya2V0aW5nIFNjaWVuY2U8L3NlY29uZGFyeS10aXRsZT48YWx0
LXRpdGxlPkogQWNhZCBNYXJrZXQgU2NpPC9hbHQtdGl0bGU+PC90aXRsZXM+PHBlcmlvZGljYWw+
PGZ1bGwtdGl0bGU+Sm91cm5hbCBvZiB0aGUgQWNhZGVteSBvZiBNYXJrZXRpbmcgU2NpZW5jZTwv
ZnVsbC10aXRsZT48YWJici0xPkogQWNhZCBNYXJrZXQgU2NpPC9hYmJyLTE+PC9wZXJpb2RpY2Fs
PjxhbHQtcGVyaW9kaWNhbD48ZnVsbC10aXRsZT5Kb3VybmFsIG9mIHRoZSBBY2FkZW15IG9mIE1h
cmtldGluZyBTY2llbmNlPC9mdWxsLXRpdGxlPjxhYmJyLTE+SiBBY2FkIE1hcmtldCBTY2k8L2Fi
YnItMT48L2FsdC1wZXJpb2RpY2FsPjxwYWdlcz40MzAtNDUxPC9wYWdlcz48dm9sdW1lPjQyPC92
b2x1bWU+PG51bWJlcj40PC9udW1iZXI+PGtleXdvcmRzPjxrZXl3b3JkPmN1c3RvbWVyIHZhbHVl
PC9rZXl3b3JkPjxrZXl3b3JkPnBlcmNlaXZlZCB2YWx1ZTwva2V5d29yZD48a2V5d29yZD5tZWFz
dXJlbWVudCBtZXRob2RzPC9rZXl3b3JkPjxrZXl3b3JkPmNvbXBhcmlzb248L2tleXdvcmQ+PGtl
eXdvcmQ+d29yZC1vZi1tb3V0aDwva2V5d29yZD48a2V5d29yZD5wZXJjZWl2ZWQgdmFsdWU8L2tl
eXdvcmQ+PGtleXdvcmQ+dmFsdWUgY3JlYXRpb248L2tleXdvcmQ+PGtleXdvcmQ+c2hhcmVob2xk
ZXIgdmFsdWU8L2tleXdvcmQ+PGtleXdvcmQ+c2NhbGUgZGV2ZWxvcG1lbnQ8L2tleXdvcmQ+PGtl
eXdvcmQ+c2VydmljZSBxdWFsaXR5PC9rZXl3b3JkPjxrZXl3b3JkPnNhdGlzZmFjdGlvbjwva2V5
d29yZD48a2V5d29yZD5tb2RlbDwva2V5d29yZD48a2V5d29yZD5wcm9kdWN0PC9rZXl3b3JkPjxr
ZXl3b3JkPmNvbnRleHQ8L2tleXdvcmQ+PC9rZXl3b3Jkcz48ZGF0ZXM+PHllYXI+MjAxNDwveWVh
cj48cHViLWRhdGVzPjxkYXRlPkp1bDwvZGF0ZT48L3B1Yi1kYXRlcz48L2RhdGVzPjxpc2JuPjAw
OTItMDcwMzwvaXNibj48YWNjZXNzaW9uLW51bT5XT1M6MDAwMzQwNTYzMzAwMDA2PC9hY2Nlc3Np
b24tbnVtPjx1cmxzPjxyZWxhdGVkLXVybHM+PHVybD4mbHQ7R28gdG8gSVNJJmd0OzovL1dPUzow
MDAzNDA1NjMzMDAwMDY8L3VybD48L3JlbGF0ZWQtdXJscz48L3VybHM+PGxhbmd1YWdlPkVuZ2xp
c2g8L2xhbmd1YWdlPjwvcmVjb3JkPjwvQ2l0ZT48Q2l0ZT48QXV0aG9yPlplaXRoYW1sPC9BdXRo
b3I+PFllYXI+MTk4ODwvWWVhcj48UmVjTnVtPjIxMDE8L1JlY051bT48cmVjb3JkPjxyZWMtbnVt
YmVyPjIxMDE8L3JlYy1udW1iZXI+PGZvcmVpZ24ta2V5cz48a2V5IGFwcD0iRU4iIGRiLWlkPSI5
MjU5ZHBlYXk5cnZ6MGV4MnBxdjJ2ZHh6ZnZzNXYydzV4cnQiIHRpbWVzdGFtcD0iMTQxODkyMjE2
OCI+MjEwMTwva2V5PjwvZm9yZWlnbi1rZXlzPjxyZWYtdHlwZSBuYW1lPSJKb3VybmFsIEFydGlj
bGUiPjE3PC9yZWYtdHlwZT48Y29udHJpYnV0b3JzPjxhdXRob3JzPjxhdXRob3I+WmVpdGhhbWws
IFYuIEEuPC9hdXRob3I+PC9hdXRob3JzPjwvY29udHJpYnV0b3JzPjxhdXRoLWFkZHJlc3M+WmVp
dGhhbWwsIFZhJiN4RDtEdWtlIFVuaXYsRnVxdWEgU2NoIEJ1c2luZXNzLER1cmhhbSxOYyAyNzcw
NiwgVVNBPC9hdXRoLWFkZHJlc3M+PHRpdGxlcz48dGl0bGU+Q29uc3VtZXIgUGVyY2VwdGlvbnMg
b2YgUHJpY2UsIFF1YWxpdHksIGFuZCBWYWx1ZSAtIGEgTWVhbnMtRW5kIE1vZGVsIGFuZCBTeW50
aGVzaXMgb2YgRXZpZGVuY2U8L3RpdGxlPjxzZWNvbmRhcnktdGl0bGU+Sm91cm5hbCBvZiBNYXJr
ZXRpbmc8L3NlY29uZGFyeS10aXRsZT48YWx0LXRpdGxlPkogTWFya2V0aW5nPC9hbHQtdGl0bGU+
PC90aXRsZXM+PHBlcmlvZGljYWw+PGZ1bGwtdGl0bGU+Sm91cm5hbCBvZiBNYXJrZXRpbmc8L2Z1
bGwtdGl0bGU+PGFiYnItMT5KIE1hcmtldGluZzwvYWJici0xPjwvcGVyaW9kaWNhbD48YWx0LXBl
cmlvZGljYWw+PGZ1bGwtdGl0bGU+Sm91cm5hbCBvZiBNYXJrZXRpbmc8L2Z1bGwtdGl0bGU+PGFi
YnItMT5KIE1hcmtldGluZzwvYWJici0xPjwvYWx0LXBlcmlvZGljYWw+PHBhZ2VzPjItMjI8L3Bh
Z2VzPjx2b2x1bWU+NTI8L3ZvbHVtZT48bnVtYmVyPjM8L251bWJlcj48ZGF0ZXM+PHllYXI+MTk4
ODwveWVhcj48cHViLWRhdGVzPjxkYXRlPkp1bDwvZGF0ZT48L3B1Yi1kYXRlcz48L2RhdGVzPjxp
c2JuPjAwMjItMjQyOTwvaXNibj48YWNjZXNzaW9uLW51bT5XT1M6QTE5ODhQMzY2NTAwMDAxPC9h
Y2Nlc3Npb24tbnVtPjx1cmxzPjxyZWxhdGVkLXVybHM+PHVybD4mbHQ7R28gdG8gSVNJJmd0Ozov
L1dPUzpBMTk4OFAzNjY1MDAwMDE8L3VybD48L3JlbGF0ZWQtdXJscz48L3VybHM+PGxhbmd1YWdl
PkVuZ2xpc2g8L2xhbmd1YWdlPjwvcmVjb3JkPjwvQ2l0ZT48L0VuZE5vdGU+AG==
</w:fldData>
        </w:fldChar>
      </w:r>
      <w:r w:rsidR="009A29DC" w:rsidRPr="004A3B50">
        <w:instrText xml:space="preserve"> ADDIN EN.CITE </w:instrText>
      </w:r>
      <w:r w:rsidR="009A29DC" w:rsidRPr="004A3B50">
        <w:fldChar w:fldCharType="begin">
          <w:fldData xml:space="preserve">PEVuZE5vdGU+PENpdGU+PEF1dGhvcj5BbGRlcnNvbjwvQXV0aG9yPjxZZWFyPjE5NTc8L1llYXI+
PFJlY051bT4xOTA3PC9SZWNOdW0+PFByZWZpeD5lLmcuYCwgPC9QcmVmaXg+PERpc3BsYXlUZXh0
PihlLmcuLCBBbGRlcnNvbiwgMTk1NzsgTGVyb2ktV2VyZWxkcyBldCBhbC4sIDIwMTQ7IFplaXRo
YW1sLCAxOTg4KTwvRGlzcGxheVRleHQ+PHJlY29yZD48cmVjLW51bWJlcj4xOTA3PC9yZWMtbnVt
YmVyPjxmb3JlaWduLWtleXM+PGtleSBhcHA9IkVOIiBkYi1pZD0iOTI1OWRwZWF5OXJ2ejBleDJw
cXYydmR4emZ2czV2Mnc1eHJ0IiB0aW1lc3RhbXA9IjE0MTA4ODI0MzQiPjE5MDc8L2tleT48L2Zv
cmVpZ24ta2V5cz48cmVmLXR5cGUgbmFtZT0iQm9vayI+NjwvcmVmLXR5cGU+PGNvbnRyaWJ1dG9y
cz48YXV0aG9ycz48YXV0aG9yPkFsZGVyc29uLCBXLjwvYXV0aG9yPjwvYXV0aG9ycz48L2NvbnRy
aWJ1dG9ycz48dGl0bGVzPjx0aXRsZT5NYXJrZXRpbmcgQmVoYXZpb3IgYW5kIEV4ZWN1dGl2ZSBB
Y3Rpb248L3RpdGxlPjwvdGl0bGVzPjxkYXRlcz48eWVhcj4xOTU3PC95ZWFyPjwvZGF0ZXM+PHB1
Yi1sb2NhdGlvbj5Ib21ld29vZCwgSUw8L3B1Yi1sb2NhdGlvbj48cHVibGlzaGVyPklyd2luPC9w
dWJsaXNoZXI+PHVybHM+PC91cmxzPjwvcmVjb3JkPjwvQ2l0ZT48Q2l0ZT48QXV0aG9yPkxlcm9p
LVdlcmVsZHM8L0F1dGhvcj48WWVhcj4yMDE0PC9ZZWFyPjxSZWNOdW0+MjA4NTwvUmVjTnVtPjxy
ZWNvcmQ+PHJlYy1udW1iZXI+MjA4NTwvcmVjLW51bWJlcj48Zm9yZWlnbi1rZXlzPjxrZXkgYXBw
PSJFTiIgZGItaWQ9IjkyNTlkcGVheTlydnowZXgycHF2MnZkeHpmdnM1djJ3NXhydCIgdGltZXN0
YW1wPSIxNDE3NDY2MjQzIj4yMDg1PC9rZXk+PC9mb3JlaWduLWtleXM+PHJlZi10eXBlIG5hbWU9
IkpvdXJuYWwgQXJ0aWNsZSI+MTc8L3JlZi10eXBlPjxjb250cmlidXRvcnM+PGF1dGhvcnM+PGF1
dGhvcj5MZXJvaS1XZXJlbGRzLCBTLjwvYXV0aG9yPjxhdXRob3I+U3RyZXVrZW5zLCBTLjwvYXV0
aG9yPjxhdXRob3I+QnJhZHksIE0uIEsuPC9hdXRob3I+PGF1dGhvcj5Td2lubmVuLCBHLjwvYXV0
aG9yPjwvYXV0aG9ycz48L2NvbnRyaWJ1dG9ycz48YXV0aC1hZGRyZXNzPkxlcm9pLVdlcmVsZHMs
IFMmI3hEO0hhc3NlbHQgVW5pdiwgRGVwdCBNa3QgJmFtcDsgU3RyYXRlZ3ksIEFnb3JhbGFhbiBE
LCBCLTM1OTAgRGllcGVuYmVlaywgQmVsZ2l1bSYjeEQ7SGFzc2VsdCBVbml2LCBEZXB0IE1rdCAm
YW1wOyBTdHJhdGVneSwgQi0zNTkwIERpZXBlbmJlZWssIEJlbGdpdW0mI3hEO0Zsb3JpZGEgU3Rh
dGUgVW5pdiwgQ29sbCBCdXNpbmVzcywgRGVwdCBNa3QsIFRhbGxhaGFzc2VlLCBGTCAzMjMwNiBV
U0E8L2F1dGgtYWRkcmVzcz48dGl0bGVzPjx0aXRsZT5Bc3Nlc3NpbmcgdGhlIHZhbHVlIG9mIGNv
bW1vbmx5IHVzZWQgbWV0aG9kcyBmb3IgbWVhc3VyaW5nIGN1c3RvbWVyIHZhbHVlOiBhIG11bHRp
LXNldHRpbmcgZW1waXJpY2FsIHN0dWR5PC90aXRsZT48c2Vjb25kYXJ5LXRpdGxlPkpvdXJuYWwg
b2YgdGhlIEFjYWRlbXkgb2YgTWFya2V0aW5nIFNjaWVuY2U8L3NlY29uZGFyeS10aXRsZT48YWx0
LXRpdGxlPkogQWNhZCBNYXJrZXQgU2NpPC9hbHQtdGl0bGU+PC90aXRsZXM+PHBlcmlvZGljYWw+
PGZ1bGwtdGl0bGU+Sm91cm5hbCBvZiB0aGUgQWNhZGVteSBvZiBNYXJrZXRpbmcgU2NpZW5jZTwv
ZnVsbC10aXRsZT48YWJici0xPkogQWNhZCBNYXJrZXQgU2NpPC9hYmJyLTE+PC9wZXJpb2RpY2Fs
PjxhbHQtcGVyaW9kaWNhbD48ZnVsbC10aXRsZT5Kb3VybmFsIG9mIHRoZSBBY2FkZW15IG9mIE1h
cmtldGluZyBTY2llbmNlPC9mdWxsLXRpdGxlPjxhYmJyLTE+SiBBY2FkIE1hcmtldCBTY2k8L2Fi
YnItMT48L2FsdC1wZXJpb2RpY2FsPjxwYWdlcz40MzAtNDUxPC9wYWdlcz48dm9sdW1lPjQyPC92
b2x1bWU+PG51bWJlcj40PC9udW1iZXI+PGtleXdvcmRzPjxrZXl3b3JkPmN1c3RvbWVyIHZhbHVl
PC9rZXl3b3JkPjxrZXl3b3JkPnBlcmNlaXZlZCB2YWx1ZTwva2V5d29yZD48a2V5d29yZD5tZWFz
dXJlbWVudCBtZXRob2RzPC9rZXl3b3JkPjxrZXl3b3JkPmNvbXBhcmlzb248L2tleXdvcmQ+PGtl
eXdvcmQ+d29yZC1vZi1tb3V0aDwva2V5d29yZD48a2V5d29yZD5wZXJjZWl2ZWQgdmFsdWU8L2tl
eXdvcmQ+PGtleXdvcmQ+dmFsdWUgY3JlYXRpb248L2tleXdvcmQ+PGtleXdvcmQ+c2hhcmVob2xk
ZXIgdmFsdWU8L2tleXdvcmQ+PGtleXdvcmQ+c2NhbGUgZGV2ZWxvcG1lbnQ8L2tleXdvcmQ+PGtl
eXdvcmQ+c2VydmljZSBxdWFsaXR5PC9rZXl3b3JkPjxrZXl3b3JkPnNhdGlzZmFjdGlvbjwva2V5
d29yZD48a2V5d29yZD5tb2RlbDwva2V5d29yZD48a2V5d29yZD5wcm9kdWN0PC9rZXl3b3JkPjxr
ZXl3b3JkPmNvbnRleHQ8L2tleXdvcmQ+PC9rZXl3b3Jkcz48ZGF0ZXM+PHllYXI+MjAxNDwveWVh
cj48cHViLWRhdGVzPjxkYXRlPkp1bDwvZGF0ZT48L3B1Yi1kYXRlcz48L2RhdGVzPjxpc2JuPjAw
OTItMDcwMzwvaXNibj48YWNjZXNzaW9uLW51bT5XT1M6MDAwMzQwNTYzMzAwMDA2PC9hY2Nlc3Np
b24tbnVtPjx1cmxzPjxyZWxhdGVkLXVybHM+PHVybD4mbHQ7R28gdG8gSVNJJmd0OzovL1dPUzow
MDAzNDA1NjMzMDAwMDY8L3VybD48L3JlbGF0ZWQtdXJscz48L3VybHM+PGxhbmd1YWdlPkVuZ2xp
c2g8L2xhbmd1YWdlPjwvcmVjb3JkPjwvQ2l0ZT48Q2l0ZT48QXV0aG9yPlplaXRoYW1sPC9BdXRo
b3I+PFllYXI+MTk4ODwvWWVhcj48UmVjTnVtPjIxMDE8L1JlY051bT48cmVjb3JkPjxyZWMtbnVt
YmVyPjIxMDE8L3JlYy1udW1iZXI+PGZvcmVpZ24ta2V5cz48a2V5IGFwcD0iRU4iIGRiLWlkPSI5
MjU5ZHBlYXk5cnZ6MGV4MnBxdjJ2ZHh6ZnZzNXYydzV4cnQiIHRpbWVzdGFtcD0iMTQxODkyMjE2
OCI+MjEwMTwva2V5PjwvZm9yZWlnbi1rZXlzPjxyZWYtdHlwZSBuYW1lPSJKb3VybmFsIEFydGlj
bGUiPjE3PC9yZWYtdHlwZT48Y29udHJpYnV0b3JzPjxhdXRob3JzPjxhdXRob3I+WmVpdGhhbWws
IFYuIEEuPC9hdXRob3I+PC9hdXRob3JzPjwvY29udHJpYnV0b3JzPjxhdXRoLWFkZHJlc3M+WmVp
dGhhbWwsIFZhJiN4RDtEdWtlIFVuaXYsRnVxdWEgU2NoIEJ1c2luZXNzLER1cmhhbSxOYyAyNzcw
NiwgVVNBPC9hdXRoLWFkZHJlc3M+PHRpdGxlcz48dGl0bGU+Q29uc3VtZXIgUGVyY2VwdGlvbnMg
b2YgUHJpY2UsIFF1YWxpdHksIGFuZCBWYWx1ZSAtIGEgTWVhbnMtRW5kIE1vZGVsIGFuZCBTeW50
aGVzaXMgb2YgRXZpZGVuY2U8L3RpdGxlPjxzZWNvbmRhcnktdGl0bGU+Sm91cm5hbCBvZiBNYXJr
ZXRpbmc8L3NlY29uZGFyeS10aXRsZT48YWx0LXRpdGxlPkogTWFya2V0aW5nPC9hbHQtdGl0bGU+
PC90aXRsZXM+PHBlcmlvZGljYWw+PGZ1bGwtdGl0bGU+Sm91cm5hbCBvZiBNYXJrZXRpbmc8L2Z1
bGwtdGl0bGU+PGFiYnItMT5KIE1hcmtldGluZzwvYWJici0xPjwvcGVyaW9kaWNhbD48YWx0LXBl
cmlvZGljYWw+PGZ1bGwtdGl0bGU+Sm91cm5hbCBvZiBNYXJrZXRpbmc8L2Z1bGwtdGl0bGU+PGFi
YnItMT5KIE1hcmtldGluZzwvYWJici0xPjwvYWx0LXBlcmlvZGljYWw+PHBhZ2VzPjItMjI8L3Bh
Z2VzPjx2b2x1bWU+NTI8L3ZvbHVtZT48bnVtYmVyPjM8L251bWJlcj48ZGF0ZXM+PHllYXI+MTk4
ODwveWVhcj48cHViLWRhdGVzPjxkYXRlPkp1bDwvZGF0ZT48L3B1Yi1kYXRlcz48L2RhdGVzPjxp
c2JuPjAwMjItMjQyOTwvaXNibj48YWNjZXNzaW9uLW51bT5XT1M6QTE5ODhQMzY2NTAwMDAxPC9h
Y2Nlc3Npb24tbnVtPjx1cmxzPjxyZWxhdGVkLXVybHM+PHVybD4mbHQ7R28gdG8gSVNJJmd0Ozov
L1dPUzpBMTk4OFAzNjY1MDAwMDE8L3VybD48L3JlbGF0ZWQtdXJscz48L3VybHM+PGxhbmd1YWdl
PkVuZ2xpc2g8L2xhbmd1YWdlPjwvcmVjb3JkPjwvQ2l0ZT48L0VuZE5vdGU+AG==
</w:fldData>
        </w:fldChar>
      </w:r>
      <w:r w:rsidR="009A29DC" w:rsidRPr="004A3B50">
        <w:instrText xml:space="preserve"> ADDIN EN.CITE.DATA </w:instrText>
      </w:r>
      <w:r w:rsidR="009A29DC" w:rsidRPr="004A3B50">
        <w:fldChar w:fldCharType="end"/>
      </w:r>
      <w:r w:rsidRPr="004A3B50">
        <w:fldChar w:fldCharType="separate"/>
      </w:r>
      <w:r w:rsidR="009A29DC" w:rsidRPr="004A3B50">
        <w:rPr>
          <w:noProof/>
        </w:rPr>
        <w:t xml:space="preserve">(e.g., </w:t>
      </w:r>
      <w:hyperlink w:anchor="_ENREF_8" w:tooltip="Alderson, 1957 #1907" w:history="1">
        <w:r w:rsidR="004A3B50" w:rsidRPr="004A3B50">
          <w:rPr>
            <w:noProof/>
          </w:rPr>
          <w:t>Alderson, 1957</w:t>
        </w:r>
      </w:hyperlink>
      <w:r w:rsidR="009A29DC" w:rsidRPr="004A3B50">
        <w:rPr>
          <w:noProof/>
        </w:rPr>
        <w:t xml:space="preserve">; </w:t>
      </w:r>
      <w:hyperlink w:anchor="_ENREF_95" w:tooltip="Leroi-Werelds, 2014 #2085" w:history="1">
        <w:r w:rsidR="004A3B50" w:rsidRPr="004A3B50">
          <w:rPr>
            <w:noProof/>
          </w:rPr>
          <w:t>Leroi-Werelds et al., 2014</w:t>
        </w:r>
      </w:hyperlink>
      <w:r w:rsidR="009A29DC" w:rsidRPr="004A3B50">
        <w:rPr>
          <w:noProof/>
        </w:rPr>
        <w:t xml:space="preserve">; </w:t>
      </w:r>
      <w:hyperlink w:anchor="_ENREF_183" w:tooltip="Zeithaml, 1988 #2101" w:history="1">
        <w:r w:rsidR="004A3B50" w:rsidRPr="004A3B50">
          <w:rPr>
            <w:noProof/>
          </w:rPr>
          <w:t>Zeithaml, 1988</w:t>
        </w:r>
      </w:hyperlink>
      <w:r w:rsidR="009A29DC" w:rsidRPr="004A3B50">
        <w:rPr>
          <w:noProof/>
        </w:rPr>
        <w:t>)</w:t>
      </w:r>
      <w:r w:rsidRPr="004A3B50">
        <w:fldChar w:fldCharType="end"/>
      </w:r>
      <w:r w:rsidRPr="004A3B50">
        <w:t>. In recent years</w:t>
      </w:r>
      <w:r w:rsidR="00C741DF" w:rsidRPr="004A3B50">
        <w:t>,</w:t>
      </w:r>
      <w:r w:rsidRPr="004A3B50">
        <w:t xml:space="preserve"> value discussions have progressed towards a customer-grounded view, considering value as inherently experiential </w:t>
      </w:r>
      <w:r w:rsidRPr="004A3B50">
        <w:fldChar w:fldCharType="begin"/>
      </w:r>
      <w:r w:rsidR="00213C8F" w:rsidRPr="004A3B50">
        <w:instrText xml:space="preserve"> ADDIN EN.CITE &lt;EndNote&gt;&lt;Cite&gt;&lt;Author&gt;Higgins&lt;/Author&gt;&lt;Year&gt;2007&lt;/Year&gt;&lt;RecNum&gt;2087&lt;/RecNum&gt;&lt;DisplayText&gt;(Higgins, 2007)&lt;/DisplayText&gt;&lt;record&gt;&lt;rec-number&gt;2087&lt;/rec-number&gt;&lt;foreign-keys&gt;&lt;key app="EN" db-id="9259dpeay9rvz0ex2pqv2vdxzfvs5v2w5xrt" timestamp="1417894797"&gt;2087&lt;/key&gt;&lt;/foreign-keys&gt;&lt;ref-type name="Book Section"&gt;5&lt;/ref-type&gt;&lt;contributors&gt;&lt;authors&gt;&lt;author&gt;Higgins, E. T.&lt;/author&gt;&lt;/authors&gt;&lt;secondary-authors&gt;&lt;author&gt;Kruglanski, A. W.&lt;/author&gt;&lt;author&gt;Higgins, E. T.&lt;/author&gt;&lt;/secondary-authors&gt;&lt;/contributors&gt;&lt;titles&gt;&lt;title&gt;Value&lt;/title&gt;&lt;secondary-title&gt;Social Psychology: Handbook of Basic Principles&lt;/secondary-title&gt;&lt;/titles&gt;&lt;pages&gt;454-472&lt;/pages&gt;&lt;dates&gt;&lt;year&gt;2007&lt;/year&gt;&lt;/dates&gt;&lt;pub-location&gt;New York, NY&lt;/pub-location&gt;&lt;publisher&gt;The Guilford Press&lt;/publisher&gt;&lt;urls&gt;&lt;/urls&gt;&lt;/record&gt;&lt;/Cite&gt;&lt;/EndNote&gt;</w:instrText>
      </w:r>
      <w:r w:rsidRPr="004A3B50">
        <w:fldChar w:fldCharType="separate"/>
      </w:r>
      <w:r w:rsidR="00213C8F" w:rsidRPr="004A3B50">
        <w:rPr>
          <w:noProof/>
        </w:rPr>
        <w:t>(</w:t>
      </w:r>
      <w:hyperlink w:anchor="_ENREF_76" w:tooltip="Higgins, 2007 #2087" w:history="1">
        <w:r w:rsidR="004A3B50" w:rsidRPr="004A3B50">
          <w:rPr>
            <w:noProof/>
          </w:rPr>
          <w:t>Higgins, 2007</w:t>
        </w:r>
      </w:hyperlink>
      <w:r w:rsidR="00213C8F" w:rsidRPr="004A3B50">
        <w:rPr>
          <w:noProof/>
        </w:rPr>
        <w:t>)</w:t>
      </w:r>
      <w:r w:rsidRPr="004A3B50">
        <w:fldChar w:fldCharType="end"/>
      </w:r>
      <w:r w:rsidRPr="004A3B50">
        <w:t xml:space="preserve">. </w:t>
      </w:r>
      <w:r w:rsidR="004A1DFF" w:rsidRPr="004A3B50">
        <w:t>Thus</w:t>
      </w:r>
      <w:r w:rsidRPr="004A3B50">
        <w:t xml:space="preserve">, value does not reside within a specific product or service, but rather in the experiences derived therefrom </w:t>
      </w:r>
      <w:r w:rsidRPr="004A3B50">
        <w:fldChar w:fldCharType="begin"/>
      </w:r>
      <w:r w:rsidR="009A29DC" w:rsidRPr="004A3B50">
        <w:instrText xml:space="preserve"> ADDIN EN.CITE &lt;EndNote&gt;&lt;Cite&gt;&lt;Author&gt;Vargo&lt;/Author&gt;&lt;Year&gt;2008&lt;/Year&gt;&lt;RecNum&gt;1817&lt;/RecNum&gt;&lt;DisplayText&gt;(Vargo and Lusch, 2008)&lt;/DisplayText&gt;&lt;record&gt;&lt;rec-number&gt;1817&lt;/rec-number&gt;&lt;foreign-keys&gt;&lt;key app="EN" db-id="9259dpeay9rvz0ex2pqv2vdxzfvs5v2w5xrt" timestamp="1409239084"&gt;1817&lt;/key&gt;&lt;/foreign-keys&gt;&lt;ref-type name="Journal Article"&gt;17&lt;/ref-type&gt;&lt;contributors&gt;&lt;authors&gt;&lt;author&gt;Vargo, S. L.&lt;/author&gt;&lt;author&gt;Lusch, R. F.&lt;/author&gt;&lt;/authors&gt;&lt;/contributors&gt;&lt;auth-address&gt;Vargo, SL&amp;#xD;Univ Hawaii, Shidler Coll Business, 2024 Maile Way, Honolulu, HI 96822 USA&amp;#xD;Univ Hawaii, Shidler Coll Business, Honolulu, HI 96822 USA&amp;#xD;Univ Arizona, Tucson, AZ 85721 USA&lt;/auth-address&gt;&lt;titles&gt;&lt;title&gt;Service-dominant logic: continuing the evolution&lt;/title&gt;&lt;secondary-title&gt;Journal of the Academy of Marketing Science&lt;/secondary-title&gt;&lt;alt-title&gt;J Acad Market Sci&lt;/alt-title&gt;&lt;/titles&gt;&lt;periodical&gt;&lt;full-title&gt;Journal of the Academy of Marketing Science&lt;/full-title&gt;&lt;abbr-1&gt;J Acad Market Sci&lt;/abbr-1&gt;&lt;/periodical&gt;&lt;alt-periodical&gt;&lt;full-title&gt;Journal of the Academy of Marketing Science&lt;/full-title&gt;&lt;abbr-1&gt;J Acad Market Sci&lt;/abbr-1&gt;&lt;/alt-periodical&gt;&lt;pages&gt;1-10&lt;/pages&gt;&lt;volume&gt;36&lt;/volume&gt;&lt;number&gt;1&lt;/number&gt;&lt;keywords&gt;&lt;keyword&gt;service-dominant logic&lt;/keyword&gt;&lt;keyword&gt;new-dominant logic&lt;/keyword&gt;&lt;keyword&gt;service&lt;/keyword&gt;&lt;/keywords&gt;&lt;dates&gt;&lt;year&gt;2008&lt;/year&gt;&lt;pub-dates&gt;&lt;date&gt;Mar&lt;/date&gt;&lt;/pub-dates&gt;&lt;/dates&gt;&lt;isbn&gt;0092-0703&lt;/isbn&gt;&lt;accession-num&gt;WOS:000252976600001&lt;/accession-num&gt;&lt;urls&gt;&lt;related-urls&gt;&lt;url&gt;&amp;lt;Go to ISI&amp;gt;://WOS:000252976600001&lt;/url&gt;&lt;/related-urls&gt;&lt;/urls&gt;&lt;language&gt;English&lt;/language&gt;&lt;/record&gt;&lt;/Cite&gt;&lt;/EndNote&gt;</w:instrText>
      </w:r>
      <w:r w:rsidRPr="004A3B50">
        <w:fldChar w:fldCharType="separate"/>
      </w:r>
      <w:r w:rsidR="009A29DC" w:rsidRPr="004A3B50">
        <w:rPr>
          <w:noProof/>
        </w:rPr>
        <w:t>(</w:t>
      </w:r>
      <w:hyperlink w:anchor="_ENREF_164" w:tooltip="Vargo, 2008 #63" w:history="1">
        <w:r w:rsidR="004A3B50" w:rsidRPr="004A3B50">
          <w:rPr>
            <w:noProof/>
          </w:rPr>
          <w:t>Vargo and Lusch, 2008</w:t>
        </w:r>
      </w:hyperlink>
      <w:r w:rsidR="009A29DC" w:rsidRPr="004A3B50">
        <w:rPr>
          <w:noProof/>
        </w:rPr>
        <w:t>)</w:t>
      </w:r>
      <w:r w:rsidRPr="004A3B50">
        <w:fldChar w:fldCharType="end"/>
      </w:r>
      <w:r w:rsidRPr="004A3B50">
        <w:t xml:space="preserve">. </w:t>
      </w:r>
    </w:p>
    <w:p w14:paraId="5D39448F" w14:textId="1499C587" w:rsidR="00695A78" w:rsidRPr="004A3B50" w:rsidRDefault="00695A78" w:rsidP="00695A78">
      <w:r w:rsidRPr="004A3B50">
        <w:t>In line with these scholars</w:t>
      </w:r>
      <w:r w:rsidR="001C2256" w:rsidRPr="004A3B50">
        <w:t>,</w:t>
      </w:r>
      <w:r w:rsidRPr="004A3B50">
        <w:t xml:space="preserve"> we </w:t>
      </w:r>
      <w:r w:rsidR="004C6E17" w:rsidRPr="004A3B50">
        <w:t xml:space="preserve">take </w:t>
      </w:r>
      <w:r w:rsidRPr="004A3B50">
        <w:t xml:space="preserve">a psychological </w:t>
      </w:r>
      <w:r w:rsidR="004C6E17" w:rsidRPr="004A3B50">
        <w:t xml:space="preserve">view </w:t>
      </w:r>
      <w:r w:rsidRPr="004A3B50">
        <w:t xml:space="preserve">on </w:t>
      </w:r>
      <w:r w:rsidRPr="004A3B50">
        <w:rPr>
          <w:i/>
        </w:rPr>
        <w:t>customer value</w:t>
      </w:r>
      <w:r w:rsidRPr="004A3B50">
        <w:t xml:space="preserve">, defining it as an evaluative motivational force that is the direct result of customer experiences. Customer value can be considered as a direct reflection upon CX, </w:t>
      </w:r>
      <w:r w:rsidR="00CC11BB" w:rsidRPr="004A3B50">
        <w:t xml:space="preserve">in which a </w:t>
      </w:r>
      <w:r w:rsidRPr="004A3B50">
        <w:t>customer answers the question</w:t>
      </w:r>
      <w:r w:rsidR="00CC11BB" w:rsidRPr="004A3B50">
        <w:t>,</w:t>
      </w:r>
      <w:r w:rsidRPr="004A3B50">
        <w:t xml:space="preserve"> “Do I get better in some respect, be it functional, economic, emotional, soc</w:t>
      </w:r>
      <w:r w:rsidR="005526BE" w:rsidRPr="004A3B50">
        <w:t>ial, ethical or environmental?”</w:t>
      </w:r>
      <w:r w:rsidRPr="004A3B50">
        <w:t xml:space="preserve"> If the answer is </w:t>
      </w:r>
      <w:r w:rsidRPr="004A3B50">
        <w:rPr>
          <w:i/>
        </w:rPr>
        <w:t>yes</w:t>
      </w:r>
      <w:r w:rsidRPr="004A3B50">
        <w:t xml:space="preserve">, the customer positively values a specific CX and feels </w:t>
      </w:r>
      <w:r w:rsidR="001F1F9B" w:rsidRPr="004A3B50">
        <w:t xml:space="preserve">attracted </w:t>
      </w:r>
      <w:r w:rsidRPr="004A3B50">
        <w:t xml:space="preserve">to it; if the answer is </w:t>
      </w:r>
      <w:r w:rsidRPr="004A3B50">
        <w:rPr>
          <w:i/>
        </w:rPr>
        <w:t>no</w:t>
      </w:r>
      <w:r w:rsidRPr="004A3B50">
        <w:t>, the customer negatively values a specific CX and feels repuls</w:t>
      </w:r>
      <w:r w:rsidR="001F1F9B" w:rsidRPr="004A3B50">
        <w:t xml:space="preserve">ed by </w:t>
      </w:r>
      <w:r w:rsidRPr="004A3B50">
        <w:t xml:space="preserve">it </w:t>
      </w:r>
      <w:r w:rsidRPr="004A3B50">
        <w:fldChar w:fldCharType="begin"/>
      </w:r>
      <w:r w:rsidR="007D64BD" w:rsidRPr="004A3B50">
        <w:instrText xml:space="preserve"> ADDIN EN.CITE &lt;EndNote&gt;&lt;Cite&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Pr="004A3B50">
        <w:fldChar w:fldCharType="separate"/>
      </w:r>
      <w:r w:rsidR="009A29DC" w:rsidRPr="004A3B50">
        <w:rPr>
          <w:noProof/>
        </w:rPr>
        <w:t>(</w:t>
      </w:r>
      <w:hyperlink w:anchor="_ENREF_71" w:tooltip="Gronroos, 2013 #2269" w:history="1">
        <w:r w:rsidR="004A3B50" w:rsidRPr="004A3B50">
          <w:rPr>
            <w:noProof/>
          </w:rPr>
          <w:t>Gronroos and Voima, 2013</w:t>
        </w:r>
      </w:hyperlink>
      <w:r w:rsidR="009A29DC" w:rsidRPr="004A3B50">
        <w:rPr>
          <w:noProof/>
        </w:rPr>
        <w:t>)</w:t>
      </w:r>
      <w:r w:rsidRPr="004A3B50">
        <w:fldChar w:fldCharType="end"/>
      </w:r>
      <w:r w:rsidRPr="004A3B50">
        <w:t>. We argue that a positive value stems from the combination of experienced physical, intellectual, sensorial, emotional, spiritual</w:t>
      </w:r>
      <w:r w:rsidR="007B0816" w:rsidRPr="004A3B50">
        <w:t>,</w:t>
      </w:r>
      <w:r w:rsidRPr="004A3B50">
        <w:t xml:space="preserve"> and social benefits</w:t>
      </w:r>
      <w:r w:rsidR="007B0816" w:rsidRPr="004A3B50">
        <w:t>,</w:t>
      </w:r>
      <w:r w:rsidRPr="004A3B50">
        <w:t xml:space="preserve"> outweighing the corresponding costs of a service exchange</w:t>
      </w:r>
      <w:r w:rsidR="007B0816" w:rsidRPr="004A3B50">
        <w:t>,</w:t>
      </w:r>
      <w:r w:rsidRPr="004A3B50">
        <w:t xml:space="preserve"> </w:t>
      </w:r>
      <w:r w:rsidR="007B0816" w:rsidRPr="004A3B50">
        <w:t xml:space="preserve">while </w:t>
      </w:r>
      <w:r w:rsidRPr="004A3B50">
        <w:t xml:space="preserve">negative value occurs when </w:t>
      </w:r>
      <w:r w:rsidR="003D78C7" w:rsidRPr="004A3B50">
        <w:t xml:space="preserve">the </w:t>
      </w:r>
      <w:r w:rsidRPr="004A3B50">
        <w:t xml:space="preserve">costs outweigh the benefits </w:t>
      </w:r>
      <w:r w:rsidRPr="004A3B50">
        <w:fldChar w:fldCharType="begin"/>
      </w:r>
      <w:r w:rsidR="007D64BD" w:rsidRPr="004A3B50">
        <w:instrText xml:space="preserve"> ADDIN EN.CITE &lt;EndNote&gt;&lt;Cite&gt;&lt;Author&gt;Higgins&lt;/Author&gt;&lt;Year&gt;2009&lt;/Year&gt;&lt;RecNum&gt;49&lt;/RecNum&gt;&lt;DisplayText&gt;(Higgins and Scholer, 2009)&lt;/DisplayText&gt;&lt;record&gt;&lt;rec-number&gt;49&lt;/rec-number&gt;&lt;foreign-keys&gt;&lt;key app="EN" db-id="e5a2p2xsraep0ge2wzp59zsvs0dd9x0expxr" timestamp="1427368015"&gt;49&lt;/key&gt;&lt;/foreign-keys&gt;&lt;ref-type name="Journal Article"&gt;17&lt;/ref-type&gt;&lt;contributors&gt;&lt;authors&gt;&lt;author&gt;Higgins, E. T.&lt;/author&gt;&lt;author&gt;Scholer, A. A.&lt;/author&gt;&lt;/authors&gt;&lt;/contributors&gt;&lt;titles&gt;&lt;title&gt;Engaging the consumer: The science and art of the value creation process&lt;/title&gt;&lt;secondary-title&gt;Journal of Consumer Psychology&lt;/secondary-title&gt;&lt;/titles&gt;&lt;periodical&gt;&lt;full-title&gt;Journal of Consumer Psychology&lt;/full-title&gt;&lt;/periodical&gt;&lt;pages&gt;100-114&lt;/pages&gt;&lt;volume&gt;19&lt;/volume&gt;&lt;number&gt;2&lt;/number&gt;&lt;dates&gt;&lt;year&gt;2009&lt;/year&gt;&lt;/dates&gt;&lt;urls&gt;&lt;/urls&gt;&lt;/record&gt;&lt;/Cite&gt;&lt;/EndNote&gt;</w:instrText>
      </w:r>
      <w:r w:rsidRPr="004A3B50">
        <w:fldChar w:fldCharType="separate"/>
      </w:r>
      <w:r w:rsidR="009A29DC" w:rsidRPr="004A3B50">
        <w:rPr>
          <w:noProof/>
        </w:rPr>
        <w:t>(</w:t>
      </w:r>
      <w:hyperlink w:anchor="_ENREF_77" w:tooltip="Higgins, 2009 #49" w:history="1">
        <w:r w:rsidR="004A3B50" w:rsidRPr="004A3B50">
          <w:rPr>
            <w:noProof/>
          </w:rPr>
          <w:t>Higgins and Scholer, 2009</w:t>
        </w:r>
      </w:hyperlink>
      <w:r w:rsidR="009A29DC" w:rsidRPr="004A3B50">
        <w:rPr>
          <w:noProof/>
        </w:rPr>
        <w:t>)</w:t>
      </w:r>
      <w:r w:rsidRPr="004A3B50">
        <w:fldChar w:fldCharType="end"/>
      </w:r>
      <w:r w:rsidRPr="004A3B50">
        <w:t xml:space="preserve">. </w:t>
      </w:r>
    </w:p>
    <w:p w14:paraId="46E810F8" w14:textId="29655453" w:rsidR="00F168EB" w:rsidRPr="004A3B50" w:rsidRDefault="00F168EB" w:rsidP="00F168EB">
      <w:pPr>
        <w:widowControl w:val="0"/>
        <w:rPr>
          <w:szCs w:val="24"/>
        </w:rPr>
      </w:pPr>
      <w:r w:rsidRPr="004A3B50">
        <w:rPr>
          <w:szCs w:val="24"/>
        </w:rPr>
        <w:t xml:space="preserve">In line with </w:t>
      </w:r>
      <w:r w:rsidR="004701CE" w:rsidRPr="004A3B50">
        <w:rPr>
          <w:szCs w:val="24"/>
        </w:rPr>
        <w:fldChar w:fldCharType="begin"/>
      </w:r>
      <w:r w:rsidR="004701CE" w:rsidRPr="004A3B50">
        <w:rPr>
          <w:szCs w:val="24"/>
        </w:rPr>
        <w:instrText xml:space="preserve"> ADDIN EN.CITE &lt;EndNote&gt;&lt;Cite&gt;&lt;Author&gt;De Keyser&lt;/Author&gt;&lt;Year&gt;2015&lt;/Year&gt;&lt;RecNum&gt;143&lt;/RecNum&gt;&lt;DisplayText&gt;(De Keyser et al., 2015)&lt;/DisplayText&gt;&lt;record&gt;&lt;rec-number&gt;143&lt;/rec-number&gt;&lt;foreign-keys&gt;&lt;key app="EN" db-id="e5a2p2xsraep0ge2wzp59zsvs0dd9x0expxr" timestamp="1467192592"&gt;143&lt;/key&gt;&lt;/foreign-keys&gt;&lt;ref-type name="Journal Article"&gt;17&lt;/ref-type&gt;&lt;contributors&gt;&lt;authors&gt;&lt;author&gt;De Keyser, Arne&lt;/author&gt;&lt;author&gt;Schepers, Jeroen&lt;/author&gt;&lt;author&gt;Konuş, Umut&lt;/author&gt;&lt;/authors&gt;&lt;/contributors&gt;&lt;titles&gt;&lt;title&gt;Multichannel customer segmentation: Does the after-sales channel matter? A replication and extension&lt;/title&gt;&lt;secondary-title&gt;International Journal of Research in Marketing&lt;/secondary-title&gt;&lt;/titles&gt;&lt;periodical&gt;&lt;full-title&gt;International Journal of Research in Marketing&lt;/full-title&gt;&lt;/periodical&gt;&lt;pages&gt;453-456&lt;/pages&gt;&lt;volume&gt;32&lt;/volume&gt;&lt;number&gt;4&lt;/number&gt;&lt;keywords&gt;&lt;keyword&gt;Multichannel customer segmentation&lt;/keyword&gt;&lt;keyword&gt;Latent class modeling&lt;/keyword&gt;&lt;keyword&gt;Customer shopping journey&lt;/keyword&gt;&lt;/keywords&gt;&lt;dates&gt;&lt;year&gt;2015&lt;/year&gt;&lt;pub-dates&gt;&lt;date&gt;12//&lt;/date&gt;&lt;/pub-dates&gt;&lt;/dates&gt;&lt;isbn&gt;0167-8116&lt;/isbn&gt;&lt;urls&gt;&lt;related-urls&gt;&lt;url&gt;http://www.sciencedirect.com/science/article/pii/S0167811615001123&lt;/url&gt;&lt;/related-urls&gt;&lt;/urls&gt;&lt;electronic-resource-num&gt;http://dx.doi.org/10.1016/j.ijresmar.2015.09.005&lt;/electronic-resource-num&gt;&lt;/record&gt;&lt;/Cite&gt;&lt;/EndNote&gt;</w:instrText>
      </w:r>
      <w:r w:rsidR="004701CE" w:rsidRPr="004A3B50">
        <w:rPr>
          <w:szCs w:val="24"/>
        </w:rPr>
        <w:fldChar w:fldCharType="separate"/>
      </w:r>
      <w:r w:rsidR="004701CE" w:rsidRPr="004A3B50">
        <w:rPr>
          <w:noProof/>
          <w:szCs w:val="24"/>
        </w:rPr>
        <w:t>(</w:t>
      </w:r>
      <w:hyperlink w:anchor="_ENREF_48" w:tooltip="De Keyser, 2015 #143" w:history="1">
        <w:r w:rsidR="004A3B50" w:rsidRPr="004A3B50">
          <w:rPr>
            <w:noProof/>
            <w:szCs w:val="24"/>
          </w:rPr>
          <w:t>De Keyser et al., 2015</w:t>
        </w:r>
      </w:hyperlink>
      <w:r w:rsidR="004701CE" w:rsidRPr="004A3B50">
        <w:rPr>
          <w:noProof/>
          <w:szCs w:val="24"/>
        </w:rPr>
        <w:t>)</w:t>
      </w:r>
      <w:r w:rsidR="004701CE" w:rsidRPr="004A3B50">
        <w:rPr>
          <w:szCs w:val="24"/>
        </w:rPr>
        <w:fldChar w:fldCharType="end"/>
      </w:r>
      <w:r w:rsidR="000F720A" w:rsidRPr="004A3B50">
        <w:rPr>
          <w:szCs w:val="24"/>
        </w:rPr>
        <w:t>,</w:t>
      </w:r>
      <w:r w:rsidRPr="004A3B50">
        <w:rPr>
          <w:szCs w:val="24"/>
        </w:rPr>
        <w:t xml:space="preserve"> we </w:t>
      </w:r>
      <w:r w:rsidR="000F720A" w:rsidRPr="004A3B50">
        <w:rPr>
          <w:szCs w:val="24"/>
        </w:rPr>
        <w:t xml:space="preserve">maintain </w:t>
      </w:r>
      <w:r w:rsidRPr="004A3B50">
        <w:rPr>
          <w:szCs w:val="24"/>
        </w:rPr>
        <w:t xml:space="preserve">that customer value accumulates over time as people </w:t>
      </w:r>
      <w:r w:rsidR="000F720A" w:rsidRPr="004A3B50">
        <w:rPr>
          <w:szCs w:val="24"/>
        </w:rPr>
        <w:t xml:space="preserve">become </w:t>
      </w:r>
      <w:r w:rsidRPr="004A3B50">
        <w:rPr>
          <w:szCs w:val="24"/>
        </w:rPr>
        <w:t xml:space="preserve">better or worse off </w:t>
      </w:r>
      <w:r w:rsidRPr="004A3B50">
        <w:rPr>
          <w:szCs w:val="24"/>
        </w:rPr>
        <w:fldChar w:fldCharType="begin">
          <w:fldData xml:space="preserve">PEVuZE5vdGU+PENpdGU+PEF1dGhvcj5Hcm9ucm9vczwvQXV0aG9yPjxZZWFyPjIwMTM8L1llYXI+
PFJlY051bT4yMjY5PC9SZWNOdW0+PERpc3BsYXlUZXh0PihHcm9ucm9vcyBhbmQgVm9pbWEsIDIw
MTMpPC9EaXNwbGF5VGV4dD48cmVjb3JkPjxyZWMtbnVtYmVyPjIyNjk8L3JlYy1udW1iZXI+PGZv
cmVpZ24ta2V5cz48a2V5IGFwcD0iRU4iIGRiLWlkPSI5MjU5ZHBlYXk5cnZ6MGV4MnBxdjJ2ZHh6
ZnZzNXYydzV4cnQiIHRpbWVzdGFtcD0iMTQyNTQxMDE3MSI+MjI2OTwva2V5PjwvZm9yZWlnbi1r
ZXlzPjxyZWYtdHlwZSBuYW1lPSJKb3VybmFsIEFydGljbGUiPjE3PC9yZWYtdHlwZT48Y29udHJp
YnV0b3JzPjxhdXRob3JzPjxhdXRob3I+R3JvbnJvb3MsIENocmlzdGlhbjwvYXV0aG9yPjxhdXRo
b3I+Vm9pbWEsIFDDpGl2aTwvYXV0aG9yPjwvYXV0aG9ycz48L2NvbnRyaWJ1dG9ycz48YXV0aC1h
ZGRyZXNzPkdyb25yb29zLCBDJiN4RDtIYW5rZW4gU2NoIEVjb24gRmlubGFuZCwgQ0VSUyBDdHIg
UmVsYXRpb25zaGlwIE1rdCAmYW1wOyBTZXJ2IE1hbmFnZW1lbnQsIFBPQiA0NzksIEhlbHNpbmtp
IDAwMTAxLCBGaW5sYW5kJiN4RDtIYW5rZW4gU2NoIEVjb24gRmlubGFuZCwgQ0VSUyBDdHIgUmVs
YXRpb25zaGlwIE1rdCAmYW1wOyBTZXJ2IE1hbmFnZW1lbnQsIEhlbHNpbmtpIDAwMTAxLCBGaW5s
YW5kPC9hdXRoLWFkZHJlc3M+PHRpdGxlcz48dGl0bGU+Q3JpdGljYWwgc2VydmljZSBsb2dpYzog
bWFraW5nIHNlbnNlIG9mIHZhbHVlIGNyZWF0aW9uIGFuZCBjby1jcmVhdGlvbjwvdGl0bGU+PHNl
Y29uZGFyeS10aXRsZT5Kb3VybmFsIG9mIHRoZSBBY2FkZW15IG9mIE1hcmtldGluZyBTY2llbmNl
PC9zZWNvbmRhcnktdGl0bGU+PGFsdC10aXRsZT5KIEFjYWQgTWFya2V0IFNjaTwvYWx0LXRpdGxl
PjwvdGl0bGVzPjxwZXJpb2RpY2FsPjxmdWxsLXRpdGxlPkpvdXJuYWwgb2YgdGhlIEFjYWRlbXkg
b2YgTWFya2V0aW5nIFNjaWVuY2U8L2Z1bGwtdGl0bGU+PGFiYnItMT5KIEFjYWQgTWFya2V0IFNj
aTwvYWJici0xPjwvcGVyaW9kaWNhbD48YWx0LXBlcmlvZGljYWw+PGZ1bGwtdGl0bGU+Sm91cm5h
bCBvZiB0aGUgQWNhZGVteSBvZiBNYXJrZXRpbmcgU2NpZW5jZTwvZnVsbC10aXRsZT48YWJici0x
PkogQWNhZCBNYXJrZXQgU2NpPC9hYmJyLTE+PC9hbHQtcGVyaW9kaWNhbD48cGFnZXM+MTMzLTE1
MDwvcGFnZXM+PHZvbHVtZT40MTwvdm9sdW1lPjxudW1iZXI+MjwvbnVtYmVyPjxrZXl3b3Jkcz48
a2V5d29yZD52YWx1ZSBjcmVhdGlvbjwva2V5d29yZD48a2V5d29yZD52YWx1ZSBjby1jcmVhdGlv
bjwva2V5d29yZD48a2V5d29yZD52YWx1ZSBzcGhlcmVzPC9rZXl3b3JkPjxrZXl3b3JkPnNlcnZp
Y2UgbG9naWM8L2tleXdvcmQ+PGtleXdvcmQ+c2VydmljZS1kb21pbmFudCBsb2dpYzwva2V5d29y
ZD48a2V5d29yZD5pbnRlcmFjdGlvbjwva2V5d29yZD48a2V5d29yZD5tYXJrZXRpbmc8L2tleXdv
cmQ+PGtleXdvcmQ+ZG9taW5hbnQgbG9naWM8L2tleXdvcmQ+PGtleXdvcmQ+cHJvZHVjdCBidW5k
bGVzPC9rZXl3b3JkPjxrZXl3b3JkPm1vZGVsPC9rZXl3b3JkPjxrZXl3b3JkPmV4cGVyaWVuY2U8
L2tleXdvcmQ+PGtleXdvcmQ+ZXhjaGFuZ2U8L2tleXdvcmQ+PGtleXdvcmQ+cXVhbGl0eTwva2V5
d29yZD48a2V5d29yZD5jb25zdGVsbGF0aW9uPC9rZXl3b3JkPjxrZXl3b3JkPnBlcnNwZWN0aXZl
czwva2V5d29yZD48a2V5d29yZD5vZmZlcmluZ3M8L2tleXdvcmQ+PGtleXdvcmQ+a25vd2xlZGdl
PC9rZXl3b3JkPjwva2V5d29yZHM+PGRhdGVzPjx5ZWFyPjIwMTM8L3llYXI+PHB1Yi1kYXRlcz48
ZGF0ZT5NYXI8L2RhdGU+PC9wdWItZGF0ZXM+PC9kYXRlcz48aXNibj4wMDkyLTA3MDM8L2lzYm4+
PGFjY2Vzc2lvbi1udW0+V09TOjAwMDMxNDg4NzMwMDAwMTwvYWNjZXNzaW9uLW51bT48dXJscz48
cmVsYXRlZC11cmxzPjx1cmw+Jmx0O0dvIHRvIElTSSZndDs6Ly9XT1M6MDAwMzE0ODg3MzAwMDAx
PC91cmw+PC9yZWxhdGVkLXVybHM+PHBkZi11cmxzPjx1cmw+ZmlsZTovL2xvY2FsaG9zdC9Vc2Vy
cy9Bcm5lRGVLZXlzZXIvRGVza3RvcC9QaEQtQXJuZS9QaEQvUHJvamVjdF9FeHBlcmllbmNlL0xp
dGVyYXR1cmUvQWNhZGVtaWNfUGFwZXJzL0dybyVDQyU4OG5yb29zX1ZvaW1hX0pBTVNfMjAxMy5w
ZGY8L3VybD48L3BkZi11cmxzPjwvdXJscz48bGFuZ3VhZ2U+RW5nbGlzaDwvbGFuZ3VhZ2U+PC9y
ZWNvcmQ+PC9DaXRlPjwvRW5kTm90ZT5=
</w:fldData>
        </w:fldChar>
      </w:r>
      <w:r w:rsidRPr="004A3B50">
        <w:rPr>
          <w:szCs w:val="24"/>
        </w:rPr>
        <w:instrText xml:space="preserve"> ADDIN EN.CITE </w:instrText>
      </w:r>
      <w:r w:rsidRPr="004A3B50">
        <w:rPr>
          <w:szCs w:val="24"/>
        </w:rPr>
        <w:fldChar w:fldCharType="begin">
          <w:fldData xml:space="preserve">PEVuZE5vdGU+PENpdGU+PEF1dGhvcj5Hcm9ucm9vczwvQXV0aG9yPjxZZWFyPjIwMTM8L1llYXI+
PFJlY051bT4yMjY5PC9SZWNOdW0+PERpc3BsYXlUZXh0PihHcm9ucm9vcyBhbmQgVm9pbWEsIDIw
MTMpPC9EaXNwbGF5VGV4dD48cmVjb3JkPjxyZWMtbnVtYmVyPjIyNjk8L3JlYy1udW1iZXI+PGZv
cmVpZ24ta2V5cz48a2V5IGFwcD0iRU4iIGRiLWlkPSI5MjU5ZHBlYXk5cnZ6MGV4MnBxdjJ2ZHh6
ZnZzNXYydzV4cnQiIHRpbWVzdGFtcD0iMTQyNTQxMDE3MSI+MjI2OTwva2V5PjwvZm9yZWlnbi1r
ZXlzPjxyZWYtdHlwZSBuYW1lPSJKb3VybmFsIEFydGljbGUiPjE3PC9yZWYtdHlwZT48Y29udHJp
YnV0b3JzPjxhdXRob3JzPjxhdXRob3I+R3JvbnJvb3MsIENocmlzdGlhbjwvYXV0aG9yPjxhdXRo
b3I+Vm9pbWEsIFDDpGl2aTwvYXV0aG9yPjwvYXV0aG9ycz48L2NvbnRyaWJ1dG9ycz48YXV0aC1h
ZGRyZXNzPkdyb25yb29zLCBDJiN4RDtIYW5rZW4gU2NoIEVjb24gRmlubGFuZCwgQ0VSUyBDdHIg
UmVsYXRpb25zaGlwIE1rdCAmYW1wOyBTZXJ2IE1hbmFnZW1lbnQsIFBPQiA0NzksIEhlbHNpbmtp
IDAwMTAxLCBGaW5sYW5kJiN4RDtIYW5rZW4gU2NoIEVjb24gRmlubGFuZCwgQ0VSUyBDdHIgUmVs
YXRpb25zaGlwIE1rdCAmYW1wOyBTZXJ2IE1hbmFnZW1lbnQsIEhlbHNpbmtpIDAwMTAxLCBGaW5s
YW5kPC9hdXRoLWFkZHJlc3M+PHRpdGxlcz48dGl0bGU+Q3JpdGljYWwgc2VydmljZSBsb2dpYzog
bWFraW5nIHNlbnNlIG9mIHZhbHVlIGNyZWF0aW9uIGFuZCBjby1jcmVhdGlvbjwvdGl0bGU+PHNl
Y29uZGFyeS10aXRsZT5Kb3VybmFsIG9mIHRoZSBBY2FkZW15IG9mIE1hcmtldGluZyBTY2llbmNl
PC9zZWNvbmRhcnktdGl0bGU+PGFsdC10aXRsZT5KIEFjYWQgTWFya2V0IFNjaTwvYWx0LXRpdGxl
PjwvdGl0bGVzPjxwZXJpb2RpY2FsPjxmdWxsLXRpdGxlPkpvdXJuYWwgb2YgdGhlIEFjYWRlbXkg
b2YgTWFya2V0aW5nIFNjaWVuY2U8L2Z1bGwtdGl0bGU+PGFiYnItMT5KIEFjYWQgTWFya2V0IFNj
aTwvYWJici0xPjwvcGVyaW9kaWNhbD48YWx0LXBlcmlvZGljYWw+PGZ1bGwtdGl0bGU+Sm91cm5h
bCBvZiB0aGUgQWNhZGVteSBvZiBNYXJrZXRpbmcgU2NpZW5jZTwvZnVsbC10aXRsZT48YWJici0x
PkogQWNhZCBNYXJrZXQgU2NpPC9hYmJyLTE+PC9hbHQtcGVyaW9kaWNhbD48cGFnZXM+MTMzLTE1
MDwvcGFnZXM+PHZvbHVtZT40MTwvdm9sdW1lPjxudW1iZXI+MjwvbnVtYmVyPjxrZXl3b3Jkcz48
a2V5d29yZD52YWx1ZSBjcmVhdGlvbjwva2V5d29yZD48a2V5d29yZD52YWx1ZSBjby1jcmVhdGlv
bjwva2V5d29yZD48a2V5d29yZD52YWx1ZSBzcGhlcmVzPC9rZXl3b3JkPjxrZXl3b3JkPnNlcnZp
Y2UgbG9naWM8L2tleXdvcmQ+PGtleXdvcmQ+c2VydmljZS1kb21pbmFudCBsb2dpYzwva2V5d29y
ZD48a2V5d29yZD5pbnRlcmFjdGlvbjwva2V5d29yZD48a2V5d29yZD5tYXJrZXRpbmc8L2tleXdv
cmQ+PGtleXdvcmQ+ZG9taW5hbnQgbG9naWM8L2tleXdvcmQ+PGtleXdvcmQ+cHJvZHVjdCBidW5k
bGVzPC9rZXl3b3JkPjxrZXl3b3JkPm1vZGVsPC9rZXl3b3JkPjxrZXl3b3JkPmV4cGVyaWVuY2U8
L2tleXdvcmQ+PGtleXdvcmQ+ZXhjaGFuZ2U8L2tleXdvcmQ+PGtleXdvcmQ+cXVhbGl0eTwva2V5
d29yZD48a2V5d29yZD5jb25zdGVsbGF0aW9uPC9rZXl3b3JkPjxrZXl3b3JkPnBlcnNwZWN0aXZl
czwva2V5d29yZD48a2V5d29yZD5vZmZlcmluZ3M8L2tleXdvcmQ+PGtleXdvcmQ+a25vd2xlZGdl
PC9rZXl3b3JkPjwva2V5d29yZHM+PGRhdGVzPjx5ZWFyPjIwMTM8L3llYXI+PHB1Yi1kYXRlcz48
ZGF0ZT5NYXI8L2RhdGU+PC9wdWItZGF0ZXM+PC9kYXRlcz48aXNibj4wMDkyLTA3MDM8L2lzYm4+
PGFjY2Vzc2lvbi1udW0+V09TOjAwMDMxNDg4NzMwMDAwMTwvYWNjZXNzaW9uLW51bT48dXJscz48
cmVsYXRlZC11cmxzPjx1cmw+Jmx0O0dvIHRvIElTSSZndDs6Ly9XT1M6MDAwMzE0ODg3MzAwMDAx
PC91cmw+PC9yZWxhdGVkLXVybHM+PHBkZi11cmxzPjx1cmw+ZmlsZTovL2xvY2FsaG9zdC9Vc2Vy
cy9Bcm5lRGVLZXlzZXIvRGVza3RvcC9QaEQtQXJuZS9QaEQvUHJvamVjdF9FeHBlcmllbmNlL0xp
dGVyYXR1cmUvQWNhZGVtaWNfUGFwZXJzL0dybyVDQyU4OG5yb29zX1ZvaW1hX0pBTVNfMjAxMy5w
ZGY8L3VybD48L3BkZi11cmxzPjwvdXJscz48bGFuZ3VhZ2U+RW5nbGlzaDwvbGFuZ3VhZ2U+PC9y
ZWNvcmQ+PC9DaXRlPjwvRW5kTm90ZT5=
</w:fldData>
        </w:fldChar>
      </w:r>
      <w:r w:rsidRPr="004A3B50">
        <w:rPr>
          <w:szCs w:val="24"/>
        </w:rPr>
        <w:instrText xml:space="preserve"> ADDIN EN.CITE.DATA </w:instrText>
      </w:r>
      <w:r w:rsidRPr="004A3B50">
        <w:rPr>
          <w:szCs w:val="24"/>
        </w:rPr>
      </w:r>
      <w:r w:rsidRPr="004A3B50">
        <w:rPr>
          <w:szCs w:val="24"/>
        </w:rPr>
        <w:fldChar w:fldCharType="end"/>
      </w:r>
      <w:r w:rsidRPr="004A3B50">
        <w:rPr>
          <w:szCs w:val="24"/>
        </w:rPr>
      </w:r>
      <w:r w:rsidRPr="004A3B50">
        <w:rPr>
          <w:szCs w:val="24"/>
        </w:rPr>
        <w:fldChar w:fldCharType="separate"/>
      </w:r>
      <w:r w:rsidRPr="004A3B50">
        <w:rPr>
          <w:noProof/>
          <w:szCs w:val="24"/>
        </w:rPr>
        <w:t>(</w:t>
      </w:r>
      <w:hyperlink w:anchor="_ENREF_71" w:tooltip="Gronroos, 2013 #2269" w:history="1">
        <w:r w:rsidR="004A3B50" w:rsidRPr="004A3B50">
          <w:rPr>
            <w:noProof/>
            <w:szCs w:val="24"/>
          </w:rPr>
          <w:t>Gronroos and Voima, 2013</w:t>
        </w:r>
      </w:hyperlink>
      <w:r w:rsidRPr="004A3B50">
        <w:rPr>
          <w:noProof/>
          <w:szCs w:val="24"/>
        </w:rPr>
        <w:t>)</w:t>
      </w:r>
      <w:r w:rsidRPr="004A3B50">
        <w:rPr>
          <w:szCs w:val="24"/>
        </w:rPr>
        <w:fldChar w:fldCharType="end"/>
      </w:r>
      <w:r w:rsidRPr="004A3B50">
        <w:rPr>
          <w:szCs w:val="24"/>
        </w:rPr>
        <w:t xml:space="preserve">. Customer value </w:t>
      </w:r>
      <w:r w:rsidR="005C5A2F" w:rsidRPr="004A3B50">
        <w:rPr>
          <w:szCs w:val="24"/>
        </w:rPr>
        <w:t xml:space="preserve">is </w:t>
      </w:r>
      <w:r w:rsidRPr="004A3B50">
        <w:rPr>
          <w:szCs w:val="24"/>
        </w:rPr>
        <w:t>therefore always a function of past, present</w:t>
      </w:r>
      <w:r w:rsidR="005C5A2F" w:rsidRPr="004A3B50">
        <w:rPr>
          <w:szCs w:val="24"/>
        </w:rPr>
        <w:t>,</w:t>
      </w:r>
      <w:r w:rsidRPr="004A3B50">
        <w:rPr>
          <w:szCs w:val="24"/>
        </w:rPr>
        <w:t xml:space="preserve"> and/or future experiences </w:t>
      </w:r>
      <w:r w:rsidRPr="004A3B50">
        <w:rPr>
          <w:szCs w:val="24"/>
        </w:rPr>
        <w:fldChar w:fldCharType="begin">
          <w:fldData xml:space="preserve">PEVuZE5vdGU+PENpdGU+PEF1dGhvcj5IZWxra3VsYTwvQXV0aG9yPjxZZWFyPjIwMTI8L1llYXI+
PFJlY051bT40Mjc8L1JlY051bT48RGlzcGxheVRleHQ+KEhlbGtrdWxhIGV0IGFsLiwgMjAxMik8
L0Rpc3BsYXlUZXh0PjxyZWNvcmQ+PHJlYy1udW1iZXI+NDI3PC9yZWMtbnVtYmVyPjxmb3JlaWdu
LWtleXM+PGtleSBhcHA9IkVOIiBkYi1pZD0iOTI1OWRwZWF5OXJ2ejBleDJwcXYydmR4emZ2czV2
Mnc1eHJ0IiB0aW1lc3RhbXA9IjE0MDkwNTQxMzgiPjQyNzwva2V5PjwvZm9yZWlnbi1rZXlzPjxy
ZWYtdHlwZSBuYW1lPSJKb3VybmFsIEFydGljbGUiPjE3PC9yZWYtdHlwZT48Y29udHJpYnV0b3Jz
PjxhdXRob3JzPjxhdXRob3I+SGVsa2t1bGEsIEFudTwvYXV0aG9yPjxhdXRob3I+S2VsbGVoZXIs
IENhcm9sPC9hdXRob3I+PGF1dGhvcj5QaWhsc3Ryb20sIE1pbm5hPC9hdXRob3I+PC9hdXRob3Jz
PjwvY29udHJpYnV0b3JzPjxhdXRoLWFkZHJlc3M+SGVsa2t1bGEsIEEmI3hEO0hhbmtlbiBTY2gg
RWNvbiwgQ3RyIFJlbGF0aW9uc2hpcCBNa3QgJmFtcDsgU2VydiBNYW5hZ2VtZW50IENFUlMsIEFy
a2FkaWFua2F0dSAyMiwgSGVsc2lua2kgMDAxMDAsIEZpbmxhbmQmI3hEO0hhbmtlbiBTY2ggRWNv
biwgQ3RyIFJlbGF0aW9uc2hpcCBNa3QgJmFtcDsgU2VydiBNYW5hZ2VtZW50IENFUlMsIEhlbHNp
bmtpIDAwMTAwLCBGaW5sYW5kJiN4RDtFc3BvbyBVbml2LCBTY2ggU2NpLCBBYWx0bywgRmlubGFu
ZCYjeEQ7Q3JhbmZpZWxkIFNjaCBNYW5hZ2VtZW50LCBDcmFuZmllbGQsIEJlZHMsIEVuZ2xhbmQm
I3hEO05hdGwgVW5pdiBJcmVsYW5kIFVuaXYgQ29sbCBDb3JrLCBDb3JrLCBJcmVsYW5kPC9hdXRo
LWFkZHJlc3M+PHRpdGxlcz48dGl0bGU+Q2hhcmFjdGVyaXppbmcgVmFsdWUgYXMgYW4gRXhwZXJp
ZW5jZTogSW1wbGljYXRpb25zIGZvciBTZXJ2aWNlIFJlc2VhcmNoZXJzIGFuZCBNYW5hZ2Vyczwv
dGl0bGU+PHNlY29uZGFyeS10aXRsZT5Kb3VybmFsIG9mIFNlcnZpY2UgUmVzZWFyY2g8L3NlY29u
ZGFyeS10aXRsZT48YWx0LXRpdGxlPkogU2VydiBSZXMtVXM8L2FsdC10aXRsZT48L3RpdGxlcz48
cGVyaW9kaWNhbD48ZnVsbC10aXRsZT5Kb3VybmFsIG9mIFNlcnZpY2UgUmVzZWFyY2g8L2Z1bGwt
dGl0bGU+PGFiYnItMT5KIFNlcnYgUmVzLVVzPC9hYmJyLTE+PC9wZXJpb2RpY2FsPjxhbHQtcGVy
aW9kaWNhbD48ZnVsbC10aXRsZT5Kb3VybmFsIG9mIFNlcnZpY2UgUmVzZWFyY2g8L2Z1bGwtdGl0
bGU+PGFiYnItMT5KIFNlcnYgUmVzLVVzPC9hYmJyLTE+PC9hbHQtcGVyaW9kaWNhbD48cGFnZXM+
NTktNzU8L3BhZ2VzPjx2b2x1bWU+MTU8L3ZvbHVtZT48bnVtYmVyPjE8L251bWJlcj48a2V5d29y
ZHM+PGtleXdvcmQ+ZXhwZXJpZW5jZTwva2V5d29yZD48a2V5d29yZD5waGVub21lbm9sb2d5PC9r
ZXl3b3JkPjxrZXl3b3JkPnZhbHVlPC9rZXl3b3JkPjxrZXl3b3JkPnNlcnZpY2U8L2tleXdvcmQ+
PGtleXdvcmQ+bmFycmF0aXZlPC9rZXl3b3JkPjxrZXl3b3JkPnZhbHVlIGNyZWF0aW9uPC9rZXl3
b3JkPjxrZXl3b3JkPmRvbWluYW50IGxvZ2ljPC9rZXl3b3JkPjxrZXl3b3JkPmN1c3RvbWVyIGNl
bnRyaWNpdHk8L2tleXdvcmQ+PGtleXdvcmQ+Y29uc3VtZXIgcmVzZWFyY2g8L2tleXdvcmQ+PGtl
eXdvcmQ+dmFsdWUgY2FwdHVyZTwva2V5d29yZD48a2V5d29yZD5jby1jcmVhdGlvbjwva2V5d29y
ZD48a2V5d29yZD5wZXJzcGVjdGl2ZTwva2V5d29yZD48a2V5d29yZD50ZWNobm9sb2d5PC9rZXl3
b3JkPjxrZXl3b3JkPmluY2lkZW50PC9rZXl3b3JkPjxrZXl3b3JkPmltcGFjdDwva2V5d29yZD48
L2tleXdvcmRzPjxkYXRlcz48eWVhcj4yMDEyPC95ZWFyPjxwdWItZGF0ZXM+PGRhdGU+RmViPC9k
YXRlPjwvcHViLWRhdGVzPjwvZGF0ZXM+PGlzYm4+MTA5NC02NzA1PC9pc2JuPjxhY2Nlc3Npb24t
bnVtPldPUzowMDAzMDA1MDY1MDAwMDQ8L2FjY2Vzc2lvbi1udW0+PHVybHM+PHJlbGF0ZWQtdXJs
cz48dXJsPiZsdDtHbyB0byBJU0kmZ3Q7Oi8vV09TOjAwMDMwMDUwNjUwMDAwNDwvdXJsPjwvcmVs
YXRlZC11cmxzPjxwZGYtdXJscz48dXJsPmZpbGU6Ly9sb2NhbGhvc3QvVXNlcnMvQXJuZURlS2V5
c2VyL0Rlc2t0b3AvUGhELUFybmUvUGhEL1Byb2plY3RfRXhwZXJpZW5jZS9MaXRlcmF0dXJlL0Fj
YWRlbWljX1BhcGVycy9IZWxrdWxhX0pTUl8yMDEyLnBkZjwvdXJsPjwvcGRmLXVybHM+PC91cmxz
PjxsYW5ndWFnZT5FbmdsaXNoPC9sYW5ndWFnZT48L3JlY29yZD48L0NpdGU+PC9FbmROb3RlPn==
</w:fldData>
        </w:fldChar>
      </w:r>
      <w:r w:rsidRPr="004A3B50">
        <w:rPr>
          <w:szCs w:val="24"/>
        </w:rPr>
        <w:instrText xml:space="preserve"> ADDIN EN.CITE </w:instrText>
      </w:r>
      <w:r w:rsidRPr="004A3B50">
        <w:rPr>
          <w:szCs w:val="24"/>
        </w:rPr>
        <w:fldChar w:fldCharType="begin">
          <w:fldData xml:space="preserve">PEVuZE5vdGU+PENpdGU+PEF1dGhvcj5IZWxra3VsYTwvQXV0aG9yPjxZZWFyPjIwMTI8L1llYXI+
PFJlY051bT40Mjc8L1JlY051bT48RGlzcGxheVRleHQ+KEhlbGtrdWxhIGV0IGFsLiwgMjAxMik8
L0Rpc3BsYXlUZXh0PjxyZWNvcmQ+PHJlYy1udW1iZXI+NDI3PC9yZWMtbnVtYmVyPjxmb3JlaWdu
LWtleXM+PGtleSBhcHA9IkVOIiBkYi1pZD0iOTI1OWRwZWF5OXJ2ejBleDJwcXYydmR4emZ2czV2
Mnc1eHJ0IiB0aW1lc3RhbXA9IjE0MDkwNTQxMzgiPjQyNzwva2V5PjwvZm9yZWlnbi1rZXlzPjxy
ZWYtdHlwZSBuYW1lPSJKb3VybmFsIEFydGljbGUiPjE3PC9yZWYtdHlwZT48Y29udHJpYnV0b3Jz
PjxhdXRob3JzPjxhdXRob3I+SGVsa2t1bGEsIEFudTwvYXV0aG9yPjxhdXRob3I+S2VsbGVoZXIs
IENhcm9sPC9hdXRob3I+PGF1dGhvcj5QaWhsc3Ryb20sIE1pbm5hPC9hdXRob3I+PC9hdXRob3Jz
PjwvY29udHJpYnV0b3JzPjxhdXRoLWFkZHJlc3M+SGVsa2t1bGEsIEEmI3hEO0hhbmtlbiBTY2gg
RWNvbiwgQ3RyIFJlbGF0aW9uc2hpcCBNa3QgJmFtcDsgU2VydiBNYW5hZ2VtZW50IENFUlMsIEFy
a2FkaWFua2F0dSAyMiwgSGVsc2lua2kgMDAxMDAsIEZpbmxhbmQmI3hEO0hhbmtlbiBTY2ggRWNv
biwgQ3RyIFJlbGF0aW9uc2hpcCBNa3QgJmFtcDsgU2VydiBNYW5hZ2VtZW50IENFUlMsIEhlbHNp
bmtpIDAwMTAwLCBGaW5sYW5kJiN4RDtFc3BvbyBVbml2LCBTY2ggU2NpLCBBYWx0bywgRmlubGFu
ZCYjeEQ7Q3JhbmZpZWxkIFNjaCBNYW5hZ2VtZW50LCBDcmFuZmllbGQsIEJlZHMsIEVuZ2xhbmQm
I3hEO05hdGwgVW5pdiBJcmVsYW5kIFVuaXYgQ29sbCBDb3JrLCBDb3JrLCBJcmVsYW5kPC9hdXRo
LWFkZHJlc3M+PHRpdGxlcz48dGl0bGU+Q2hhcmFjdGVyaXppbmcgVmFsdWUgYXMgYW4gRXhwZXJp
ZW5jZTogSW1wbGljYXRpb25zIGZvciBTZXJ2aWNlIFJlc2VhcmNoZXJzIGFuZCBNYW5hZ2Vyczwv
dGl0bGU+PHNlY29uZGFyeS10aXRsZT5Kb3VybmFsIG9mIFNlcnZpY2UgUmVzZWFyY2g8L3NlY29u
ZGFyeS10aXRsZT48YWx0LXRpdGxlPkogU2VydiBSZXMtVXM8L2FsdC10aXRsZT48L3RpdGxlcz48
cGVyaW9kaWNhbD48ZnVsbC10aXRsZT5Kb3VybmFsIG9mIFNlcnZpY2UgUmVzZWFyY2g8L2Z1bGwt
dGl0bGU+PGFiYnItMT5KIFNlcnYgUmVzLVVzPC9hYmJyLTE+PC9wZXJpb2RpY2FsPjxhbHQtcGVy
aW9kaWNhbD48ZnVsbC10aXRsZT5Kb3VybmFsIG9mIFNlcnZpY2UgUmVzZWFyY2g8L2Z1bGwtdGl0
bGU+PGFiYnItMT5KIFNlcnYgUmVzLVVzPC9hYmJyLTE+PC9hbHQtcGVyaW9kaWNhbD48cGFnZXM+
NTktNzU8L3BhZ2VzPjx2b2x1bWU+MTU8L3ZvbHVtZT48bnVtYmVyPjE8L251bWJlcj48a2V5d29y
ZHM+PGtleXdvcmQ+ZXhwZXJpZW5jZTwva2V5d29yZD48a2V5d29yZD5waGVub21lbm9sb2d5PC9r
ZXl3b3JkPjxrZXl3b3JkPnZhbHVlPC9rZXl3b3JkPjxrZXl3b3JkPnNlcnZpY2U8L2tleXdvcmQ+
PGtleXdvcmQ+bmFycmF0aXZlPC9rZXl3b3JkPjxrZXl3b3JkPnZhbHVlIGNyZWF0aW9uPC9rZXl3
b3JkPjxrZXl3b3JkPmRvbWluYW50IGxvZ2ljPC9rZXl3b3JkPjxrZXl3b3JkPmN1c3RvbWVyIGNl
bnRyaWNpdHk8L2tleXdvcmQ+PGtleXdvcmQ+Y29uc3VtZXIgcmVzZWFyY2g8L2tleXdvcmQ+PGtl
eXdvcmQ+dmFsdWUgY2FwdHVyZTwva2V5d29yZD48a2V5d29yZD5jby1jcmVhdGlvbjwva2V5d29y
ZD48a2V5d29yZD5wZXJzcGVjdGl2ZTwva2V5d29yZD48a2V5d29yZD50ZWNobm9sb2d5PC9rZXl3
b3JkPjxrZXl3b3JkPmluY2lkZW50PC9rZXl3b3JkPjxrZXl3b3JkPmltcGFjdDwva2V5d29yZD48
L2tleXdvcmRzPjxkYXRlcz48eWVhcj4yMDEyPC95ZWFyPjxwdWItZGF0ZXM+PGRhdGU+RmViPC9k
YXRlPjwvcHViLWRhdGVzPjwvZGF0ZXM+PGlzYm4+MTA5NC02NzA1PC9pc2JuPjxhY2Nlc3Npb24t
bnVtPldPUzowMDAzMDA1MDY1MDAwMDQ8L2FjY2Vzc2lvbi1udW0+PHVybHM+PHJlbGF0ZWQtdXJs
cz48dXJsPiZsdDtHbyB0byBJU0kmZ3Q7Oi8vV09TOjAwMDMwMDUwNjUwMDAwNDwvdXJsPjwvcmVs
YXRlZC11cmxzPjxwZGYtdXJscz48dXJsPmZpbGU6Ly9sb2NhbGhvc3QvVXNlcnMvQXJuZURlS2V5
c2VyL0Rlc2t0b3AvUGhELUFybmUvUGhEL1Byb2plY3RfRXhwZXJpZW5jZS9MaXRlcmF0dXJlL0Fj
YWRlbWljX1BhcGVycy9IZWxrdWxhX0pTUl8yMDEyLnBkZjwvdXJsPjwvcGRmLXVybHM+PC91cmxz
PjxsYW5ndWFnZT5FbmdsaXNoPC9sYW5ndWFnZT48L3JlY29yZD48L0NpdGU+PC9FbmROb3RlPn==
</w:fldData>
        </w:fldChar>
      </w:r>
      <w:r w:rsidRPr="004A3B50">
        <w:rPr>
          <w:szCs w:val="24"/>
        </w:rPr>
        <w:instrText xml:space="preserve"> ADDIN EN.CITE.DATA </w:instrText>
      </w:r>
      <w:r w:rsidRPr="004A3B50">
        <w:rPr>
          <w:szCs w:val="24"/>
        </w:rPr>
      </w:r>
      <w:r w:rsidRPr="004A3B50">
        <w:rPr>
          <w:szCs w:val="24"/>
        </w:rPr>
        <w:fldChar w:fldCharType="end"/>
      </w:r>
      <w:r w:rsidRPr="004A3B50">
        <w:rPr>
          <w:szCs w:val="24"/>
        </w:rPr>
      </w:r>
      <w:r w:rsidRPr="004A3B50">
        <w:rPr>
          <w:szCs w:val="24"/>
        </w:rPr>
        <w:fldChar w:fldCharType="separate"/>
      </w:r>
      <w:r w:rsidRPr="004A3B50">
        <w:rPr>
          <w:noProof/>
          <w:szCs w:val="24"/>
        </w:rPr>
        <w:t>(</w:t>
      </w:r>
      <w:hyperlink w:anchor="_ENREF_73" w:tooltip="Helkkula, 2012 #427" w:history="1">
        <w:r w:rsidR="004A3B50" w:rsidRPr="004A3B50">
          <w:rPr>
            <w:noProof/>
            <w:szCs w:val="24"/>
          </w:rPr>
          <w:t>Helkkula et al., 2012</w:t>
        </w:r>
      </w:hyperlink>
      <w:r w:rsidRPr="004A3B50">
        <w:rPr>
          <w:noProof/>
          <w:szCs w:val="24"/>
        </w:rPr>
        <w:t>)</w:t>
      </w:r>
      <w:r w:rsidRPr="004A3B50">
        <w:rPr>
          <w:szCs w:val="24"/>
        </w:rPr>
        <w:fldChar w:fldCharType="end"/>
      </w:r>
      <w:r w:rsidRPr="004A3B50">
        <w:rPr>
          <w:szCs w:val="24"/>
        </w:rPr>
        <w:t xml:space="preserve">. In other words, no value judgment can be made without any CX. If there is no experience, be it imaginary of actual, there is simply nothing the customer can value </w:t>
      </w:r>
      <w:r w:rsidRPr="004A3B50">
        <w:rPr>
          <w:szCs w:val="24"/>
        </w:rPr>
        <w:fldChar w:fldCharType="begin">
          <w:fldData xml:space="preserve">PEVuZE5vdGU+PENpdGU+PEF1dGhvcj5IZWxra3VsYTwvQXV0aG9yPjxZZWFyPjIwMTI8L1llYXI+
PFJlY051bT40Mjc8L1JlY051bT48RGlzcGxheVRleHQ+KEhlbGtrdWxhIGV0IGFsLiwgMjAxMik8
L0Rpc3BsYXlUZXh0PjxyZWNvcmQ+PHJlYy1udW1iZXI+NDI3PC9yZWMtbnVtYmVyPjxmb3JlaWdu
LWtleXM+PGtleSBhcHA9IkVOIiBkYi1pZD0iOTI1OWRwZWF5OXJ2ejBleDJwcXYydmR4emZ2czV2
Mnc1eHJ0IiB0aW1lc3RhbXA9IjE0MDkwNTQxMzgiPjQyNzwva2V5PjwvZm9yZWlnbi1rZXlzPjxy
ZWYtdHlwZSBuYW1lPSJKb3VybmFsIEFydGljbGUiPjE3PC9yZWYtdHlwZT48Y29udHJpYnV0b3Jz
PjxhdXRob3JzPjxhdXRob3I+SGVsa2t1bGEsIEFudTwvYXV0aG9yPjxhdXRob3I+S2VsbGVoZXIs
IENhcm9sPC9hdXRob3I+PGF1dGhvcj5QaWhsc3Ryb20sIE1pbm5hPC9hdXRob3I+PC9hdXRob3Jz
PjwvY29udHJpYnV0b3JzPjxhdXRoLWFkZHJlc3M+SGVsa2t1bGEsIEEmI3hEO0hhbmtlbiBTY2gg
RWNvbiwgQ3RyIFJlbGF0aW9uc2hpcCBNa3QgJmFtcDsgU2VydiBNYW5hZ2VtZW50IENFUlMsIEFy
a2FkaWFua2F0dSAyMiwgSGVsc2lua2kgMDAxMDAsIEZpbmxhbmQmI3hEO0hhbmtlbiBTY2ggRWNv
biwgQ3RyIFJlbGF0aW9uc2hpcCBNa3QgJmFtcDsgU2VydiBNYW5hZ2VtZW50IENFUlMsIEhlbHNp
bmtpIDAwMTAwLCBGaW5sYW5kJiN4RDtFc3BvbyBVbml2LCBTY2ggU2NpLCBBYWx0bywgRmlubGFu
ZCYjeEQ7Q3JhbmZpZWxkIFNjaCBNYW5hZ2VtZW50LCBDcmFuZmllbGQsIEJlZHMsIEVuZ2xhbmQm
I3hEO05hdGwgVW5pdiBJcmVsYW5kIFVuaXYgQ29sbCBDb3JrLCBDb3JrLCBJcmVsYW5kPC9hdXRo
LWFkZHJlc3M+PHRpdGxlcz48dGl0bGU+Q2hhcmFjdGVyaXppbmcgVmFsdWUgYXMgYW4gRXhwZXJp
ZW5jZTogSW1wbGljYXRpb25zIGZvciBTZXJ2aWNlIFJlc2VhcmNoZXJzIGFuZCBNYW5hZ2Vyczwv
dGl0bGU+PHNlY29uZGFyeS10aXRsZT5Kb3VybmFsIG9mIFNlcnZpY2UgUmVzZWFyY2g8L3NlY29u
ZGFyeS10aXRsZT48YWx0LXRpdGxlPkogU2VydiBSZXMtVXM8L2FsdC10aXRsZT48L3RpdGxlcz48
cGVyaW9kaWNhbD48ZnVsbC10aXRsZT5Kb3VybmFsIG9mIFNlcnZpY2UgUmVzZWFyY2g8L2Z1bGwt
dGl0bGU+PGFiYnItMT5KIFNlcnYgUmVzLVVzPC9hYmJyLTE+PC9wZXJpb2RpY2FsPjxhbHQtcGVy
aW9kaWNhbD48ZnVsbC10aXRsZT5Kb3VybmFsIG9mIFNlcnZpY2UgUmVzZWFyY2g8L2Z1bGwtdGl0
bGU+PGFiYnItMT5KIFNlcnYgUmVzLVVzPC9hYmJyLTE+PC9hbHQtcGVyaW9kaWNhbD48cGFnZXM+
NTktNzU8L3BhZ2VzPjx2b2x1bWU+MTU8L3ZvbHVtZT48bnVtYmVyPjE8L251bWJlcj48a2V5d29y
ZHM+PGtleXdvcmQ+ZXhwZXJpZW5jZTwva2V5d29yZD48a2V5d29yZD5waGVub21lbm9sb2d5PC9r
ZXl3b3JkPjxrZXl3b3JkPnZhbHVlPC9rZXl3b3JkPjxrZXl3b3JkPnNlcnZpY2U8L2tleXdvcmQ+
PGtleXdvcmQ+bmFycmF0aXZlPC9rZXl3b3JkPjxrZXl3b3JkPnZhbHVlIGNyZWF0aW9uPC9rZXl3
b3JkPjxrZXl3b3JkPmRvbWluYW50IGxvZ2ljPC9rZXl3b3JkPjxrZXl3b3JkPmN1c3RvbWVyIGNl
bnRyaWNpdHk8L2tleXdvcmQ+PGtleXdvcmQ+Y29uc3VtZXIgcmVzZWFyY2g8L2tleXdvcmQ+PGtl
eXdvcmQ+dmFsdWUgY2FwdHVyZTwva2V5d29yZD48a2V5d29yZD5jby1jcmVhdGlvbjwva2V5d29y
ZD48a2V5d29yZD5wZXJzcGVjdGl2ZTwva2V5d29yZD48a2V5d29yZD50ZWNobm9sb2d5PC9rZXl3
b3JkPjxrZXl3b3JkPmluY2lkZW50PC9rZXl3b3JkPjxrZXl3b3JkPmltcGFjdDwva2V5d29yZD48
L2tleXdvcmRzPjxkYXRlcz48eWVhcj4yMDEyPC95ZWFyPjxwdWItZGF0ZXM+PGRhdGU+RmViPC9k
YXRlPjwvcHViLWRhdGVzPjwvZGF0ZXM+PGlzYm4+MTA5NC02NzA1PC9pc2JuPjxhY2Nlc3Npb24t
bnVtPldPUzowMDAzMDA1MDY1MDAwMDQ8L2FjY2Vzc2lvbi1udW0+PHVybHM+PHJlbGF0ZWQtdXJs
cz48dXJsPiZsdDtHbyB0byBJU0kmZ3Q7Oi8vV09TOjAwMDMwMDUwNjUwMDAwNDwvdXJsPjwvcmVs
YXRlZC11cmxzPjxwZGYtdXJscz48dXJsPmZpbGU6Ly9sb2NhbGhvc3QvVXNlcnMvQXJuZURlS2V5
c2VyL0Rlc2t0b3AvUGhELUFybmUvUGhEL1Byb2plY3RfRXhwZXJpZW5jZS9MaXRlcmF0dXJlL0Fj
YWRlbWljX1BhcGVycy9IZWxrdWxhX0pTUl8yMDEyLnBkZjwvdXJsPjwvcGRmLXVybHM+PC91cmxz
PjxsYW5ndWFnZT5FbmdsaXNoPC9sYW5ndWFnZT48L3JlY29yZD48L0NpdGU+PC9FbmROb3RlPn==
</w:fldData>
        </w:fldChar>
      </w:r>
      <w:r w:rsidRPr="004A3B50">
        <w:rPr>
          <w:szCs w:val="24"/>
        </w:rPr>
        <w:instrText xml:space="preserve"> ADDIN EN.CITE </w:instrText>
      </w:r>
      <w:r w:rsidRPr="004A3B50">
        <w:rPr>
          <w:szCs w:val="24"/>
        </w:rPr>
        <w:fldChar w:fldCharType="begin">
          <w:fldData xml:space="preserve">PEVuZE5vdGU+PENpdGU+PEF1dGhvcj5IZWxra3VsYTwvQXV0aG9yPjxZZWFyPjIwMTI8L1llYXI+
PFJlY051bT40Mjc8L1JlY051bT48RGlzcGxheVRleHQ+KEhlbGtrdWxhIGV0IGFsLiwgMjAxMik8
L0Rpc3BsYXlUZXh0PjxyZWNvcmQ+PHJlYy1udW1iZXI+NDI3PC9yZWMtbnVtYmVyPjxmb3JlaWdu
LWtleXM+PGtleSBhcHA9IkVOIiBkYi1pZD0iOTI1OWRwZWF5OXJ2ejBleDJwcXYydmR4emZ2czV2
Mnc1eHJ0IiB0aW1lc3RhbXA9IjE0MDkwNTQxMzgiPjQyNzwva2V5PjwvZm9yZWlnbi1rZXlzPjxy
ZWYtdHlwZSBuYW1lPSJKb3VybmFsIEFydGljbGUiPjE3PC9yZWYtdHlwZT48Y29udHJpYnV0b3Jz
PjxhdXRob3JzPjxhdXRob3I+SGVsa2t1bGEsIEFudTwvYXV0aG9yPjxhdXRob3I+S2VsbGVoZXIs
IENhcm9sPC9hdXRob3I+PGF1dGhvcj5QaWhsc3Ryb20sIE1pbm5hPC9hdXRob3I+PC9hdXRob3Jz
PjwvY29udHJpYnV0b3JzPjxhdXRoLWFkZHJlc3M+SGVsa2t1bGEsIEEmI3hEO0hhbmtlbiBTY2gg
RWNvbiwgQ3RyIFJlbGF0aW9uc2hpcCBNa3QgJmFtcDsgU2VydiBNYW5hZ2VtZW50IENFUlMsIEFy
a2FkaWFua2F0dSAyMiwgSGVsc2lua2kgMDAxMDAsIEZpbmxhbmQmI3hEO0hhbmtlbiBTY2ggRWNv
biwgQ3RyIFJlbGF0aW9uc2hpcCBNa3QgJmFtcDsgU2VydiBNYW5hZ2VtZW50IENFUlMsIEhlbHNp
bmtpIDAwMTAwLCBGaW5sYW5kJiN4RDtFc3BvbyBVbml2LCBTY2ggU2NpLCBBYWx0bywgRmlubGFu
ZCYjeEQ7Q3JhbmZpZWxkIFNjaCBNYW5hZ2VtZW50LCBDcmFuZmllbGQsIEJlZHMsIEVuZ2xhbmQm
I3hEO05hdGwgVW5pdiBJcmVsYW5kIFVuaXYgQ29sbCBDb3JrLCBDb3JrLCBJcmVsYW5kPC9hdXRo
LWFkZHJlc3M+PHRpdGxlcz48dGl0bGU+Q2hhcmFjdGVyaXppbmcgVmFsdWUgYXMgYW4gRXhwZXJp
ZW5jZTogSW1wbGljYXRpb25zIGZvciBTZXJ2aWNlIFJlc2VhcmNoZXJzIGFuZCBNYW5hZ2Vyczwv
dGl0bGU+PHNlY29uZGFyeS10aXRsZT5Kb3VybmFsIG9mIFNlcnZpY2UgUmVzZWFyY2g8L3NlY29u
ZGFyeS10aXRsZT48YWx0LXRpdGxlPkogU2VydiBSZXMtVXM8L2FsdC10aXRsZT48L3RpdGxlcz48
cGVyaW9kaWNhbD48ZnVsbC10aXRsZT5Kb3VybmFsIG9mIFNlcnZpY2UgUmVzZWFyY2g8L2Z1bGwt
dGl0bGU+PGFiYnItMT5KIFNlcnYgUmVzLVVzPC9hYmJyLTE+PC9wZXJpb2RpY2FsPjxhbHQtcGVy
aW9kaWNhbD48ZnVsbC10aXRsZT5Kb3VybmFsIG9mIFNlcnZpY2UgUmVzZWFyY2g8L2Z1bGwtdGl0
bGU+PGFiYnItMT5KIFNlcnYgUmVzLVVzPC9hYmJyLTE+PC9hbHQtcGVyaW9kaWNhbD48cGFnZXM+
NTktNzU8L3BhZ2VzPjx2b2x1bWU+MTU8L3ZvbHVtZT48bnVtYmVyPjE8L251bWJlcj48a2V5d29y
ZHM+PGtleXdvcmQ+ZXhwZXJpZW5jZTwva2V5d29yZD48a2V5d29yZD5waGVub21lbm9sb2d5PC9r
ZXl3b3JkPjxrZXl3b3JkPnZhbHVlPC9rZXl3b3JkPjxrZXl3b3JkPnNlcnZpY2U8L2tleXdvcmQ+
PGtleXdvcmQ+bmFycmF0aXZlPC9rZXl3b3JkPjxrZXl3b3JkPnZhbHVlIGNyZWF0aW9uPC9rZXl3
b3JkPjxrZXl3b3JkPmRvbWluYW50IGxvZ2ljPC9rZXl3b3JkPjxrZXl3b3JkPmN1c3RvbWVyIGNl
bnRyaWNpdHk8L2tleXdvcmQ+PGtleXdvcmQ+Y29uc3VtZXIgcmVzZWFyY2g8L2tleXdvcmQ+PGtl
eXdvcmQ+dmFsdWUgY2FwdHVyZTwva2V5d29yZD48a2V5d29yZD5jby1jcmVhdGlvbjwva2V5d29y
ZD48a2V5d29yZD5wZXJzcGVjdGl2ZTwva2V5d29yZD48a2V5d29yZD50ZWNobm9sb2d5PC9rZXl3
b3JkPjxrZXl3b3JkPmluY2lkZW50PC9rZXl3b3JkPjxrZXl3b3JkPmltcGFjdDwva2V5d29yZD48
L2tleXdvcmRzPjxkYXRlcz48eWVhcj4yMDEyPC95ZWFyPjxwdWItZGF0ZXM+PGRhdGU+RmViPC9k
YXRlPjwvcHViLWRhdGVzPjwvZGF0ZXM+PGlzYm4+MTA5NC02NzA1PC9pc2JuPjxhY2Nlc3Npb24t
bnVtPldPUzowMDAzMDA1MDY1MDAwMDQ8L2FjY2Vzc2lvbi1udW0+PHVybHM+PHJlbGF0ZWQtdXJs
cz48dXJsPiZsdDtHbyB0byBJU0kmZ3Q7Oi8vV09TOjAwMDMwMDUwNjUwMDAwNDwvdXJsPjwvcmVs
YXRlZC11cmxzPjxwZGYtdXJscz48dXJsPmZpbGU6Ly9sb2NhbGhvc3QvVXNlcnMvQXJuZURlS2V5
c2VyL0Rlc2t0b3AvUGhELUFybmUvUGhEL1Byb2plY3RfRXhwZXJpZW5jZS9MaXRlcmF0dXJlL0Fj
YWRlbWljX1BhcGVycy9IZWxrdWxhX0pTUl8yMDEyLnBkZjwvdXJsPjwvcGRmLXVybHM+PC91cmxz
PjxsYW5ndWFnZT5FbmdsaXNoPC9sYW5ndWFnZT48L3JlY29yZD48L0NpdGU+PC9FbmROb3RlPn==
</w:fldData>
        </w:fldChar>
      </w:r>
      <w:r w:rsidRPr="004A3B50">
        <w:rPr>
          <w:szCs w:val="24"/>
        </w:rPr>
        <w:instrText xml:space="preserve"> ADDIN EN.CITE.DATA </w:instrText>
      </w:r>
      <w:r w:rsidRPr="004A3B50">
        <w:rPr>
          <w:szCs w:val="24"/>
        </w:rPr>
      </w:r>
      <w:r w:rsidRPr="004A3B50">
        <w:rPr>
          <w:szCs w:val="24"/>
        </w:rPr>
        <w:fldChar w:fldCharType="end"/>
      </w:r>
      <w:r w:rsidRPr="004A3B50">
        <w:rPr>
          <w:szCs w:val="24"/>
        </w:rPr>
      </w:r>
      <w:r w:rsidRPr="004A3B50">
        <w:rPr>
          <w:szCs w:val="24"/>
        </w:rPr>
        <w:fldChar w:fldCharType="separate"/>
      </w:r>
      <w:r w:rsidRPr="004A3B50">
        <w:rPr>
          <w:noProof/>
          <w:szCs w:val="24"/>
        </w:rPr>
        <w:t>(</w:t>
      </w:r>
      <w:hyperlink w:anchor="_ENREF_73" w:tooltip="Helkkula, 2012 #427" w:history="1">
        <w:r w:rsidR="004A3B50" w:rsidRPr="004A3B50">
          <w:rPr>
            <w:noProof/>
            <w:szCs w:val="24"/>
          </w:rPr>
          <w:t>Helkkula et al., 2012</w:t>
        </w:r>
      </w:hyperlink>
      <w:r w:rsidRPr="004A3B50">
        <w:rPr>
          <w:noProof/>
          <w:szCs w:val="24"/>
        </w:rPr>
        <w:t>)</w:t>
      </w:r>
      <w:r w:rsidRPr="004A3B50">
        <w:rPr>
          <w:szCs w:val="24"/>
        </w:rPr>
        <w:fldChar w:fldCharType="end"/>
      </w:r>
      <w:r w:rsidRPr="004A3B50">
        <w:rPr>
          <w:szCs w:val="24"/>
        </w:rPr>
        <w:t xml:space="preserve">. </w:t>
      </w:r>
    </w:p>
    <w:p w14:paraId="7907FCC2" w14:textId="6730AC4C" w:rsidR="00C745E7" w:rsidRPr="004A3B50" w:rsidRDefault="00695A78" w:rsidP="00C745E7">
      <w:r w:rsidRPr="004A3B50">
        <w:t xml:space="preserve">Just as CX is dynamic, value accumulates over time through experiences as people </w:t>
      </w:r>
      <w:r w:rsidR="00793534" w:rsidRPr="004A3B50">
        <w:t xml:space="preserve">become </w:t>
      </w:r>
      <w:r w:rsidRPr="004A3B50">
        <w:t xml:space="preserve">better or worse off over time </w:t>
      </w:r>
      <w:r w:rsidRPr="004A3B50">
        <w:fldChar w:fldCharType="begin"/>
      </w:r>
      <w:r w:rsidR="007D64BD" w:rsidRPr="004A3B50">
        <w:instrText xml:space="preserve"> ADDIN EN.CITE &lt;EndNote&gt;&lt;Cite&gt;&lt;Author&gt;Woodruff&lt;/Author&gt;&lt;Year&gt;1997&lt;/Year&gt;&lt;RecNum&gt;65&lt;/RecNum&gt;&lt;DisplayText&gt;(Woodruff, 1997)&lt;/DisplayText&gt;&lt;record&gt;&lt;rec-number&gt;65&lt;/rec-number&gt;&lt;foreign-keys&gt;&lt;key app="EN" db-id="e5a2p2xsraep0ge2wzp59zsvs0dd9x0expxr" timestamp="1427368971"&gt;65&lt;/key&gt;&lt;/foreign-keys&gt;&lt;ref-type name="Journal Article"&gt;17&lt;/ref-type&gt;&lt;contributors&gt;&lt;authors&gt;&lt;author&gt;Woodruff, RobertB&lt;/author&gt;&lt;/authors&gt;&lt;/contributors&gt;&lt;titles&gt;&lt;title&gt;Customer value: The next source for competitive advantage&lt;/title&gt;&lt;secondary-title&gt;Journal of the Academy of Marketing Science&lt;/secondary-title&gt;&lt;alt-title&gt;J. of the Acad. Mark. Sci.&lt;/alt-title&gt;&lt;/titles&gt;&lt;periodical&gt;&lt;full-title&gt;Journal of the Academy of Marketing Science&lt;/full-title&gt;&lt;/periodical&gt;&lt;pages&gt;139-153&lt;/pages&gt;&lt;volume&gt;25&lt;/volume&gt;&lt;number&gt;2&lt;/number&gt;&lt;dates&gt;&lt;year&gt;1997&lt;/year&gt;&lt;pub-dates&gt;&lt;date&gt;1997/03/01&lt;/date&gt;&lt;/pub-dates&gt;&lt;/dates&gt;&lt;publisher&gt;Springer-Verlag&lt;/publisher&gt;&lt;isbn&gt;0092-0703&lt;/isbn&gt;&lt;urls&gt;&lt;related-urls&gt;&lt;url&gt;http://dx.doi.org/10.1007/BF02894350&lt;/url&gt;&lt;/related-urls&gt;&lt;/urls&gt;&lt;electronic-resource-num&gt;10.1007/BF02894350&lt;/electronic-resource-num&gt;&lt;language&gt;English&lt;/language&gt;&lt;/record&gt;&lt;/Cite&gt;&lt;/EndNote&gt;</w:instrText>
      </w:r>
      <w:r w:rsidRPr="004A3B50">
        <w:fldChar w:fldCharType="separate"/>
      </w:r>
      <w:r w:rsidR="00213C8F" w:rsidRPr="004A3B50">
        <w:rPr>
          <w:noProof/>
        </w:rPr>
        <w:t>(</w:t>
      </w:r>
      <w:hyperlink w:anchor="_ENREF_175" w:tooltip="Woodruff, 1997 #65" w:history="1">
        <w:r w:rsidR="004A3B50" w:rsidRPr="004A3B50">
          <w:rPr>
            <w:noProof/>
          </w:rPr>
          <w:t>Woodruff, 1997</w:t>
        </w:r>
      </w:hyperlink>
      <w:r w:rsidR="00213C8F" w:rsidRPr="004A3B50">
        <w:rPr>
          <w:noProof/>
        </w:rPr>
        <w:t>)</w:t>
      </w:r>
      <w:r w:rsidRPr="004A3B50">
        <w:fldChar w:fldCharType="end"/>
      </w:r>
      <w:r w:rsidRPr="004A3B50">
        <w:t xml:space="preserve">. </w:t>
      </w:r>
      <w:r w:rsidR="004D3238" w:rsidRPr="004A3B50">
        <w:t>Thus, c</w:t>
      </w:r>
      <w:r w:rsidRPr="004A3B50">
        <w:t>ustomer value</w:t>
      </w:r>
      <w:r w:rsidR="004D3238" w:rsidRPr="004A3B50">
        <w:t xml:space="preserve"> </w:t>
      </w:r>
      <w:r w:rsidRPr="004A3B50">
        <w:t>always appears as a function of past, present</w:t>
      </w:r>
      <w:r w:rsidR="00DD648E" w:rsidRPr="004A3B50">
        <w:t>,</w:t>
      </w:r>
      <w:r w:rsidRPr="004A3B50">
        <w:t xml:space="preserve"> and/or future experiences </w:t>
      </w:r>
      <w:r w:rsidRPr="004A3B50">
        <w:fldChar w:fldCharType="begin"/>
      </w:r>
      <w:r w:rsidR="007D64BD" w:rsidRPr="004A3B50">
        <w:instrText xml:space="preserve"> ADDIN EN.CITE &lt;EndNote&gt;&lt;Cite&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Pr="004A3B50">
        <w:fldChar w:fldCharType="separate"/>
      </w:r>
      <w:r w:rsidR="009A29DC" w:rsidRPr="004A3B50">
        <w:rPr>
          <w:noProof/>
        </w:rPr>
        <w:t>(</w:t>
      </w:r>
      <w:hyperlink w:anchor="_ENREF_71" w:tooltip="Gronroos, 2013 #2269" w:history="1">
        <w:r w:rsidR="004A3B50" w:rsidRPr="004A3B50">
          <w:rPr>
            <w:noProof/>
          </w:rPr>
          <w:t>Gronroos and Voima, 2013</w:t>
        </w:r>
      </w:hyperlink>
      <w:r w:rsidR="009A29DC" w:rsidRPr="004A3B50">
        <w:rPr>
          <w:noProof/>
        </w:rPr>
        <w:t>)</w:t>
      </w:r>
      <w:r w:rsidRPr="004A3B50">
        <w:fldChar w:fldCharType="end"/>
      </w:r>
      <w:r w:rsidRPr="004A3B50">
        <w:t xml:space="preserve">. </w:t>
      </w:r>
      <w:r w:rsidR="004B2C07" w:rsidRPr="004A3B50">
        <w:t xml:space="preserve">For instance, </w:t>
      </w:r>
      <w:hyperlink w:anchor="_ENREF_166" w:tooltip="Walls, 2013 #16" w:history="1">
        <w:r w:rsidR="004A3B50" w:rsidRPr="004A3B50">
          <w:rPr>
            <w:rFonts w:cs="Times New Roman"/>
            <w:szCs w:val="24"/>
          </w:rPr>
          <w:fldChar w:fldCharType="begin"/>
        </w:r>
        <w:r w:rsidR="004A3B50" w:rsidRPr="004A3B50">
          <w:rPr>
            <w:rFonts w:cs="Times New Roman"/>
            <w:szCs w:val="24"/>
          </w:rPr>
          <w:instrText xml:space="preserve"> ADDIN EN.CITE &lt;EndNote&gt;&lt;Cite AuthorYear="1"&gt;&lt;Author&gt;Walls&lt;/Author&gt;&lt;Year&gt;2013&lt;/Year&gt;&lt;RecNum&gt;16&lt;/RecNum&gt;&lt;DisplayText&gt;Walls (2013)&lt;/DisplayText&gt;&lt;record&gt;&lt;rec-number&gt;16&lt;/rec-number&gt;&lt;foreign-keys&gt;&lt;key app="EN" db-id="e5a2p2xsraep0ge2wzp59zsvs0dd9x0expxr" timestamp="1425891650"&gt;16&lt;/key&gt;&lt;/foreign-keys&gt;&lt;ref-type name="Journal Article"&gt;17&lt;/ref-type&gt;&lt;contributors&gt;&lt;authors&gt;&lt;author&gt;Walls, Andrew R.&lt;/author&gt;&lt;/authors&gt;&lt;/contributors&gt;&lt;titles&gt;&lt;title&gt;A cross-sectional examination of hotel consumer experience and relative effects on consumer values&lt;/title&gt;&lt;secondary-title&gt;International Journal of Hospitality Management&lt;/secondary-title&gt;&lt;/titles&gt;&lt;periodical&gt;&lt;full-title&gt;International Journal of Hospitality Management&lt;/full-title&gt;&lt;/periodical&gt;&lt;pages&gt;179-192&lt;/pages&gt;&lt;volume&gt;32&lt;/volume&gt;&lt;dates&gt;&lt;year&gt;2013&lt;/year&gt;&lt;/dates&gt;&lt;isbn&gt;02784319&lt;/isbn&gt;&lt;urls&gt;&lt;/urls&gt;&lt;electronic-resource-num&gt;10.1016/j.ijhm.2012.04.009&lt;/electronic-resource-num&gt;&lt;/record&gt;&lt;/Cite&gt;&lt;/EndNote&gt;</w:instrText>
        </w:r>
        <w:r w:rsidR="004A3B50" w:rsidRPr="004A3B50">
          <w:rPr>
            <w:rFonts w:cs="Times New Roman"/>
            <w:szCs w:val="24"/>
          </w:rPr>
          <w:fldChar w:fldCharType="separate"/>
        </w:r>
        <w:r w:rsidR="004A3B50" w:rsidRPr="004A3B50">
          <w:rPr>
            <w:rFonts w:cs="Times New Roman"/>
            <w:noProof/>
            <w:szCs w:val="24"/>
          </w:rPr>
          <w:t>Walls (2013)</w:t>
        </w:r>
        <w:r w:rsidR="004A3B50" w:rsidRPr="004A3B50">
          <w:rPr>
            <w:rFonts w:cs="Times New Roman"/>
            <w:szCs w:val="24"/>
          </w:rPr>
          <w:fldChar w:fldCharType="end"/>
        </w:r>
      </w:hyperlink>
      <w:r w:rsidR="004B2C07" w:rsidRPr="004A3B50">
        <w:rPr>
          <w:rFonts w:cs="Times New Roman"/>
          <w:szCs w:val="24"/>
        </w:rPr>
        <w:t xml:space="preserve"> found that the customer experience</w:t>
      </w:r>
      <w:r w:rsidR="007715B4" w:rsidRPr="004A3B50">
        <w:rPr>
          <w:rFonts w:cs="Times New Roman"/>
          <w:szCs w:val="24"/>
        </w:rPr>
        <w:t>,</w:t>
      </w:r>
      <w:r w:rsidR="004B2C07" w:rsidRPr="004A3B50">
        <w:rPr>
          <w:rFonts w:cs="Times New Roman"/>
          <w:szCs w:val="24"/>
        </w:rPr>
        <w:t xml:space="preserve"> created by both the physical environment and the human interactions in a service setting</w:t>
      </w:r>
      <w:r w:rsidR="007715B4" w:rsidRPr="004A3B50">
        <w:rPr>
          <w:rFonts w:cs="Times New Roman"/>
          <w:szCs w:val="24"/>
        </w:rPr>
        <w:t>,</w:t>
      </w:r>
      <w:r w:rsidR="004B2C07" w:rsidRPr="004A3B50">
        <w:rPr>
          <w:rFonts w:cs="Times New Roman"/>
          <w:szCs w:val="24"/>
        </w:rPr>
        <w:t xml:space="preserve"> have a significant and positive relationship with perceived value. </w:t>
      </w:r>
      <w:r w:rsidRPr="004A3B50">
        <w:t xml:space="preserve">In other words, no value judgment can be made without any experience taking place. If there is no experience, be it imaginary or actual, there is nothing the customer can value </w:t>
      </w:r>
      <w:r w:rsidRPr="004A3B50">
        <w:fldChar w:fldCharType="begin"/>
      </w:r>
      <w:r w:rsidR="007D64BD" w:rsidRPr="004A3B50">
        <w:instrText xml:space="preserve"> ADDIN EN.CITE &lt;EndNote&gt;&lt;Cite&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Pr="004A3B50">
        <w:fldChar w:fldCharType="separate"/>
      </w:r>
      <w:r w:rsidR="009A29DC" w:rsidRPr="004A3B50">
        <w:rPr>
          <w:noProof/>
        </w:rPr>
        <w:t>(</w:t>
      </w:r>
      <w:hyperlink w:anchor="_ENREF_71" w:tooltip="Gronroos, 2013 #2269" w:history="1">
        <w:r w:rsidR="004A3B50" w:rsidRPr="004A3B50">
          <w:rPr>
            <w:noProof/>
          </w:rPr>
          <w:t>Gronroos and Voima, 2013</w:t>
        </w:r>
      </w:hyperlink>
      <w:r w:rsidR="009A29DC" w:rsidRPr="004A3B50">
        <w:rPr>
          <w:noProof/>
        </w:rPr>
        <w:t>)</w:t>
      </w:r>
      <w:r w:rsidRPr="004A3B50">
        <w:fldChar w:fldCharType="end"/>
      </w:r>
      <w:r w:rsidRPr="004A3B50">
        <w:t xml:space="preserve">. </w:t>
      </w:r>
    </w:p>
    <w:p w14:paraId="4278A460" w14:textId="77777777" w:rsidR="00F27BB9" w:rsidRPr="004A3B50" w:rsidRDefault="00F27BB9" w:rsidP="004B2C07">
      <w:pPr>
        <w:rPr>
          <w:i/>
        </w:rPr>
      </w:pPr>
    </w:p>
    <w:p w14:paraId="2946C121" w14:textId="0E7D0F6B" w:rsidR="00C745E7" w:rsidRPr="004A3B50" w:rsidRDefault="00CC0000" w:rsidP="00C745E7">
      <w:pPr>
        <w:rPr>
          <w:i/>
        </w:rPr>
      </w:pPr>
      <w:r w:rsidRPr="004A3B50">
        <w:rPr>
          <w:i/>
        </w:rPr>
        <w:t>Relationship</w:t>
      </w:r>
      <w:r w:rsidR="004B2C07" w:rsidRPr="004A3B50">
        <w:rPr>
          <w:i/>
        </w:rPr>
        <w:t xml:space="preserve"> </w:t>
      </w:r>
      <w:r w:rsidRPr="004A3B50">
        <w:rPr>
          <w:i/>
        </w:rPr>
        <w:t>4</w:t>
      </w:r>
      <w:r w:rsidR="00947658" w:rsidRPr="004A3B50">
        <w:rPr>
          <w:i/>
        </w:rPr>
        <w:t xml:space="preserve"> </w:t>
      </w:r>
      <w:r w:rsidR="004B2C07" w:rsidRPr="004A3B50">
        <w:rPr>
          <w:i/>
        </w:rPr>
        <w:t xml:space="preserve">: </w:t>
      </w:r>
      <w:r w:rsidR="00222A31" w:rsidRPr="004A3B50">
        <w:rPr>
          <w:i/>
        </w:rPr>
        <w:t>Better c</w:t>
      </w:r>
      <w:r w:rsidR="004B2C07" w:rsidRPr="004A3B50">
        <w:rPr>
          <w:i/>
        </w:rPr>
        <w:t>ustomer experience</w:t>
      </w:r>
      <w:r w:rsidR="007715B4" w:rsidRPr="004A3B50">
        <w:rPr>
          <w:i/>
        </w:rPr>
        <w:t>s</w:t>
      </w:r>
      <w:r w:rsidR="004B2C07" w:rsidRPr="004A3B50">
        <w:rPr>
          <w:i/>
        </w:rPr>
        <w:t xml:space="preserve"> will </w:t>
      </w:r>
      <w:r w:rsidR="00222A31" w:rsidRPr="004A3B50">
        <w:rPr>
          <w:i/>
        </w:rPr>
        <w:t xml:space="preserve">increase </w:t>
      </w:r>
      <w:r w:rsidR="004B2C07" w:rsidRPr="004A3B50">
        <w:rPr>
          <w:i/>
        </w:rPr>
        <w:t>value- in-use perceptions</w:t>
      </w:r>
      <w:r w:rsidR="007715B4" w:rsidRPr="004A3B50">
        <w:rPr>
          <w:i/>
        </w:rPr>
        <w:t>.</w:t>
      </w:r>
    </w:p>
    <w:p w14:paraId="1A6BE90E" w14:textId="77777777" w:rsidR="00C745E7" w:rsidRPr="004A3B50" w:rsidRDefault="00C745E7" w:rsidP="00C745E7">
      <w:pPr>
        <w:rPr>
          <w:i/>
        </w:rPr>
      </w:pPr>
    </w:p>
    <w:p w14:paraId="08CF585A" w14:textId="77817DCC" w:rsidR="00F27BB9" w:rsidRPr="004A3B50" w:rsidRDefault="00EF2D2A" w:rsidP="00A73226">
      <w:pPr>
        <w:pStyle w:val="Heading2"/>
        <w:rPr>
          <w:szCs w:val="24"/>
        </w:rPr>
      </w:pPr>
      <w:r w:rsidRPr="004A3B50">
        <w:rPr>
          <w:lang w:eastAsia="zh-CN"/>
        </w:rPr>
        <w:t>Fairness perceptions and behavioral intentions</w:t>
      </w:r>
      <w:r w:rsidR="00A73226">
        <w:rPr>
          <w:lang w:eastAsia="zh-CN"/>
        </w:rPr>
        <w:t xml:space="preserve">. </w:t>
      </w:r>
      <w:r w:rsidR="00FD5108" w:rsidRPr="00A73226">
        <w:rPr>
          <w:rStyle w:val="Heading2Char"/>
        </w:rPr>
        <w:t xml:space="preserve">Both CX and value perceptions influence customers’ fairness perceptions. Customers’ perceptions of fairness reflect their evaluations of what is right versus what is wrong in the exchange of value with service providers </w:t>
      </w:r>
      <w:r w:rsidR="00FD5108" w:rsidRPr="00A73226">
        <w:rPr>
          <w:rStyle w:val="Heading2Char"/>
        </w:rPr>
        <w:fldChar w:fldCharType="begin"/>
      </w:r>
      <w:r w:rsidR="00FD5108" w:rsidRPr="00A73226">
        <w:rPr>
          <w:rStyle w:val="Heading2Char"/>
        </w:rPr>
        <w:instrText xml:space="preserve"> ADDIN EN.CITE &lt;EndNote&gt;&lt;Cite&gt;&lt;Author&gt;Oliver&lt;/Author&gt;&lt;Year&gt;1997&lt;/Year&gt;&lt;RecNum&gt;132&lt;/RecNum&gt;&lt;DisplayText&gt;(Oliver, 1997)&lt;/DisplayText&gt;&lt;record&gt;&lt;rec-number&gt;132&lt;/rec-number&gt;&lt;foreign-keys&gt;&lt;key app="EN" db-id="e5a2p2xsraep0ge2wzp59zsvs0dd9x0expxr" timestamp="1465552895"&gt;132&lt;/key&gt;&lt;/foreign-keys&gt;&lt;ref-type name="Book"&gt;6&lt;/ref-type&gt;&lt;contributors&gt;&lt;authors&gt;&lt;author&gt;Oliver, Richard L.&lt;/author&gt;&lt;/authors&gt;&lt;/contributors&gt;&lt;titles&gt;&lt;title&gt;Satisfaction: A behavioral perspective on the consumer&lt;/title&gt;&lt;/titles&gt;&lt;dates&gt;&lt;year&gt;1997&lt;/year&gt;&lt;/dates&gt;&lt;pub-location&gt;New York&lt;/pub-location&gt;&lt;publisher&gt;McGraw-Hill&lt;/publisher&gt;&lt;urls&gt;&lt;/urls&gt;&lt;/record&gt;&lt;/Cite&gt;&lt;/EndNote&gt;</w:instrText>
      </w:r>
      <w:r w:rsidR="00FD5108" w:rsidRPr="00A73226">
        <w:rPr>
          <w:rStyle w:val="Heading2Char"/>
        </w:rPr>
        <w:fldChar w:fldCharType="separate"/>
      </w:r>
      <w:r w:rsidR="00FD5108" w:rsidRPr="00A73226">
        <w:rPr>
          <w:rStyle w:val="Heading2Char"/>
        </w:rPr>
        <w:t>(</w:t>
      </w:r>
      <w:hyperlink w:anchor="_ENREF_126" w:tooltip="Oliver, 1997 #132" w:history="1">
        <w:r w:rsidR="004A3B50" w:rsidRPr="00A73226">
          <w:rPr>
            <w:rStyle w:val="Heading2Char"/>
          </w:rPr>
          <w:t>Oliver, 1997</w:t>
        </w:r>
      </w:hyperlink>
      <w:r w:rsidR="00FD5108" w:rsidRPr="00A73226">
        <w:rPr>
          <w:rStyle w:val="Heading2Char"/>
        </w:rPr>
        <w:t>)</w:t>
      </w:r>
      <w:r w:rsidR="00FD5108" w:rsidRPr="00A73226">
        <w:rPr>
          <w:rStyle w:val="Heading2Char"/>
        </w:rPr>
        <w:fldChar w:fldCharType="end"/>
      </w:r>
      <w:r w:rsidR="00FD5108" w:rsidRPr="00A73226">
        <w:rPr>
          <w:rStyle w:val="Heading2Char"/>
        </w:rPr>
        <w:t>. Further, customers compare the</w:t>
      </w:r>
      <w:r w:rsidR="005C5A2F" w:rsidRPr="00A73226">
        <w:rPr>
          <w:rStyle w:val="Heading2Char"/>
        </w:rPr>
        <w:t>ir</w:t>
      </w:r>
      <w:r w:rsidR="00FD5108" w:rsidRPr="00A73226">
        <w:rPr>
          <w:rStyle w:val="Heading2Char"/>
        </w:rPr>
        <w:t xml:space="preserve"> experiences with contemporary norms of fairness </w:t>
      </w:r>
      <w:r w:rsidR="00FD5108" w:rsidRPr="00A73226">
        <w:rPr>
          <w:rStyle w:val="Heading2Char"/>
        </w:rPr>
        <w:fldChar w:fldCharType="begin">
          <w:fldData xml:space="preserve">PEVuZE5vdGU+PENpdGU+PEF1dGhvcj5MZWUtV2luZ2F0ZTwvQXV0aG9yPjxZZWFyPjIwMTE8L1ll
YXI+PFJlY051bT4xMzM8L1JlY051bT48RGlzcGxheVRleHQ+KExlZS1XaW5nYXRlIGFuZCBDb3Jm
bWFuLCAyMDExOyBYaWEgYW5kIEt1a2FyLUtpbm5leSwgMjAxNCk8L0Rpc3BsYXlUZXh0PjxyZWNv
cmQ+PHJlYy1udW1iZXI+MTMzPC9yZWMtbnVtYmVyPjxmb3JlaWduLWtleXM+PGtleSBhcHA9IkVO
IiBkYi1pZD0iZTVhMnAyeHNyYWVwMGdlMnd6cDU5enN2czBkZDl4MGV4cHhyIiB0aW1lc3RhbXA9
IjE0NjU1NTI5ODkiPjEzMzwva2V5PjwvZm9yZWlnbi1rZXlzPjxyZWYtdHlwZSBuYW1lPSJKb3Vy
bmFsIEFydGljbGUiPjE3PC9yZWYtdHlwZT48Y29udHJpYnV0b3JzPjxhdXRob3JzPjxhdXRob3I+
TGVlLVdpbmdhdGUsIFNvb3llb24gTmlra2k8L2F1dGhvcj48YXV0aG9yPkNvcmZtYW4sIEtpbSBQ
LjwvYXV0aG9yPjwvYXV0aG9ycz48L2NvbnRyaWJ1dG9ycz48dGl0bGVzPjx0aXRsZT5UaGUgZWZm
ZWN0IG9mIGNvbnN1bWVyIGVtb3Rpb25hbCBkaXNjbG9zdXJlIG9uIGZhaXJuZXNzIHBlcmNlcHRp
b25zPC90aXRsZT48c2Vjb25kYXJ5LXRpdGxlPlBzeWNob2xvZ3kgYW5kIE1hcmtldGluZzwvc2Vj
b25kYXJ5LXRpdGxlPjwvdGl0bGVzPjxwZXJpb2RpY2FsPjxmdWxsLXRpdGxlPlBzeWNob2xvZ3kg
YW5kIE1hcmtldGluZzwvZnVsbC10aXRsZT48L3BlcmlvZGljYWw+PHBhZ2VzPjg5Ny05MDg8L3Bh
Z2VzPjx2b2x1bWU+Mjg8L3ZvbHVtZT48bnVtYmVyPjk8L251bWJlcj48ZGF0ZXM+PHllYXI+MjAx
MTwveWVhcj48L2RhdGVzPjxwdWJsaXNoZXI+V2lsZXkgU3Vic2NyaXB0aW9uIFNlcnZpY2VzLCBJ
bmMuLCBBIFdpbGV5IENvbXBhbnk8L3B1Ymxpc2hlcj48aXNibj4xNTIwLTY3OTM8L2lzYm4+PHVy
bHM+PHJlbGF0ZWQtdXJscz48dXJsPmh0dHA6Ly9keC5kb2kub3JnLzEwLjEwMDIvbWFyLjIwNDE3
PC91cmw+PC9yZWxhdGVkLXVybHM+PC91cmxzPjxlbGVjdHJvbmljLXJlc291cmNlLW51bT4xMC4x
MDAyL21hci4yMDQxNzwvZWxlY3Ryb25pYy1yZXNvdXJjZS1udW0+PC9yZWNvcmQ+PC9DaXRlPjxD
aXRlPjxBdXRob3I+WGlhPC9BdXRob3I+PFllYXI+MjAxNDwvWWVhcj48UmVjTnVtPjEzNDwvUmVj
TnVtPjxyZWNvcmQ+PHJlYy1udW1iZXI+MTM0PC9yZWMtbnVtYmVyPjxmb3JlaWduLWtleXM+PGtl
eSBhcHA9IkVOIiBkYi1pZD0iZTVhMnAyeHNyYWVwMGdlMnd6cDU5enN2czBkZDl4MGV4cHhyIiB0
aW1lc3RhbXA9IjE0NjU1NTMwNzEiPjEzNDwva2V5PjwvZm9yZWlnbi1rZXlzPjxyZWYtdHlwZSBu
YW1lPSJKb3VybmFsIEFydGljbGUiPjE3PC9yZWYtdHlwZT48Y29udHJpYnV0b3JzPjxhdXRob3Jz
PjxhdXRob3I+WGlhLCBMYW48L2F1dGhvcj48YXV0aG9yPkt1a2FyLUtpbm5leSwgTW9uaWthPC9h
dXRob3I+PC9hdXRob3JzPjwvY29udHJpYnV0b3JzPjx0aXRsZXM+PHRpdGxlPkZvciBvdXIgdmFs
dWVkIGN1c3RvbWVycyBvbmx5OiBFeGFtaW5pbmcgY29uc3VtZXIgcmVzcG9uc2VzIHRvIHByZWZl
cmVudGlhbCB0cmVhdG1lbnQgcHJhY3RpY2VzPC90aXRsZT48c2Vjb25kYXJ5LXRpdGxlPkpvdXJu
YWwgb2YgQnVzaW5lc3MgUmVzZWFyY2g8L3NlY29uZGFyeS10aXRsZT48L3RpdGxlcz48cGVyaW9k
aWNhbD48ZnVsbC10aXRsZT5Kb3VybmFsIG9mIEJ1c2luZXNzIFJlc2VhcmNoPC9mdWxsLXRpdGxl
PjwvcGVyaW9kaWNhbD48cGFnZXM+MjM2OC0yMzc1PC9wYWdlcz48dm9sdW1lPjY3PC92b2x1bWU+
PG51bWJlcj4xMTwvbnVtYmVyPjxrZXl3b3Jkcz48a2V5d29yZD5QcmVmZXJlbnRpYWwgdHJlYXRt
ZW50PC9rZXl3b3JkPjxrZXl3b3JkPkdyYXRpdHVkZTwva2V5d29yZD48a2V5d29yZD5GYWlybmVz
czwva2V5d29yZD48a2V5d29yZD5SZWxhdGlvbnNoaXAgbWFya2V0aW5nPC9rZXl3b3JkPjwva2V5
d29yZHM+PGRhdGVzPjx5ZWFyPjIwMTQ8L3llYXI+PHB1Yi1kYXRlcz48ZGF0ZT4xMS8vPC9kYXRl
PjwvcHViLWRhdGVzPjwvZGF0ZXM+PGlzYm4+MDE0OC0yOTYzPC9pc2JuPjx1cmxzPjxyZWxhdGVk
LXVybHM+PHVybD5odHRwOi8vd3d3LnNjaWVuY2VkaXJlY3QuY29tL3NjaWVuY2UvYXJ0aWNsZS9w
aWkvUzAxNDgyOTYzMTQwMDA2NjY8L3VybD48L3JlbGF0ZWQtdXJscz48L3VybHM+PGVsZWN0cm9u
aWMtcmVzb3VyY2UtbnVtPmh0dHA6Ly9keC5kb2kub3JnLzEwLjEwMTYvai5qYnVzcmVzLjIwMTQu
MDIuMDAyPC9lbGVjdHJvbmljLXJlc291cmNlLW51bT48L3JlY29yZD48L0NpdGU+PC9FbmROb3Rl
PgB=
</w:fldData>
        </w:fldChar>
      </w:r>
      <w:r w:rsidR="00FD5108" w:rsidRPr="00A73226">
        <w:rPr>
          <w:rStyle w:val="Heading2Char"/>
        </w:rPr>
        <w:instrText xml:space="preserve"> ADDIN EN.CITE </w:instrText>
      </w:r>
      <w:r w:rsidR="00FD5108" w:rsidRPr="00A73226">
        <w:rPr>
          <w:rStyle w:val="Heading2Char"/>
        </w:rPr>
        <w:fldChar w:fldCharType="begin">
          <w:fldData xml:space="preserve">PEVuZE5vdGU+PENpdGU+PEF1dGhvcj5MZWUtV2luZ2F0ZTwvQXV0aG9yPjxZZWFyPjIwMTE8L1ll
YXI+PFJlY051bT4xMzM8L1JlY051bT48RGlzcGxheVRleHQ+KExlZS1XaW5nYXRlIGFuZCBDb3Jm
bWFuLCAyMDExOyBYaWEgYW5kIEt1a2FyLUtpbm5leSwgMjAxNCk8L0Rpc3BsYXlUZXh0PjxyZWNv
cmQ+PHJlYy1udW1iZXI+MTMzPC9yZWMtbnVtYmVyPjxmb3JlaWduLWtleXM+PGtleSBhcHA9IkVO
IiBkYi1pZD0iZTVhMnAyeHNyYWVwMGdlMnd6cDU5enN2czBkZDl4MGV4cHhyIiB0aW1lc3RhbXA9
IjE0NjU1NTI5ODkiPjEzMzwva2V5PjwvZm9yZWlnbi1rZXlzPjxyZWYtdHlwZSBuYW1lPSJKb3Vy
bmFsIEFydGljbGUiPjE3PC9yZWYtdHlwZT48Y29udHJpYnV0b3JzPjxhdXRob3JzPjxhdXRob3I+
TGVlLVdpbmdhdGUsIFNvb3llb24gTmlra2k8L2F1dGhvcj48YXV0aG9yPkNvcmZtYW4sIEtpbSBQ
LjwvYXV0aG9yPjwvYXV0aG9ycz48L2NvbnRyaWJ1dG9ycz48dGl0bGVzPjx0aXRsZT5UaGUgZWZm
ZWN0IG9mIGNvbnN1bWVyIGVtb3Rpb25hbCBkaXNjbG9zdXJlIG9uIGZhaXJuZXNzIHBlcmNlcHRp
b25zPC90aXRsZT48c2Vjb25kYXJ5LXRpdGxlPlBzeWNob2xvZ3kgYW5kIE1hcmtldGluZzwvc2Vj
b25kYXJ5LXRpdGxlPjwvdGl0bGVzPjxwZXJpb2RpY2FsPjxmdWxsLXRpdGxlPlBzeWNob2xvZ3kg
YW5kIE1hcmtldGluZzwvZnVsbC10aXRsZT48L3BlcmlvZGljYWw+PHBhZ2VzPjg5Ny05MDg8L3Bh
Z2VzPjx2b2x1bWU+Mjg8L3ZvbHVtZT48bnVtYmVyPjk8L251bWJlcj48ZGF0ZXM+PHllYXI+MjAx
MTwveWVhcj48L2RhdGVzPjxwdWJsaXNoZXI+V2lsZXkgU3Vic2NyaXB0aW9uIFNlcnZpY2VzLCBJ
bmMuLCBBIFdpbGV5IENvbXBhbnk8L3B1Ymxpc2hlcj48aXNibj4xNTIwLTY3OTM8L2lzYm4+PHVy
bHM+PHJlbGF0ZWQtdXJscz48dXJsPmh0dHA6Ly9keC5kb2kub3JnLzEwLjEwMDIvbWFyLjIwNDE3
PC91cmw+PC9yZWxhdGVkLXVybHM+PC91cmxzPjxlbGVjdHJvbmljLXJlc291cmNlLW51bT4xMC4x
MDAyL21hci4yMDQxNzwvZWxlY3Ryb25pYy1yZXNvdXJjZS1udW0+PC9yZWNvcmQ+PC9DaXRlPjxD
aXRlPjxBdXRob3I+WGlhPC9BdXRob3I+PFllYXI+MjAxNDwvWWVhcj48UmVjTnVtPjEzNDwvUmVj
TnVtPjxyZWNvcmQ+PHJlYy1udW1iZXI+MTM0PC9yZWMtbnVtYmVyPjxmb3JlaWduLWtleXM+PGtl
eSBhcHA9IkVOIiBkYi1pZD0iZTVhMnAyeHNyYWVwMGdlMnd6cDU5enN2czBkZDl4MGV4cHhyIiB0
aW1lc3RhbXA9IjE0NjU1NTMwNzEiPjEzNDwva2V5PjwvZm9yZWlnbi1rZXlzPjxyZWYtdHlwZSBu
YW1lPSJKb3VybmFsIEFydGljbGUiPjE3PC9yZWYtdHlwZT48Y29udHJpYnV0b3JzPjxhdXRob3Jz
PjxhdXRob3I+WGlhLCBMYW48L2F1dGhvcj48YXV0aG9yPkt1a2FyLUtpbm5leSwgTW9uaWthPC9h
dXRob3I+PC9hdXRob3JzPjwvY29udHJpYnV0b3JzPjx0aXRsZXM+PHRpdGxlPkZvciBvdXIgdmFs
dWVkIGN1c3RvbWVycyBvbmx5OiBFeGFtaW5pbmcgY29uc3VtZXIgcmVzcG9uc2VzIHRvIHByZWZl
cmVudGlhbCB0cmVhdG1lbnQgcHJhY3RpY2VzPC90aXRsZT48c2Vjb25kYXJ5LXRpdGxlPkpvdXJu
YWwgb2YgQnVzaW5lc3MgUmVzZWFyY2g8L3NlY29uZGFyeS10aXRsZT48L3RpdGxlcz48cGVyaW9k
aWNhbD48ZnVsbC10aXRsZT5Kb3VybmFsIG9mIEJ1c2luZXNzIFJlc2VhcmNoPC9mdWxsLXRpdGxl
PjwvcGVyaW9kaWNhbD48cGFnZXM+MjM2OC0yMzc1PC9wYWdlcz48dm9sdW1lPjY3PC92b2x1bWU+
PG51bWJlcj4xMTwvbnVtYmVyPjxrZXl3b3Jkcz48a2V5d29yZD5QcmVmZXJlbnRpYWwgdHJlYXRt
ZW50PC9rZXl3b3JkPjxrZXl3b3JkPkdyYXRpdHVkZTwva2V5d29yZD48a2V5d29yZD5GYWlybmVz
czwva2V5d29yZD48a2V5d29yZD5SZWxhdGlvbnNoaXAgbWFya2V0aW5nPC9rZXl3b3JkPjwva2V5
d29yZHM+PGRhdGVzPjx5ZWFyPjIwMTQ8L3llYXI+PHB1Yi1kYXRlcz48ZGF0ZT4xMS8vPC9kYXRl
PjwvcHViLWRhdGVzPjwvZGF0ZXM+PGlzYm4+MDE0OC0yOTYzPC9pc2JuPjx1cmxzPjxyZWxhdGVk
LXVybHM+PHVybD5odHRwOi8vd3d3LnNjaWVuY2VkaXJlY3QuY29tL3NjaWVuY2UvYXJ0aWNsZS9w
aWkvUzAxNDgyOTYzMTQwMDA2NjY8L3VybD48L3JlbGF0ZWQtdXJscz48L3VybHM+PGVsZWN0cm9u
aWMtcmVzb3VyY2UtbnVtPmh0dHA6Ly9keC5kb2kub3JnLzEwLjEwMTYvai5qYnVzcmVzLjIwMTQu
MDIuMDAyPC9lbGVjdHJvbmljLXJlc291cmNlLW51bT48L3JlY29yZD48L0NpdGU+PC9FbmROb3Rl
PgB=
</w:fldData>
        </w:fldChar>
      </w:r>
      <w:r w:rsidR="00FD5108" w:rsidRPr="00A73226">
        <w:rPr>
          <w:rStyle w:val="Heading2Char"/>
        </w:rPr>
        <w:instrText xml:space="preserve"> ADDIN EN.CITE.DATA </w:instrText>
      </w:r>
      <w:r w:rsidR="00FD5108" w:rsidRPr="00A73226">
        <w:rPr>
          <w:rStyle w:val="Heading2Char"/>
        </w:rPr>
      </w:r>
      <w:r w:rsidR="00FD5108" w:rsidRPr="00A73226">
        <w:rPr>
          <w:rStyle w:val="Heading2Char"/>
        </w:rPr>
        <w:fldChar w:fldCharType="end"/>
      </w:r>
      <w:r w:rsidR="00FD5108" w:rsidRPr="00A73226">
        <w:rPr>
          <w:rStyle w:val="Heading2Char"/>
        </w:rPr>
      </w:r>
      <w:r w:rsidR="00FD5108" w:rsidRPr="00A73226">
        <w:rPr>
          <w:rStyle w:val="Heading2Char"/>
        </w:rPr>
        <w:fldChar w:fldCharType="separate"/>
      </w:r>
      <w:r w:rsidR="00FD5108" w:rsidRPr="00A73226">
        <w:rPr>
          <w:rStyle w:val="Heading2Char"/>
        </w:rPr>
        <w:t>(</w:t>
      </w:r>
      <w:hyperlink w:anchor="_ENREF_93" w:tooltip="Lee-Wingate, 2011 #133" w:history="1">
        <w:r w:rsidR="004A3B50" w:rsidRPr="00A73226">
          <w:rPr>
            <w:rStyle w:val="Heading2Char"/>
          </w:rPr>
          <w:t>Lee-Wingate and Corfman, 2011</w:t>
        </w:r>
      </w:hyperlink>
      <w:r w:rsidR="00FD5108" w:rsidRPr="00A73226">
        <w:rPr>
          <w:rStyle w:val="Heading2Char"/>
        </w:rPr>
        <w:t xml:space="preserve">; </w:t>
      </w:r>
      <w:hyperlink w:anchor="_ENREF_177" w:tooltip="Xia, 2014 #134" w:history="1">
        <w:r w:rsidR="004A3B50" w:rsidRPr="00A73226">
          <w:rPr>
            <w:rStyle w:val="Heading2Char"/>
          </w:rPr>
          <w:t>Xia and Kukar-Kinney, 2014</w:t>
        </w:r>
      </w:hyperlink>
      <w:r w:rsidR="00FD5108" w:rsidRPr="00A73226">
        <w:rPr>
          <w:rStyle w:val="Heading2Char"/>
        </w:rPr>
        <w:t>)</w:t>
      </w:r>
      <w:r w:rsidR="00FD5108" w:rsidRPr="00A73226">
        <w:rPr>
          <w:rStyle w:val="Heading2Char"/>
        </w:rPr>
        <w:fldChar w:fldCharType="end"/>
      </w:r>
      <w:r w:rsidR="00FD5108" w:rsidRPr="00A73226">
        <w:rPr>
          <w:rStyle w:val="Heading2Char"/>
        </w:rPr>
        <w:t>.</w:t>
      </w:r>
      <w:r w:rsidR="007A12E2" w:rsidRPr="00A73226">
        <w:rPr>
          <w:rStyle w:val="Heading2Char"/>
        </w:rPr>
        <w:t xml:space="preserve"> </w:t>
      </w:r>
      <w:r w:rsidR="005C5A2F" w:rsidRPr="00A73226">
        <w:rPr>
          <w:rStyle w:val="Heading2Char"/>
        </w:rPr>
        <w:t xml:space="preserve">Service practitioners should therefore value their </w:t>
      </w:r>
      <w:r w:rsidR="007A12E2" w:rsidRPr="00A73226">
        <w:rPr>
          <w:rStyle w:val="Heading2Char"/>
        </w:rPr>
        <w:t xml:space="preserve">understanding </w:t>
      </w:r>
      <w:r w:rsidR="005C5A2F" w:rsidRPr="00A73226">
        <w:rPr>
          <w:rStyle w:val="Heading2Char"/>
        </w:rPr>
        <w:t xml:space="preserve">of </w:t>
      </w:r>
      <w:r w:rsidR="007A12E2" w:rsidRPr="00A73226">
        <w:rPr>
          <w:rStyle w:val="Heading2Char"/>
        </w:rPr>
        <w:t>customer experiences</w:t>
      </w:r>
      <w:r w:rsidR="005C5A2F" w:rsidRPr="00A73226">
        <w:rPr>
          <w:rStyle w:val="Heading2Char"/>
        </w:rPr>
        <w:t>,</w:t>
      </w:r>
      <w:r w:rsidR="007A12E2" w:rsidRPr="00A73226">
        <w:rPr>
          <w:rStyle w:val="Heading2Char"/>
        </w:rPr>
        <w:t xml:space="preserve"> because </w:t>
      </w:r>
      <w:r w:rsidR="005C5A2F" w:rsidRPr="00A73226">
        <w:rPr>
          <w:rStyle w:val="Heading2Char"/>
        </w:rPr>
        <w:t xml:space="preserve">these </w:t>
      </w:r>
      <w:r w:rsidR="007A12E2" w:rsidRPr="00A73226">
        <w:rPr>
          <w:rStyle w:val="Heading2Char"/>
        </w:rPr>
        <w:t>are linked to the their customers</w:t>
      </w:r>
      <w:r w:rsidR="005C5A2F" w:rsidRPr="00A73226">
        <w:rPr>
          <w:rStyle w:val="Heading2Char"/>
        </w:rPr>
        <w:t>’</w:t>
      </w:r>
      <w:r w:rsidR="007A12E2" w:rsidRPr="00A73226">
        <w:rPr>
          <w:rStyle w:val="Heading2Char"/>
        </w:rPr>
        <w:t xml:space="preserve"> fairness perception and their future purchase intentions </w:t>
      </w:r>
      <w:r w:rsidR="00FD5108" w:rsidRPr="00A73226">
        <w:rPr>
          <w:rStyle w:val="Heading2Char"/>
        </w:rPr>
        <w:t xml:space="preserve"> </w:t>
      </w:r>
      <w:r w:rsidR="00FD5108" w:rsidRPr="00A73226">
        <w:rPr>
          <w:rStyle w:val="Heading2Char"/>
        </w:rPr>
        <w:fldChar w:fldCharType="begin"/>
      </w:r>
      <w:r w:rsidR="00FD5108" w:rsidRPr="00A73226">
        <w:rPr>
          <w:rStyle w:val="Heading2Char"/>
        </w:rPr>
        <w:instrText xml:space="preserve"> ADDIN EN.CITE &lt;EndNote&gt;&lt;Cite&gt;&lt;Author&gt;Severt&lt;/Author&gt;&lt;Year&gt;2006&lt;/Year&gt;&lt;RecNum&gt;135&lt;/RecNum&gt;&lt;DisplayText&gt;(Severt et al., 2006)&lt;/DisplayText&gt;&lt;record&gt;&lt;rec-number&gt;135&lt;/rec-number&gt;&lt;foreign-keys&gt;&lt;key app="EN" db-id="e5a2p2xsraep0ge2wzp59zsvs0dd9x0expxr" timestamp="1465553173"&gt;135&lt;/key&gt;&lt;/foreign-keys&gt;&lt;ref-type name="Journal Article"&gt;17&lt;/ref-type&gt;&lt;contributors&gt;&lt;authors&gt;&lt;author&gt;Severt, Denver&lt;/author&gt;&lt;author&gt;Tesone, Dana&lt;/author&gt;&lt;author&gt;Murrmann, Suzanne&lt;/author&gt;&lt;/authors&gt;&lt;/contributors&gt;&lt;titles&gt;&lt;title&gt;Prior Experience Satisfaction and Subsequent Fairness Perceptions Within the Service Experience&lt;/title&gt;&lt;secondary-title&gt;Journal of Hospitality &amp;amp; Leisure Marketing&lt;/secondary-title&gt;&lt;/titles&gt;&lt;periodical&gt;&lt;full-title&gt;Journal of Hospitality &amp;amp; Leisure Marketing&lt;/full-title&gt;&lt;/periodical&gt;&lt;pages&gt;121-137&lt;/pages&gt;&lt;volume&gt;13&lt;/volume&gt;&lt;number&gt;3-4&lt;/number&gt;&lt;dates&gt;&lt;year&gt;2006&lt;/year&gt;&lt;pub-dates&gt;&lt;date&gt;2006/02/15&lt;/date&gt;&lt;/pub-dates&gt;&lt;/dates&gt;&lt;publisher&gt;Routledge&lt;/publisher&gt;&lt;isbn&gt;1050-7051&lt;/isbn&gt;&lt;urls&gt;&lt;related-urls&gt;&lt;url&gt;http://dx.doi.org/10.1300/J150v13n03_07&lt;/url&gt;&lt;/related-urls&gt;&lt;/urls&gt;&lt;electronic-resource-num&gt;10.1300/J150v13n03_07&lt;/electronic-resource-num&gt;&lt;/record&gt;&lt;/Cite&gt;&lt;/EndNote&gt;</w:instrText>
      </w:r>
      <w:r w:rsidR="00FD5108" w:rsidRPr="00A73226">
        <w:rPr>
          <w:rStyle w:val="Heading2Char"/>
        </w:rPr>
        <w:fldChar w:fldCharType="separate"/>
      </w:r>
      <w:r w:rsidR="00FD5108" w:rsidRPr="00A73226">
        <w:rPr>
          <w:rStyle w:val="Heading2Char"/>
        </w:rPr>
        <w:t>(</w:t>
      </w:r>
      <w:hyperlink w:anchor="_ENREF_146" w:tooltip="Severt, 2006 #135" w:history="1">
        <w:r w:rsidR="004A3B50" w:rsidRPr="00A73226">
          <w:rPr>
            <w:rStyle w:val="Heading2Char"/>
          </w:rPr>
          <w:t>Severt et al., 2006</w:t>
        </w:r>
      </w:hyperlink>
      <w:r w:rsidR="00FD5108" w:rsidRPr="00A73226">
        <w:rPr>
          <w:rStyle w:val="Heading2Char"/>
        </w:rPr>
        <w:t>)</w:t>
      </w:r>
      <w:r w:rsidR="00FD5108" w:rsidRPr="00A73226">
        <w:rPr>
          <w:rStyle w:val="Heading2Char"/>
        </w:rPr>
        <w:fldChar w:fldCharType="end"/>
      </w:r>
      <w:r w:rsidR="00FD5108" w:rsidRPr="00A73226">
        <w:rPr>
          <w:rStyle w:val="Heading2Char"/>
        </w:rPr>
        <w:t xml:space="preserve">. </w:t>
      </w:r>
      <w:r w:rsidR="005C5A2F" w:rsidRPr="00A73226">
        <w:rPr>
          <w:rStyle w:val="Heading2Char"/>
        </w:rPr>
        <w:t>By m</w:t>
      </w:r>
      <w:r w:rsidR="00FD5108" w:rsidRPr="00A73226">
        <w:rPr>
          <w:rStyle w:val="Heading2Char"/>
        </w:rPr>
        <w:t xml:space="preserve">eeting </w:t>
      </w:r>
      <w:r w:rsidR="005C5A2F" w:rsidRPr="00A73226">
        <w:rPr>
          <w:rStyle w:val="Heading2Char"/>
        </w:rPr>
        <w:t xml:space="preserve">their </w:t>
      </w:r>
      <w:r w:rsidR="00FD5108" w:rsidRPr="00A73226">
        <w:rPr>
          <w:rStyle w:val="Heading2Char"/>
        </w:rPr>
        <w:t>customer</w:t>
      </w:r>
      <w:r w:rsidR="005C5A2F" w:rsidRPr="00A73226">
        <w:rPr>
          <w:rStyle w:val="Heading2Char"/>
        </w:rPr>
        <w:t>s’</w:t>
      </w:r>
      <w:r w:rsidR="00FD5108" w:rsidRPr="00A73226">
        <w:rPr>
          <w:rStyle w:val="Heading2Char"/>
        </w:rPr>
        <w:t xml:space="preserve"> expectations under the prevail</w:t>
      </w:r>
      <w:r w:rsidR="005C5A2F" w:rsidRPr="00A73226">
        <w:rPr>
          <w:rStyle w:val="Heading2Char"/>
        </w:rPr>
        <w:t>ing</w:t>
      </w:r>
      <w:r w:rsidR="00FD5108" w:rsidRPr="00A73226">
        <w:rPr>
          <w:rStyle w:val="Heading2Char"/>
        </w:rPr>
        <w:t xml:space="preserve"> norms</w:t>
      </w:r>
      <w:r w:rsidR="005C5A2F" w:rsidRPr="00A73226">
        <w:rPr>
          <w:rStyle w:val="Heading2Char"/>
        </w:rPr>
        <w:t xml:space="preserve">, they </w:t>
      </w:r>
      <w:r w:rsidR="00FD5108" w:rsidRPr="00A73226">
        <w:rPr>
          <w:rStyle w:val="Heading2Char"/>
        </w:rPr>
        <w:t xml:space="preserve">increase </w:t>
      </w:r>
      <w:r w:rsidR="005C5A2F" w:rsidRPr="00A73226">
        <w:rPr>
          <w:rStyle w:val="Heading2Char"/>
        </w:rPr>
        <w:t xml:space="preserve">their perceptions of </w:t>
      </w:r>
      <w:r w:rsidR="00FD5108" w:rsidRPr="00A73226">
        <w:rPr>
          <w:rStyle w:val="Heading2Char"/>
        </w:rPr>
        <w:t>fairness</w:t>
      </w:r>
      <w:r w:rsidR="005C5A2F" w:rsidRPr="00A73226">
        <w:rPr>
          <w:rStyle w:val="Heading2Char"/>
        </w:rPr>
        <w:t xml:space="preserve">, thus increasing the likelihood that they will </w:t>
      </w:r>
      <w:r w:rsidR="00FD5108" w:rsidRPr="00A73226">
        <w:rPr>
          <w:rStyle w:val="Heading2Char"/>
        </w:rPr>
        <w:t>remain loyal.</w:t>
      </w:r>
      <w:r w:rsidR="004B2C07" w:rsidRPr="004A3B50">
        <w:rPr>
          <w:szCs w:val="24"/>
        </w:rPr>
        <w:t xml:space="preserve"> </w:t>
      </w:r>
    </w:p>
    <w:p w14:paraId="157D35E3" w14:textId="77777777" w:rsidR="00C745E7" w:rsidRPr="004A3B50" w:rsidRDefault="00C745E7" w:rsidP="00C745E7">
      <w:pPr>
        <w:rPr>
          <w:i/>
        </w:rPr>
      </w:pPr>
    </w:p>
    <w:p w14:paraId="7F88F9FC" w14:textId="0953C187" w:rsidR="004B2C07" w:rsidRPr="004A3B50" w:rsidRDefault="004B2C07" w:rsidP="004B2C07">
      <w:pPr>
        <w:rPr>
          <w:i/>
          <w:szCs w:val="24"/>
        </w:rPr>
      </w:pPr>
      <w:r w:rsidRPr="004A3B50">
        <w:rPr>
          <w:i/>
          <w:szCs w:val="24"/>
        </w:rPr>
        <w:t xml:space="preserve">Proposition </w:t>
      </w:r>
      <w:r w:rsidR="00CC0000" w:rsidRPr="004A3B50">
        <w:rPr>
          <w:i/>
          <w:szCs w:val="24"/>
        </w:rPr>
        <w:t>2</w:t>
      </w:r>
      <w:r w:rsidR="00947658" w:rsidRPr="004A3B50">
        <w:rPr>
          <w:i/>
          <w:szCs w:val="24"/>
        </w:rPr>
        <w:t xml:space="preserve"> </w:t>
      </w:r>
      <w:r w:rsidRPr="004A3B50">
        <w:rPr>
          <w:i/>
          <w:szCs w:val="24"/>
        </w:rPr>
        <w:t xml:space="preserve">: </w:t>
      </w:r>
      <w:r w:rsidR="00222A31" w:rsidRPr="004A3B50">
        <w:rPr>
          <w:i/>
          <w:szCs w:val="24"/>
        </w:rPr>
        <w:t>Better c</w:t>
      </w:r>
      <w:r w:rsidRPr="004A3B50">
        <w:rPr>
          <w:i/>
          <w:szCs w:val="24"/>
        </w:rPr>
        <w:t>ustomer experience</w:t>
      </w:r>
      <w:r w:rsidR="00647CC6" w:rsidRPr="004A3B50">
        <w:rPr>
          <w:i/>
          <w:szCs w:val="24"/>
        </w:rPr>
        <w:t>s</w:t>
      </w:r>
      <w:r w:rsidRPr="004A3B50">
        <w:rPr>
          <w:i/>
          <w:szCs w:val="24"/>
        </w:rPr>
        <w:t xml:space="preserve"> will </w:t>
      </w:r>
      <w:r w:rsidR="00222A31" w:rsidRPr="004A3B50">
        <w:rPr>
          <w:i/>
          <w:szCs w:val="24"/>
        </w:rPr>
        <w:t xml:space="preserve">increase </w:t>
      </w:r>
      <w:r w:rsidRPr="004A3B50">
        <w:rPr>
          <w:i/>
          <w:szCs w:val="24"/>
        </w:rPr>
        <w:t>customer fairness perceptions</w:t>
      </w:r>
      <w:r w:rsidR="00647CC6" w:rsidRPr="004A3B50">
        <w:rPr>
          <w:i/>
          <w:szCs w:val="24"/>
        </w:rPr>
        <w:t>.</w:t>
      </w:r>
      <w:r w:rsidRPr="004A3B50">
        <w:rPr>
          <w:i/>
          <w:szCs w:val="24"/>
        </w:rPr>
        <w:t xml:space="preserve"> </w:t>
      </w:r>
    </w:p>
    <w:p w14:paraId="44EB4569" w14:textId="77777777" w:rsidR="00F27BB9" w:rsidRPr="004A3B50" w:rsidRDefault="00F27BB9" w:rsidP="00415B77"/>
    <w:p w14:paraId="10D2B992" w14:textId="20ED64D0" w:rsidR="00695A78" w:rsidRPr="004A3B50" w:rsidRDefault="00695A78" w:rsidP="00695A78">
      <w:r w:rsidRPr="004A3B50">
        <w:t xml:space="preserve">Scholars demonstrate that positive fairness perceptions lead to higher satisfaction </w:t>
      </w:r>
      <w:r w:rsidRPr="004A3B50">
        <w:fldChar w:fldCharType="begin"/>
      </w:r>
      <w:r w:rsidR="007D64BD" w:rsidRPr="004A3B50">
        <w:instrText xml:space="preserve"> ADDIN EN.CITE &lt;EndNote&gt;&lt;Cite&gt;&lt;Author&gt;Oliver&lt;/Author&gt;&lt;Year&gt;1989&lt;/Year&gt;&lt;RecNum&gt;60&lt;/RecNum&gt;&lt;DisplayText&gt;(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Pr="004A3B50">
        <w:fldChar w:fldCharType="separate"/>
      </w:r>
      <w:r w:rsidR="009A29DC" w:rsidRPr="004A3B50">
        <w:rPr>
          <w:noProof/>
        </w:rPr>
        <w:t>(</w:t>
      </w:r>
      <w:hyperlink w:anchor="_ENREF_128" w:tooltip="Oliver, 1989 #60" w:history="1">
        <w:r w:rsidR="004A3B50" w:rsidRPr="004A3B50">
          <w:rPr>
            <w:noProof/>
          </w:rPr>
          <w:t>Oliver and Swan, 1989</w:t>
        </w:r>
      </w:hyperlink>
      <w:r w:rsidR="009A29DC" w:rsidRPr="004A3B50">
        <w:rPr>
          <w:noProof/>
        </w:rPr>
        <w:t>)</w:t>
      </w:r>
      <w:r w:rsidRPr="004A3B50">
        <w:fldChar w:fldCharType="end"/>
      </w:r>
      <w:r w:rsidR="004B2C07" w:rsidRPr="004A3B50">
        <w:t xml:space="preserve">, loyalty </w:t>
      </w:r>
      <w:r w:rsidR="00927B5B" w:rsidRPr="004A3B50">
        <w:fldChar w:fldCharType="begin"/>
      </w:r>
      <w:r w:rsidR="007D64BD" w:rsidRPr="004A3B50">
        <w:instrText xml:space="preserve"> ADDIN EN.CITE &lt;EndNote&gt;&lt;Cite&gt;&lt;Author&gt;Xia&lt;/Author&gt;&lt;Year&gt;2014&lt;/Year&gt;&lt;RecNum&gt;134&lt;/RecNum&gt;&lt;DisplayText&gt;(Xia and Kukar-Kinney, 2014)&lt;/DisplayText&gt;&lt;record&gt;&lt;rec-number&gt;134&lt;/rec-number&gt;&lt;foreign-keys&gt;&lt;key app="EN" db-id="e5a2p2xsraep0ge2wzp59zsvs0dd9x0expxr" timestamp="1465553071"&gt;134&lt;/key&gt;&lt;/foreign-keys&gt;&lt;ref-type name="Journal Article"&gt;17&lt;/ref-type&gt;&lt;contributors&gt;&lt;authors&gt;&lt;author&gt;Xia, Lan&lt;/author&gt;&lt;author&gt;Kukar-Kinney, Monika&lt;/author&gt;&lt;/authors&gt;&lt;/contributors&gt;&lt;titles&gt;&lt;title&gt;For our valued customers only: Examining consumer responses to preferential treatment practices&lt;/title&gt;&lt;secondary-title&gt;Journal of Business Research&lt;/secondary-title&gt;&lt;/titles&gt;&lt;periodical&gt;&lt;full-title&gt;Journal of Business Research&lt;/full-title&gt;&lt;/periodical&gt;&lt;pages&gt;2368-2375&lt;/pages&gt;&lt;volume&gt;67&lt;/volume&gt;&lt;number&gt;11&lt;/number&gt;&lt;keywords&gt;&lt;keyword&gt;Preferential treatment&lt;/keyword&gt;&lt;keyword&gt;Gratitude&lt;/keyword&gt;&lt;keyword&gt;Fairness&lt;/keyword&gt;&lt;keyword&gt;Relationship marketing&lt;/keyword&gt;&lt;/keywords&gt;&lt;dates&gt;&lt;year&gt;2014&lt;/year&gt;&lt;pub-dates&gt;&lt;date&gt;11//&lt;/date&gt;&lt;/pub-dates&gt;&lt;/dates&gt;&lt;isbn&gt;0148-2963&lt;/isbn&gt;&lt;urls&gt;&lt;related-urls&gt;&lt;url&gt;http://www.sciencedirect.com/science/article/pii/S0148296314000666&lt;/url&gt;&lt;/related-urls&gt;&lt;/urls&gt;&lt;electronic-resource-num&gt;http://dx.doi.org/10.1016/j.jbusres.2014.02.002&lt;/electronic-resource-num&gt;&lt;/record&gt;&lt;/Cite&gt;&lt;/EndNote&gt;</w:instrText>
      </w:r>
      <w:r w:rsidR="00927B5B" w:rsidRPr="004A3B50">
        <w:fldChar w:fldCharType="separate"/>
      </w:r>
      <w:r w:rsidR="009A29DC" w:rsidRPr="004A3B50">
        <w:rPr>
          <w:noProof/>
        </w:rPr>
        <w:t>(</w:t>
      </w:r>
      <w:hyperlink w:anchor="_ENREF_177" w:tooltip="Xia, 2014 #134" w:history="1">
        <w:r w:rsidR="004A3B50" w:rsidRPr="004A3B50">
          <w:rPr>
            <w:noProof/>
          </w:rPr>
          <w:t>Xia and Kukar-Kinney, 2014</w:t>
        </w:r>
      </w:hyperlink>
      <w:r w:rsidR="009A29DC" w:rsidRPr="004A3B50">
        <w:rPr>
          <w:noProof/>
        </w:rPr>
        <w:t>)</w:t>
      </w:r>
      <w:r w:rsidR="00927B5B" w:rsidRPr="004A3B50">
        <w:fldChar w:fldCharType="end"/>
      </w:r>
      <w:r w:rsidR="00771B75" w:rsidRPr="004A3B50">
        <w:t>,</w:t>
      </w:r>
      <w:r w:rsidRPr="004A3B50">
        <w:t xml:space="preserve"> and positive </w:t>
      </w:r>
      <w:r w:rsidR="00BF5C2A" w:rsidRPr="004A3B50">
        <w:t>WOM</w:t>
      </w:r>
      <w:r w:rsidRPr="004A3B50">
        <w:t xml:space="preserve"> </w:t>
      </w:r>
      <w:r w:rsidRPr="004A3B50">
        <w:fldChar w:fldCharType="begin"/>
      </w:r>
      <w:r w:rsidR="007D64BD" w:rsidRPr="004A3B50">
        <w:instrText xml:space="preserve"> ADDIN EN.CITE &lt;EndNote&gt;&lt;Cite&gt;&lt;Author&gt;Namkung&lt;/Author&gt;&lt;Year&gt;2010&lt;/Year&gt;&lt;RecNum&gt;57&lt;/RecNum&gt;&lt;DisplayText&gt;(Namkung and Jang, 2010)&lt;/DisplayText&gt;&lt;record&gt;&lt;rec-number&gt;57&lt;/rec-number&gt;&lt;foreign-keys&gt;&lt;key app="EN" db-id="e5a2p2xsraep0ge2wzp59zsvs0dd9x0expxr" timestamp="1427368708"&gt;57&lt;/key&gt;&lt;/foreign-keys&gt;&lt;ref-type name="Journal Article"&gt;17&lt;/ref-type&gt;&lt;contributors&gt;&lt;authors&gt;&lt;author&gt;Namkung, Young&lt;/author&gt;&lt;author&gt;Jang, Soo Cheong&lt;/author&gt;&lt;/authors&gt;&lt;/contributors&gt;&lt;titles&gt;&lt;title&gt;Effects of perceived service fairness on emotions, and behavioral intentions in restaurants&lt;/title&gt;&lt;secondary-title&gt;European Journal of Marketing&lt;/secondary-title&gt;&lt;/titles&gt;&lt;periodical&gt;&lt;full-title&gt;European Journal of Marketing&lt;/full-title&gt;&lt;/periodical&gt;&lt;pages&gt;1233-1259&lt;/pages&gt;&lt;volume&gt;44&lt;/volume&gt;&lt;number&gt;9/10&lt;/number&gt;&lt;keywords&gt;&lt;keyword&gt;Service levels,Consumer behaviour,Restaurants,United States of America,Service delivery&lt;/keyword&gt;&lt;/keywords&gt;&lt;dates&gt;&lt;year&gt;2010&lt;/year&gt;&lt;/dates&gt;&lt;urls&gt;&lt;related-urls&gt;&lt;url&gt;http://www.emeraldinsight.com/doi/abs/10.1108/03090561011062826&lt;/url&gt;&lt;/related-urls&gt;&lt;/urls&gt;&lt;electronic-resource-num&gt;doi:10.1108/03090561011062826&lt;/electronic-resource-num&gt;&lt;/record&gt;&lt;/Cite&gt;&lt;/EndNote&gt;</w:instrText>
      </w:r>
      <w:r w:rsidRPr="004A3B50">
        <w:fldChar w:fldCharType="separate"/>
      </w:r>
      <w:r w:rsidR="009A29DC" w:rsidRPr="004A3B50">
        <w:rPr>
          <w:noProof/>
        </w:rPr>
        <w:t>(</w:t>
      </w:r>
      <w:hyperlink w:anchor="_ENREF_118" w:tooltip="Namkung, 2010 #57" w:history="1">
        <w:r w:rsidR="004A3B50" w:rsidRPr="004A3B50">
          <w:rPr>
            <w:noProof/>
          </w:rPr>
          <w:t>Namkung and Jang, 2010</w:t>
        </w:r>
      </w:hyperlink>
      <w:r w:rsidR="009A29DC" w:rsidRPr="004A3B50">
        <w:rPr>
          <w:noProof/>
        </w:rPr>
        <w:t>)</w:t>
      </w:r>
      <w:r w:rsidRPr="004A3B50">
        <w:fldChar w:fldCharType="end"/>
      </w:r>
      <w:r w:rsidRPr="004A3B50">
        <w:t xml:space="preserve">. Subsequently, </w:t>
      </w:r>
      <w:hyperlink w:anchor="_ENREF_120" w:tooltip="Nguyen, 2013 #59" w:history="1">
        <w:r w:rsidR="004A3B50" w:rsidRPr="004A3B50">
          <w:fldChar w:fldCharType="begin"/>
        </w:r>
        <w:r w:rsidR="004A3B50" w:rsidRPr="004A3B50">
          <w:instrText xml:space="preserve"> ADDIN EN.CITE &lt;EndNote&gt;&lt;Cite AuthorYear="1"&gt;&lt;Author&gt;Nguyen&lt;/Author&gt;&lt;Year&gt;2013&lt;/Year&gt;&lt;RecNum&gt;59&lt;/RecNum&gt;&lt;DisplayText&gt;Nguyen and Klaus (2013)&lt;/DisplayText&gt;&lt;record&gt;&lt;rec-number&gt;59&lt;/rec-number&gt;&lt;foreign-keys&gt;&lt;key app="EN" db-id="e5a2p2xsraep0ge2wzp59zsvs0dd9x0expxr" timestamp="1427368810"&gt;59&lt;/key&gt;&lt;/foreign-keys&gt;&lt;ref-type name="Journal Article"&gt;17&lt;/ref-type&gt;&lt;contributors&gt;&lt;authors&gt;&lt;author&gt;Nguyen, Bang&lt;/author&gt;&lt;author&gt;Klaus, Philipp “Phil”&lt;/author&gt;&lt;/authors&gt;&lt;/contributors&gt;&lt;titles&gt;&lt;title&gt;Retail fairness: Exploring consumer perceptions of fairness towards retailers’ marketing tactics&lt;/title&gt;&lt;secondary-title&gt;Journal of Retailing and Consumer Services&lt;/secondary-title&gt;&lt;/titles&gt;&lt;periodical&gt;&lt;full-title&gt;Journal of Retailing and Consumer Services&lt;/full-title&gt;&lt;/periodical&gt;&lt;pages&gt;311-324&lt;/pages&gt;&lt;volume&gt;20&lt;/volume&gt;&lt;number&gt;3&lt;/number&gt;&lt;keywords&gt;&lt;keyword&gt;Fairness&lt;/keyword&gt;&lt;keyword&gt;Retailers&lt;/keyword&gt;&lt;keyword&gt;Marketing tactics&lt;/keyword&gt;&lt;keyword&gt;Trust&lt;/keyword&gt;&lt;/keywords&gt;&lt;dates&gt;&lt;year&gt;2013&lt;/year&gt;&lt;pub-dates&gt;&lt;date&gt;5//&lt;/date&gt;&lt;/pub-dates&gt;&lt;/dates&gt;&lt;isbn&gt;0969-6989&lt;/isbn&gt;&lt;urls&gt;&lt;related-urls&gt;&lt;url&gt;http://www.sciencedirect.com/science/article/pii/S0969698913000167&lt;/url&gt;&lt;/related-urls&gt;&lt;/urls&gt;&lt;electronic-resource-num&gt;http://dx.doi.org/10.1016/j.jretconser.2013.02.001&lt;/electronic-resource-num&gt;&lt;/record&gt;&lt;/Cite&gt;&lt;/EndNote&gt;</w:instrText>
        </w:r>
        <w:r w:rsidR="004A3B50" w:rsidRPr="004A3B50">
          <w:fldChar w:fldCharType="separate"/>
        </w:r>
        <w:r w:rsidR="004A3B50" w:rsidRPr="004A3B50">
          <w:rPr>
            <w:noProof/>
          </w:rPr>
          <w:t>Nguyen and Klaus (2013)</w:t>
        </w:r>
        <w:r w:rsidR="004A3B50" w:rsidRPr="004A3B50">
          <w:fldChar w:fldCharType="end"/>
        </w:r>
      </w:hyperlink>
      <w:r w:rsidRPr="004A3B50">
        <w:t xml:space="preserve"> suggest managing fairness perceptions as an important priority for all firms, </w:t>
      </w:r>
      <w:r w:rsidR="00472005" w:rsidRPr="004A3B50">
        <w:t xml:space="preserve">via </w:t>
      </w:r>
      <w:r w:rsidRPr="004A3B50">
        <w:t>its crucial link to profitability.</w:t>
      </w:r>
      <w:r w:rsidR="0040114D" w:rsidRPr="004A3B50">
        <w:t xml:space="preserve"> </w:t>
      </w:r>
      <w:r w:rsidR="00CA744C" w:rsidRPr="004A3B50">
        <w:t>Although interactional justice could be a suitable and intriguing form of fairness perception</w:t>
      </w:r>
      <w:r w:rsidR="001709C3" w:rsidRPr="004A3B50">
        <w:t xml:space="preserve"> for our model</w:t>
      </w:r>
      <w:r w:rsidR="00CA744C" w:rsidRPr="004A3B50">
        <w:t>, this paper</w:t>
      </w:r>
      <w:r w:rsidR="001709C3" w:rsidRPr="004A3B50">
        <w:t xml:space="preserve"> </w:t>
      </w:r>
      <w:r w:rsidR="00CA744C" w:rsidRPr="004A3B50">
        <w:t xml:space="preserve">utilizes a more </w:t>
      </w:r>
      <w:r w:rsidR="001709C3" w:rsidRPr="004A3B50">
        <w:t>inclusive</w:t>
      </w:r>
      <w:r w:rsidR="00CA744C" w:rsidRPr="004A3B50">
        <w:t xml:space="preserve"> perspective to explore the different facets of fairness perceptions </w:t>
      </w:r>
      <w:r w:rsidR="004D3825" w:rsidRPr="004A3B50">
        <w:fldChar w:fldCharType="begin">
          <w:fldData xml:space="preserve">PEVuZE5vdGU+PENpdGU+PEF1dGhvcj5Db2xxdWl0dDwvQXV0aG9yPjxZZWFyPjIwMDE8L1llYXI+
PFJlY051bT4xMDI8L1JlY051bT48RGlzcGxheVRleHQ+KENvbHF1aXR0LCAyMDAxOyBDb2xxdWl0
dCBldCBhbC4sIDIwMDE7IEJsb2RnZXR0IGV0IGFsLiwgMTk5Nyk8L0Rpc3BsYXlUZXh0PjxyZWNv
cmQ+PHJlYy1udW1iZXI+MTAyPC9yZWMtbnVtYmVyPjxmb3JlaWduLWtleXM+PGtleSBhcHA9IkVO
IiBkYi1pZD0ieHA5Mjl3cHJlMnh2YTJlcGFzMHAycHh1c2V3ZDBheGRmenpyIiB0aW1lc3RhbXA9
IjE0MDQ0Njg0MjMiPjEwMjwva2V5PjwvZm9yZWlnbi1rZXlzPjxyZWYtdHlwZSBuYW1lPSJKb3Vy
bmFsIEFydGljbGUiPjE3PC9yZWYtdHlwZT48Y29udHJpYnV0b3JzPjxhdXRob3JzPjxhdXRob3I+
Q29scXVpdHQsIEouIEEuPC9hdXRob3I+PC9hdXRob3JzPjwvY29udHJpYnV0b3JzPjx0aXRsZXM+
PHRpdGxlPk9uIHRoZSBkaW1lbnNpb25hbGl0eSBvZiBvcmdhbml6YXRpb25hbCBqdXN0aWNlOiBB
IGNvbnN0cnVjdCB2YWxpZGF0aW9uIG9mIGEgbWVhc3VyZTwvdGl0bGU+PHNlY29uZGFyeS10aXRs
ZT5Kb3VybmFsIG9mIEFwcGxpZWQgUHN5Y2hvbG9neTwvc2Vjb25kYXJ5LXRpdGxlPjwvdGl0bGVz
PjxwZXJpb2RpY2FsPjxmdWxsLXRpdGxlPkpvdXJuYWwgb2YgQXBwbGllZCBQc3ljaG9sb2d5PC9m
dWxsLXRpdGxlPjwvcGVyaW9kaWNhbD48cGFnZXM+Mzg2LTQwMDwvcGFnZXM+PHZvbHVtZT44Njwv
dm9sdW1lPjxudW1iZXI+MzwvbnVtYmVyPjxkYXRlcz48eWVhcj4yMDAxPC95ZWFyPjwvZGF0ZXM+
PHVybHM+PC91cmxzPjwvcmVjb3JkPjwvQ2l0ZT48Q2l0ZT48QXV0aG9yPkNvbHF1aXR0PC9BdXRo
b3I+PFllYXI+MjAwMTwvWWVhcj48UmVjTnVtPjE3PC9SZWNOdW0+PHJlY29yZD48cmVjLW51bWJl
cj4xNzwvcmVjLW51bWJlcj48Zm9yZWlnbi1rZXlzPjxrZXkgYXBwPSJFTiIgZGItaWQ9InhwOTI5
d3ByZTJ4dmEyZXBhczBwMnB4dXNld2QwYXhkZnp6ciIgdGltZXN0YW1wPSIxMzU3MjI5MjM4Ij4x
Nzwva2V5PjwvZm9yZWlnbi1rZXlzPjxyZWYtdHlwZSBuYW1lPSJKb3VybmFsIEFydGljbGUiPjE3
PC9yZWYtdHlwZT48Y29udHJpYnV0b3JzPjxhdXRob3JzPjxhdXRob3I+Q29scXVpdHQsIEouIEEu
PC9hdXRob3I+PGF1dGhvcj5Db25sb24sIEQuIEUuPC9hdXRob3I+PGF1dGhvcj5XZXNzb24sIE0u
IEouPC9hdXRob3I+PGF1dGhvcj5Qb3J0ZXIsIEMuIE8uPC9hdXRob3I+PGF1dGhvcj5OZywgSy4g
WS48L2F1dGhvcj48L2F1dGhvcnM+PC9jb250cmlidXRvcnM+PHRpdGxlcz48dGl0bGU+SnVzdGlj
ZSBhdCB0aGUgbWlsbGVubml1bTogYSBtZXRhLWFuYWx5dGljIHJldmlldyBvZiAyNSB5ZWFycyBv
ZiBvcmdhbml6YXRpb25hbCBqdXN0aWNlIHJlc2VhcmNoPC90aXRsZT48c2Vjb25kYXJ5LXRpdGxl
PkpvdXJuYWwgb2YgQXBwbGllZCBQc3ljaG9sb2d5PC9zZWNvbmRhcnktdGl0bGU+PC90aXRsZXM+
PHBlcmlvZGljYWw+PGZ1bGwtdGl0bGU+Sm91cm5hbCBvZiBBcHBsaWVkIFBzeWNob2xvZ3k8L2Z1
bGwtdGl0bGU+PC9wZXJpb2RpY2FsPjxwYWdlcz40MjUtNDQ1PC9wYWdlcz48dm9sdW1lPjg2PC92
b2x1bWU+PG51bWJlcj4zPC9udW1iZXI+PGRhdGVzPjx5ZWFyPjIwMDE8L3llYXI+PC9kYXRlcz48
dXJscz48L3VybHM+PC9yZWNvcmQ+PC9DaXRlPjxDaXRlPjxBdXRob3I+QmxvZGdldHQ8L0F1dGhv
cj48WWVhcj4xOTk3PC9ZZWFyPjxSZWNOdW0+MTM4PC9SZWNOdW0+PHJlY29yZD48cmVjLW51bWJl
cj4xMzg8L3JlYy1udW1iZXI+PGZvcmVpZ24ta2V5cz48a2V5IGFwcD0iRU4iIGRiLWlkPSJlNWEy
cDJ4c3JhZXAwZ2Uyd3pwNTl6c3ZzMGRkOXgwZXhweHIiIHRpbWVzdGFtcD0iMTQ2NTU1MzU0NCI+
MTM4PC9rZXk+PC9mb3JlaWduLWtleXM+PHJlZi10eXBlIG5hbWU9IkpvdXJuYWwgQXJ0aWNsZSI+
MTc8L3JlZi10eXBlPjxjb250cmlidXRvcnM+PGF1dGhvcnM+PGF1dGhvcj5CbG9kZ2V0dCwgSmVm
ZnJleSBHLjwvYXV0aG9yPjxhdXRob3I+SGlsbCwgRG9ubmEgSi48L2F1dGhvcj48YXV0aG9yPlRh
eCwgU3RlcGhlbiBTLjwvYXV0aG9yPjwvYXV0aG9ycz48L2NvbnRyaWJ1dG9ycz48dGl0bGVzPjx0
aXRsZT5UaGUgZWZmZWN0cyBvZiBkaXN0cmlidXRpdmUsIHByb2NlZHVyYWwsIGFuZCBpbnRlcmFj
dGlvbmFsIGp1c3RpY2Ugb24gcG9zdGNvbXBsYWludCBiZWhhdmlvcjwvdGl0bGU+PHNlY29uZGFy
eS10aXRsZT5Kb3VybmFsIG9mIFJldGFpbGluZzwvc2Vjb25kYXJ5LXRpdGxlPjwvdGl0bGVzPjxw
ZXJpb2RpY2FsPjxmdWxsLXRpdGxlPkpvdXJuYWwgb2YgUmV0YWlsaW5nPC9mdWxsLXRpdGxlPjwv
cGVyaW9kaWNhbD48cGFnZXM+MTg1LTIxMDwvcGFnZXM+PHZvbHVtZT43Mzwvdm9sdW1lPjxudW1i
ZXI+MjwvbnVtYmVyPjxkYXRlcz48eWVhcj4xOTk3PC95ZWFyPjxwdWItZGF0ZXM+PGRhdGU+MTk5
Ny8wNi8wMTwvZGF0ZT48L3B1Yi1kYXRlcz48L2RhdGVzPjxpc2JuPjAwMjItNDM1OTwvaXNibj48
dXJscz48cmVsYXRlZC11cmxzPjx1cmw+aHR0cDovL3d3dy5zY2llbmNlZGlyZWN0LmNvbS9zY2ll
bmNlL2FydGljbGUvcGlpL1MwMDIyNDM1OTk3OTAwMDM4PC91cmw+PC9yZWxhdGVkLXVybHM+PC91
cmxzPjxlbGVjdHJvbmljLXJlc291cmNlLW51bT5odHRwOi8vZHguZG9pLm9yZy8xMC4xMDE2L1Mw
MDIyLTQzNTkoOTcpOTAwMDMtODwvZWxlY3Ryb25pYy1yZXNvdXJjZS1udW0+PC9yZWNvcmQ+PC9D
aXRlPjwvRW5kTm90ZT5=
</w:fldData>
        </w:fldChar>
      </w:r>
      <w:r w:rsidR="004D3825" w:rsidRPr="004A3B50">
        <w:instrText xml:space="preserve"> ADDIN EN.CITE </w:instrText>
      </w:r>
      <w:r w:rsidR="004D3825" w:rsidRPr="004A3B50">
        <w:fldChar w:fldCharType="begin">
          <w:fldData xml:space="preserve">PEVuZE5vdGU+PENpdGU+PEF1dGhvcj5Db2xxdWl0dDwvQXV0aG9yPjxZZWFyPjIwMDE8L1llYXI+
PFJlY051bT4xMDI8L1JlY051bT48RGlzcGxheVRleHQ+KENvbHF1aXR0LCAyMDAxOyBDb2xxdWl0
dCBldCBhbC4sIDIwMDE7IEJsb2RnZXR0IGV0IGFsLiwgMTk5Nyk8L0Rpc3BsYXlUZXh0PjxyZWNv
cmQ+PHJlYy1udW1iZXI+MTAyPC9yZWMtbnVtYmVyPjxmb3JlaWduLWtleXM+PGtleSBhcHA9IkVO
IiBkYi1pZD0ieHA5Mjl3cHJlMnh2YTJlcGFzMHAycHh1c2V3ZDBheGRmenpyIiB0aW1lc3RhbXA9
IjE0MDQ0Njg0MjMiPjEwMjwva2V5PjwvZm9yZWlnbi1rZXlzPjxyZWYtdHlwZSBuYW1lPSJKb3Vy
bmFsIEFydGljbGUiPjE3PC9yZWYtdHlwZT48Y29udHJpYnV0b3JzPjxhdXRob3JzPjxhdXRob3I+
Q29scXVpdHQsIEouIEEuPC9hdXRob3I+PC9hdXRob3JzPjwvY29udHJpYnV0b3JzPjx0aXRsZXM+
PHRpdGxlPk9uIHRoZSBkaW1lbnNpb25hbGl0eSBvZiBvcmdhbml6YXRpb25hbCBqdXN0aWNlOiBB
IGNvbnN0cnVjdCB2YWxpZGF0aW9uIG9mIGEgbWVhc3VyZTwvdGl0bGU+PHNlY29uZGFyeS10aXRs
ZT5Kb3VybmFsIG9mIEFwcGxpZWQgUHN5Y2hvbG9neTwvc2Vjb25kYXJ5LXRpdGxlPjwvdGl0bGVz
PjxwZXJpb2RpY2FsPjxmdWxsLXRpdGxlPkpvdXJuYWwgb2YgQXBwbGllZCBQc3ljaG9sb2d5PC9m
dWxsLXRpdGxlPjwvcGVyaW9kaWNhbD48cGFnZXM+Mzg2LTQwMDwvcGFnZXM+PHZvbHVtZT44Njwv
dm9sdW1lPjxudW1iZXI+MzwvbnVtYmVyPjxkYXRlcz48eWVhcj4yMDAxPC95ZWFyPjwvZGF0ZXM+
PHVybHM+PC91cmxzPjwvcmVjb3JkPjwvQ2l0ZT48Q2l0ZT48QXV0aG9yPkNvbHF1aXR0PC9BdXRo
b3I+PFllYXI+MjAwMTwvWWVhcj48UmVjTnVtPjE3PC9SZWNOdW0+PHJlY29yZD48cmVjLW51bWJl
cj4xNzwvcmVjLW51bWJlcj48Zm9yZWlnbi1rZXlzPjxrZXkgYXBwPSJFTiIgZGItaWQ9InhwOTI5
d3ByZTJ4dmEyZXBhczBwMnB4dXNld2QwYXhkZnp6ciIgdGltZXN0YW1wPSIxMzU3MjI5MjM4Ij4x
Nzwva2V5PjwvZm9yZWlnbi1rZXlzPjxyZWYtdHlwZSBuYW1lPSJKb3VybmFsIEFydGljbGUiPjE3
PC9yZWYtdHlwZT48Y29udHJpYnV0b3JzPjxhdXRob3JzPjxhdXRob3I+Q29scXVpdHQsIEouIEEu
PC9hdXRob3I+PGF1dGhvcj5Db25sb24sIEQuIEUuPC9hdXRob3I+PGF1dGhvcj5XZXNzb24sIE0u
IEouPC9hdXRob3I+PGF1dGhvcj5Qb3J0ZXIsIEMuIE8uPC9hdXRob3I+PGF1dGhvcj5OZywgSy4g
WS48L2F1dGhvcj48L2F1dGhvcnM+PC9jb250cmlidXRvcnM+PHRpdGxlcz48dGl0bGU+SnVzdGlj
ZSBhdCB0aGUgbWlsbGVubml1bTogYSBtZXRhLWFuYWx5dGljIHJldmlldyBvZiAyNSB5ZWFycyBv
ZiBvcmdhbml6YXRpb25hbCBqdXN0aWNlIHJlc2VhcmNoPC90aXRsZT48c2Vjb25kYXJ5LXRpdGxl
PkpvdXJuYWwgb2YgQXBwbGllZCBQc3ljaG9sb2d5PC9zZWNvbmRhcnktdGl0bGU+PC90aXRsZXM+
PHBlcmlvZGljYWw+PGZ1bGwtdGl0bGU+Sm91cm5hbCBvZiBBcHBsaWVkIFBzeWNob2xvZ3k8L2Z1
bGwtdGl0bGU+PC9wZXJpb2RpY2FsPjxwYWdlcz40MjUtNDQ1PC9wYWdlcz48dm9sdW1lPjg2PC92
b2x1bWU+PG51bWJlcj4zPC9udW1iZXI+PGRhdGVzPjx5ZWFyPjIwMDE8L3llYXI+PC9kYXRlcz48
dXJscz48L3VybHM+PC9yZWNvcmQ+PC9DaXRlPjxDaXRlPjxBdXRob3I+QmxvZGdldHQ8L0F1dGhv
cj48WWVhcj4xOTk3PC9ZZWFyPjxSZWNOdW0+MTM4PC9SZWNOdW0+PHJlY29yZD48cmVjLW51bWJl
cj4xMzg8L3JlYy1udW1iZXI+PGZvcmVpZ24ta2V5cz48a2V5IGFwcD0iRU4iIGRiLWlkPSJlNWEy
cDJ4c3JhZXAwZ2Uyd3pwNTl6c3ZzMGRkOXgwZXhweHIiIHRpbWVzdGFtcD0iMTQ2NTU1MzU0NCI+
MTM4PC9rZXk+PC9mb3JlaWduLWtleXM+PHJlZi10eXBlIG5hbWU9IkpvdXJuYWwgQXJ0aWNsZSI+
MTc8L3JlZi10eXBlPjxjb250cmlidXRvcnM+PGF1dGhvcnM+PGF1dGhvcj5CbG9kZ2V0dCwgSmVm
ZnJleSBHLjwvYXV0aG9yPjxhdXRob3I+SGlsbCwgRG9ubmEgSi48L2F1dGhvcj48YXV0aG9yPlRh
eCwgU3RlcGhlbiBTLjwvYXV0aG9yPjwvYXV0aG9ycz48L2NvbnRyaWJ1dG9ycz48dGl0bGVzPjx0
aXRsZT5UaGUgZWZmZWN0cyBvZiBkaXN0cmlidXRpdmUsIHByb2NlZHVyYWwsIGFuZCBpbnRlcmFj
dGlvbmFsIGp1c3RpY2Ugb24gcG9zdGNvbXBsYWludCBiZWhhdmlvcjwvdGl0bGU+PHNlY29uZGFy
eS10aXRsZT5Kb3VybmFsIG9mIFJldGFpbGluZzwvc2Vjb25kYXJ5LXRpdGxlPjwvdGl0bGVzPjxw
ZXJpb2RpY2FsPjxmdWxsLXRpdGxlPkpvdXJuYWwgb2YgUmV0YWlsaW5nPC9mdWxsLXRpdGxlPjwv
cGVyaW9kaWNhbD48cGFnZXM+MTg1LTIxMDwvcGFnZXM+PHZvbHVtZT43Mzwvdm9sdW1lPjxudW1i
ZXI+MjwvbnVtYmVyPjxkYXRlcz48eWVhcj4xOTk3PC95ZWFyPjxwdWItZGF0ZXM+PGRhdGU+MTk5
Ny8wNi8wMTwvZGF0ZT48L3B1Yi1kYXRlcz48L2RhdGVzPjxpc2JuPjAwMjItNDM1OTwvaXNibj48
dXJscz48cmVsYXRlZC11cmxzPjx1cmw+aHR0cDovL3d3dy5zY2llbmNlZGlyZWN0LmNvbS9zY2ll
bmNlL2FydGljbGUvcGlpL1MwMDIyNDM1OTk3OTAwMDM4PC91cmw+PC9yZWxhdGVkLXVybHM+PC91
cmxzPjxlbGVjdHJvbmljLXJlc291cmNlLW51bT5odHRwOi8vZHguZG9pLm9yZy8xMC4xMDE2L1Mw
MDIyLTQzNTkoOTcpOTAwMDMtODwvZWxlY3Ryb25pYy1yZXNvdXJjZS1udW0+PC9yZWNvcmQ+PC9D
aXRlPjwvRW5kTm90ZT5=
</w:fldData>
        </w:fldChar>
      </w:r>
      <w:r w:rsidR="004D3825" w:rsidRPr="004A3B50">
        <w:instrText xml:space="preserve"> ADDIN EN.CITE.DATA </w:instrText>
      </w:r>
      <w:r w:rsidR="004D3825" w:rsidRPr="004A3B50">
        <w:fldChar w:fldCharType="end"/>
      </w:r>
      <w:r w:rsidR="004D3825" w:rsidRPr="004A3B50">
        <w:fldChar w:fldCharType="separate"/>
      </w:r>
      <w:r w:rsidR="004D3825" w:rsidRPr="004A3B50">
        <w:rPr>
          <w:noProof/>
        </w:rPr>
        <w:t>(</w:t>
      </w:r>
      <w:hyperlink w:anchor="_ENREF_42" w:tooltip="Colquitt, 2001 #102" w:history="1">
        <w:r w:rsidR="004A3B50" w:rsidRPr="004A3B50">
          <w:rPr>
            <w:noProof/>
          </w:rPr>
          <w:t>Colquitt, 2001</w:t>
        </w:r>
      </w:hyperlink>
      <w:r w:rsidR="004D3825" w:rsidRPr="004A3B50">
        <w:rPr>
          <w:noProof/>
        </w:rPr>
        <w:t xml:space="preserve">; </w:t>
      </w:r>
      <w:hyperlink w:anchor="_ENREF_43" w:tooltip="Colquitt, 2001 #17" w:history="1">
        <w:r w:rsidR="004A3B50" w:rsidRPr="004A3B50">
          <w:rPr>
            <w:noProof/>
          </w:rPr>
          <w:t>Colquitt et al., 2001</w:t>
        </w:r>
      </w:hyperlink>
      <w:r w:rsidR="004D3825" w:rsidRPr="004A3B50">
        <w:rPr>
          <w:noProof/>
        </w:rPr>
        <w:t xml:space="preserve">; </w:t>
      </w:r>
      <w:hyperlink w:anchor="_ENREF_22" w:tooltip="Blodgett, 1997 #138" w:history="1">
        <w:r w:rsidR="004A3B50" w:rsidRPr="004A3B50">
          <w:rPr>
            <w:noProof/>
          </w:rPr>
          <w:t>Blodgett et al., 1997</w:t>
        </w:r>
      </w:hyperlink>
      <w:r w:rsidR="004D3825" w:rsidRPr="004A3B50">
        <w:rPr>
          <w:noProof/>
        </w:rPr>
        <w:t>)</w:t>
      </w:r>
      <w:r w:rsidR="004D3825" w:rsidRPr="004A3B50">
        <w:fldChar w:fldCharType="end"/>
      </w:r>
      <w:r w:rsidR="00CA744C" w:rsidRPr="004A3B50">
        <w:t xml:space="preserve">. </w:t>
      </w:r>
      <w:r w:rsidR="0040114D" w:rsidRPr="004A3B50">
        <w:t>The behavioral intentions in the extra-organizational part of the model draw on literature in the fields of willingness to purchase</w:t>
      </w:r>
      <w:r w:rsidR="00C16A31" w:rsidRPr="004A3B50">
        <w:t xml:space="preserve"> (WTP)</w:t>
      </w:r>
      <w:r w:rsidR="0040114D" w:rsidRPr="004A3B50">
        <w:t>, loyalty intention</w:t>
      </w:r>
      <w:r w:rsidR="00BF5C2A" w:rsidRPr="004A3B50">
        <w:t>,</w:t>
      </w:r>
      <w:r w:rsidR="0040114D" w:rsidRPr="004A3B50">
        <w:t xml:space="preserve"> and WOM.</w:t>
      </w:r>
    </w:p>
    <w:p w14:paraId="7F25C324" w14:textId="40AD3700" w:rsidR="00FC5A5D" w:rsidRPr="004A3B50" w:rsidRDefault="00771F43" w:rsidP="00AA30A1">
      <w:pPr>
        <w:rPr>
          <w:lang w:eastAsia="zh-CN"/>
        </w:rPr>
      </w:pPr>
      <w:bookmarkStart w:id="3" w:name="WTP"/>
      <w:r w:rsidRPr="004A3B50">
        <w:rPr>
          <w:lang w:eastAsia="zh-CN"/>
        </w:rPr>
        <w:t xml:space="preserve">The marketing </w:t>
      </w:r>
      <w:r w:rsidR="00225571" w:rsidRPr="004A3B50">
        <w:rPr>
          <w:lang w:eastAsia="zh-CN"/>
        </w:rPr>
        <w:t xml:space="preserve">literature examines fairness and its relationship to </w:t>
      </w:r>
      <w:r w:rsidR="00364D54" w:rsidRPr="004A3B50">
        <w:rPr>
          <w:lang w:eastAsia="zh-CN"/>
        </w:rPr>
        <w:t>WTP</w:t>
      </w:r>
      <w:r w:rsidR="00225571" w:rsidRPr="004A3B50">
        <w:rPr>
          <w:lang w:eastAsia="zh-CN"/>
        </w:rPr>
        <w:t xml:space="preserve"> </w:t>
      </w:r>
      <w:r w:rsidR="0040114D" w:rsidRPr="004A3B50">
        <w:rPr>
          <w:lang w:eastAsia="zh-CN"/>
        </w:rPr>
        <w:t xml:space="preserve">mainly </w:t>
      </w:r>
      <w:r w:rsidR="00225571" w:rsidRPr="004A3B50">
        <w:rPr>
          <w:lang w:eastAsia="zh-CN"/>
        </w:rPr>
        <w:t xml:space="preserve">from a pricing perspective </w:t>
      </w:r>
      <w:r w:rsidR="00225571" w:rsidRPr="004A3B50">
        <w:rPr>
          <w:lang w:eastAsia="zh-CN"/>
        </w:rPr>
        <w:fldChar w:fldCharType="begin">
          <w:fldData xml:space="preserve">PEVuZE5vdGU+PENpdGU+PEF1dGhvcj5NYXh3ZWxsPC9BdXRob3I+PFllYXI+MjAwMjwvWWVhcj48
UmVjTnVtPjgyPC9SZWNOdW0+PFByZWZpeD5lLmcuYCwgPC9QcmVmaXg+PERpc3BsYXlUZXh0Pihl
LmcuLCBNYXh3ZWxsLCAyMDAyOyBTaGVuZyBldCBhbC4sIDIwMDc7IFhpYSBhbmQgTW9ucm9lLCAy
MDEwKTwvRGlzcGxheVRleHQ+PHJlY29yZD48cmVjLW51bWJlcj44MjwvcmVjLW51bWJlcj48Zm9y
ZWlnbi1rZXlzPjxrZXkgYXBwPSJFTiIgZGItaWQ9ImU1YTJwMnhzcmFlcDBnZTJ3enA1OXpzdnMw
ZGQ5eDBleHB4ciIgdGltZXN0YW1wPSIxNDM0NjMxMzY2Ij44Mjwva2V5PjwvZm9yZWlnbi1rZXlz
PjxyZWYtdHlwZSBuYW1lPSJKb3VybmFsIEFydGljbGUiPjE3PC9yZWYtdHlwZT48Y29udHJpYnV0
b3JzPjxhdXRob3JzPjxhdXRob3I+TWF4d2VsbCwgU2FyYWg8L2F1dGhvcj48L2F1dGhvcnM+PC9j
b250cmlidXRvcnM+PHRpdGxlcz48dGl0bGU+UnVsZS1iYXNlZCBwcmljZSBmYWlybmVzcyBhbmQg
aXRzIGVmZmVjdCBvbiB3aWxsaW5nbmVzcyB0byBwdXJjaGFzZTwvdGl0bGU+PHNlY29uZGFyeS10
aXRsZT5Kb3VybmFsIG9mIEVjb25vbWljIFBzeWNob2xvZ3k8L3NlY29uZGFyeS10aXRsZT48L3Rp
dGxlcz48cGVyaW9kaWNhbD48ZnVsbC10aXRsZT5Kb3VybmFsIG9mIEVjb25vbWljIFBzeWNob2xv
Z3k8L2Z1bGwtdGl0bGU+PC9wZXJpb2RpY2FsPjxwYWdlcz4xOTEtMjEyPC9wYWdlcz48dm9sdW1l
PjIzPC92b2x1bWU+PG51bWJlcj4yPC9udW1iZXI+PGtleXdvcmRzPjxrZXl3b3JkPkF0dHJpYnV0
aW9uczwva2V5d29yZD48a2V5d29yZD5Db25zdW1lciBiZWhhdmlvcjwva2V5d29yZD48a2V5d29y
ZD5GYWlyIHByaWNlPC9rZXl3b3JkPjxrZXl3b3JkPk1hcmtldGluZyByZXNlYXJjaDwva2V5d29y
ZD48a2V5d29yZD5QcmljZSBtb2RlbDwva2V5d29yZD48a2V5d29yZD5QcmljaW5nIHN0cmF0ZWd5
PC9rZXl3b3JkPjxrZXl3b3JkPlByb2NlZHVyYWwganVzdGljZTwva2V5d29yZD48a2V5d29yZD5T
b2NpYWwgbm9ybXM8L2tleXdvcmQ+PGtleXdvcmQ+U29jaWFsIHJ1bGVzPC9rZXl3b3JkPjwva2V5
d29yZHM+PGRhdGVzPjx5ZWFyPjIwMDI8L3llYXI+PHB1Yi1kYXRlcz48ZGF0ZT40Ly88L2RhdGU+
PC9wdWItZGF0ZXM+PC9kYXRlcz48aXNibj4wMTY3LTQ4NzA8L2lzYm4+PHVybHM+PHJlbGF0ZWQt
dXJscz48dXJsPmh0dHA6Ly93d3cuc2NpZW5jZWRpcmVjdC5jb20vc2NpZW5jZS9hcnRpY2xlL3Bp
aS9TMDE2NzQ4NzAwMjAwMDYzNjwvdXJsPjwvcmVsYXRlZC11cmxzPjwvdXJscz48ZWxlY3Ryb25p
Yy1yZXNvdXJjZS1udW0+aHR0cDovL2R4LmRvaS5vcmcvMTAuMTAxNi9TMDE2Ny00ODcwKDAyKTAw
MDYzLTY8L2VsZWN0cm9uaWMtcmVzb3VyY2UtbnVtPjwvcmVjb3JkPjwvQ2l0ZT48Q2l0ZT48QXV0
aG9yPlNoZW5nPC9BdXRob3I+PFllYXI+MjAwNzwvWWVhcj48UmVjTnVtPjgzPC9SZWNOdW0+PHJl
Y29yZD48cmVjLW51bWJlcj44MzwvcmVjLW51bWJlcj48Zm9yZWlnbi1rZXlzPjxrZXkgYXBwPSJF
TiIgZGItaWQ9ImU1YTJwMnhzcmFlcDBnZTJ3enA1OXpzdnMwZGQ5eDBleHB4ciIgdGltZXN0YW1w
PSIxNDM0NjMxNTM1Ij44Mzwva2V5PjwvZm9yZWlnbi1rZXlzPjxyZWYtdHlwZSBuYW1lPSJKb3Vy
bmFsIEFydGljbGUiPjE3PC9yZWYtdHlwZT48Y29udHJpYnV0b3JzPjxhdXRob3JzPjxhdXRob3I+
U2hlbmcsIFNoaWJpbjwvYXV0aG9yPjxhdXRob3I+QmFvLCBZZXFpbmc8L2F1dGhvcj48YXV0aG9y
PlBhbiwgWXVlPC9hdXRob3I+PC9hdXRob3JzPjwvY29udHJpYnV0b3JzPjx0aXRsZXM+PHRpdGxl
PlBhcnRpdGlvbmluZyBvciBidW5kbGluZz8gUGVyY2VpdmVkIGZhaXJuZXNzIG9mIHRoZSBzdXJj
aGFyZ2UgbWFrZXMgYSBkaWZmZXJlbmNlPC90aXRsZT48c2Vjb25kYXJ5LXRpdGxlPlBzeWNob2xv
Z3kgYW5kIE1hcmtldGluZzwvc2Vjb25kYXJ5LXRpdGxlPjwvdGl0bGVzPjxwZXJpb2RpY2FsPjxm
dWxsLXRpdGxlPlBzeWNob2xvZ3kgYW5kIE1hcmtldGluZzwvZnVsbC10aXRsZT48L3BlcmlvZGlj
YWw+PHBhZ2VzPjEwMjUtMTA0MTwvcGFnZXM+PHZvbHVtZT4yNDwvdm9sdW1lPjxudW1iZXI+MTI8
L251bWJlcj48ZGF0ZXM+PHllYXI+MjAwNzwveWVhcj48L2RhdGVzPjxwdWJsaXNoZXI+V2lsZXkg
U3Vic2NyaXB0aW9uIFNlcnZpY2VzLCBJbmMuLCBBIFdpbGV5IENvbXBhbnk8L3B1Ymxpc2hlcj48
aXNibj4xNTIwLTY3OTM8L2lzYm4+PHVybHM+PHJlbGF0ZWQtdXJscz48dXJsPmh0dHA6Ly9keC5k
b2kub3JnLzEwLjEwMDIvbWFyLjIwMTk0PC91cmw+PC9yZWxhdGVkLXVybHM+PC91cmxzPjxlbGVj
dHJvbmljLXJlc291cmNlLW51bT4xMC4xMDAyL21hci4yMDE5NDwvZWxlY3Ryb25pYy1yZXNvdXJj
ZS1udW0+PC9yZWNvcmQ+PC9DaXRlPjxDaXRlPjxBdXRob3I+WGlhPC9BdXRob3I+PFllYXI+MjAx
MDwvWWVhcj48UmVjTnVtPjg1PC9SZWNOdW0+PHJlY29yZD48cmVjLW51bWJlcj44NTwvcmVjLW51
bWJlcj48Zm9yZWlnbi1rZXlzPjxrZXkgYXBwPSJFTiIgZGItaWQ9ImU1YTJwMnhzcmFlcDBnZTJ3
enA1OXpzdnMwZGQ5eDBleHB4ciIgdGltZXN0YW1wPSIxNDM0NjMyMDAyIj44NTwva2V5PjwvZm9y
ZWlnbi1rZXlzPjxyZWYtdHlwZSBuYW1lPSJKb3VybmFsIEFydGljbGUiPjE3PC9yZWYtdHlwZT48
Y29udHJpYnV0b3JzPjxhdXRob3JzPjxhdXRob3I+WGlhLCBMYW48L2F1dGhvcj48YXV0aG9yPk1v
bnJvZSwgS2VudCBCLjwvYXV0aG9yPjwvYXV0aG9ycz48L2NvbnRyaWJ1dG9ycz48dGl0bGVzPjx0
aXRsZT5JcyBhIGdvb2QgZGVhbCBhbHdheXMgZmFpcj8gRXhhbWluaW5nIHRoZSBjb25jZXB0cyBv
ZiB0cmFuc2FjdGlvbiB2YWx1ZSBhbmQgcHJpY2UgZmFpcm5lc3M8L3RpdGxlPjxzZWNvbmRhcnkt
dGl0bGU+Sm91cm5hbCBvZiBFY29ub21pYyBQc3ljaG9sb2d5PC9zZWNvbmRhcnktdGl0bGU+PC90
aXRsZXM+PHBlcmlvZGljYWw+PGZ1bGwtdGl0bGU+Sm91cm5hbCBvZiBFY29ub21pYyBQc3ljaG9s
b2d5PC9mdWxsLXRpdGxlPjwvcGVyaW9kaWNhbD48cGFnZXM+ODg0LTg5NDwvcGFnZXM+PHZvbHVt
ZT4zMTwvdm9sdW1lPjxudW1iZXI+NjwvbnVtYmVyPjxrZXl3b3Jkcz48a2V5d29yZD5QcmljZSBm
YWlybmVzczwva2V5d29yZD48a2V5d29yZD5UcmFuc2FjdGlvbiB2YWx1ZTwva2V5d29yZD48a2V5
d29yZD5Db21wYXJhdGl2ZSByZWZlcmVuY2U8L2tleXdvcmQ+PGtleXdvcmQ+U29jaWFsIGNvbXBh
cmlzb248L2tleXdvcmQ+PC9rZXl3b3Jkcz48ZGF0ZXM+PHllYXI+MjAxMDwveWVhcj48cHViLWRh
dGVzPjxkYXRlPjEyLy88L2RhdGU+PC9wdWItZGF0ZXM+PC9kYXRlcz48aXNibj4wMTY3LTQ4NzA8
L2lzYm4+PHVybHM+PHJlbGF0ZWQtdXJscz48dXJsPmh0dHA6Ly93d3cuc2NpZW5jZWRpcmVjdC5j
b20vc2NpZW5jZS9hcnRpY2xlL3BpaS9TMDE2NzQ4NzAxMDAwMDc4NDwvdXJsPjwvcmVsYXRlZC11
cmxzPjwvdXJscz48ZWxlY3Ryb25pYy1yZXNvdXJjZS1udW0+aHR0cDovL2R4LmRvaS5vcmcvMTAu
MTAxNi9qLmpvZXAuMjAxMC4wNy4wMDE8L2VsZWN0cm9uaWMtcmVzb3VyY2UtbnVtPjwvcmVjb3Jk
PjwvQ2l0ZT48L0VuZE5vdGU+AG==
</w:fldData>
        </w:fldChar>
      </w:r>
      <w:r w:rsidR="007D64BD" w:rsidRPr="004A3B50">
        <w:rPr>
          <w:lang w:eastAsia="zh-CN"/>
        </w:rPr>
        <w:instrText xml:space="preserve"> ADDIN EN.CITE </w:instrText>
      </w:r>
      <w:r w:rsidR="007D64BD" w:rsidRPr="004A3B50">
        <w:rPr>
          <w:lang w:eastAsia="zh-CN"/>
        </w:rPr>
        <w:fldChar w:fldCharType="begin">
          <w:fldData xml:space="preserve">PEVuZE5vdGU+PENpdGU+PEF1dGhvcj5NYXh3ZWxsPC9BdXRob3I+PFllYXI+MjAwMjwvWWVhcj48
UmVjTnVtPjgyPC9SZWNOdW0+PFByZWZpeD5lLmcuYCwgPC9QcmVmaXg+PERpc3BsYXlUZXh0Pihl
LmcuLCBNYXh3ZWxsLCAyMDAyOyBTaGVuZyBldCBhbC4sIDIwMDc7IFhpYSBhbmQgTW9ucm9lLCAy
MDEwKTwvRGlzcGxheVRleHQ+PHJlY29yZD48cmVjLW51bWJlcj44MjwvcmVjLW51bWJlcj48Zm9y
ZWlnbi1rZXlzPjxrZXkgYXBwPSJFTiIgZGItaWQ9ImU1YTJwMnhzcmFlcDBnZTJ3enA1OXpzdnMw
ZGQ5eDBleHB4ciIgdGltZXN0YW1wPSIxNDM0NjMxMzY2Ij44Mjwva2V5PjwvZm9yZWlnbi1rZXlz
PjxyZWYtdHlwZSBuYW1lPSJKb3VybmFsIEFydGljbGUiPjE3PC9yZWYtdHlwZT48Y29udHJpYnV0
b3JzPjxhdXRob3JzPjxhdXRob3I+TWF4d2VsbCwgU2FyYWg8L2F1dGhvcj48L2F1dGhvcnM+PC9j
b250cmlidXRvcnM+PHRpdGxlcz48dGl0bGU+UnVsZS1iYXNlZCBwcmljZSBmYWlybmVzcyBhbmQg
aXRzIGVmZmVjdCBvbiB3aWxsaW5nbmVzcyB0byBwdXJjaGFzZTwvdGl0bGU+PHNlY29uZGFyeS10
aXRsZT5Kb3VybmFsIG9mIEVjb25vbWljIFBzeWNob2xvZ3k8L3NlY29uZGFyeS10aXRsZT48L3Rp
dGxlcz48cGVyaW9kaWNhbD48ZnVsbC10aXRsZT5Kb3VybmFsIG9mIEVjb25vbWljIFBzeWNob2xv
Z3k8L2Z1bGwtdGl0bGU+PC9wZXJpb2RpY2FsPjxwYWdlcz4xOTEtMjEyPC9wYWdlcz48dm9sdW1l
PjIzPC92b2x1bWU+PG51bWJlcj4yPC9udW1iZXI+PGtleXdvcmRzPjxrZXl3b3JkPkF0dHJpYnV0
aW9uczwva2V5d29yZD48a2V5d29yZD5Db25zdW1lciBiZWhhdmlvcjwva2V5d29yZD48a2V5d29y
ZD5GYWlyIHByaWNlPC9rZXl3b3JkPjxrZXl3b3JkPk1hcmtldGluZyByZXNlYXJjaDwva2V5d29y
ZD48a2V5d29yZD5QcmljZSBtb2RlbDwva2V5d29yZD48a2V5d29yZD5QcmljaW5nIHN0cmF0ZWd5
PC9rZXl3b3JkPjxrZXl3b3JkPlByb2NlZHVyYWwganVzdGljZTwva2V5d29yZD48a2V5d29yZD5T
b2NpYWwgbm9ybXM8L2tleXdvcmQ+PGtleXdvcmQ+U29jaWFsIHJ1bGVzPC9rZXl3b3JkPjwva2V5
d29yZHM+PGRhdGVzPjx5ZWFyPjIwMDI8L3llYXI+PHB1Yi1kYXRlcz48ZGF0ZT40Ly88L2RhdGU+
PC9wdWItZGF0ZXM+PC9kYXRlcz48aXNibj4wMTY3LTQ4NzA8L2lzYm4+PHVybHM+PHJlbGF0ZWQt
dXJscz48dXJsPmh0dHA6Ly93d3cuc2NpZW5jZWRpcmVjdC5jb20vc2NpZW5jZS9hcnRpY2xlL3Bp
aS9TMDE2NzQ4NzAwMjAwMDYzNjwvdXJsPjwvcmVsYXRlZC11cmxzPjwvdXJscz48ZWxlY3Ryb25p
Yy1yZXNvdXJjZS1udW0+aHR0cDovL2R4LmRvaS5vcmcvMTAuMTAxNi9TMDE2Ny00ODcwKDAyKTAw
MDYzLTY8L2VsZWN0cm9uaWMtcmVzb3VyY2UtbnVtPjwvcmVjb3JkPjwvQ2l0ZT48Q2l0ZT48QXV0
aG9yPlNoZW5nPC9BdXRob3I+PFllYXI+MjAwNzwvWWVhcj48UmVjTnVtPjgzPC9SZWNOdW0+PHJl
Y29yZD48cmVjLW51bWJlcj44MzwvcmVjLW51bWJlcj48Zm9yZWlnbi1rZXlzPjxrZXkgYXBwPSJF
TiIgZGItaWQ9ImU1YTJwMnhzcmFlcDBnZTJ3enA1OXpzdnMwZGQ5eDBleHB4ciIgdGltZXN0YW1w
PSIxNDM0NjMxNTM1Ij44Mzwva2V5PjwvZm9yZWlnbi1rZXlzPjxyZWYtdHlwZSBuYW1lPSJKb3Vy
bmFsIEFydGljbGUiPjE3PC9yZWYtdHlwZT48Y29udHJpYnV0b3JzPjxhdXRob3JzPjxhdXRob3I+
U2hlbmcsIFNoaWJpbjwvYXV0aG9yPjxhdXRob3I+QmFvLCBZZXFpbmc8L2F1dGhvcj48YXV0aG9y
PlBhbiwgWXVlPC9hdXRob3I+PC9hdXRob3JzPjwvY29udHJpYnV0b3JzPjx0aXRsZXM+PHRpdGxl
PlBhcnRpdGlvbmluZyBvciBidW5kbGluZz8gUGVyY2VpdmVkIGZhaXJuZXNzIG9mIHRoZSBzdXJj
aGFyZ2UgbWFrZXMgYSBkaWZmZXJlbmNlPC90aXRsZT48c2Vjb25kYXJ5LXRpdGxlPlBzeWNob2xv
Z3kgYW5kIE1hcmtldGluZzwvc2Vjb25kYXJ5LXRpdGxlPjwvdGl0bGVzPjxwZXJpb2RpY2FsPjxm
dWxsLXRpdGxlPlBzeWNob2xvZ3kgYW5kIE1hcmtldGluZzwvZnVsbC10aXRsZT48L3BlcmlvZGlj
YWw+PHBhZ2VzPjEwMjUtMTA0MTwvcGFnZXM+PHZvbHVtZT4yNDwvdm9sdW1lPjxudW1iZXI+MTI8
L251bWJlcj48ZGF0ZXM+PHllYXI+MjAwNzwveWVhcj48L2RhdGVzPjxwdWJsaXNoZXI+V2lsZXkg
U3Vic2NyaXB0aW9uIFNlcnZpY2VzLCBJbmMuLCBBIFdpbGV5IENvbXBhbnk8L3B1Ymxpc2hlcj48
aXNibj4xNTIwLTY3OTM8L2lzYm4+PHVybHM+PHJlbGF0ZWQtdXJscz48dXJsPmh0dHA6Ly9keC5k
b2kub3JnLzEwLjEwMDIvbWFyLjIwMTk0PC91cmw+PC9yZWxhdGVkLXVybHM+PC91cmxzPjxlbGVj
dHJvbmljLXJlc291cmNlLW51bT4xMC4xMDAyL21hci4yMDE5NDwvZWxlY3Ryb25pYy1yZXNvdXJj
ZS1udW0+PC9yZWNvcmQ+PC9DaXRlPjxDaXRlPjxBdXRob3I+WGlhPC9BdXRob3I+PFllYXI+MjAx
MDwvWWVhcj48UmVjTnVtPjg1PC9SZWNOdW0+PHJlY29yZD48cmVjLW51bWJlcj44NTwvcmVjLW51
bWJlcj48Zm9yZWlnbi1rZXlzPjxrZXkgYXBwPSJFTiIgZGItaWQ9ImU1YTJwMnhzcmFlcDBnZTJ3
enA1OXpzdnMwZGQ5eDBleHB4ciIgdGltZXN0YW1wPSIxNDM0NjMyMDAyIj44NTwva2V5PjwvZm9y
ZWlnbi1rZXlzPjxyZWYtdHlwZSBuYW1lPSJKb3VybmFsIEFydGljbGUiPjE3PC9yZWYtdHlwZT48
Y29udHJpYnV0b3JzPjxhdXRob3JzPjxhdXRob3I+WGlhLCBMYW48L2F1dGhvcj48YXV0aG9yPk1v
bnJvZSwgS2VudCBCLjwvYXV0aG9yPjwvYXV0aG9ycz48L2NvbnRyaWJ1dG9ycz48dGl0bGVzPjx0
aXRsZT5JcyBhIGdvb2QgZGVhbCBhbHdheXMgZmFpcj8gRXhhbWluaW5nIHRoZSBjb25jZXB0cyBv
ZiB0cmFuc2FjdGlvbiB2YWx1ZSBhbmQgcHJpY2UgZmFpcm5lc3M8L3RpdGxlPjxzZWNvbmRhcnkt
dGl0bGU+Sm91cm5hbCBvZiBFY29ub21pYyBQc3ljaG9sb2d5PC9zZWNvbmRhcnktdGl0bGU+PC90
aXRsZXM+PHBlcmlvZGljYWw+PGZ1bGwtdGl0bGU+Sm91cm5hbCBvZiBFY29ub21pYyBQc3ljaG9s
b2d5PC9mdWxsLXRpdGxlPjwvcGVyaW9kaWNhbD48cGFnZXM+ODg0LTg5NDwvcGFnZXM+PHZvbHVt
ZT4zMTwvdm9sdW1lPjxudW1iZXI+NjwvbnVtYmVyPjxrZXl3b3Jkcz48a2V5d29yZD5QcmljZSBm
YWlybmVzczwva2V5d29yZD48a2V5d29yZD5UcmFuc2FjdGlvbiB2YWx1ZTwva2V5d29yZD48a2V5
d29yZD5Db21wYXJhdGl2ZSByZWZlcmVuY2U8L2tleXdvcmQ+PGtleXdvcmQ+U29jaWFsIGNvbXBh
cmlzb248L2tleXdvcmQ+PC9rZXl3b3Jkcz48ZGF0ZXM+PHllYXI+MjAxMDwveWVhcj48cHViLWRh
dGVzPjxkYXRlPjEyLy88L2RhdGU+PC9wdWItZGF0ZXM+PC9kYXRlcz48aXNibj4wMTY3LTQ4NzA8
L2lzYm4+PHVybHM+PHJlbGF0ZWQtdXJscz48dXJsPmh0dHA6Ly93d3cuc2NpZW5jZWRpcmVjdC5j
b20vc2NpZW5jZS9hcnRpY2xlL3BpaS9TMDE2NzQ4NzAxMDAwMDc4NDwvdXJsPjwvcmVsYXRlZC11
cmxzPjwvdXJscz48ZWxlY3Ryb25pYy1yZXNvdXJjZS1udW0+aHR0cDovL2R4LmRvaS5vcmcvMTAu
MTAxNi9qLmpvZXAuMjAxMC4wNy4wMDE8L2VsZWN0cm9uaWMtcmVzb3VyY2UtbnVtPjwvcmVjb3Jk
PjwvQ2l0ZT48L0VuZE5vdGU+AG==
</w:fldData>
        </w:fldChar>
      </w:r>
      <w:r w:rsidR="007D64BD" w:rsidRPr="004A3B50">
        <w:rPr>
          <w:lang w:eastAsia="zh-CN"/>
        </w:rPr>
        <w:instrText xml:space="preserve"> ADDIN EN.CITE.DATA </w:instrText>
      </w:r>
      <w:r w:rsidR="007D64BD" w:rsidRPr="004A3B50">
        <w:rPr>
          <w:lang w:eastAsia="zh-CN"/>
        </w:rPr>
      </w:r>
      <w:r w:rsidR="007D64BD" w:rsidRPr="004A3B50">
        <w:rPr>
          <w:lang w:eastAsia="zh-CN"/>
        </w:rPr>
        <w:fldChar w:fldCharType="end"/>
      </w:r>
      <w:r w:rsidR="00225571" w:rsidRPr="004A3B50">
        <w:rPr>
          <w:lang w:eastAsia="zh-CN"/>
        </w:rPr>
      </w:r>
      <w:r w:rsidR="00225571" w:rsidRPr="004A3B50">
        <w:rPr>
          <w:lang w:eastAsia="zh-CN"/>
        </w:rPr>
        <w:fldChar w:fldCharType="separate"/>
      </w:r>
      <w:r w:rsidR="009A29DC" w:rsidRPr="004A3B50">
        <w:rPr>
          <w:noProof/>
          <w:lang w:eastAsia="zh-CN"/>
        </w:rPr>
        <w:t xml:space="preserve">(e.g., </w:t>
      </w:r>
      <w:hyperlink w:anchor="_ENREF_107" w:tooltip="Maxwell, 2002 #82" w:history="1">
        <w:r w:rsidR="004A3B50" w:rsidRPr="004A3B50">
          <w:rPr>
            <w:noProof/>
            <w:lang w:eastAsia="zh-CN"/>
          </w:rPr>
          <w:t>Maxwell, 2002</w:t>
        </w:r>
      </w:hyperlink>
      <w:r w:rsidR="009A29DC" w:rsidRPr="004A3B50">
        <w:rPr>
          <w:noProof/>
          <w:lang w:eastAsia="zh-CN"/>
        </w:rPr>
        <w:t xml:space="preserve">; </w:t>
      </w:r>
      <w:hyperlink w:anchor="_ENREF_148" w:tooltip="Sheng, 2007 #83" w:history="1">
        <w:r w:rsidR="004A3B50" w:rsidRPr="004A3B50">
          <w:rPr>
            <w:noProof/>
            <w:lang w:eastAsia="zh-CN"/>
          </w:rPr>
          <w:t>Sheng et al., 2007</w:t>
        </w:r>
      </w:hyperlink>
      <w:r w:rsidR="009A29DC" w:rsidRPr="004A3B50">
        <w:rPr>
          <w:noProof/>
          <w:lang w:eastAsia="zh-CN"/>
        </w:rPr>
        <w:t xml:space="preserve">; </w:t>
      </w:r>
      <w:hyperlink w:anchor="_ENREF_178" w:tooltip="Xia, 2010 #85" w:history="1">
        <w:r w:rsidR="004A3B50" w:rsidRPr="004A3B50">
          <w:rPr>
            <w:noProof/>
            <w:lang w:eastAsia="zh-CN"/>
          </w:rPr>
          <w:t>Xia and Monroe, 2010</w:t>
        </w:r>
      </w:hyperlink>
      <w:r w:rsidR="009A29DC" w:rsidRPr="004A3B50">
        <w:rPr>
          <w:noProof/>
          <w:lang w:eastAsia="zh-CN"/>
        </w:rPr>
        <w:t>)</w:t>
      </w:r>
      <w:r w:rsidR="00225571" w:rsidRPr="004A3B50">
        <w:rPr>
          <w:lang w:eastAsia="zh-CN"/>
        </w:rPr>
        <w:fldChar w:fldCharType="end"/>
      </w:r>
      <w:r w:rsidR="00225571" w:rsidRPr="004A3B50">
        <w:rPr>
          <w:lang w:eastAsia="zh-CN"/>
        </w:rPr>
        <w:t xml:space="preserve">. </w:t>
      </w:r>
      <w:r w:rsidR="00321707" w:rsidRPr="004A3B50">
        <w:rPr>
          <w:lang w:eastAsia="zh-CN"/>
        </w:rPr>
        <w:t>P</w:t>
      </w:r>
      <w:r w:rsidR="00225571" w:rsidRPr="004A3B50">
        <w:rPr>
          <w:lang w:eastAsia="zh-CN"/>
        </w:rPr>
        <w:t xml:space="preserve">rice </w:t>
      </w:r>
      <w:r w:rsidR="00AA30A1" w:rsidRPr="004A3B50">
        <w:rPr>
          <w:lang w:eastAsia="zh-CN"/>
        </w:rPr>
        <w:t xml:space="preserve">evaluations are </w:t>
      </w:r>
      <w:r w:rsidR="00321707" w:rsidRPr="004A3B50">
        <w:rPr>
          <w:lang w:eastAsia="zh-CN"/>
        </w:rPr>
        <w:t xml:space="preserve">generally </w:t>
      </w:r>
      <w:r w:rsidR="00AA30A1" w:rsidRPr="004A3B50">
        <w:rPr>
          <w:lang w:eastAsia="zh-CN"/>
        </w:rPr>
        <w:t xml:space="preserve">based on comparative judgments </w:t>
      </w:r>
      <w:r w:rsidR="00927B5B" w:rsidRPr="004A3B50">
        <w:rPr>
          <w:lang w:eastAsia="zh-CN"/>
        </w:rPr>
        <w:fldChar w:fldCharType="begin"/>
      </w:r>
      <w:r w:rsidR="007D64BD" w:rsidRPr="004A3B50">
        <w:rPr>
          <w:lang w:eastAsia="zh-CN"/>
        </w:rPr>
        <w:instrText xml:space="preserve"> ADDIN EN.CITE &lt;EndNote&gt;&lt;Cite&gt;&lt;Author&gt;Monroe&lt;/Author&gt;&lt;Year&gt;2003&lt;/Year&gt;&lt;RecNum&gt;86&lt;/RecNum&gt;&lt;DisplayText&gt;(Monroe, 2003)&lt;/DisplayText&gt;&lt;record&gt;&lt;rec-number&gt;86&lt;/rec-number&gt;&lt;foreign-keys&gt;&lt;key app="EN" db-id="e5a2p2xsraep0ge2wzp59zsvs0dd9x0expxr" timestamp="1434632514"&gt;86&lt;/key&gt;&lt;/foreign-keys&gt;&lt;ref-type name="Book"&gt;6&lt;/ref-type&gt;&lt;contributors&gt;&lt;authors&gt;&lt;author&gt;Monroe, Kent B.&lt;/author&gt;&lt;/authors&gt;&lt;/contributors&gt;&lt;titles&gt;&lt;title&gt;Pricing: Making profitable decisions&lt;/title&gt;&lt;/titles&gt;&lt;dates&gt;&lt;year&gt;2003&lt;/year&gt;&lt;/dates&gt;&lt;pub-location&gt;Burr Ridge, IL&lt;/pub-location&gt;&lt;publisher&gt;McGraw-Hill/Irwin&lt;/publisher&gt;&lt;urls&gt;&lt;/urls&gt;&lt;/record&gt;&lt;/Cite&gt;&lt;/EndNote&gt;</w:instrText>
      </w:r>
      <w:r w:rsidR="00927B5B" w:rsidRPr="004A3B50">
        <w:rPr>
          <w:lang w:eastAsia="zh-CN"/>
        </w:rPr>
        <w:fldChar w:fldCharType="separate"/>
      </w:r>
      <w:r w:rsidR="00213C8F" w:rsidRPr="004A3B50">
        <w:rPr>
          <w:noProof/>
          <w:lang w:eastAsia="zh-CN"/>
        </w:rPr>
        <w:t>(</w:t>
      </w:r>
      <w:hyperlink w:anchor="_ENREF_111" w:tooltip="Monroe, 2003 #86" w:history="1">
        <w:r w:rsidR="004A3B50" w:rsidRPr="004A3B50">
          <w:rPr>
            <w:noProof/>
            <w:lang w:eastAsia="zh-CN"/>
          </w:rPr>
          <w:t>Monroe, 2003</w:t>
        </w:r>
      </w:hyperlink>
      <w:r w:rsidR="00213C8F" w:rsidRPr="004A3B50">
        <w:rPr>
          <w:noProof/>
          <w:lang w:eastAsia="zh-CN"/>
        </w:rPr>
        <w:t>)</w:t>
      </w:r>
      <w:r w:rsidR="00927B5B" w:rsidRPr="004A3B50">
        <w:rPr>
          <w:lang w:eastAsia="zh-CN"/>
        </w:rPr>
        <w:fldChar w:fldCharType="end"/>
      </w:r>
      <w:r w:rsidR="00AA30A1" w:rsidRPr="004A3B50">
        <w:rPr>
          <w:lang w:eastAsia="zh-CN"/>
        </w:rPr>
        <w:t xml:space="preserve">. Price fairness perceptions are evoked by price comparisons </w:t>
      </w:r>
      <w:r w:rsidR="00AA30A1" w:rsidRPr="004A3B50">
        <w:rPr>
          <w:lang w:eastAsia="zh-CN"/>
        </w:rPr>
        <w:fldChar w:fldCharType="begin"/>
      </w:r>
      <w:r w:rsidR="007D64BD" w:rsidRPr="004A3B50">
        <w:rPr>
          <w:lang w:eastAsia="zh-CN"/>
        </w:rPr>
        <w:instrText xml:space="preserve"> ADDIN EN.CITE &lt;EndNote&gt;&lt;Cite&gt;&lt;Author&gt;Xia&lt;/Author&gt;&lt;Year&gt;2010&lt;/Year&gt;&lt;RecNum&gt;85&lt;/RecNum&gt;&lt;DisplayText&gt;(Xia and Monroe, 2010; Monroe, 2003)&lt;/DisplayText&gt;&lt;record&gt;&lt;rec-number&gt;85&lt;/rec-number&gt;&lt;foreign-keys&gt;&lt;key app="EN" db-id="e5a2p2xsraep0ge2wzp59zsvs0dd9x0expxr" timestamp="1434632002"&gt;85&lt;/key&gt;&lt;/foreign-keys&gt;&lt;ref-type name="Journal Article"&gt;17&lt;/ref-type&gt;&lt;contributors&gt;&lt;authors&gt;&lt;author&gt;Xia, Lan&lt;/author&gt;&lt;author&gt;Monroe, Kent B.&lt;/author&gt;&lt;/authors&gt;&lt;/contributors&gt;&lt;titles&gt;&lt;title&gt;Is a good deal always fair? Examining the concepts of transaction value and price fairness&lt;/title&gt;&lt;secondary-title&gt;Journal of Economic Psychology&lt;/secondary-title&gt;&lt;/titles&gt;&lt;periodical&gt;&lt;full-title&gt;Journal of Economic Psychology&lt;/full-title&gt;&lt;/periodical&gt;&lt;pages&gt;884-894&lt;/pages&gt;&lt;volume&gt;31&lt;/volume&gt;&lt;number&gt;6&lt;/number&gt;&lt;keywords&gt;&lt;keyword&gt;Price fairness&lt;/keyword&gt;&lt;keyword&gt;Transaction value&lt;/keyword&gt;&lt;keyword&gt;Comparative reference&lt;/keyword&gt;&lt;keyword&gt;Social comparison&lt;/keyword&gt;&lt;/keywords&gt;&lt;dates&gt;&lt;year&gt;2010&lt;/year&gt;&lt;pub-dates&gt;&lt;date&gt;12//&lt;/date&gt;&lt;/pub-dates&gt;&lt;/dates&gt;&lt;isbn&gt;0167-4870&lt;/isbn&gt;&lt;urls&gt;&lt;related-urls&gt;&lt;url&gt;http://www.sciencedirect.com/science/article/pii/S0167487010000784&lt;/url&gt;&lt;/related-urls&gt;&lt;/urls&gt;&lt;electronic-resource-num&gt;http://dx.doi.org/10.1016/j.joep.2010.07.001&lt;/electronic-resource-num&gt;&lt;/record&gt;&lt;/Cite&gt;&lt;Cite&gt;&lt;Author&gt;Monroe&lt;/Author&gt;&lt;Year&gt;2003&lt;/Year&gt;&lt;RecNum&gt;86&lt;/RecNum&gt;&lt;record&gt;&lt;rec-number&gt;86&lt;/rec-number&gt;&lt;foreign-keys&gt;&lt;key app="EN" db-id="e5a2p2xsraep0ge2wzp59zsvs0dd9x0expxr" timestamp="1434632514"&gt;86&lt;/key&gt;&lt;/foreign-keys&gt;&lt;ref-type name="Book"&gt;6&lt;/ref-type&gt;&lt;contributors&gt;&lt;authors&gt;&lt;author&gt;Monroe, Kent B.&lt;/author&gt;&lt;/authors&gt;&lt;/contributors&gt;&lt;titles&gt;&lt;title&gt;Pricing: Making profitable decisions&lt;/title&gt;&lt;/titles&gt;&lt;dates&gt;&lt;year&gt;2003&lt;/year&gt;&lt;/dates&gt;&lt;pub-location&gt;Burr Ridge, IL&lt;/pub-location&gt;&lt;publisher&gt;McGraw-Hill/Irwin&lt;/publisher&gt;&lt;urls&gt;&lt;/urls&gt;&lt;/record&gt;&lt;/Cite&gt;&lt;/EndNote&gt;</w:instrText>
      </w:r>
      <w:r w:rsidR="00AA30A1" w:rsidRPr="004A3B50">
        <w:rPr>
          <w:lang w:eastAsia="zh-CN"/>
        </w:rPr>
        <w:fldChar w:fldCharType="separate"/>
      </w:r>
      <w:r w:rsidR="009A29DC" w:rsidRPr="004A3B50">
        <w:rPr>
          <w:noProof/>
          <w:lang w:eastAsia="zh-CN"/>
        </w:rPr>
        <w:t>(</w:t>
      </w:r>
      <w:hyperlink w:anchor="_ENREF_178" w:tooltip="Xia, 2010 #85" w:history="1">
        <w:r w:rsidR="004A3B50" w:rsidRPr="004A3B50">
          <w:rPr>
            <w:noProof/>
            <w:lang w:eastAsia="zh-CN"/>
          </w:rPr>
          <w:t>Xia and Monroe, 2010</w:t>
        </w:r>
      </w:hyperlink>
      <w:r w:rsidR="009A29DC" w:rsidRPr="004A3B50">
        <w:rPr>
          <w:noProof/>
          <w:lang w:eastAsia="zh-CN"/>
        </w:rPr>
        <w:t xml:space="preserve">; </w:t>
      </w:r>
      <w:hyperlink w:anchor="_ENREF_111" w:tooltip="Monroe, 2003 #86" w:history="1">
        <w:r w:rsidR="004A3B50" w:rsidRPr="004A3B50">
          <w:rPr>
            <w:noProof/>
            <w:lang w:eastAsia="zh-CN"/>
          </w:rPr>
          <w:t>Monroe, 2003</w:t>
        </w:r>
      </w:hyperlink>
      <w:r w:rsidR="009A29DC" w:rsidRPr="004A3B50">
        <w:rPr>
          <w:noProof/>
          <w:lang w:eastAsia="zh-CN"/>
        </w:rPr>
        <w:t>)</w:t>
      </w:r>
      <w:r w:rsidR="00AA30A1" w:rsidRPr="004A3B50">
        <w:rPr>
          <w:lang w:eastAsia="zh-CN"/>
        </w:rPr>
        <w:fldChar w:fldCharType="end"/>
      </w:r>
      <w:r w:rsidR="00086BF4" w:rsidRPr="004A3B50">
        <w:rPr>
          <w:lang w:eastAsia="zh-CN"/>
        </w:rPr>
        <w:t>,</w:t>
      </w:r>
      <w:r w:rsidR="00AA30A1" w:rsidRPr="004A3B50">
        <w:rPr>
          <w:lang w:eastAsia="zh-CN"/>
        </w:rPr>
        <w:t xml:space="preserve"> and </w:t>
      </w:r>
      <w:r w:rsidR="00086BF4" w:rsidRPr="004A3B50">
        <w:rPr>
          <w:lang w:eastAsia="zh-CN"/>
        </w:rPr>
        <w:t>studies mainly</w:t>
      </w:r>
      <w:r w:rsidR="00AA30A1" w:rsidRPr="004A3B50">
        <w:rPr>
          <w:lang w:eastAsia="zh-CN"/>
        </w:rPr>
        <w:t xml:space="preserve"> focus on situations </w:t>
      </w:r>
      <w:r w:rsidR="00C47912" w:rsidRPr="004A3B50">
        <w:rPr>
          <w:lang w:eastAsia="zh-CN"/>
        </w:rPr>
        <w:t xml:space="preserve">in which </w:t>
      </w:r>
      <w:r w:rsidR="00AA30A1" w:rsidRPr="004A3B50">
        <w:rPr>
          <w:lang w:eastAsia="zh-CN"/>
        </w:rPr>
        <w:t>customers are price</w:t>
      </w:r>
      <w:r w:rsidR="00C47912" w:rsidRPr="004A3B50">
        <w:rPr>
          <w:lang w:eastAsia="zh-CN"/>
        </w:rPr>
        <w:t>-</w:t>
      </w:r>
      <w:r w:rsidR="00AA30A1" w:rsidRPr="004A3B50">
        <w:rPr>
          <w:lang w:eastAsia="zh-CN"/>
        </w:rPr>
        <w:t>disadvantaged</w:t>
      </w:r>
      <w:r w:rsidR="00AD764B" w:rsidRPr="004A3B50">
        <w:rPr>
          <w:lang w:eastAsia="zh-CN"/>
        </w:rPr>
        <w:t xml:space="preserve"> </w:t>
      </w:r>
      <w:r w:rsidR="00AD764B" w:rsidRPr="004A3B50">
        <w:rPr>
          <w:lang w:eastAsia="zh-CN"/>
        </w:rPr>
        <w:fldChar w:fldCharType="begin">
          <w:fldData xml:space="preserve">PEVuZE5vdGU+PENpdGU+PEF1dGhvcj5YaWE8L0F1dGhvcj48WWVhcj4yMDA0PC9ZZWFyPjxSZWNO
dW0+NjY8L1JlY051bT48UHJlZml4PmUuZy5gLCA8L1ByZWZpeD48RGlzcGxheVRleHQ+KGUuZy4s
IFhpYSBldCBhbC4sIDIwMDQ7IEhlcnJtYW5uIGV0IGFsLiwgMjAwNzsgVHV6b3ZpYyBldCBhbC4s
IDIwMTQpPC9EaXNwbGF5VGV4dD48cmVjb3JkPjxyZWMtbnVtYmVyPjY2PC9yZWMtbnVtYmVyPjxm
b3JlaWduLWtleXM+PGtleSBhcHA9IkVOIiBkYi1pZD0iZTVhMnAyeHNyYWVwMGdlMnd6cDU5enN2
czBkZDl4MGV4cHhyIiB0aW1lc3RhbXA9IjE0MjczNjkwMDciPjY2PC9rZXk+PC9mb3JlaWduLWtl
eXM+PHJlZi10eXBlIG5hbWU9IkpvdXJuYWwgQXJ0aWNsZSI+MTc8L3JlZi10eXBlPjxjb250cmli
dXRvcnM+PGF1dGhvcnM+PGF1dGhvcj5YaWEsIExhbiA8L2F1dGhvcj48YXV0aG9yPk1vbnJvZSwg
S2VudCBCLjwvYXV0aG9yPjxhdXRob3I+Q294LCBKZW5uaWZlciBMLjwvYXV0aG9yPjwvYXV0aG9y
cz48L2NvbnRyaWJ1dG9ycz48dGl0bGVzPjx0aXRsZT5UaGUgUHJpY2UgSXMgVW5mYWlyISBBIENv
bmNlcHR1YWwgRnJhbWV3b3JrIG9mIFByaWNlIEZhaXJuZXNzIFBlcmNlcHRpb25zPC90aXRsZT48
c2Vjb25kYXJ5LXRpdGxlPkpvdXJuYWwgb2YgTWFya2V0aW5nPC9zZWNvbmRhcnktdGl0bGU+PC90
aXRsZXM+PHBlcmlvZGljYWw+PGZ1bGwtdGl0bGU+Sm91cm5hbCBvZiBNYXJrZXRpbmc8L2Z1bGwt
dGl0bGU+PC9wZXJpb2RpY2FsPjxwYWdlcz4xLTE1PC9wYWdlcz48dm9sdW1lPjY4PC92b2x1bWU+
PG51bWJlcj40PC9udW1iZXI+PGtleXdvcmRzPjxrZXl3b3JkPnByaWNlIGZhaXJuZXNzLHByaWNl
IHBlcmNlcHRpb25zLHRydXN0LGVxdWl0eSxhdHRyaWJ1dGlvbnM8L2tleXdvcmQ+PC9rZXl3b3Jk
cz48ZGF0ZXM+PHllYXI+MjAwNDwveWVhcj48L2RhdGVzPjx1cmxzPjxyZWxhdGVkLXVybHM+PHVy
bD5odHRwOi8vam91cm5hbHMuYW1hLm9yZy9kb2kvYWJzLzEwLjE1MDkvam1rZy42OC40LjEuNDI3
MzM8L3VybD48L3JlbGF0ZWQtdXJscz48L3VybHM+PGVsZWN0cm9uaWMtcmVzb3VyY2UtbnVtPmRv
aToxMC4xNTA5L2pta2cuNjguNC4xLjQyNzMzPC9lbGVjdHJvbmljLXJlc291cmNlLW51bT48L3Jl
Y29yZD48L0NpdGU+PENpdGU+PEF1dGhvcj5IZXJybWFubjwvQXV0aG9yPjxZZWFyPjIwMDc8L1ll
YXI+PFJlY051bT44NzwvUmVjTnVtPjxyZWNvcmQ+PHJlYy1udW1iZXI+ODc8L3JlYy1udW1iZXI+
PGZvcmVpZ24ta2V5cz48a2V5IGFwcD0iRU4iIGRiLWlkPSJlNWEycDJ4c3JhZXAwZ2Uyd3pwNTl6
c3ZzMGRkOXgwZXhweHIiIHRpbWVzdGFtcD0iMTQzNDYzMzYyMCI+ODc8L2tleT48L2ZvcmVpZ24t
a2V5cz48cmVmLXR5cGUgbmFtZT0iSm91cm5hbCBBcnRpY2xlIj4xNzwvcmVmLXR5cGU+PGNvbnRy
aWJ1dG9ycz48YXV0aG9ycz48YXV0aG9yPkhlcnJtYW5uLCBBbmRyZWFzPC9hdXRob3I+PGF1dGhv
cj5YaWEsIExhbjwvYXV0aG9yPjxhdXRob3I+TW9ucm9lLCBLZW50IEIuPC9hdXRob3I+PGF1dGhv
cj5IdWJlciwgRnJhbms8L2F1dGhvcj48L2F1dGhvcnM+PC9jb250cmlidXRvcnM+PHRpdGxlcz48
dGl0bGU+VGhlIGluZmx1ZW5jZSBvZiBwcmljZSBmYWlybmVzcyBvbiBjdXN0b21lciBzYXRpc2Zh
Y3Rpb246IGFuIGVtcGlyaWNhbCB0ZXN0IGluIHRoZSBjb250ZXh0IG9mIGF1dG9tb2JpbGUgcHVy
Y2hhc2VzPC90aXRsZT48c2Vjb25kYXJ5LXRpdGxlPlRoZSBKb3VybmFsIG9mIFByb2R1Y3QgYW5k
IEJyYW5kIE1hbmFnZW1lbnQ8L3NlY29uZGFyeS10aXRsZT48L3RpdGxlcz48cGVyaW9kaWNhbD48
ZnVsbC10aXRsZT5UaGUgSm91cm5hbCBvZiBQcm9kdWN0IGFuZCBCcmFuZCBNYW5hZ2VtZW50PC9m
dWxsLXRpdGxlPjwvcGVyaW9kaWNhbD48cGFnZXM+NDktNTg8L3BhZ2VzPjx2b2x1bWU+MTY8L3Zv
bHVtZT48bnVtYmVyPjE8L251bWJlcj48a2V5d29yZHM+PGtleXdvcmQ+QnVzaW5lc3MgQW5kIEVj
b25vbWljcy0tTWFya2V0aW5nIEFuZCBQdXJjaGFzaW5nPC9rZXl3b3JkPjxrZXl3b3JkPkF1dG9t
b2JpbGUgZGVhbGVyczwva2V5d29yZD48a2V5d29yZD5Db25zdW1lciBiZWhhdmlvcjwva2V5d29y
ZD48a2V5d29yZD5Db25zdW1lciBhdHRpdHVkZXM8L2tleXdvcmQ+PGtleXdvcmQ+U3RhdGlzdGlj
YWwgYW5hbHlzaXM8L2tleXdvcmQ+PGtleXdvcmQ+Q3VzdG9tZXIgc2F0aXNmYWN0aW9uPC9rZXl3
b3JkPjxrZXl3b3JkPlByaWNlczwva2V5d29yZD48a2V5d29yZD5QZXJjZXB0aW9uczwva2V5d29y
ZD48a2V5d29yZD5HZXJtYW55PC9rZXl3b3JkPjxrZXl3b3JkPjkxNzU6V2VzdGVybiBFdXJvcGU8
L2tleXdvcmQ+PGtleXdvcmQ+NzEwMDpNYXJrZXQgcmVzZWFyY2g8L2tleXdvcmQ+PGtleXdvcmQ+
ODM5MDpSZXRhaWxpbmcgaW5kdXN0cnk8L2tleXdvcmQ+PGtleXdvcmQ+OTEzMDpFeHBlcmltZW50
YWwvdGhlb3JldGljYWw8L2tleXdvcmQ+PC9rZXl3b3Jkcz48ZGF0ZXM+PHllYXI+MjAwNzwveWVh
cj48cHViLWRhdGVzPjxkYXRlPjIwMDc8L2RhdGU+PC9wdWItZGF0ZXM+PC9kYXRlcz48cHViLWxv
Y2F0aW9uPlNhbnRhIEJhcmJhcmE8L3B1Yi1sb2NhdGlvbj48cHVibGlzaGVyPkVtZXJhbGQgR3Jv
dXAgUHVibGlzaGluZywgTGltaXRlZDwvcHVibGlzaGVyPjxpc2JuPjEwNjEwNDIxPC9pc2JuPjxh
Y2Nlc3Npb24tbnVtPjIyMDU5ODIwNTwvYWNjZXNzaW9uLW51bT48dXJscz48cmVsYXRlZC11cmxz
Pjx1cmw+aHR0cDovL3NlYXJjaC5wcm9xdWVzdC5jb20vZG9jdmlldy8yMjA1OTgyMDU/YWNjb3Vu
dGlkPTQxNTkxPC91cmw+PHVybD5odHRwOi8vbGlua3NvdXJjZS5lYnNjby5jb20vbGlua2luZy5h
c3B4P3NpZD1Qcm9RJTNBYWJpZ2xvYmFsJmFtcDtmbXQ9am91cm5hbCZhbXA7Z2VucmU9YXJ0aWNs
ZSZhbXA7aXNzbj0xMDYxMDQyMSZhbXA7dm9sdW1lPTE2JmFtcDtpc3N1ZT0xJmFtcDtkYXRlPTIw
MDctMDEtMDEmYW1wO3NwYWdlPTQ5JmFtcDt0aXRsZT1UaGUrSm91cm5hbCtvZitQcm9kdWN0K2Fu
ZCtCcmFuZCtNYW5hZ2VtZW50JmFtcDthdGl0bGU9VGhlK2luZmx1ZW5jZStvZitwcmljZStmYWly
bmVzcytvbitjdXN0b21lcitzYXRpc2ZhY3Rpb24lM0ErYW4rZW1waXJpY2FsK3Rlc3QraW4rdGhl
K2NvbnRleHQrb2YrYXV0b21vYmlsZStwdXJjaGFzZXMmYW1wO2F1PUhlcnJtYW5uJTJDK0FuZHJl
YXMlM0JYaWElMkMrTGFuJTNCTW9ucm9lJTJDK0tlbnQrQiUzQkh1YmVyJTJDK0ZyYW5rJmFtcDtp
c2JuPSZhbXA7anRpdGxlPVRoZStKb3VybmFsK29mK1Byb2R1Y3QrYW5kK0JyYW5kK01hbmFnZW1l
bnQmYW1wO2J0aXRsZT0mYW1wO2lkPWRvaToxMC4xMTA4JTJGMTA2MTA0MjA3MTA3MzExNTE8L3Vy
bD48L3JlbGF0ZWQtdXJscz48L3VybHM+PGVsZWN0cm9uaWMtcmVzb3VyY2UtbnVtPmh0dHA6Ly9k
eC5kb2kub3JnLzEwLjExMDgvMTA2MTA0MjA3MTA3MzExNTE8L2VsZWN0cm9uaWMtcmVzb3VyY2Ut
bnVtPjxyZW1vdGUtZGF0YWJhc2UtbmFtZT5BQkkvSU5GT1JNIENvbXBsZXRlPC9yZW1vdGUtZGF0
YWJhc2UtbmFtZT48bGFuZ3VhZ2U+RW5nbGlzaDwvbGFuZ3VhZ2U+PC9yZWNvcmQ+PC9DaXRlPjxD
aXRlPjxBdXRob3I+VHV6b3ZpYzwvQXV0aG9yPjxZZWFyPjIwMTQ8L1llYXI+PFJlY051bT42Nzwv
UmVjTnVtPjxyZWNvcmQ+PHJlYy1udW1iZXI+Njc8L3JlYy1udW1iZXI+PGZvcmVpZ24ta2V5cz48
a2V5IGFwcD0iRU4iIGRiLWlkPSJlNWEycDJ4c3JhZXAwZ2Uyd3pwNTl6c3ZzMGRkOXgwZXhweHIi
IHRpbWVzdGFtcD0iMTQyNzM2OTk5MiI+Njc8L2tleT48L2ZvcmVpZ24ta2V5cz48cmVmLXR5cGUg
bmFtZT0iSm91cm5hbCBBcnRpY2xlIj4xNzwvcmVmLXR5cGU+PGNvbnRyaWJ1dG9ycz48YXV0aG9y
cz48YXV0aG9yPlR1em92aWMsIFN2ZW48L2F1dGhvcj48YXV0aG9yPlNpbXBzb24sIE1lcmxpbiBD
LjwvYXV0aG9yPjxhdXRob3I+S3VwcGVsd2llc2VyLCBWb2xrZXIgRy48L2F1dGhvcj48YXV0aG9y
PkZpbnN0ZXJ3YWxkZXIsIErDtnJnPC9hdXRob3I+PC9hdXRob3JzPjwvY29udHJpYnV0b3JzPjx0
aXRsZXM+PHRpdGxlPkZyb20g4oCYZnJlZeKAmSB0byBmZWU6IEFjY2VwdGFiaWxpdHkgb2YgYWly
bGluZSBhbmNpbGxhcnkgZmVlcyBhbmQgdGhlIGVmZmVjdHMgb24gY3VzdG9tZXIgYmVoYXZpb3I8
L3RpdGxlPjxzZWNvbmRhcnktdGl0bGU+Sm91cm5hbCBvZiBSZXRhaWxpbmcgYW5kIENvbnN1bWVy
IFNlcnZpY2VzPC9zZWNvbmRhcnktdGl0bGU+PC90aXRsZXM+PHBlcmlvZGljYWw+PGZ1bGwtdGl0
bGU+Sm91cm5hbCBvZiBSZXRhaWxpbmcgYW5kIENvbnN1bWVyIFNlcnZpY2VzPC9mdWxsLXRpdGxl
PjwvcGVyaW9kaWNhbD48cGFnZXM+OTgtMTA3PC9wYWdlcz48dm9sdW1lPjIxPC92b2x1bWU+PG51
bWJlcj4yPC9udW1iZXI+PGtleXdvcmRzPjxrZXl3b3JkPkFuY2lsbGFyeSBmZWVzPC9rZXl3b3Jk
PjxrZXl3b3JkPkFpcmxpbmVzPC9rZXl3b3JkPjxrZXl3b3JkPlNlcnZpY2UgdW5idW5kbGluZzwv
a2V5d29yZD48a2V5d29yZD5Bbmdlcjwva2V5d29yZD48a2V5d29yZD5SZXRhbGlhdG9yeSBiZWhh
dmlvcjwva2V5d29yZD48L2tleXdvcmRzPjxkYXRlcz48eWVhcj4yMDE0PC95ZWFyPjxwdWItZGF0
ZXM+PGRhdGU+My8vPC9kYXRlPjwvcHViLWRhdGVzPjwvZGF0ZXM+PGlzYm4+MDk2OS02OTg5PC9p
c2JuPjx1cmxzPjxyZWxhdGVkLXVybHM+PHVybD5odHRwOi8vd3d3LnNjaWVuY2VkaXJlY3QuY29t
L3NjaWVuY2UvYXJ0aWNsZS9waWkvUzA5Njk2OTg5MTMwMDEwOTQ8L3VybD48L3JlbGF0ZWQtdXJs
cz48L3VybHM+PGVsZWN0cm9uaWMtcmVzb3VyY2UtbnVtPmh0dHA6Ly9keC5kb2kub3JnLzEwLjEw
MTYvai5qcmV0Y29uc2VyLjIwMTMuMDkuMDA3PC9lbGVjdHJvbmljLXJlc291cmNlLW51bT48L3Jl
Y29yZD48L0NpdGU+PC9FbmROb3RlPn==
</w:fldData>
        </w:fldChar>
      </w:r>
      <w:r w:rsidR="007D64BD" w:rsidRPr="004A3B50">
        <w:rPr>
          <w:lang w:eastAsia="zh-CN"/>
        </w:rPr>
        <w:instrText xml:space="preserve"> ADDIN EN.CITE </w:instrText>
      </w:r>
      <w:r w:rsidR="007D64BD" w:rsidRPr="004A3B50">
        <w:rPr>
          <w:lang w:eastAsia="zh-CN"/>
        </w:rPr>
        <w:fldChar w:fldCharType="begin">
          <w:fldData xml:space="preserve">PEVuZE5vdGU+PENpdGU+PEF1dGhvcj5YaWE8L0F1dGhvcj48WWVhcj4yMDA0PC9ZZWFyPjxSZWNO
dW0+NjY8L1JlY051bT48UHJlZml4PmUuZy5gLCA8L1ByZWZpeD48RGlzcGxheVRleHQ+KGUuZy4s
IFhpYSBldCBhbC4sIDIwMDQ7IEhlcnJtYW5uIGV0IGFsLiwgMjAwNzsgVHV6b3ZpYyBldCBhbC4s
IDIwMTQpPC9EaXNwbGF5VGV4dD48cmVjb3JkPjxyZWMtbnVtYmVyPjY2PC9yZWMtbnVtYmVyPjxm
b3JlaWduLWtleXM+PGtleSBhcHA9IkVOIiBkYi1pZD0iZTVhMnAyeHNyYWVwMGdlMnd6cDU5enN2
czBkZDl4MGV4cHhyIiB0aW1lc3RhbXA9IjE0MjczNjkwMDciPjY2PC9rZXk+PC9mb3JlaWduLWtl
eXM+PHJlZi10eXBlIG5hbWU9IkpvdXJuYWwgQXJ0aWNsZSI+MTc8L3JlZi10eXBlPjxjb250cmli
dXRvcnM+PGF1dGhvcnM+PGF1dGhvcj5YaWEsIExhbiA8L2F1dGhvcj48YXV0aG9yPk1vbnJvZSwg
S2VudCBCLjwvYXV0aG9yPjxhdXRob3I+Q294LCBKZW5uaWZlciBMLjwvYXV0aG9yPjwvYXV0aG9y
cz48L2NvbnRyaWJ1dG9ycz48dGl0bGVzPjx0aXRsZT5UaGUgUHJpY2UgSXMgVW5mYWlyISBBIENv
bmNlcHR1YWwgRnJhbWV3b3JrIG9mIFByaWNlIEZhaXJuZXNzIFBlcmNlcHRpb25zPC90aXRsZT48
c2Vjb25kYXJ5LXRpdGxlPkpvdXJuYWwgb2YgTWFya2V0aW5nPC9zZWNvbmRhcnktdGl0bGU+PC90
aXRsZXM+PHBlcmlvZGljYWw+PGZ1bGwtdGl0bGU+Sm91cm5hbCBvZiBNYXJrZXRpbmc8L2Z1bGwt
dGl0bGU+PC9wZXJpb2RpY2FsPjxwYWdlcz4xLTE1PC9wYWdlcz48dm9sdW1lPjY4PC92b2x1bWU+
PG51bWJlcj40PC9udW1iZXI+PGtleXdvcmRzPjxrZXl3b3JkPnByaWNlIGZhaXJuZXNzLHByaWNl
IHBlcmNlcHRpb25zLHRydXN0LGVxdWl0eSxhdHRyaWJ1dGlvbnM8L2tleXdvcmQ+PC9rZXl3b3Jk
cz48ZGF0ZXM+PHllYXI+MjAwNDwveWVhcj48L2RhdGVzPjx1cmxzPjxyZWxhdGVkLXVybHM+PHVy
bD5odHRwOi8vam91cm5hbHMuYW1hLm9yZy9kb2kvYWJzLzEwLjE1MDkvam1rZy42OC40LjEuNDI3
MzM8L3VybD48L3JlbGF0ZWQtdXJscz48L3VybHM+PGVsZWN0cm9uaWMtcmVzb3VyY2UtbnVtPmRv
aToxMC4xNTA5L2pta2cuNjguNC4xLjQyNzMzPC9lbGVjdHJvbmljLXJlc291cmNlLW51bT48L3Jl
Y29yZD48L0NpdGU+PENpdGU+PEF1dGhvcj5IZXJybWFubjwvQXV0aG9yPjxZZWFyPjIwMDc8L1ll
YXI+PFJlY051bT44NzwvUmVjTnVtPjxyZWNvcmQ+PHJlYy1udW1iZXI+ODc8L3JlYy1udW1iZXI+
PGZvcmVpZ24ta2V5cz48a2V5IGFwcD0iRU4iIGRiLWlkPSJlNWEycDJ4c3JhZXAwZ2Uyd3pwNTl6
c3ZzMGRkOXgwZXhweHIiIHRpbWVzdGFtcD0iMTQzNDYzMzYyMCI+ODc8L2tleT48L2ZvcmVpZ24t
a2V5cz48cmVmLXR5cGUgbmFtZT0iSm91cm5hbCBBcnRpY2xlIj4xNzwvcmVmLXR5cGU+PGNvbnRy
aWJ1dG9ycz48YXV0aG9ycz48YXV0aG9yPkhlcnJtYW5uLCBBbmRyZWFzPC9hdXRob3I+PGF1dGhv
cj5YaWEsIExhbjwvYXV0aG9yPjxhdXRob3I+TW9ucm9lLCBLZW50IEIuPC9hdXRob3I+PGF1dGhv
cj5IdWJlciwgRnJhbms8L2F1dGhvcj48L2F1dGhvcnM+PC9jb250cmlidXRvcnM+PHRpdGxlcz48
dGl0bGU+VGhlIGluZmx1ZW5jZSBvZiBwcmljZSBmYWlybmVzcyBvbiBjdXN0b21lciBzYXRpc2Zh
Y3Rpb246IGFuIGVtcGlyaWNhbCB0ZXN0IGluIHRoZSBjb250ZXh0IG9mIGF1dG9tb2JpbGUgcHVy
Y2hhc2VzPC90aXRsZT48c2Vjb25kYXJ5LXRpdGxlPlRoZSBKb3VybmFsIG9mIFByb2R1Y3QgYW5k
IEJyYW5kIE1hbmFnZW1lbnQ8L3NlY29uZGFyeS10aXRsZT48L3RpdGxlcz48cGVyaW9kaWNhbD48
ZnVsbC10aXRsZT5UaGUgSm91cm5hbCBvZiBQcm9kdWN0IGFuZCBCcmFuZCBNYW5hZ2VtZW50PC9m
dWxsLXRpdGxlPjwvcGVyaW9kaWNhbD48cGFnZXM+NDktNTg8L3BhZ2VzPjx2b2x1bWU+MTY8L3Zv
bHVtZT48bnVtYmVyPjE8L251bWJlcj48a2V5d29yZHM+PGtleXdvcmQ+QnVzaW5lc3MgQW5kIEVj
b25vbWljcy0tTWFya2V0aW5nIEFuZCBQdXJjaGFzaW5nPC9rZXl3b3JkPjxrZXl3b3JkPkF1dG9t
b2JpbGUgZGVhbGVyczwva2V5d29yZD48a2V5d29yZD5Db25zdW1lciBiZWhhdmlvcjwva2V5d29y
ZD48a2V5d29yZD5Db25zdW1lciBhdHRpdHVkZXM8L2tleXdvcmQ+PGtleXdvcmQ+U3RhdGlzdGlj
YWwgYW5hbHlzaXM8L2tleXdvcmQ+PGtleXdvcmQ+Q3VzdG9tZXIgc2F0aXNmYWN0aW9uPC9rZXl3
b3JkPjxrZXl3b3JkPlByaWNlczwva2V5d29yZD48a2V5d29yZD5QZXJjZXB0aW9uczwva2V5d29y
ZD48a2V5d29yZD5HZXJtYW55PC9rZXl3b3JkPjxrZXl3b3JkPjkxNzU6V2VzdGVybiBFdXJvcGU8
L2tleXdvcmQ+PGtleXdvcmQ+NzEwMDpNYXJrZXQgcmVzZWFyY2g8L2tleXdvcmQ+PGtleXdvcmQ+
ODM5MDpSZXRhaWxpbmcgaW5kdXN0cnk8L2tleXdvcmQ+PGtleXdvcmQ+OTEzMDpFeHBlcmltZW50
YWwvdGhlb3JldGljYWw8L2tleXdvcmQ+PC9rZXl3b3Jkcz48ZGF0ZXM+PHllYXI+MjAwNzwveWVh
cj48cHViLWRhdGVzPjxkYXRlPjIwMDc8L2RhdGU+PC9wdWItZGF0ZXM+PC9kYXRlcz48cHViLWxv
Y2F0aW9uPlNhbnRhIEJhcmJhcmE8L3B1Yi1sb2NhdGlvbj48cHVibGlzaGVyPkVtZXJhbGQgR3Jv
dXAgUHVibGlzaGluZywgTGltaXRlZDwvcHVibGlzaGVyPjxpc2JuPjEwNjEwNDIxPC9pc2JuPjxh
Y2Nlc3Npb24tbnVtPjIyMDU5ODIwNTwvYWNjZXNzaW9uLW51bT48dXJscz48cmVsYXRlZC11cmxz
Pjx1cmw+aHR0cDovL3NlYXJjaC5wcm9xdWVzdC5jb20vZG9jdmlldy8yMjA1OTgyMDU/YWNjb3Vu
dGlkPTQxNTkxPC91cmw+PHVybD5odHRwOi8vbGlua3NvdXJjZS5lYnNjby5jb20vbGlua2luZy5h
c3B4P3NpZD1Qcm9RJTNBYWJpZ2xvYmFsJmFtcDtmbXQ9am91cm5hbCZhbXA7Z2VucmU9YXJ0aWNs
ZSZhbXA7aXNzbj0xMDYxMDQyMSZhbXA7dm9sdW1lPTE2JmFtcDtpc3N1ZT0xJmFtcDtkYXRlPTIw
MDctMDEtMDEmYW1wO3NwYWdlPTQ5JmFtcDt0aXRsZT1UaGUrSm91cm5hbCtvZitQcm9kdWN0K2Fu
ZCtCcmFuZCtNYW5hZ2VtZW50JmFtcDthdGl0bGU9VGhlK2luZmx1ZW5jZStvZitwcmljZStmYWly
bmVzcytvbitjdXN0b21lcitzYXRpc2ZhY3Rpb24lM0ErYW4rZW1waXJpY2FsK3Rlc3QraW4rdGhl
K2NvbnRleHQrb2YrYXV0b21vYmlsZStwdXJjaGFzZXMmYW1wO2F1PUhlcnJtYW5uJTJDK0FuZHJl
YXMlM0JYaWElMkMrTGFuJTNCTW9ucm9lJTJDK0tlbnQrQiUzQkh1YmVyJTJDK0ZyYW5rJmFtcDtp
c2JuPSZhbXA7anRpdGxlPVRoZStKb3VybmFsK29mK1Byb2R1Y3QrYW5kK0JyYW5kK01hbmFnZW1l
bnQmYW1wO2J0aXRsZT0mYW1wO2lkPWRvaToxMC4xMTA4JTJGMTA2MTA0MjA3MTA3MzExNTE8L3Vy
bD48L3JlbGF0ZWQtdXJscz48L3VybHM+PGVsZWN0cm9uaWMtcmVzb3VyY2UtbnVtPmh0dHA6Ly9k
eC5kb2kub3JnLzEwLjExMDgvMTA2MTA0MjA3MTA3MzExNTE8L2VsZWN0cm9uaWMtcmVzb3VyY2Ut
bnVtPjxyZW1vdGUtZGF0YWJhc2UtbmFtZT5BQkkvSU5GT1JNIENvbXBsZXRlPC9yZW1vdGUtZGF0
YWJhc2UtbmFtZT48bGFuZ3VhZ2U+RW5nbGlzaDwvbGFuZ3VhZ2U+PC9yZWNvcmQ+PC9DaXRlPjxD
aXRlPjxBdXRob3I+VHV6b3ZpYzwvQXV0aG9yPjxZZWFyPjIwMTQ8L1llYXI+PFJlY051bT42Nzwv
UmVjTnVtPjxyZWNvcmQ+PHJlYy1udW1iZXI+Njc8L3JlYy1udW1iZXI+PGZvcmVpZ24ta2V5cz48
a2V5IGFwcD0iRU4iIGRiLWlkPSJlNWEycDJ4c3JhZXAwZ2Uyd3pwNTl6c3ZzMGRkOXgwZXhweHIi
IHRpbWVzdGFtcD0iMTQyNzM2OTk5MiI+Njc8L2tleT48L2ZvcmVpZ24ta2V5cz48cmVmLXR5cGUg
bmFtZT0iSm91cm5hbCBBcnRpY2xlIj4xNzwvcmVmLXR5cGU+PGNvbnRyaWJ1dG9ycz48YXV0aG9y
cz48YXV0aG9yPlR1em92aWMsIFN2ZW48L2F1dGhvcj48YXV0aG9yPlNpbXBzb24sIE1lcmxpbiBD
LjwvYXV0aG9yPjxhdXRob3I+S3VwcGVsd2llc2VyLCBWb2xrZXIgRy48L2F1dGhvcj48YXV0aG9y
PkZpbnN0ZXJ3YWxkZXIsIErDtnJnPC9hdXRob3I+PC9hdXRob3JzPjwvY29udHJpYnV0b3JzPjx0
aXRsZXM+PHRpdGxlPkZyb20g4oCYZnJlZeKAmSB0byBmZWU6IEFjY2VwdGFiaWxpdHkgb2YgYWly
bGluZSBhbmNpbGxhcnkgZmVlcyBhbmQgdGhlIGVmZmVjdHMgb24gY3VzdG9tZXIgYmVoYXZpb3I8
L3RpdGxlPjxzZWNvbmRhcnktdGl0bGU+Sm91cm5hbCBvZiBSZXRhaWxpbmcgYW5kIENvbnN1bWVy
IFNlcnZpY2VzPC9zZWNvbmRhcnktdGl0bGU+PC90aXRsZXM+PHBlcmlvZGljYWw+PGZ1bGwtdGl0
bGU+Sm91cm5hbCBvZiBSZXRhaWxpbmcgYW5kIENvbnN1bWVyIFNlcnZpY2VzPC9mdWxsLXRpdGxl
PjwvcGVyaW9kaWNhbD48cGFnZXM+OTgtMTA3PC9wYWdlcz48dm9sdW1lPjIxPC92b2x1bWU+PG51
bWJlcj4yPC9udW1iZXI+PGtleXdvcmRzPjxrZXl3b3JkPkFuY2lsbGFyeSBmZWVzPC9rZXl3b3Jk
PjxrZXl3b3JkPkFpcmxpbmVzPC9rZXl3b3JkPjxrZXl3b3JkPlNlcnZpY2UgdW5idW5kbGluZzwv
a2V5d29yZD48a2V5d29yZD5Bbmdlcjwva2V5d29yZD48a2V5d29yZD5SZXRhbGlhdG9yeSBiZWhh
dmlvcjwva2V5d29yZD48L2tleXdvcmRzPjxkYXRlcz48eWVhcj4yMDE0PC95ZWFyPjxwdWItZGF0
ZXM+PGRhdGU+My8vPC9kYXRlPjwvcHViLWRhdGVzPjwvZGF0ZXM+PGlzYm4+MDk2OS02OTg5PC9p
c2JuPjx1cmxzPjxyZWxhdGVkLXVybHM+PHVybD5odHRwOi8vd3d3LnNjaWVuY2VkaXJlY3QuY29t
L3NjaWVuY2UvYXJ0aWNsZS9waWkvUzA5Njk2OTg5MTMwMDEwOTQ8L3VybD48L3JlbGF0ZWQtdXJs
cz48L3VybHM+PGVsZWN0cm9uaWMtcmVzb3VyY2UtbnVtPmh0dHA6Ly9keC5kb2kub3JnLzEwLjEw
MTYvai5qcmV0Y29uc2VyLjIwMTMuMDkuMDA3PC9lbGVjdHJvbmljLXJlc291cmNlLW51bT48L3Jl
Y29yZD48L0NpdGU+PC9FbmROb3RlPn==
</w:fldData>
        </w:fldChar>
      </w:r>
      <w:r w:rsidR="007D64BD" w:rsidRPr="004A3B50">
        <w:rPr>
          <w:lang w:eastAsia="zh-CN"/>
        </w:rPr>
        <w:instrText xml:space="preserve"> ADDIN EN.CITE.DATA </w:instrText>
      </w:r>
      <w:r w:rsidR="007D64BD" w:rsidRPr="004A3B50">
        <w:rPr>
          <w:lang w:eastAsia="zh-CN"/>
        </w:rPr>
      </w:r>
      <w:r w:rsidR="007D64BD" w:rsidRPr="004A3B50">
        <w:rPr>
          <w:lang w:eastAsia="zh-CN"/>
        </w:rPr>
        <w:fldChar w:fldCharType="end"/>
      </w:r>
      <w:r w:rsidR="00AD764B" w:rsidRPr="004A3B50">
        <w:rPr>
          <w:lang w:eastAsia="zh-CN"/>
        </w:rPr>
      </w:r>
      <w:r w:rsidR="00AD764B" w:rsidRPr="004A3B50">
        <w:rPr>
          <w:lang w:eastAsia="zh-CN"/>
        </w:rPr>
        <w:fldChar w:fldCharType="separate"/>
      </w:r>
      <w:r w:rsidR="009A29DC" w:rsidRPr="004A3B50">
        <w:rPr>
          <w:noProof/>
          <w:lang w:eastAsia="zh-CN"/>
        </w:rPr>
        <w:t xml:space="preserve">(e.g., </w:t>
      </w:r>
      <w:hyperlink w:anchor="_ENREF_179" w:tooltip="Xia, 2004 #66" w:history="1">
        <w:r w:rsidR="004A3B50" w:rsidRPr="004A3B50">
          <w:rPr>
            <w:noProof/>
            <w:lang w:eastAsia="zh-CN"/>
          </w:rPr>
          <w:t>Xia et al., 2004</w:t>
        </w:r>
      </w:hyperlink>
      <w:r w:rsidR="009A29DC" w:rsidRPr="004A3B50">
        <w:rPr>
          <w:noProof/>
          <w:lang w:eastAsia="zh-CN"/>
        </w:rPr>
        <w:t xml:space="preserve">; </w:t>
      </w:r>
      <w:hyperlink w:anchor="_ENREF_75" w:tooltip="Herrmann, 2007 #87" w:history="1">
        <w:r w:rsidR="004A3B50" w:rsidRPr="004A3B50">
          <w:rPr>
            <w:noProof/>
            <w:lang w:eastAsia="zh-CN"/>
          </w:rPr>
          <w:t>Herrmann et al., 2007</w:t>
        </w:r>
      </w:hyperlink>
      <w:r w:rsidR="009A29DC" w:rsidRPr="004A3B50">
        <w:rPr>
          <w:noProof/>
          <w:lang w:eastAsia="zh-CN"/>
        </w:rPr>
        <w:t xml:space="preserve">; </w:t>
      </w:r>
      <w:hyperlink w:anchor="_ENREF_155" w:tooltip="Tuzovic, 2014 #67" w:history="1">
        <w:r w:rsidR="004A3B50" w:rsidRPr="004A3B50">
          <w:rPr>
            <w:noProof/>
            <w:lang w:eastAsia="zh-CN"/>
          </w:rPr>
          <w:t>Tuzovic et al., 2014</w:t>
        </w:r>
      </w:hyperlink>
      <w:r w:rsidR="009A29DC" w:rsidRPr="004A3B50">
        <w:rPr>
          <w:noProof/>
          <w:lang w:eastAsia="zh-CN"/>
        </w:rPr>
        <w:t>)</w:t>
      </w:r>
      <w:r w:rsidR="00AD764B" w:rsidRPr="004A3B50">
        <w:rPr>
          <w:lang w:eastAsia="zh-CN"/>
        </w:rPr>
        <w:fldChar w:fldCharType="end"/>
      </w:r>
      <w:r w:rsidR="00AD764B" w:rsidRPr="004A3B50">
        <w:rPr>
          <w:lang w:eastAsia="zh-CN"/>
        </w:rPr>
        <w:t xml:space="preserve">. </w:t>
      </w:r>
      <w:r w:rsidR="00FC5A5D" w:rsidRPr="004A3B50">
        <w:rPr>
          <w:lang w:eastAsia="zh-CN"/>
        </w:rPr>
        <w:t xml:space="preserve">While some research finds that price advantage can also lead to (un)fairness perceptions, recent papers </w:t>
      </w:r>
      <w:r w:rsidR="0096755C" w:rsidRPr="004A3B50">
        <w:rPr>
          <w:lang w:eastAsia="zh-CN"/>
        </w:rPr>
        <w:t xml:space="preserve">have </w:t>
      </w:r>
      <w:r w:rsidR="00FC5A5D" w:rsidRPr="004A3B50">
        <w:rPr>
          <w:lang w:eastAsia="zh-CN"/>
        </w:rPr>
        <w:t>emphasize</w:t>
      </w:r>
      <w:r w:rsidR="0096755C" w:rsidRPr="004A3B50">
        <w:rPr>
          <w:lang w:eastAsia="zh-CN"/>
        </w:rPr>
        <w:t>d</w:t>
      </w:r>
      <w:r w:rsidR="00FC5A5D" w:rsidRPr="004A3B50">
        <w:rPr>
          <w:lang w:eastAsia="zh-CN"/>
        </w:rPr>
        <w:t xml:space="preserve"> the difference between price and value for fairness evaluations </w:t>
      </w:r>
      <w:r w:rsidR="00FC5A5D" w:rsidRPr="004A3B50">
        <w:rPr>
          <w:lang w:eastAsia="zh-CN"/>
        </w:rPr>
        <w:fldChar w:fldCharType="begin">
          <w:fldData xml:space="preserve">PEVuZE5vdGU+PENpdGU+PEF1dGhvcj5OZ3V5ZW48L0F1dGhvcj48WWVhcj4yMDEzPC9ZZWFyPjxS
ZWNOdW0+NTk8L1JlY051bT48UHJlZml4PmUuZy5gLCA8L1ByZWZpeD48RGlzcGxheVRleHQ+KGUu
Zy4sIE5ndXllbiBhbmQgS2xhdXMsIDIwMTM7IFhpYSBhbmQgTW9ucm9lLCAyMDEwKTwvRGlzcGxh
eVRleHQ+PHJlY29yZD48cmVjLW51bWJlcj41OTwvcmVjLW51bWJlcj48Zm9yZWlnbi1rZXlzPjxr
ZXkgYXBwPSJFTiIgZGItaWQ9ImU1YTJwMnhzcmFlcDBnZTJ3enA1OXpzdnMwZGQ5eDBleHB4ciIg
dGltZXN0YW1wPSIxNDI3MzY4ODEwIj41OTwva2V5PjwvZm9yZWlnbi1rZXlzPjxyZWYtdHlwZSBu
YW1lPSJKb3VybmFsIEFydGljbGUiPjE3PC9yZWYtdHlwZT48Y29udHJpYnV0b3JzPjxhdXRob3Jz
PjxhdXRob3I+Tmd1eWVuLCBCYW5nPC9hdXRob3I+PGF1dGhvcj5LbGF1cywgUGhpbGlwcCDigJxQ
aGls4oCdPC9hdXRob3I+PC9hdXRob3JzPjwvY29udHJpYnV0b3JzPjx0aXRsZXM+PHRpdGxlPlJl
dGFpbCBmYWlybmVzczogRXhwbG9yaW5nIGNvbnN1bWVyIHBlcmNlcHRpb25zIG9mIGZhaXJuZXNz
IHRvd2FyZHMgcmV0YWlsZXJz4oCZIG1hcmtldGluZyB0YWN0aWNzPC90aXRsZT48c2Vjb25kYXJ5
LXRpdGxlPkpvdXJuYWwgb2YgUmV0YWlsaW5nIGFuZCBDb25zdW1lciBTZXJ2aWNlczwvc2Vjb25k
YXJ5LXRpdGxlPjwvdGl0bGVzPjxwZXJpb2RpY2FsPjxmdWxsLXRpdGxlPkpvdXJuYWwgb2YgUmV0
YWlsaW5nIGFuZCBDb25zdW1lciBTZXJ2aWNlczwvZnVsbC10aXRsZT48L3BlcmlvZGljYWw+PHBh
Z2VzPjMxMS0zMjQ8L3BhZ2VzPjx2b2x1bWU+MjA8L3ZvbHVtZT48bnVtYmVyPjM8L251bWJlcj48
a2V5d29yZHM+PGtleXdvcmQ+RmFpcm5lc3M8L2tleXdvcmQ+PGtleXdvcmQ+UmV0YWlsZXJzPC9r
ZXl3b3JkPjxrZXl3b3JkPk1hcmtldGluZyB0YWN0aWNzPC9rZXl3b3JkPjxrZXl3b3JkPlRydXN0
PC9rZXl3b3JkPjwva2V5d29yZHM+PGRhdGVzPjx5ZWFyPjIwMTM8L3llYXI+PHB1Yi1kYXRlcz48
ZGF0ZT41Ly88L2RhdGU+PC9wdWItZGF0ZXM+PC9kYXRlcz48aXNibj4wOTY5LTY5ODk8L2lzYm4+
PHVybHM+PHJlbGF0ZWQtdXJscz48dXJsPmh0dHA6Ly93d3cuc2NpZW5jZWRpcmVjdC5jb20vc2Np
ZW5jZS9hcnRpY2xlL3BpaS9TMDk2OTY5ODkxMzAwMDE2NzwvdXJsPjwvcmVsYXRlZC11cmxzPjwv
dXJscz48ZWxlY3Ryb25pYy1yZXNvdXJjZS1udW0+aHR0cDovL2R4LmRvaS5vcmcvMTAuMTAxNi9q
LmpyZXRjb25zZXIuMjAxMy4wMi4wMDE8L2VsZWN0cm9uaWMtcmVzb3VyY2UtbnVtPjwvcmVjb3Jk
PjwvQ2l0ZT48Q2l0ZT48QXV0aG9yPlhpYTwvQXV0aG9yPjxZZWFyPjIwMTA8L1llYXI+PFJlY051
bT44NTwvUmVjTnVtPjxyZWNvcmQ+PHJlYy1udW1iZXI+ODU8L3JlYy1udW1iZXI+PGZvcmVpZ24t
a2V5cz48a2V5IGFwcD0iRU4iIGRiLWlkPSJlNWEycDJ4c3JhZXAwZ2Uyd3pwNTl6c3ZzMGRkOXgw
ZXhweHIiIHRpbWVzdGFtcD0iMTQzNDYzMjAwMiI+ODU8L2tleT48L2ZvcmVpZ24ta2V5cz48cmVm
LXR5cGUgbmFtZT0iSm91cm5hbCBBcnRpY2xlIj4xNzwvcmVmLXR5cGU+PGNvbnRyaWJ1dG9ycz48
YXV0aG9ycz48YXV0aG9yPlhpYSwgTGFuPC9hdXRob3I+PGF1dGhvcj5Nb25yb2UsIEtlbnQgQi48
L2F1dGhvcj48L2F1dGhvcnM+PC9jb250cmlidXRvcnM+PHRpdGxlcz48dGl0bGU+SXMgYSBnb29k
IGRlYWwgYWx3YXlzIGZhaXI/IEV4YW1pbmluZyB0aGUgY29uY2VwdHMgb2YgdHJhbnNhY3Rpb24g
dmFsdWUgYW5kIHByaWNlIGZhaXJuZXNzPC90aXRsZT48c2Vjb25kYXJ5LXRpdGxlPkpvdXJuYWwg
b2YgRWNvbm9taWMgUHN5Y2hvbG9neTwvc2Vjb25kYXJ5LXRpdGxlPjwvdGl0bGVzPjxwZXJpb2Rp
Y2FsPjxmdWxsLXRpdGxlPkpvdXJuYWwgb2YgRWNvbm9taWMgUHN5Y2hvbG9neTwvZnVsbC10aXRs
ZT48L3BlcmlvZGljYWw+PHBhZ2VzPjg4NC04OTQ8L3BhZ2VzPjx2b2x1bWU+MzE8L3ZvbHVtZT48
bnVtYmVyPjY8L251bWJlcj48a2V5d29yZHM+PGtleXdvcmQ+UHJpY2UgZmFpcm5lc3M8L2tleXdv
cmQ+PGtleXdvcmQ+VHJhbnNhY3Rpb24gdmFsdWU8L2tleXdvcmQ+PGtleXdvcmQ+Q29tcGFyYXRp
dmUgcmVmZXJlbmNlPC9rZXl3b3JkPjxrZXl3b3JkPlNvY2lhbCBjb21wYXJpc29uPC9rZXl3b3Jk
Pjwva2V5d29yZHM+PGRhdGVzPjx5ZWFyPjIwMTA8L3llYXI+PHB1Yi1kYXRlcz48ZGF0ZT4xMi8v
PC9kYXRlPjwvcHViLWRhdGVzPjwvZGF0ZXM+PGlzYm4+MDE2Ny00ODcwPC9pc2JuPjx1cmxzPjxy
ZWxhdGVkLXVybHM+PHVybD5odHRwOi8vd3d3LnNjaWVuY2VkaXJlY3QuY29tL3NjaWVuY2UvYXJ0
aWNsZS9waWkvUzAxNjc0ODcwMTAwMDA3ODQ8L3VybD48L3JlbGF0ZWQtdXJscz48L3VybHM+PGVs
ZWN0cm9uaWMtcmVzb3VyY2UtbnVtPmh0dHA6Ly9keC5kb2kub3JnLzEwLjEwMTYvai5qb2VwLjIw
MTAuMDcuMDAxPC9lbGVjdHJvbmljLXJlc291cmNlLW51bT48L3JlY29yZD48L0NpdGU+PC9FbmRO
b3RlPn==
</w:fldData>
        </w:fldChar>
      </w:r>
      <w:r w:rsidR="007D64BD" w:rsidRPr="004A3B50">
        <w:rPr>
          <w:lang w:eastAsia="zh-CN"/>
        </w:rPr>
        <w:instrText xml:space="preserve"> ADDIN EN.CITE </w:instrText>
      </w:r>
      <w:r w:rsidR="007D64BD" w:rsidRPr="004A3B50">
        <w:rPr>
          <w:lang w:eastAsia="zh-CN"/>
        </w:rPr>
        <w:fldChar w:fldCharType="begin">
          <w:fldData xml:space="preserve">PEVuZE5vdGU+PENpdGU+PEF1dGhvcj5OZ3V5ZW48L0F1dGhvcj48WWVhcj4yMDEzPC9ZZWFyPjxS
ZWNOdW0+NTk8L1JlY051bT48UHJlZml4PmUuZy5gLCA8L1ByZWZpeD48RGlzcGxheVRleHQ+KGUu
Zy4sIE5ndXllbiBhbmQgS2xhdXMsIDIwMTM7IFhpYSBhbmQgTW9ucm9lLCAyMDEwKTwvRGlzcGxh
eVRleHQ+PHJlY29yZD48cmVjLW51bWJlcj41OTwvcmVjLW51bWJlcj48Zm9yZWlnbi1rZXlzPjxr
ZXkgYXBwPSJFTiIgZGItaWQ9ImU1YTJwMnhzcmFlcDBnZTJ3enA1OXpzdnMwZGQ5eDBleHB4ciIg
dGltZXN0YW1wPSIxNDI3MzY4ODEwIj41OTwva2V5PjwvZm9yZWlnbi1rZXlzPjxyZWYtdHlwZSBu
YW1lPSJKb3VybmFsIEFydGljbGUiPjE3PC9yZWYtdHlwZT48Y29udHJpYnV0b3JzPjxhdXRob3Jz
PjxhdXRob3I+Tmd1eWVuLCBCYW5nPC9hdXRob3I+PGF1dGhvcj5LbGF1cywgUGhpbGlwcCDigJxQ
aGls4oCdPC9hdXRob3I+PC9hdXRob3JzPjwvY29udHJpYnV0b3JzPjx0aXRsZXM+PHRpdGxlPlJl
dGFpbCBmYWlybmVzczogRXhwbG9yaW5nIGNvbnN1bWVyIHBlcmNlcHRpb25zIG9mIGZhaXJuZXNz
IHRvd2FyZHMgcmV0YWlsZXJz4oCZIG1hcmtldGluZyB0YWN0aWNzPC90aXRsZT48c2Vjb25kYXJ5
LXRpdGxlPkpvdXJuYWwgb2YgUmV0YWlsaW5nIGFuZCBDb25zdW1lciBTZXJ2aWNlczwvc2Vjb25k
YXJ5LXRpdGxlPjwvdGl0bGVzPjxwZXJpb2RpY2FsPjxmdWxsLXRpdGxlPkpvdXJuYWwgb2YgUmV0
YWlsaW5nIGFuZCBDb25zdW1lciBTZXJ2aWNlczwvZnVsbC10aXRsZT48L3BlcmlvZGljYWw+PHBh
Z2VzPjMxMS0zMjQ8L3BhZ2VzPjx2b2x1bWU+MjA8L3ZvbHVtZT48bnVtYmVyPjM8L251bWJlcj48
a2V5d29yZHM+PGtleXdvcmQ+RmFpcm5lc3M8L2tleXdvcmQ+PGtleXdvcmQ+UmV0YWlsZXJzPC9r
ZXl3b3JkPjxrZXl3b3JkPk1hcmtldGluZyB0YWN0aWNzPC9rZXl3b3JkPjxrZXl3b3JkPlRydXN0
PC9rZXl3b3JkPjwva2V5d29yZHM+PGRhdGVzPjx5ZWFyPjIwMTM8L3llYXI+PHB1Yi1kYXRlcz48
ZGF0ZT41Ly88L2RhdGU+PC9wdWItZGF0ZXM+PC9kYXRlcz48aXNibj4wOTY5LTY5ODk8L2lzYm4+
PHVybHM+PHJlbGF0ZWQtdXJscz48dXJsPmh0dHA6Ly93d3cuc2NpZW5jZWRpcmVjdC5jb20vc2Np
ZW5jZS9hcnRpY2xlL3BpaS9TMDk2OTY5ODkxMzAwMDE2NzwvdXJsPjwvcmVsYXRlZC11cmxzPjwv
dXJscz48ZWxlY3Ryb25pYy1yZXNvdXJjZS1udW0+aHR0cDovL2R4LmRvaS5vcmcvMTAuMTAxNi9q
LmpyZXRjb25zZXIuMjAxMy4wMi4wMDE8L2VsZWN0cm9uaWMtcmVzb3VyY2UtbnVtPjwvcmVjb3Jk
PjwvQ2l0ZT48Q2l0ZT48QXV0aG9yPlhpYTwvQXV0aG9yPjxZZWFyPjIwMTA8L1llYXI+PFJlY051
bT44NTwvUmVjTnVtPjxyZWNvcmQ+PHJlYy1udW1iZXI+ODU8L3JlYy1udW1iZXI+PGZvcmVpZ24t
a2V5cz48a2V5IGFwcD0iRU4iIGRiLWlkPSJlNWEycDJ4c3JhZXAwZ2Uyd3pwNTl6c3ZzMGRkOXgw
ZXhweHIiIHRpbWVzdGFtcD0iMTQzNDYzMjAwMiI+ODU8L2tleT48L2ZvcmVpZ24ta2V5cz48cmVm
LXR5cGUgbmFtZT0iSm91cm5hbCBBcnRpY2xlIj4xNzwvcmVmLXR5cGU+PGNvbnRyaWJ1dG9ycz48
YXV0aG9ycz48YXV0aG9yPlhpYSwgTGFuPC9hdXRob3I+PGF1dGhvcj5Nb25yb2UsIEtlbnQgQi48
L2F1dGhvcj48L2F1dGhvcnM+PC9jb250cmlidXRvcnM+PHRpdGxlcz48dGl0bGU+SXMgYSBnb29k
IGRlYWwgYWx3YXlzIGZhaXI/IEV4YW1pbmluZyB0aGUgY29uY2VwdHMgb2YgdHJhbnNhY3Rpb24g
dmFsdWUgYW5kIHByaWNlIGZhaXJuZXNzPC90aXRsZT48c2Vjb25kYXJ5LXRpdGxlPkpvdXJuYWwg
b2YgRWNvbm9taWMgUHN5Y2hvbG9neTwvc2Vjb25kYXJ5LXRpdGxlPjwvdGl0bGVzPjxwZXJpb2Rp
Y2FsPjxmdWxsLXRpdGxlPkpvdXJuYWwgb2YgRWNvbm9taWMgUHN5Y2hvbG9neTwvZnVsbC10aXRs
ZT48L3BlcmlvZGljYWw+PHBhZ2VzPjg4NC04OTQ8L3BhZ2VzPjx2b2x1bWU+MzE8L3ZvbHVtZT48
bnVtYmVyPjY8L251bWJlcj48a2V5d29yZHM+PGtleXdvcmQ+UHJpY2UgZmFpcm5lc3M8L2tleXdv
cmQ+PGtleXdvcmQ+VHJhbnNhY3Rpb24gdmFsdWU8L2tleXdvcmQ+PGtleXdvcmQ+Q29tcGFyYXRp
dmUgcmVmZXJlbmNlPC9rZXl3b3JkPjxrZXl3b3JkPlNvY2lhbCBjb21wYXJpc29uPC9rZXl3b3Jk
Pjwva2V5d29yZHM+PGRhdGVzPjx5ZWFyPjIwMTA8L3llYXI+PHB1Yi1kYXRlcz48ZGF0ZT4xMi8v
PC9kYXRlPjwvcHViLWRhdGVzPjwvZGF0ZXM+PGlzYm4+MDE2Ny00ODcwPC9pc2JuPjx1cmxzPjxy
ZWxhdGVkLXVybHM+PHVybD5odHRwOi8vd3d3LnNjaWVuY2VkaXJlY3QuY29tL3NjaWVuY2UvYXJ0
aWNsZS9waWkvUzAxNjc0ODcwMTAwMDA3ODQ8L3VybD48L3JlbGF0ZWQtdXJscz48L3VybHM+PGVs
ZWN0cm9uaWMtcmVzb3VyY2UtbnVtPmh0dHA6Ly9keC5kb2kub3JnLzEwLjEwMTYvai5qb2VwLjIw
MTAuMDcuMDAxPC9lbGVjdHJvbmljLXJlc291cmNlLW51bT48L3JlY29yZD48L0NpdGU+PC9FbmRO
b3RlPn==
</w:fldData>
        </w:fldChar>
      </w:r>
      <w:r w:rsidR="007D64BD" w:rsidRPr="004A3B50">
        <w:rPr>
          <w:lang w:eastAsia="zh-CN"/>
        </w:rPr>
        <w:instrText xml:space="preserve"> ADDIN EN.CITE.DATA </w:instrText>
      </w:r>
      <w:r w:rsidR="007D64BD" w:rsidRPr="004A3B50">
        <w:rPr>
          <w:lang w:eastAsia="zh-CN"/>
        </w:rPr>
      </w:r>
      <w:r w:rsidR="007D64BD" w:rsidRPr="004A3B50">
        <w:rPr>
          <w:lang w:eastAsia="zh-CN"/>
        </w:rPr>
        <w:fldChar w:fldCharType="end"/>
      </w:r>
      <w:r w:rsidR="00FC5A5D" w:rsidRPr="004A3B50">
        <w:rPr>
          <w:lang w:eastAsia="zh-CN"/>
        </w:rPr>
      </w:r>
      <w:r w:rsidR="00FC5A5D" w:rsidRPr="004A3B50">
        <w:rPr>
          <w:lang w:eastAsia="zh-CN"/>
        </w:rPr>
        <w:fldChar w:fldCharType="separate"/>
      </w:r>
      <w:r w:rsidR="009A29DC" w:rsidRPr="004A3B50">
        <w:rPr>
          <w:noProof/>
          <w:lang w:eastAsia="zh-CN"/>
        </w:rPr>
        <w:t xml:space="preserve">(e.g., </w:t>
      </w:r>
      <w:hyperlink w:anchor="_ENREF_120" w:tooltip="Nguyen, 2013 #59" w:history="1">
        <w:r w:rsidR="004A3B50" w:rsidRPr="004A3B50">
          <w:rPr>
            <w:noProof/>
            <w:lang w:eastAsia="zh-CN"/>
          </w:rPr>
          <w:t>Nguyen and Klaus, 2013</w:t>
        </w:r>
      </w:hyperlink>
      <w:r w:rsidR="009A29DC" w:rsidRPr="004A3B50">
        <w:rPr>
          <w:noProof/>
          <w:lang w:eastAsia="zh-CN"/>
        </w:rPr>
        <w:t xml:space="preserve">; </w:t>
      </w:r>
      <w:hyperlink w:anchor="_ENREF_178" w:tooltip="Xia, 2010 #85" w:history="1">
        <w:r w:rsidR="004A3B50" w:rsidRPr="004A3B50">
          <w:rPr>
            <w:noProof/>
            <w:lang w:eastAsia="zh-CN"/>
          </w:rPr>
          <w:t>Xia and Monroe, 2010</w:t>
        </w:r>
      </w:hyperlink>
      <w:r w:rsidR="009A29DC" w:rsidRPr="004A3B50">
        <w:rPr>
          <w:noProof/>
          <w:lang w:eastAsia="zh-CN"/>
        </w:rPr>
        <w:t>)</w:t>
      </w:r>
      <w:r w:rsidR="00FC5A5D" w:rsidRPr="004A3B50">
        <w:rPr>
          <w:lang w:eastAsia="zh-CN"/>
        </w:rPr>
        <w:fldChar w:fldCharType="end"/>
      </w:r>
      <w:r w:rsidR="00FC5A5D" w:rsidRPr="004A3B50">
        <w:rPr>
          <w:lang w:eastAsia="zh-CN"/>
        </w:rPr>
        <w:t>.</w:t>
      </w:r>
      <w:r w:rsidR="00FA7D18" w:rsidRPr="004A3B50">
        <w:rPr>
          <w:lang w:eastAsia="zh-CN"/>
        </w:rPr>
        <w:t xml:space="preserve"> However, the model </w:t>
      </w:r>
      <w:r w:rsidR="00FE6B35" w:rsidRPr="004A3B50">
        <w:rPr>
          <w:lang w:eastAsia="zh-CN"/>
        </w:rPr>
        <w:t xml:space="preserve">we </w:t>
      </w:r>
      <w:r w:rsidR="00FA7D18" w:rsidRPr="004A3B50">
        <w:rPr>
          <w:lang w:eastAsia="zh-CN"/>
        </w:rPr>
        <w:t xml:space="preserve">present supports </w:t>
      </w:r>
      <w:r w:rsidR="0093683A" w:rsidRPr="004A3B50">
        <w:rPr>
          <w:lang w:eastAsia="zh-CN"/>
        </w:rPr>
        <w:t xml:space="preserve">the </w:t>
      </w:r>
      <w:r w:rsidR="00FA7D18" w:rsidRPr="004A3B50">
        <w:rPr>
          <w:lang w:eastAsia="zh-CN"/>
        </w:rPr>
        <w:t xml:space="preserve">examined relationship between fairness perceptions and </w:t>
      </w:r>
      <w:r w:rsidR="00B900F5" w:rsidRPr="004A3B50">
        <w:rPr>
          <w:lang w:eastAsia="zh-CN"/>
        </w:rPr>
        <w:t>WTP</w:t>
      </w:r>
      <w:r w:rsidR="000B7538" w:rsidRPr="004A3B50">
        <w:rPr>
          <w:lang w:eastAsia="zh-CN"/>
        </w:rPr>
        <w:t>,</w:t>
      </w:r>
      <w:r w:rsidR="00FA7D18" w:rsidRPr="004A3B50">
        <w:rPr>
          <w:lang w:eastAsia="zh-CN"/>
        </w:rPr>
        <w:t xml:space="preserve"> underlin</w:t>
      </w:r>
      <w:r w:rsidR="000B7538" w:rsidRPr="004A3B50">
        <w:rPr>
          <w:lang w:eastAsia="zh-CN"/>
        </w:rPr>
        <w:t>ing</w:t>
      </w:r>
      <w:r w:rsidR="00FA7D18" w:rsidRPr="004A3B50">
        <w:rPr>
          <w:lang w:eastAsia="zh-CN"/>
        </w:rPr>
        <w:t xml:space="preserve"> previous findings.</w:t>
      </w:r>
    </w:p>
    <w:p w14:paraId="66BC499E" w14:textId="769013AE" w:rsidR="00D83144" w:rsidRPr="004A3B50" w:rsidRDefault="00D83144" w:rsidP="00FA0102">
      <w:pPr>
        <w:rPr>
          <w:szCs w:val="24"/>
        </w:rPr>
      </w:pPr>
      <w:bookmarkStart w:id="4" w:name="Loyalty"/>
      <w:bookmarkEnd w:id="3"/>
      <w:r w:rsidRPr="004A3B50">
        <w:t>In a dyadic service encounter</w:t>
      </w:r>
      <w:r w:rsidR="003410F9" w:rsidRPr="004A3B50">
        <w:t>,</w:t>
      </w:r>
      <w:r w:rsidRPr="004A3B50">
        <w:t xml:space="preserve"> psychological benefit or belief and trust is more important than any special treatment or social benefit </w:t>
      </w:r>
      <w:r w:rsidR="00EC3FA4" w:rsidRPr="004A3B50">
        <w:fldChar w:fldCharType="begin"/>
      </w:r>
      <w:r w:rsidR="007D64BD" w:rsidRPr="004A3B50">
        <w:instrText xml:space="preserve"> ADDIN EN.CITE &lt;EndNote&gt;&lt;Cite&gt;&lt;Author&gt;Gwinner&lt;/Author&gt;&lt;Year&gt;1998&lt;/Year&gt;&lt;RecNum&gt;89&lt;/RecNum&gt;&lt;DisplayText&gt;(Gwinner et al., 1998)&lt;/DisplayText&gt;&lt;record&gt;&lt;rec-number&gt;89&lt;/rec-number&gt;&lt;foreign-keys&gt;&lt;key app="EN" db-id="e5a2p2xsraep0ge2wzp59zsvs0dd9x0expxr" timestamp="1434636201"&gt;89&lt;/key&gt;&lt;/foreign-keys&gt;&lt;ref-type name="Journal Article"&gt;17&lt;/ref-type&gt;&lt;contributors&gt;&lt;authors&gt;&lt;author&gt;Gwinner, Kevin P.&lt;/author&gt;&lt;author&gt;Gremler, Dwayne D.&lt;/author&gt;&lt;author&gt;Bitner, Mary Jo&lt;/author&gt;&lt;/authors&gt;&lt;/contributors&gt;&lt;titles&gt;&lt;title&gt;Relational benefits in services industries: The customer’s perspective&lt;/title&gt;&lt;secondary-title&gt;Journal of the Academy of Marketing Science&lt;/secondary-title&gt;&lt;alt-title&gt;J. of the Acad. Mark. Sci.&lt;/alt-title&gt;&lt;/titles&gt;&lt;periodical&gt;&lt;full-title&gt;Journal of the Academy of Marketing Science&lt;/full-title&gt;&lt;/periodical&gt;&lt;pages&gt;101-114&lt;/pages&gt;&lt;volume&gt;26&lt;/volume&gt;&lt;number&gt;2&lt;/number&gt;&lt;dates&gt;&lt;year&gt;1998&lt;/year&gt;&lt;pub-dates&gt;&lt;date&gt;1998/03/01&lt;/date&gt;&lt;/pub-dates&gt;&lt;/dates&gt;&lt;publisher&gt;Springer-Verlag&lt;/publisher&gt;&lt;isbn&gt;0092-0703&lt;/isbn&gt;&lt;urls&gt;&lt;related-urls&gt;&lt;url&gt;http://dx.doi.org/10.1177/0092070398262002&lt;/url&gt;&lt;/related-urls&gt;&lt;/urls&gt;&lt;electronic-resource-num&gt;10.1177/0092070398262002&lt;/electronic-resource-num&gt;&lt;language&gt;English&lt;/language&gt;&lt;/record&gt;&lt;/Cite&gt;&lt;/EndNote&gt;</w:instrText>
      </w:r>
      <w:r w:rsidR="00EC3FA4" w:rsidRPr="004A3B50">
        <w:fldChar w:fldCharType="separate"/>
      </w:r>
      <w:r w:rsidR="009A29DC" w:rsidRPr="004A3B50">
        <w:rPr>
          <w:noProof/>
        </w:rPr>
        <w:t>(</w:t>
      </w:r>
      <w:hyperlink w:anchor="_ENREF_72" w:tooltip="Gwinner, 1998 #89" w:history="1">
        <w:r w:rsidR="004A3B50" w:rsidRPr="004A3B50">
          <w:rPr>
            <w:noProof/>
          </w:rPr>
          <w:t>Gwinner et al., 1998</w:t>
        </w:r>
      </w:hyperlink>
      <w:r w:rsidR="009A29DC" w:rsidRPr="004A3B50">
        <w:rPr>
          <w:noProof/>
        </w:rPr>
        <w:t>)</w:t>
      </w:r>
      <w:r w:rsidR="00EC3FA4" w:rsidRPr="004A3B50">
        <w:fldChar w:fldCharType="end"/>
      </w:r>
      <w:r w:rsidR="00EC3FA4" w:rsidRPr="004A3B50">
        <w:t xml:space="preserve">. Fairness acts as a dimension of trust </w:t>
      </w:r>
      <w:r w:rsidR="00EC3FA4" w:rsidRPr="004A3B50">
        <w:fldChar w:fldCharType="begin"/>
      </w:r>
      <w:r w:rsidR="00D1525A" w:rsidRPr="004A3B50">
        <w:instrText xml:space="preserve"> ADDIN EN.CITE &lt;EndNote&gt;&lt;Cite&gt;&lt;Author&gt;Morgan&lt;/Author&gt;&lt;Year&gt;1994&lt;/Year&gt;&lt;RecNum&gt;90&lt;/RecNum&gt;&lt;DisplayText&gt;(Morgan and Hunt, 1994)&lt;/DisplayText&gt;&lt;record&gt;&lt;rec-number&gt;90&lt;/rec-number&gt;&lt;foreign-keys&gt;&lt;key app="EN" db-id="e5a2p2xsraep0ge2wzp59zsvs0dd9x0expxr" timestamp="1434636453"&gt;90&lt;/key&gt;&lt;/foreign-keys&gt;&lt;ref-type name="Journal Article"&gt;17&lt;/ref-type&gt;&lt;contributors&gt;&lt;authors&gt;&lt;author&gt;Morgan, Robert M.&lt;/author&gt;&lt;author&gt;Hunt, Shelby, D.&lt;/author&gt;&lt;/authors&gt;&lt;/contributors&gt;&lt;titles&gt;&lt;title&gt;The Commitment-Trust Theory of Relationship Marketing&lt;/title&gt;&lt;secondary-title&gt;Journal of Marketing&lt;/secondary-title&gt;&lt;/titles&gt;&lt;periodical&gt;&lt;full-title&gt;Journal of Marketing&lt;/full-title&gt;&lt;/periodical&gt;&lt;pages&gt;20-38&lt;/pages&gt;&lt;volume&gt;58&lt;/volume&gt;&lt;number&gt;3&lt;/number&gt;&lt;dates&gt;&lt;year&gt;1994&lt;/year&gt;&lt;/dates&gt;&lt;publisher&gt;American Marketing Association&lt;/publisher&gt;&lt;isbn&gt;00222429&lt;/isbn&gt;&lt;urls&gt;&lt;related-urls&gt;&lt;url&gt;http://www.jstor.org/stable/1252308&lt;/url&gt;&lt;/related-urls&gt;&lt;/urls&gt;&lt;electronic-resource-num&gt;10.2307/1252308&lt;/electronic-resource-num&gt;&lt;/record&gt;&lt;/Cite&gt;&lt;/EndNote&gt;</w:instrText>
      </w:r>
      <w:r w:rsidR="00EC3FA4" w:rsidRPr="004A3B50">
        <w:fldChar w:fldCharType="separate"/>
      </w:r>
      <w:r w:rsidR="00D1525A" w:rsidRPr="004A3B50">
        <w:rPr>
          <w:noProof/>
        </w:rPr>
        <w:t>(</w:t>
      </w:r>
      <w:hyperlink w:anchor="_ENREF_114" w:tooltip="Morgan, 1994 #90" w:history="1">
        <w:r w:rsidR="004A3B50" w:rsidRPr="004A3B50">
          <w:rPr>
            <w:noProof/>
          </w:rPr>
          <w:t>Morgan and Hunt, 1994</w:t>
        </w:r>
      </w:hyperlink>
      <w:r w:rsidR="00D1525A" w:rsidRPr="004A3B50">
        <w:rPr>
          <w:noProof/>
        </w:rPr>
        <w:t>)</w:t>
      </w:r>
      <w:r w:rsidR="00EC3FA4" w:rsidRPr="004A3B50">
        <w:fldChar w:fldCharType="end"/>
      </w:r>
      <w:r w:rsidR="00EC3FA4" w:rsidRPr="004A3B50">
        <w:t>; thus</w:t>
      </w:r>
      <w:r w:rsidR="00085090" w:rsidRPr="004A3B50">
        <w:t>,</w:t>
      </w:r>
      <w:r w:rsidR="00EC3FA4" w:rsidRPr="004A3B50">
        <w:t xml:space="preserve"> customers have </w:t>
      </w:r>
      <w:r w:rsidR="00085090" w:rsidRPr="004A3B50">
        <w:t xml:space="preserve">good </w:t>
      </w:r>
      <w:r w:rsidR="00EC3FA4" w:rsidRPr="004A3B50">
        <w:t>reasons to maintain a relationship with the service provider.</w:t>
      </w:r>
      <w:r w:rsidR="00AE3589" w:rsidRPr="004A3B50">
        <w:t xml:space="preserve"> </w:t>
      </w:r>
      <w:r w:rsidR="001010B9" w:rsidRPr="004A3B50">
        <w:t>S</w:t>
      </w:r>
      <w:r w:rsidR="00AE3589" w:rsidRPr="004A3B50">
        <w:t xml:space="preserve">pecifically, fairness heuristic theory </w:t>
      </w:r>
      <w:r w:rsidR="00AE3589" w:rsidRPr="004A3B50">
        <w:fldChar w:fldCharType="begin"/>
      </w:r>
      <w:r w:rsidR="007D64BD" w:rsidRPr="004A3B50">
        <w:instrText xml:space="preserve"> ADDIN EN.CITE &lt;EndNote&gt;&lt;Cite&gt;&lt;Author&gt;Lind&lt;/Author&gt;&lt;Year&gt;2001&lt;/Year&gt;&lt;RecNum&gt;94&lt;/RecNum&gt;&lt;Prefix&gt;e.g.`, &lt;/Prefix&gt;&lt;DisplayText&gt;(e.g., Lind, 2001; Van den Bos et al., 2001)&lt;/DisplayText&gt;&lt;record&gt;&lt;rec-number&gt;94&lt;/rec-number&gt;&lt;foreign-keys&gt;&lt;key app="EN" db-id="e5a2p2xsraep0ge2wzp59zsvs0dd9x0expxr" timestamp="1434711339"&gt;94&lt;/key&gt;&lt;/foreign-keys&gt;&lt;ref-type name="Book Section"&gt;5&lt;/ref-type&gt;&lt;contributors&gt;&lt;authors&gt;&lt;author&gt;Lind, E. A.&lt;/author&gt;&lt;/authors&gt;&lt;secondary-authors&gt;&lt;author&gt;Greenberg, J.&lt;/author&gt;&lt;author&gt;Cropanzano, R.&lt;/author&gt;&lt;/secondary-authors&gt;&lt;/contributors&gt;&lt;titles&gt;&lt;title&gt;Fairness heuristic theory: Justice judgments as pivotal cognitions in organizational relations&lt;/title&gt;&lt;secondary-title&gt;Advances in organizational justice&lt;/secondary-title&gt;&lt;/titles&gt;&lt;pages&gt;56-88&lt;/pages&gt;&lt;dates&gt;&lt;year&gt;2001&lt;/year&gt;&lt;/dates&gt;&lt;pub-location&gt;Stanford, CA&lt;/pub-location&gt;&lt;publisher&gt;Stanford University Press&lt;/publisher&gt;&lt;urls&gt;&lt;/urls&gt;&lt;/record&gt;&lt;/Cite&gt;&lt;Cite&gt;&lt;Author&gt;van den Bos&lt;/Author&gt;&lt;Year&gt;2001&lt;/Year&gt;&lt;RecNum&gt;95&lt;/RecNum&gt;&lt;record&gt;&lt;rec-number&gt;95&lt;/rec-number&gt;&lt;foreign-keys&gt;&lt;key app="EN" db-id="e5a2p2xsraep0ge2wzp59zsvs0dd9x0expxr" timestamp="1434711456"&gt;95&lt;/key&gt;&lt;/foreign-keys&gt;&lt;ref-type name="Book Section"&gt;5&lt;/ref-type&gt;&lt;contributors&gt;&lt;authors&gt;&lt;author&gt;Van den Bos, K.&lt;/author&gt;&lt;author&gt;Lind, E. A.&lt;/author&gt;&lt;author&gt;Wilke, H. A. M.&lt;/author&gt;&lt;/authors&gt;&lt;secondary-authors&gt;&lt;author&gt;Cropanzano, R.&lt;/author&gt;&lt;/secondary-authors&gt;&lt;/contributors&gt;&lt;titles&gt;&lt;title&gt;The psychology of procedural and distributive justice viewed from the perspective of fairness heuristic theory&lt;/title&gt;&lt;secondary-title&gt;Justice in the workplace: From theory to practice&lt;/secondary-title&gt;&lt;/titles&gt;&lt;pages&gt;49-66&lt;/pages&gt;&lt;dates&gt;&lt;year&gt;2001&lt;/year&gt;&lt;/dates&gt;&lt;pub-location&gt;Mahwah, NJ&lt;/pub-location&gt;&lt;publisher&gt;Lawrence Erlbaum&lt;/publisher&gt;&lt;urls&gt;&lt;/urls&gt;&lt;/record&gt;&lt;/Cite&gt;&lt;/EndNote&gt;</w:instrText>
      </w:r>
      <w:r w:rsidR="00AE3589" w:rsidRPr="004A3B50">
        <w:fldChar w:fldCharType="separate"/>
      </w:r>
      <w:r w:rsidR="009A29DC" w:rsidRPr="004A3B50">
        <w:rPr>
          <w:noProof/>
        </w:rPr>
        <w:t xml:space="preserve">(e.g., </w:t>
      </w:r>
      <w:hyperlink w:anchor="_ENREF_99" w:tooltip="Lind, 2001 #94" w:history="1">
        <w:r w:rsidR="004A3B50" w:rsidRPr="004A3B50">
          <w:rPr>
            <w:noProof/>
          </w:rPr>
          <w:t>Lind, 2001</w:t>
        </w:r>
      </w:hyperlink>
      <w:r w:rsidR="009A29DC" w:rsidRPr="004A3B50">
        <w:rPr>
          <w:noProof/>
        </w:rPr>
        <w:t xml:space="preserve">; </w:t>
      </w:r>
      <w:hyperlink w:anchor="_ENREF_160" w:tooltip="Van den Bos, 2001 #95" w:history="1">
        <w:r w:rsidR="004A3B50" w:rsidRPr="004A3B50">
          <w:rPr>
            <w:noProof/>
          </w:rPr>
          <w:t>Van den Bos et al., 2001</w:t>
        </w:r>
      </w:hyperlink>
      <w:r w:rsidR="009A29DC" w:rsidRPr="004A3B50">
        <w:rPr>
          <w:noProof/>
        </w:rPr>
        <w:t>)</w:t>
      </w:r>
      <w:r w:rsidR="00AE3589" w:rsidRPr="004A3B50">
        <w:fldChar w:fldCharType="end"/>
      </w:r>
      <w:r w:rsidR="00D374D4" w:rsidRPr="004A3B50">
        <w:t xml:space="preserve"> suggests that fairness is an important clue for the fundamental social dilemma of being vulnerable to possible exploitation </w:t>
      </w:r>
      <w:r w:rsidR="00D374D4" w:rsidRPr="004A3B50">
        <w:fldChar w:fldCharType="begin"/>
      </w:r>
      <w:r w:rsidR="007D64BD" w:rsidRPr="004A3B50">
        <w:instrText xml:space="preserve"> ADDIN EN.CITE &lt;EndNote&gt;&lt;Cite&gt;&lt;Author&gt;Lind&lt;/Author&gt;&lt;Year&gt;2001&lt;/Year&gt;&lt;RecNum&gt;94&lt;/RecNum&gt;&lt;DisplayText&gt;(Lind, 2001; Lind, 1995)&lt;/DisplayText&gt;&lt;record&gt;&lt;rec-number&gt;94&lt;/rec-number&gt;&lt;foreign-keys&gt;&lt;key app="EN" db-id="e5a2p2xsraep0ge2wzp59zsvs0dd9x0expxr" timestamp="1434711339"&gt;94&lt;/key&gt;&lt;/foreign-keys&gt;&lt;ref-type name="Book Section"&gt;5&lt;/ref-type&gt;&lt;contributors&gt;&lt;authors&gt;&lt;author&gt;Lind, E. A.&lt;/author&gt;&lt;/authors&gt;&lt;secondary-authors&gt;&lt;author&gt;Greenberg, J.&lt;/author&gt;&lt;author&gt;Cropanzano, R.&lt;/author&gt;&lt;/secondary-authors&gt;&lt;/contributors&gt;&lt;titles&gt;&lt;title&gt;Fairness heuristic theory: Justice judgments as pivotal cognitions in organizational relations&lt;/title&gt;&lt;secondary-title&gt;Advances in organizational justice&lt;/secondary-title&gt;&lt;/titles&gt;&lt;pages&gt;56-88&lt;/pages&gt;&lt;dates&gt;&lt;year&gt;2001&lt;/year&gt;&lt;/dates&gt;&lt;pub-location&gt;Stanford, CA&lt;/pub-location&gt;&lt;publisher&gt;Stanford University Press&lt;/publisher&gt;&lt;urls&gt;&lt;/urls&gt;&lt;/record&gt;&lt;/Cite&gt;&lt;Cite&gt;&lt;Author&gt;Lind&lt;/Author&gt;&lt;Year&gt;1995&lt;/Year&gt;&lt;RecNum&gt;96&lt;/RecNum&gt;&lt;record&gt;&lt;rec-number&gt;96&lt;/rec-number&gt;&lt;foreign-keys&gt;&lt;key app="EN" db-id="e5a2p2xsraep0ge2wzp59zsvs0dd9x0expxr" timestamp="1434711683"&gt;96&lt;/key&gt;&lt;/foreign-keys&gt;&lt;ref-type name="Book Section"&gt;5&lt;/ref-type&gt;&lt;contributors&gt;&lt;authors&gt;&lt;author&gt;Lind, E. A.&lt;/author&gt;&lt;/authors&gt;&lt;secondary-authors&gt;&lt;author&gt;Cropanzano, R.&lt;/author&gt;&lt;author&gt;Kacmar, M. K.&lt;/author&gt;&lt;/secondary-authors&gt;&lt;/contributors&gt;&lt;titles&gt;&lt;title&gt;Justice and authority in organizations&lt;/title&gt;&lt;secondary-title&gt;Organizational politics, justice, and support: Managing the social climate of the workplace&lt;/secondary-title&gt;&lt;/titles&gt;&lt;pages&gt;83-96&lt;/pages&gt;&lt;dates&gt;&lt;year&gt;1995&lt;/year&gt;&lt;/dates&gt;&lt;pub-location&gt;Westport, CT&lt;/pub-location&gt;&lt;publisher&gt;Quorum&lt;/publisher&gt;&lt;urls&gt;&lt;/urls&gt;&lt;/record&gt;&lt;/Cite&gt;&lt;/EndNote&gt;</w:instrText>
      </w:r>
      <w:r w:rsidR="00D374D4" w:rsidRPr="004A3B50">
        <w:fldChar w:fldCharType="separate"/>
      </w:r>
      <w:r w:rsidR="009A29DC" w:rsidRPr="004A3B50">
        <w:rPr>
          <w:noProof/>
        </w:rPr>
        <w:t>(</w:t>
      </w:r>
      <w:hyperlink w:anchor="_ENREF_99" w:tooltip="Lind, 2001 #94" w:history="1">
        <w:r w:rsidR="004A3B50" w:rsidRPr="004A3B50">
          <w:rPr>
            <w:noProof/>
          </w:rPr>
          <w:t>Lind, 2001</w:t>
        </w:r>
      </w:hyperlink>
      <w:r w:rsidR="009A29DC" w:rsidRPr="004A3B50">
        <w:rPr>
          <w:noProof/>
        </w:rPr>
        <w:t xml:space="preserve">; </w:t>
      </w:r>
      <w:hyperlink w:anchor="_ENREF_98" w:tooltip="Lind, 1995 #96" w:history="1">
        <w:r w:rsidR="004A3B50" w:rsidRPr="004A3B50">
          <w:rPr>
            <w:noProof/>
          </w:rPr>
          <w:t>Lind, 1995</w:t>
        </w:r>
      </w:hyperlink>
      <w:r w:rsidR="009A29DC" w:rsidRPr="004A3B50">
        <w:rPr>
          <w:noProof/>
        </w:rPr>
        <w:t>)</w:t>
      </w:r>
      <w:r w:rsidR="00D374D4" w:rsidRPr="004A3B50">
        <w:fldChar w:fldCharType="end"/>
      </w:r>
      <w:r w:rsidR="00D374D4" w:rsidRPr="004A3B50">
        <w:t xml:space="preserve">. </w:t>
      </w:r>
      <w:r w:rsidR="002F636C" w:rsidRPr="004A3B50">
        <w:t>As a result</w:t>
      </w:r>
      <w:r w:rsidR="00D374D4" w:rsidRPr="004A3B50">
        <w:t xml:space="preserve">, </w:t>
      </w:r>
      <w:r w:rsidR="005E6A73" w:rsidRPr="004A3B50">
        <w:t>one party</w:t>
      </w:r>
      <w:r w:rsidR="00D374D4" w:rsidRPr="004A3B50">
        <w:t xml:space="preserve"> seek evide</w:t>
      </w:r>
      <w:r w:rsidR="005E6A73" w:rsidRPr="004A3B50">
        <w:t>nce of trustworthiness from the other party</w:t>
      </w:r>
      <w:r w:rsidR="002F636C" w:rsidRPr="004A3B50">
        <w:t>,</w:t>
      </w:r>
      <w:r w:rsidR="005E6A73" w:rsidRPr="004A3B50">
        <w:t xml:space="preserve"> and fairness </w:t>
      </w:r>
      <w:r w:rsidR="005E6A73" w:rsidRPr="004A3B50">
        <w:rPr>
          <w:szCs w:val="24"/>
        </w:rPr>
        <w:t xml:space="preserve">is an important clue that provides </w:t>
      </w:r>
      <w:r w:rsidR="002F636C" w:rsidRPr="004A3B50">
        <w:rPr>
          <w:szCs w:val="24"/>
        </w:rPr>
        <w:t xml:space="preserve">such </w:t>
      </w:r>
      <w:r w:rsidR="005E6A73" w:rsidRPr="004A3B50">
        <w:rPr>
          <w:szCs w:val="24"/>
        </w:rPr>
        <w:t xml:space="preserve">information </w:t>
      </w:r>
      <w:r w:rsidR="005E6A73" w:rsidRPr="004A3B50">
        <w:rPr>
          <w:szCs w:val="24"/>
        </w:rPr>
        <w:fldChar w:fldCharType="begin"/>
      </w:r>
      <w:r w:rsidR="007D64BD" w:rsidRPr="004A3B50">
        <w:rPr>
          <w:szCs w:val="24"/>
        </w:rPr>
        <w:instrText xml:space="preserve"> ADDIN EN.CITE &lt;EndNote&gt;&lt;Cite&gt;&lt;Author&gt;Li&lt;/Author&gt;&lt;Year&gt;2009&lt;/Year&gt;&lt;RecNum&gt;93&lt;/RecNum&gt;&lt;DisplayText&gt;(Li and Cropanzano, 2009)&lt;/DisplayText&gt;&lt;record&gt;&lt;rec-number&gt;93&lt;/rec-number&gt;&lt;foreign-keys&gt;&lt;key app="EN" db-id="e5a2p2xsraep0ge2wzp59zsvs0dd9x0expxr" timestamp="1434710996"&gt;93&lt;/key&gt;&lt;/foreign-keys&gt;&lt;ref-type name="Journal Article"&gt;17&lt;/ref-type&gt;&lt;contributors&gt;&lt;authors&gt;&lt;author&gt;Li, Andrew&lt;/author&gt;&lt;author&gt;Cropanzano, Russell&lt;/author&gt;&lt;/authors&gt;&lt;/contributors&gt;&lt;titles&gt;&lt;title&gt;Fairness at the Group Level: Justice Climate and Intraunit Justice Climate&lt;/title&gt;&lt;secondary-title&gt;Journal of Management&lt;/secondary-title&gt;&lt;/titles&gt;&lt;periodical&gt;&lt;full-title&gt;Journal of Management&lt;/full-title&gt;&lt;/periodical&gt;&lt;pages&gt;564-599&lt;/pages&gt;&lt;volume&gt;35&lt;/volume&gt;&lt;number&gt;3&lt;/number&gt;&lt;dates&gt;&lt;year&gt;2009&lt;/year&gt;&lt;pub-dates&gt;&lt;date&gt;June 1, 2009&lt;/date&gt;&lt;/pub-dates&gt;&lt;/dates&gt;&lt;urls&gt;&lt;related-urls&gt;&lt;url&gt;http://jom.sagepub.com/content/35/3/564.abstract&lt;/url&gt;&lt;/related-urls&gt;&lt;/urls&gt;&lt;electronic-resource-num&gt;10.1177/0149206308330557&lt;/electronic-resource-num&gt;&lt;/record&gt;&lt;/Cite&gt;&lt;/EndNote&gt;</w:instrText>
      </w:r>
      <w:r w:rsidR="005E6A73" w:rsidRPr="004A3B50">
        <w:rPr>
          <w:szCs w:val="24"/>
        </w:rPr>
        <w:fldChar w:fldCharType="separate"/>
      </w:r>
      <w:r w:rsidR="009A29DC" w:rsidRPr="004A3B50">
        <w:rPr>
          <w:noProof/>
          <w:szCs w:val="24"/>
        </w:rPr>
        <w:t>(</w:t>
      </w:r>
      <w:hyperlink w:anchor="_ENREF_96" w:tooltip="Li, 2009 #93" w:history="1">
        <w:r w:rsidR="004A3B50" w:rsidRPr="004A3B50">
          <w:rPr>
            <w:noProof/>
            <w:szCs w:val="24"/>
          </w:rPr>
          <w:t>Li and Cropanzano, 2009</w:t>
        </w:r>
      </w:hyperlink>
      <w:r w:rsidR="009A29DC" w:rsidRPr="004A3B50">
        <w:rPr>
          <w:noProof/>
          <w:szCs w:val="24"/>
        </w:rPr>
        <w:t>)</w:t>
      </w:r>
      <w:r w:rsidR="005E6A73" w:rsidRPr="004A3B50">
        <w:rPr>
          <w:szCs w:val="24"/>
        </w:rPr>
        <w:fldChar w:fldCharType="end"/>
      </w:r>
      <w:r w:rsidR="005E6A73" w:rsidRPr="004A3B50">
        <w:rPr>
          <w:szCs w:val="24"/>
        </w:rPr>
        <w:t>.</w:t>
      </w:r>
    </w:p>
    <w:p w14:paraId="606110E2" w14:textId="792021C9" w:rsidR="00F53CC8" w:rsidRPr="004A3B50" w:rsidRDefault="0040114D" w:rsidP="00927B5B">
      <w:pPr>
        <w:rPr>
          <w:szCs w:val="24"/>
        </w:rPr>
      </w:pPr>
      <w:bookmarkStart w:id="5" w:name="Word_of_mouth"/>
      <w:bookmarkEnd w:id="4"/>
      <w:r w:rsidRPr="004A3B50">
        <w:rPr>
          <w:szCs w:val="24"/>
        </w:rPr>
        <w:t xml:space="preserve">Although positive </w:t>
      </w:r>
      <w:r w:rsidR="002F636C" w:rsidRPr="004A3B50">
        <w:rPr>
          <w:szCs w:val="24"/>
        </w:rPr>
        <w:t>WOM</w:t>
      </w:r>
      <w:r w:rsidRPr="004A3B50">
        <w:rPr>
          <w:szCs w:val="24"/>
        </w:rPr>
        <w:t xml:space="preserve"> has repeatedly </w:t>
      </w:r>
      <w:r w:rsidR="00DB3C14" w:rsidRPr="004A3B50">
        <w:rPr>
          <w:szCs w:val="24"/>
        </w:rPr>
        <w:t xml:space="preserve">been </w:t>
      </w:r>
      <w:r w:rsidRPr="004A3B50">
        <w:rPr>
          <w:szCs w:val="24"/>
        </w:rPr>
        <w:t xml:space="preserve">shown to have a major effect on purchase </w:t>
      </w:r>
      <w:r w:rsidR="00CD5116" w:rsidRPr="004A3B50">
        <w:rPr>
          <w:szCs w:val="24"/>
        </w:rPr>
        <w:t>decisions</w:t>
      </w:r>
      <w:r w:rsidR="005F25F6" w:rsidRPr="004A3B50">
        <w:rPr>
          <w:szCs w:val="24"/>
        </w:rPr>
        <w:t xml:space="preserve"> </w:t>
      </w:r>
      <w:r w:rsidR="005F25F6" w:rsidRPr="004A3B50">
        <w:rPr>
          <w:szCs w:val="24"/>
        </w:rPr>
        <w:fldChar w:fldCharType="begin">
          <w:fldData xml:space="preserve">PEVuZE5vdGU+PENpdGU+PEF1dGhvcj5Bcm5kdDwvQXV0aG9yPjxZZWFyPjE5Njc8L1llYXI+PFJl
Y051bT4xNDU8L1JlY051bT48RGlzcGxheVRleHQ+KEFybmR0LCAxOTY3OyBIZXJyIGV0IGFsLiwg
MTk5MTsgUmljaGlucywgMTk4Myk8L0Rpc3BsYXlUZXh0PjxyZWNvcmQ+PHJlYy1udW1iZXI+MTQ1
PC9yZWMtbnVtYmVyPjxmb3JlaWduLWtleXM+PGtleSBhcHA9IkVOIiBkYi1pZD0iZTVhMnAyeHNy
YWVwMGdlMnd6cDU5enN2czBkZDl4MGV4cHhyIiB0aW1lc3RhbXA9IjE0NjczNjU1OTkiPjE0NTwv
a2V5PjwvZm9yZWlnbi1rZXlzPjxyZWYtdHlwZSBuYW1lPSJCb29rIj42PC9yZWYtdHlwZT48Y29u
dHJpYnV0b3JzPjxhdXRob3JzPjxhdXRob3I+QXJuZHQsIEouPC9hdXRob3I+PC9hdXRob3JzPjwv
Y29udHJpYnV0b3JzPjx0aXRsZXM+PHRpdGxlPldvcmQtb2YtbW91dGggQWR2ZXJ0aXNpbmc6IEEg
cmV2aWV3IG9mIHRoZSBsaXRlcmF0dXJlPC90aXRsZT48L3RpdGxlcz48ZGF0ZXM+PHllYXI+MTk2
NzwveWVhcj48L2RhdGVzPjxwdWItbG9jYXRpb24+TmV3IFlvcms8L3B1Yi1sb2NhdGlvbj48cHVi
bGlzaGVyPkFkdmVydGlzaW5nIFJlc2VhcmNoIEZvdW5kYXRpb248L3B1Ymxpc2hlcj48dXJscz48
L3VybHM+PC9yZWNvcmQ+PC9DaXRlPjxDaXRlPjxBdXRob3I+SGVycjwvQXV0aG9yPjxZZWFyPjE5
OTE8L1llYXI+PFJlY051bT4xNDY8L1JlY051bT48cmVjb3JkPjxyZWMtbnVtYmVyPjE0NjwvcmVj
LW51bWJlcj48Zm9yZWlnbi1rZXlzPjxrZXkgYXBwPSJFTiIgZGItaWQ9ImU1YTJwMnhzcmFlcDBn
ZTJ3enA1OXpzdnMwZGQ5eDBleHB4ciIgdGltZXN0YW1wPSIxNDY3MzY1NjcwIj4xNDY8L2tleT48
L2ZvcmVpZ24ta2V5cz48cmVmLXR5cGUgbmFtZT0iSm91cm5hbCBBcnRpY2xlIj4xNzwvcmVmLXR5
cGU+PGNvbnRyaWJ1dG9ycz48YXV0aG9ycz48YXV0aG9yPkhlcnIsIFBhdWwgTS48L2F1dGhvcj48
YXV0aG9yPkthcmRlcywgRnJhbmsgUi48L2F1dGhvcj48YXV0aG9yPktpbSwgSm9objwvYXV0aG9y
PjwvYXV0aG9ycz48L2NvbnRyaWJ1dG9ycz48dGl0bGVzPjx0aXRsZT5FZmZlY3RzIG9mIFdvcmQt
b2YtTW91dGggYW5kIFByb2R1Y3QtQXR0cmlidXRlIEluZm9ybWF0aW9uIG9uIFBlcnN1YXNpb246
IEFuIEFjY2Vzc2liaWxpdHktRGlhZ25vc3RpY2l0eSBQZXJzcGVjdGl2ZTwvdGl0bGU+PHNlY29u
ZGFyeS10aXRsZT5Kb3VybmFsIG9mIENvbnN1bWVyIFJlc2VhcmNoPC9zZWNvbmRhcnktdGl0bGU+
PC90aXRsZXM+PHBlcmlvZGljYWw+PGZ1bGwtdGl0bGU+Sm91cm5hbCBvZiBDb25zdW1lciBSZXNl
YXJjaDwvZnVsbC10aXRsZT48L3BlcmlvZGljYWw+PHBhZ2VzPjQ1NC00NjI8L3BhZ2VzPjx2b2x1
bWU+MTc8L3ZvbHVtZT48bnVtYmVyPjQ8L251bWJlcj48ZGF0ZXM+PHllYXI+MTk5MTwveWVhcj48
cHViLWRhdGVzPjxkYXRlPjE5OTEtMDMtMDEgMDA6MDA6MDA8L2RhdGU+PC9wdWItZGF0ZXM+PC9k
YXRlcz48dXJscz48cmVsYXRlZC11cmxzPjx1cmw+aHR0cDovL2pjci5veGZvcmRqb3VybmFscy5v
cmcvY29udGVudC9qY3IvMTcvNC80NTQuZnVsbC5wZGY8L3VybD48L3JlbGF0ZWQtdXJscz48L3Vy
bHM+PGVsZWN0cm9uaWMtcmVzb3VyY2UtbnVtPjEwLjEwODYvMjA4NTcwPC9lbGVjdHJvbmljLXJl
c291cmNlLW51bT48L3JlY29yZD48L0NpdGU+PENpdGU+PEF1dGhvcj5SaWNoaW5zPC9BdXRob3I+
PFllYXI+MTk4MzwvWWVhcj48UmVjTnVtPjE0NzwvUmVjTnVtPjxyZWNvcmQ+PHJlYy1udW1iZXI+
MTQ3PC9yZWMtbnVtYmVyPjxmb3JlaWduLWtleXM+PGtleSBhcHA9IkVOIiBkYi1pZD0iZTVhMnAy
eHNyYWVwMGdlMnd6cDU5enN2czBkZDl4MGV4cHhyIiB0aW1lc3RhbXA9IjE0NjczNjU3MDIiPjE0
Nzwva2V5PjwvZm9yZWlnbi1rZXlzPjxyZWYtdHlwZSBuYW1lPSJKb3VybmFsIEFydGljbGUiPjE3
PC9yZWYtdHlwZT48Y29udHJpYnV0b3JzPjxhdXRob3JzPjxhdXRob3I+UmljaGlucywgTWFyc2hh
IEwuPC9hdXRob3I+PC9hdXRob3JzPjwvY29udHJpYnV0b3JzPjx0aXRsZXM+PHRpdGxlPk5lZ2F0
aXZlIFdvcmQtb2YtTW91dGggYnkgRGlzc2F0aXNmaWVkIENvbnN1bWVyczogQSBQaWxvdCBTdHVk
eTwvdGl0bGU+PHNlY29uZGFyeS10aXRsZT5Kb3VybmFsIG9mIE1hcmtldGluZzwvc2Vjb25kYXJ5
LXRpdGxlPjwvdGl0bGVzPjxwZXJpb2RpY2FsPjxmdWxsLXRpdGxlPkpvdXJuYWwgb2YgTWFya2V0
aW5nPC9mdWxsLXRpdGxlPjwvcGVyaW9kaWNhbD48cGFnZXM+NjgtNzg8L3BhZ2VzPjx2b2x1bWU+
NDc8L3ZvbHVtZT48bnVtYmVyPjE8L251bWJlcj48ZGF0ZXM+PHllYXI+MTk4MzwveWVhcj48L2Rh
dGVzPjxwdWJsaXNoZXI+QW1lcmljYW4gTWFya2V0aW5nIEFzc29jaWF0aW9uPC9wdWJsaXNoZXI+
PGlzYm4+MDAyMjI0Mjk8L2lzYm4+PHVybHM+PHJlbGF0ZWQtdXJscz48dXJsPmh0dHA6Ly93d3cu
anN0b3Iub3JnL3N0YWJsZS8zMjAzNDI4PC91cmw+PC9yZWxhdGVkLXVybHM+PC91cmxzPjxjdXN0
b20xPkZ1bGwgcHVibGljYXRpb24gZGF0ZTogV2ludGVyLCAxOTgzPC9jdXN0b20xPjxlbGVjdHJv
bmljLXJlc291cmNlLW51bT4xMC4yMzA3LzMyMDM0Mjg8L2VsZWN0cm9uaWMtcmVzb3VyY2UtbnVt
PjwvcmVjb3JkPjwvQ2l0ZT48L0VuZE5vdGU+AG==
</w:fldData>
        </w:fldChar>
      </w:r>
      <w:r w:rsidR="007D64BD" w:rsidRPr="004A3B50">
        <w:rPr>
          <w:szCs w:val="24"/>
        </w:rPr>
        <w:instrText xml:space="preserve"> ADDIN EN.CITE </w:instrText>
      </w:r>
      <w:r w:rsidR="007D64BD" w:rsidRPr="004A3B50">
        <w:rPr>
          <w:szCs w:val="24"/>
        </w:rPr>
        <w:fldChar w:fldCharType="begin">
          <w:fldData xml:space="preserve">PEVuZE5vdGU+PENpdGU+PEF1dGhvcj5Bcm5kdDwvQXV0aG9yPjxZZWFyPjE5Njc8L1llYXI+PFJl
Y051bT4xNDU8L1JlY051bT48RGlzcGxheVRleHQ+KEFybmR0LCAxOTY3OyBIZXJyIGV0IGFsLiwg
MTk5MTsgUmljaGlucywgMTk4Myk8L0Rpc3BsYXlUZXh0PjxyZWNvcmQ+PHJlYy1udW1iZXI+MTQ1
PC9yZWMtbnVtYmVyPjxmb3JlaWduLWtleXM+PGtleSBhcHA9IkVOIiBkYi1pZD0iZTVhMnAyeHNy
YWVwMGdlMnd6cDU5enN2czBkZDl4MGV4cHhyIiB0aW1lc3RhbXA9IjE0NjczNjU1OTkiPjE0NTwv
a2V5PjwvZm9yZWlnbi1rZXlzPjxyZWYtdHlwZSBuYW1lPSJCb29rIj42PC9yZWYtdHlwZT48Y29u
dHJpYnV0b3JzPjxhdXRob3JzPjxhdXRob3I+QXJuZHQsIEouPC9hdXRob3I+PC9hdXRob3JzPjwv
Y29udHJpYnV0b3JzPjx0aXRsZXM+PHRpdGxlPldvcmQtb2YtbW91dGggQWR2ZXJ0aXNpbmc6IEEg
cmV2aWV3IG9mIHRoZSBsaXRlcmF0dXJlPC90aXRsZT48L3RpdGxlcz48ZGF0ZXM+PHllYXI+MTk2
NzwveWVhcj48L2RhdGVzPjxwdWItbG9jYXRpb24+TmV3IFlvcms8L3B1Yi1sb2NhdGlvbj48cHVi
bGlzaGVyPkFkdmVydGlzaW5nIFJlc2VhcmNoIEZvdW5kYXRpb248L3B1Ymxpc2hlcj48dXJscz48
L3VybHM+PC9yZWNvcmQ+PC9DaXRlPjxDaXRlPjxBdXRob3I+SGVycjwvQXV0aG9yPjxZZWFyPjE5
OTE8L1llYXI+PFJlY051bT4xNDY8L1JlY051bT48cmVjb3JkPjxyZWMtbnVtYmVyPjE0NjwvcmVj
LW51bWJlcj48Zm9yZWlnbi1rZXlzPjxrZXkgYXBwPSJFTiIgZGItaWQ9ImU1YTJwMnhzcmFlcDBn
ZTJ3enA1OXpzdnMwZGQ5eDBleHB4ciIgdGltZXN0YW1wPSIxNDY3MzY1NjcwIj4xNDY8L2tleT48
L2ZvcmVpZ24ta2V5cz48cmVmLXR5cGUgbmFtZT0iSm91cm5hbCBBcnRpY2xlIj4xNzwvcmVmLXR5
cGU+PGNvbnRyaWJ1dG9ycz48YXV0aG9ycz48YXV0aG9yPkhlcnIsIFBhdWwgTS48L2F1dGhvcj48
YXV0aG9yPkthcmRlcywgRnJhbmsgUi48L2F1dGhvcj48YXV0aG9yPktpbSwgSm9objwvYXV0aG9y
PjwvYXV0aG9ycz48L2NvbnRyaWJ1dG9ycz48dGl0bGVzPjx0aXRsZT5FZmZlY3RzIG9mIFdvcmQt
b2YtTW91dGggYW5kIFByb2R1Y3QtQXR0cmlidXRlIEluZm9ybWF0aW9uIG9uIFBlcnN1YXNpb246
IEFuIEFjY2Vzc2liaWxpdHktRGlhZ25vc3RpY2l0eSBQZXJzcGVjdGl2ZTwvdGl0bGU+PHNlY29u
ZGFyeS10aXRsZT5Kb3VybmFsIG9mIENvbnN1bWVyIFJlc2VhcmNoPC9zZWNvbmRhcnktdGl0bGU+
PC90aXRsZXM+PHBlcmlvZGljYWw+PGZ1bGwtdGl0bGU+Sm91cm5hbCBvZiBDb25zdW1lciBSZXNl
YXJjaDwvZnVsbC10aXRsZT48L3BlcmlvZGljYWw+PHBhZ2VzPjQ1NC00NjI8L3BhZ2VzPjx2b2x1
bWU+MTc8L3ZvbHVtZT48bnVtYmVyPjQ8L251bWJlcj48ZGF0ZXM+PHllYXI+MTk5MTwveWVhcj48
cHViLWRhdGVzPjxkYXRlPjE5OTEtMDMtMDEgMDA6MDA6MDA8L2RhdGU+PC9wdWItZGF0ZXM+PC9k
YXRlcz48dXJscz48cmVsYXRlZC11cmxzPjx1cmw+aHR0cDovL2pjci5veGZvcmRqb3VybmFscy5v
cmcvY29udGVudC9qY3IvMTcvNC80NTQuZnVsbC5wZGY8L3VybD48L3JlbGF0ZWQtdXJscz48L3Vy
bHM+PGVsZWN0cm9uaWMtcmVzb3VyY2UtbnVtPjEwLjEwODYvMjA4NTcwPC9lbGVjdHJvbmljLXJl
c291cmNlLW51bT48L3JlY29yZD48L0NpdGU+PENpdGU+PEF1dGhvcj5SaWNoaW5zPC9BdXRob3I+
PFllYXI+MTk4MzwvWWVhcj48UmVjTnVtPjE0NzwvUmVjTnVtPjxyZWNvcmQ+PHJlYy1udW1iZXI+
MTQ3PC9yZWMtbnVtYmVyPjxmb3JlaWduLWtleXM+PGtleSBhcHA9IkVOIiBkYi1pZD0iZTVhMnAy
eHNyYWVwMGdlMnd6cDU5enN2czBkZDl4MGV4cHhyIiB0aW1lc3RhbXA9IjE0NjczNjU3MDIiPjE0
Nzwva2V5PjwvZm9yZWlnbi1rZXlzPjxyZWYtdHlwZSBuYW1lPSJKb3VybmFsIEFydGljbGUiPjE3
PC9yZWYtdHlwZT48Y29udHJpYnV0b3JzPjxhdXRob3JzPjxhdXRob3I+UmljaGlucywgTWFyc2hh
IEwuPC9hdXRob3I+PC9hdXRob3JzPjwvY29udHJpYnV0b3JzPjx0aXRsZXM+PHRpdGxlPk5lZ2F0
aXZlIFdvcmQtb2YtTW91dGggYnkgRGlzc2F0aXNmaWVkIENvbnN1bWVyczogQSBQaWxvdCBTdHVk
eTwvdGl0bGU+PHNlY29uZGFyeS10aXRsZT5Kb3VybmFsIG9mIE1hcmtldGluZzwvc2Vjb25kYXJ5
LXRpdGxlPjwvdGl0bGVzPjxwZXJpb2RpY2FsPjxmdWxsLXRpdGxlPkpvdXJuYWwgb2YgTWFya2V0
aW5nPC9mdWxsLXRpdGxlPjwvcGVyaW9kaWNhbD48cGFnZXM+NjgtNzg8L3BhZ2VzPjx2b2x1bWU+
NDc8L3ZvbHVtZT48bnVtYmVyPjE8L251bWJlcj48ZGF0ZXM+PHllYXI+MTk4MzwveWVhcj48L2Rh
dGVzPjxwdWJsaXNoZXI+QW1lcmljYW4gTWFya2V0aW5nIEFzc29jaWF0aW9uPC9wdWJsaXNoZXI+
PGlzYm4+MDAyMjI0Mjk8L2lzYm4+PHVybHM+PHJlbGF0ZWQtdXJscz48dXJsPmh0dHA6Ly93d3cu
anN0b3Iub3JnL3N0YWJsZS8zMjAzNDI4PC91cmw+PC9yZWxhdGVkLXVybHM+PC91cmxzPjxjdXN0
b20xPkZ1bGwgcHVibGljYXRpb24gZGF0ZTogV2ludGVyLCAxOTgzPC9jdXN0b20xPjxlbGVjdHJv
bmljLXJlc291cmNlLW51bT4xMC4yMzA3LzMyMDM0Mjg8L2VsZWN0cm9uaWMtcmVzb3VyY2UtbnVt
PjwvcmVjb3JkPjwvQ2l0ZT48L0VuZE5vdGU+AG==
</w:fldData>
        </w:fldChar>
      </w:r>
      <w:r w:rsidR="007D64BD" w:rsidRPr="004A3B50">
        <w:rPr>
          <w:szCs w:val="24"/>
        </w:rPr>
        <w:instrText xml:space="preserve"> ADDIN EN.CITE.DATA </w:instrText>
      </w:r>
      <w:r w:rsidR="007D64BD" w:rsidRPr="004A3B50">
        <w:rPr>
          <w:szCs w:val="24"/>
        </w:rPr>
      </w:r>
      <w:r w:rsidR="007D64BD" w:rsidRPr="004A3B50">
        <w:rPr>
          <w:szCs w:val="24"/>
        </w:rPr>
        <w:fldChar w:fldCharType="end"/>
      </w:r>
      <w:r w:rsidR="005F25F6" w:rsidRPr="004A3B50">
        <w:rPr>
          <w:szCs w:val="24"/>
        </w:rPr>
      </w:r>
      <w:r w:rsidR="005F25F6" w:rsidRPr="004A3B50">
        <w:rPr>
          <w:szCs w:val="24"/>
        </w:rPr>
        <w:fldChar w:fldCharType="separate"/>
      </w:r>
      <w:r w:rsidR="009A29DC" w:rsidRPr="004A3B50">
        <w:rPr>
          <w:noProof/>
          <w:szCs w:val="24"/>
        </w:rPr>
        <w:t>(</w:t>
      </w:r>
      <w:hyperlink w:anchor="_ENREF_12" w:tooltip="Arndt, 1967 #145" w:history="1">
        <w:r w:rsidR="004A3B50" w:rsidRPr="004A3B50">
          <w:rPr>
            <w:noProof/>
            <w:szCs w:val="24"/>
          </w:rPr>
          <w:t>Arndt, 1967</w:t>
        </w:r>
      </w:hyperlink>
      <w:r w:rsidR="009A29DC" w:rsidRPr="004A3B50">
        <w:rPr>
          <w:noProof/>
          <w:szCs w:val="24"/>
        </w:rPr>
        <w:t xml:space="preserve">; </w:t>
      </w:r>
      <w:hyperlink w:anchor="_ENREF_74" w:tooltip="Herr, 1991 #146" w:history="1">
        <w:r w:rsidR="004A3B50" w:rsidRPr="004A3B50">
          <w:rPr>
            <w:noProof/>
            <w:szCs w:val="24"/>
          </w:rPr>
          <w:t>Herr et al., 1991</w:t>
        </w:r>
      </w:hyperlink>
      <w:r w:rsidR="009A29DC" w:rsidRPr="004A3B50">
        <w:rPr>
          <w:noProof/>
          <w:szCs w:val="24"/>
        </w:rPr>
        <w:t xml:space="preserve">; </w:t>
      </w:r>
      <w:hyperlink w:anchor="_ENREF_140" w:tooltip="Richins, 1983 #147" w:history="1">
        <w:r w:rsidR="004A3B50" w:rsidRPr="004A3B50">
          <w:rPr>
            <w:noProof/>
            <w:szCs w:val="24"/>
          </w:rPr>
          <w:t>Richins, 1983</w:t>
        </w:r>
      </w:hyperlink>
      <w:r w:rsidR="009A29DC" w:rsidRPr="004A3B50">
        <w:rPr>
          <w:noProof/>
          <w:szCs w:val="24"/>
        </w:rPr>
        <w:t>)</w:t>
      </w:r>
      <w:r w:rsidR="005F25F6" w:rsidRPr="004A3B50">
        <w:rPr>
          <w:szCs w:val="24"/>
        </w:rPr>
        <w:fldChar w:fldCharType="end"/>
      </w:r>
      <w:r w:rsidRPr="004A3B50">
        <w:rPr>
          <w:szCs w:val="24"/>
        </w:rPr>
        <w:t xml:space="preserve">, it has received </w:t>
      </w:r>
      <w:r w:rsidR="00370752" w:rsidRPr="004A3B50">
        <w:rPr>
          <w:szCs w:val="24"/>
        </w:rPr>
        <w:t>less</w:t>
      </w:r>
      <w:r w:rsidRPr="004A3B50">
        <w:rPr>
          <w:szCs w:val="24"/>
        </w:rPr>
        <w:t xml:space="preserve"> attention </w:t>
      </w:r>
      <w:r w:rsidR="00370752" w:rsidRPr="004A3B50">
        <w:rPr>
          <w:szCs w:val="24"/>
        </w:rPr>
        <w:t xml:space="preserve">than </w:t>
      </w:r>
      <w:r w:rsidRPr="004A3B50">
        <w:rPr>
          <w:szCs w:val="24"/>
        </w:rPr>
        <w:t xml:space="preserve">negative </w:t>
      </w:r>
      <w:r w:rsidR="00C72383" w:rsidRPr="004A3B50">
        <w:rPr>
          <w:szCs w:val="24"/>
        </w:rPr>
        <w:t>WOM</w:t>
      </w:r>
      <w:r w:rsidRPr="004A3B50">
        <w:rPr>
          <w:szCs w:val="24"/>
        </w:rPr>
        <w:t xml:space="preserve"> or complaining </w:t>
      </w:r>
      <w:r w:rsidR="00C72383" w:rsidRPr="004A3B50">
        <w:rPr>
          <w:szCs w:val="24"/>
        </w:rPr>
        <w:t xml:space="preserve">behavior. A </w:t>
      </w:r>
      <w:r w:rsidR="00370752" w:rsidRPr="004A3B50">
        <w:rPr>
          <w:szCs w:val="24"/>
        </w:rPr>
        <w:t xml:space="preserve">substantial </w:t>
      </w:r>
      <w:r w:rsidR="00C72383" w:rsidRPr="004A3B50">
        <w:rPr>
          <w:szCs w:val="24"/>
        </w:rPr>
        <w:t>part of the literature suggest</w:t>
      </w:r>
      <w:r w:rsidR="00370752" w:rsidRPr="004A3B50">
        <w:rPr>
          <w:szCs w:val="24"/>
        </w:rPr>
        <w:t>s</w:t>
      </w:r>
      <w:r w:rsidR="00C72383" w:rsidRPr="004A3B50">
        <w:rPr>
          <w:szCs w:val="24"/>
        </w:rPr>
        <w:t xml:space="preserve"> </w:t>
      </w:r>
      <w:r w:rsidR="00B5404D" w:rsidRPr="004A3B50">
        <w:rPr>
          <w:szCs w:val="24"/>
        </w:rPr>
        <w:t xml:space="preserve">that individuals tend to react to unfairness in different forms of retaliatory behavior, </w:t>
      </w:r>
      <w:r w:rsidR="00370752" w:rsidRPr="004A3B50">
        <w:rPr>
          <w:szCs w:val="24"/>
        </w:rPr>
        <w:t>for instance by</w:t>
      </w:r>
      <w:r w:rsidR="00B5404D" w:rsidRPr="004A3B50">
        <w:rPr>
          <w:szCs w:val="24"/>
        </w:rPr>
        <w:t xml:space="preserve"> venting their negative emotions to others or seeking revenge </w:t>
      </w:r>
      <w:r w:rsidR="00B5404D" w:rsidRPr="004A3B50">
        <w:rPr>
          <w:szCs w:val="24"/>
        </w:rPr>
        <w:fldChar w:fldCharType="begin"/>
      </w:r>
      <w:r w:rsidR="009A29DC" w:rsidRPr="004A3B50">
        <w:rPr>
          <w:szCs w:val="24"/>
        </w:rPr>
        <w:instrText xml:space="preserve"> ADDIN EN.CITE &lt;EndNote&gt;&lt;Cite&gt;&lt;Author&gt;Fitness&lt;/Author&gt;&lt;Year&gt;2001&lt;/Year&gt;&lt;RecNum&gt;57&lt;/RecNum&gt;&lt;DisplayText&gt;(Fitness, 2001; Ward and Ostrom, 2006)&lt;/DisplayText&gt;&lt;record&gt;&lt;rec-number&gt;57&lt;/rec-number&gt;&lt;foreign-keys&gt;&lt;key app="EN" db-id="5z9z2wp0vwsw2devdf1pz0rq5rtspeep95at"&gt;57&lt;/key&gt;&lt;/foreign-keys&gt;&lt;ref-type name="Book Section"&gt;5&lt;/ref-type&gt;&lt;contributors&gt;&lt;authors&gt;&lt;author&gt;Fitness, Julie&lt;/author&gt;&lt;/authors&gt;&lt;secondary-authors&gt;&lt;author&gt;Leary, Mark R.&lt;/author&gt;&lt;/secondary-authors&gt;&lt;/contributors&gt;&lt;titles&gt;&lt;title&gt;Betrayal, Rejection, Revenge, and Forgiveness: An Interpersonal Script Approach&lt;/title&gt;&lt;secondary-title&gt;Interpersonal Rejection&lt;/secondary-title&gt;&lt;/titles&gt;&lt;pages&gt;73-104&lt;/pages&gt;&lt;dates&gt;&lt;year&gt;2001&lt;/year&gt;&lt;/dates&gt;&lt;pub-location&gt;New York&lt;/pub-location&gt;&lt;publisher&gt;Oxford University Press&lt;/publisher&gt;&lt;urls&gt;&lt;/urls&gt;&lt;/record&gt;&lt;/Cite&gt;&lt;Cite&gt;&lt;Author&gt;Ward&lt;/Author&gt;&lt;Year&gt;2006&lt;/Year&gt;&lt;RecNum&gt;87&lt;/RecNum&gt;&lt;record&gt;&lt;rec-number&gt;87&lt;/rec-number&gt;&lt;foreign-keys&gt;&lt;key app="EN" db-id="5z9z2wp0vwsw2devdf1pz0rq5rtspeep95at"&gt;87&lt;/key&gt;&lt;/foreign-keys&gt;&lt;ref-type name="Journal Article"&gt;17&lt;/ref-type&gt;&lt;contributors&gt;&lt;authors&gt;&lt;author&gt;Ward, James C.&lt;/author&gt;&lt;author&gt;Ostrom, Amy L.&lt;/author&gt;&lt;/authors&gt;&lt;/contributors&gt;&lt;titles&gt;&lt;title&gt;Complaining to the Masses: The Role of Protest Framing in Customer-Created Complaint Web Sites&lt;/title&gt;&lt;secondary-title&gt;Journal of Consumer Research&lt;/secondary-title&gt;&lt;/titles&gt;&lt;periodical&gt;&lt;full-title&gt;Journal of Consumer Research&lt;/full-title&gt;&lt;/periodical&gt;&lt;pages&gt;220-230&lt;/pages&gt;&lt;volume&gt;33&lt;/volume&gt;&lt;number&gt;12&lt;/number&gt;&lt;dates&gt;&lt;year&gt;2006&lt;/year&gt;&lt;/dates&gt;&lt;urls&gt;&lt;/urls&gt;&lt;/record&gt;&lt;/Cite&gt;&lt;/EndNote&gt;</w:instrText>
      </w:r>
      <w:r w:rsidR="00B5404D" w:rsidRPr="004A3B50">
        <w:rPr>
          <w:szCs w:val="24"/>
        </w:rPr>
        <w:fldChar w:fldCharType="separate"/>
      </w:r>
      <w:r w:rsidR="009A29DC" w:rsidRPr="004A3B50">
        <w:rPr>
          <w:noProof/>
          <w:szCs w:val="24"/>
        </w:rPr>
        <w:t>(</w:t>
      </w:r>
      <w:hyperlink w:anchor="_ENREF_55" w:tooltip="Fitness, 2001 #57" w:history="1">
        <w:r w:rsidR="004A3B50" w:rsidRPr="004A3B50">
          <w:rPr>
            <w:noProof/>
            <w:szCs w:val="24"/>
          </w:rPr>
          <w:t>Fitness, 2001</w:t>
        </w:r>
      </w:hyperlink>
      <w:r w:rsidR="009A29DC" w:rsidRPr="004A3B50">
        <w:rPr>
          <w:noProof/>
          <w:szCs w:val="24"/>
        </w:rPr>
        <w:t xml:space="preserve">; </w:t>
      </w:r>
      <w:hyperlink w:anchor="_ENREF_169" w:tooltip="Ward, 2006 #87" w:history="1">
        <w:r w:rsidR="004A3B50" w:rsidRPr="004A3B50">
          <w:rPr>
            <w:noProof/>
            <w:szCs w:val="24"/>
          </w:rPr>
          <w:t>Ward and Ostrom, 2006</w:t>
        </w:r>
      </w:hyperlink>
      <w:r w:rsidR="009A29DC" w:rsidRPr="004A3B50">
        <w:rPr>
          <w:noProof/>
          <w:szCs w:val="24"/>
        </w:rPr>
        <w:t>)</w:t>
      </w:r>
      <w:r w:rsidR="00B5404D" w:rsidRPr="004A3B50">
        <w:rPr>
          <w:szCs w:val="24"/>
        </w:rPr>
        <w:fldChar w:fldCharType="end"/>
      </w:r>
      <w:r w:rsidR="00B5404D" w:rsidRPr="004A3B50">
        <w:rPr>
          <w:szCs w:val="24"/>
        </w:rPr>
        <w:t xml:space="preserve">. </w:t>
      </w:r>
      <w:r w:rsidR="00514230" w:rsidRPr="004A3B50">
        <w:rPr>
          <w:szCs w:val="24"/>
        </w:rPr>
        <w:t xml:space="preserve">Thus, spreading </w:t>
      </w:r>
      <w:r w:rsidR="00B5404D" w:rsidRPr="004A3B50">
        <w:rPr>
          <w:szCs w:val="24"/>
        </w:rPr>
        <w:t xml:space="preserve">negative WOM can be viewed as an indirect form of retaliation </w:t>
      </w:r>
      <w:r w:rsidR="00B5404D" w:rsidRPr="004A3B50">
        <w:rPr>
          <w:szCs w:val="24"/>
        </w:rPr>
        <w:fldChar w:fldCharType="begin">
          <w:fldData xml:space="preserve">PEVuZE5vdGU+PENpdGU+PEF1dGhvcj5XYW5nZW5oZWltPC9BdXRob3I+PFllYXI+MjAwNTwvWWVh
cj48UmVjTnVtPjg5PC9SZWNOdW0+PFByZWZpeD5lLmdgLCA8L1ByZWZpeD48RGlzcGxheVRleHQ+
KGUuZywgV2FuZ2VuaGVpbSwgMjAwNTsgV2VpbmJlcmcgYW5kIERhdmlzLCAyMDA1OyBCbG9kZ2V0
dCBldCBhbC4sIDE5OTMpPC9EaXNwbGF5VGV4dD48cmVjb3JkPjxyZWMtbnVtYmVyPjg5PC9yZWMt
bnVtYmVyPjxmb3JlaWduLWtleXM+PGtleSBhcHA9IkVOIiBkYi1pZD0iNXo5ejJ3cDB2d3N3MmRl
dmRmMXB6MHJxNXJ0c3BlZXA5NWF0Ij44OTwva2V5PjwvZm9yZWlnbi1rZXlzPjxyZWYtdHlwZSBu
YW1lPSJKb3VybmFsIEFydGljbGUiPjE3PC9yZWYtdHlwZT48Y29udHJpYnV0b3JzPjxhdXRob3Jz
PjxhdXRob3I+V2FuZ2VuaGVpbSwgRmxvcmlhbiB2LjwvYXV0aG9yPjwvYXV0aG9ycz48L2NvbnRy
aWJ1dG9ycz48dGl0bGVzPjx0aXRsZT5Qb3N0c3dpdGNoaW5nIG5lZ2F0aXZlIHdvcmQtb2YtbW91
dGg8L3RpdGxlPjxzZWNvbmRhcnktdGl0bGU+Sm91cm5hbCBvZiBTZXJ2aWNlIFJlc2VhcmNoPC9z
ZWNvbmRhcnktdGl0bGU+PC90aXRsZXM+PHBlcmlvZGljYWw+PGZ1bGwtdGl0bGU+Sm91cm5hbCBv
ZiBTZXJ2aWNlIFJlc2VhcmNoPC9mdWxsLXRpdGxlPjwvcGVyaW9kaWNhbD48cGFnZXM+NjctNzg8
L3BhZ2VzPjx2b2x1bWU+ODwvdm9sdW1lPjxudW1iZXI+MTwvbnVtYmVyPjxkYXRlcz48eWVhcj4y
MDA1PC95ZWFyPjwvZGF0ZXM+PHVybHM+PC91cmxzPjwvcmVjb3JkPjwvQ2l0ZT48Q2l0ZT48QXV0
aG9yPldlaW5iZXJnPC9BdXRob3I+PFllYXI+MjAwNTwvWWVhcj48UmVjTnVtPjkwPC9SZWNOdW0+
PHJlY29yZD48cmVjLW51bWJlcj45MDwvcmVjLW51bWJlcj48Zm9yZWlnbi1rZXlzPjxrZXkgYXBw
PSJFTiIgZGItaWQ9IjV6OXoyd3AwdndzdzJkZXZkZjFwejBycTVydHNwZWVwOTVhdCI+OTA8L2tl
eT48L2ZvcmVpZ24ta2V5cz48cmVmLXR5cGUgbmFtZT0iSm91cm5hbCBBcnRpY2xlIj4xNzwvcmVm
LXR5cGU+PGNvbnRyaWJ1dG9ycz48YXV0aG9ycz48YXV0aG9yPldlaW5iZXJnLCBCcnVjZSBELjwv
YXV0aG9yPjxhdXRob3I+RGF2aXMsIExlbml0YTwvYXV0aG9yPjwvYXV0aG9ycz48L2NvbnRyaWJ1
dG9ycz48dGl0bGVzPjx0aXRsZT5FeHBsb3JpbmcgdGhlIFdPVyBpbiBPbmxpbmUtQXVjdGlvbiBG
ZWVkYmFjazwvdGl0bGU+PHNlY29uZGFyeS10aXRsZT5Kb3VybmFsIG9mIEJ1c2luZXNzIFJlc2Vh
cmNoPC9zZWNvbmRhcnktdGl0bGU+PC90aXRsZXM+PHBlcmlvZGljYWw+PGZ1bGwtdGl0bGU+Sm91
cm5hbCBvZiBCdXNpbmVzcyBSZXNlYXJjaDwvZnVsbC10aXRsZT48L3BlcmlvZGljYWw+PHBhZ2Vz
PjE2MDktMTYyMTwvcGFnZXM+PHZvbHVtZT41ODwvdm9sdW1lPjxudW1iZXI+MTE8L251bWJlcj48
ZGF0ZXM+PHllYXI+MjAwNTwveWVhcj48L2RhdGVzPjx1cmxzPjwvdXJscz48L3JlY29yZD48L0Np
dGU+PENpdGU+PEF1dGhvcj5CbG9kZ2V0dDwvQXV0aG9yPjxZZWFyPjE5OTM8L1llYXI+PFJlY051
bT44ODwvUmVjTnVtPjxyZWNvcmQ+PHJlYy1udW1iZXI+ODg8L3JlYy1udW1iZXI+PGZvcmVpZ24t
a2V5cz48a2V5IGFwcD0iRU4iIGRiLWlkPSJlNWEycDJ4c3JhZXAwZ2Uyd3pwNTl6c3ZzMGRkOXgw
ZXhweHIiIHRpbWVzdGFtcD0iMTQzNDYzNTM2OCI+ODg8L2tleT48L2ZvcmVpZ24ta2V5cz48cmVm
LXR5cGUgbmFtZT0iSm91cm5hbCBBcnRpY2xlIj4xNzwvcmVmLXR5cGU+PGNvbnRyaWJ1dG9ycz48
YXV0aG9ycz48YXV0aG9yPkJsb2RnZXR0LCBKZWZmcmV5IEcuPC9hdXRob3I+PGF1dGhvcj5HcmFu
Ym9pcywgRG9uYWxkIEguPC9hdXRob3I+PGF1dGhvcj5XYWx0ZXJzLCBSb2NrbmV5IEcuPC9hdXRo
b3I+PC9hdXRob3JzPjwvY29udHJpYnV0b3JzPjx0aXRsZXM+PHRpdGxlPlRoZSBlZmZlY3RzIG9m
IHBlcmNlaXZlZCBqdXN0aWNlIG9uIGNvbXBsYWluYW50cyZhcG9zOyBuZWdhdGl2ZSB3b3JkLW9m
LW1vdXRoIGJlaGF2aW9yIGFuZCByZXBhdHJvbmFnZSBpbnRlbnRpb25zPC90aXRsZT48c2Vjb25k
YXJ5LXRpdGxlPkpvdXJuYWwgb2YgUmV0YWlsaW5nPC9zZWNvbmRhcnktdGl0bGU+PC90aXRsZXM+
PHBlcmlvZGljYWw+PGZ1bGwtdGl0bGU+Sm91cm5hbCBvZiBSZXRhaWxpbmc8L2Z1bGwtdGl0bGU+
PC9wZXJpb2RpY2FsPjxwYWdlcz4zOTk8L3BhZ2VzPjx2b2x1bWU+Njk8L3ZvbHVtZT48bnVtYmVy
PjQ8L251bWJlcj48a2V5d29yZHM+PGtleXdvcmQ+QnVzaW5lc3MgQW5kIEVjb25vbWljcy0tTWFy
a2V0aW5nIEFuZCBQdXJjaGFzaW5nPC9rZXl3b3JkPjxrZXl3b3JkPldvcmQgb2YgbW91dGggYWR2
ZXJ0aXNpbmc8L2tleXdvcmQ+PGtleXdvcmQ+U3R1ZGllczwva2V5d29yZD48a2V5d29yZD5TdGF0
aXN0aWNhbCBhbmFseXNpczwva2V5d29yZD48a2V5d29yZD5QZXJjZXB0aW9uczwva2V5d29yZD48
a2V5d29yZD5Nb2RlbHM8L2tleXdvcmQ+PGtleXdvcmQ+Q3VzdG9tZXIgc2F0aXNmYWN0aW9uPC9r
ZXl3b3JkPjxrZXl3b3JkPkNvbnN1bWVyIGJlaGF2aW9yPC9rZXl3b3JkPjxrZXl3b3JkPkNvbnN1
bWVyIGF0dGl0dWRlczwva2V5d29yZD48a2V5d29yZD5VUzwva2V5d29yZD48a2V5d29yZD43MTAw
Ok1hcmtldCByZXNlYXJjaDwva2V5d29yZD48a2V5d29yZD4yNDAwOlB1YmxpYyByZWxhdGlvbnM8
L2tleXdvcmQ+PGtleXdvcmQ+OTEzMDpFeHBlcmltZW50YWwvdGhlb3JldGljYWwgdHJlYXRtZW50
PC9rZXl3b3JkPjxrZXl3b3JkPjkxOTA6VW5pdGVkIFN0YXRlczwva2V5d29yZD48L2tleXdvcmRz
PjxkYXRlcz48eWVhcj4xOTkzPC95ZWFyPjxwdWItZGF0ZXM+PGRhdGU+V2ludGVyJiN4RDtXaW50
ZXIgMTk5MzwvZGF0ZT48L3B1Yi1kYXRlcz48L2RhdGVzPjxwdWItbG9jYXRpb24+R3JlZW53aWNo
PC9wdWItbG9jYXRpb24+PHB1Ymxpc2hlcj5OZXcgWW9yayBVbml2ZXJzaXR5PC9wdWJsaXNoZXI+
PGlzYm4+MDAyMjQzNTk8L2lzYm4+PGFjY2Vzc2lvbi1udW0+MjI4NjYwNTE3OyAwMDg1MDkyNzwv
YWNjZXNzaW9uLW51bT48dXJscz48cmVsYXRlZC11cmxzPjx1cmw+aHR0cDovL3NlYXJjaC5wcm9x
dWVzdC5jb20vZG9jdmlldy8yMjg2NjA1MTc/YWNjb3VudGlkPTQxNTkxPC91cmw+PHVybD5odHRw
Oi8vbGlua3NvdXJjZS5lYnNjby5jb20vbGlua2luZy5hc3B4P3NpZD1Qcm9RJTNBYWJpZ2xvYmFs
JmFtcDtmbXQ9am91cm5hbCZhbXA7Z2VucmU9YXJ0aWNsZSZhbXA7aXNzbj0wMDIyNDM1OSZhbXA7
dm9sdW1lPTY5JmFtcDtpc3N1ZT00JmFtcDtkYXRlPTE5OTMtMTItMDEmYW1wO3NwYWdlPTM5OSZh
bXA7dGl0bGU9Sm91cm5hbCtvZitSZXRhaWxpbmcmYW1wO2F0aXRsZT1UaGUrZWZmZWN0cytvZitw
ZXJjZWl2ZWQranVzdGljZStvbitjb21wbGFpbmFudHMlMjcrbmVnYXRpdmUrd29yZC1vZi1tb3V0
aCtiZWhhdmlvcithbmQrcmVwYXRyb25hZ2UraW50ZW50aW9ucyZhbXA7YXU9QmxvZGdldHQlMkMr
SmVmZnJleStHJTNCR3JhbmJvaXMlMkMrRG9uYWxkK0glM0JXYWx0ZXJzJTJDK1JvY2tuZXkrRyZh
bXA7aXNibj0mYW1wO2p0aXRsZT1Kb3VybmFsK29mK1JldGFpbGluZyZhbXA7YnRpdGxlPSZhbXA7
aWQ9ZG9pOjwvdXJsPjwvcmVsYXRlZC11cmxzPjwvdXJscz48cmVtb3RlLWRhdGFiYXNlLW5hbWU+
QUJJL0lORk9STSBDb21wbGV0ZTwvcmVtb3RlLWRhdGFiYXNlLW5hbWU+PGxhbmd1YWdlPkVuZ2xp
c2g8L2xhbmd1YWdlPjwvcmVjb3JkPjwvQ2l0ZT48L0VuZE5vdGU+
</w:fldData>
        </w:fldChar>
      </w:r>
      <w:r w:rsidR="007D64BD" w:rsidRPr="004A3B50">
        <w:rPr>
          <w:szCs w:val="24"/>
        </w:rPr>
        <w:instrText xml:space="preserve"> ADDIN EN.CITE </w:instrText>
      </w:r>
      <w:r w:rsidR="007D64BD" w:rsidRPr="004A3B50">
        <w:rPr>
          <w:szCs w:val="24"/>
        </w:rPr>
        <w:fldChar w:fldCharType="begin">
          <w:fldData xml:space="preserve">PEVuZE5vdGU+PENpdGU+PEF1dGhvcj5XYW5nZW5oZWltPC9BdXRob3I+PFllYXI+MjAwNTwvWWVh
cj48UmVjTnVtPjg5PC9SZWNOdW0+PFByZWZpeD5lLmdgLCA8L1ByZWZpeD48RGlzcGxheVRleHQ+
KGUuZywgV2FuZ2VuaGVpbSwgMjAwNTsgV2VpbmJlcmcgYW5kIERhdmlzLCAyMDA1OyBCbG9kZ2V0
dCBldCBhbC4sIDE5OTMpPC9EaXNwbGF5VGV4dD48cmVjb3JkPjxyZWMtbnVtYmVyPjg5PC9yZWMt
bnVtYmVyPjxmb3JlaWduLWtleXM+PGtleSBhcHA9IkVOIiBkYi1pZD0iNXo5ejJ3cDB2d3N3MmRl
dmRmMXB6MHJxNXJ0c3BlZXA5NWF0Ij44OTwva2V5PjwvZm9yZWlnbi1rZXlzPjxyZWYtdHlwZSBu
YW1lPSJKb3VybmFsIEFydGljbGUiPjE3PC9yZWYtdHlwZT48Y29udHJpYnV0b3JzPjxhdXRob3Jz
PjxhdXRob3I+V2FuZ2VuaGVpbSwgRmxvcmlhbiB2LjwvYXV0aG9yPjwvYXV0aG9ycz48L2NvbnRy
aWJ1dG9ycz48dGl0bGVzPjx0aXRsZT5Qb3N0c3dpdGNoaW5nIG5lZ2F0aXZlIHdvcmQtb2YtbW91
dGg8L3RpdGxlPjxzZWNvbmRhcnktdGl0bGU+Sm91cm5hbCBvZiBTZXJ2aWNlIFJlc2VhcmNoPC9z
ZWNvbmRhcnktdGl0bGU+PC90aXRsZXM+PHBlcmlvZGljYWw+PGZ1bGwtdGl0bGU+Sm91cm5hbCBv
ZiBTZXJ2aWNlIFJlc2VhcmNoPC9mdWxsLXRpdGxlPjwvcGVyaW9kaWNhbD48cGFnZXM+NjctNzg8
L3BhZ2VzPjx2b2x1bWU+ODwvdm9sdW1lPjxudW1iZXI+MTwvbnVtYmVyPjxkYXRlcz48eWVhcj4y
MDA1PC95ZWFyPjwvZGF0ZXM+PHVybHM+PC91cmxzPjwvcmVjb3JkPjwvQ2l0ZT48Q2l0ZT48QXV0
aG9yPldlaW5iZXJnPC9BdXRob3I+PFllYXI+MjAwNTwvWWVhcj48UmVjTnVtPjkwPC9SZWNOdW0+
PHJlY29yZD48cmVjLW51bWJlcj45MDwvcmVjLW51bWJlcj48Zm9yZWlnbi1rZXlzPjxrZXkgYXBw
PSJFTiIgZGItaWQ9IjV6OXoyd3AwdndzdzJkZXZkZjFwejBycTVydHNwZWVwOTVhdCI+OTA8L2tl
eT48L2ZvcmVpZ24ta2V5cz48cmVmLXR5cGUgbmFtZT0iSm91cm5hbCBBcnRpY2xlIj4xNzwvcmVm
LXR5cGU+PGNvbnRyaWJ1dG9ycz48YXV0aG9ycz48YXV0aG9yPldlaW5iZXJnLCBCcnVjZSBELjwv
YXV0aG9yPjxhdXRob3I+RGF2aXMsIExlbml0YTwvYXV0aG9yPjwvYXV0aG9ycz48L2NvbnRyaWJ1
dG9ycz48dGl0bGVzPjx0aXRsZT5FeHBsb3JpbmcgdGhlIFdPVyBpbiBPbmxpbmUtQXVjdGlvbiBG
ZWVkYmFjazwvdGl0bGU+PHNlY29uZGFyeS10aXRsZT5Kb3VybmFsIG9mIEJ1c2luZXNzIFJlc2Vh
cmNoPC9zZWNvbmRhcnktdGl0bGU+PC90aXRsZXM+PHBlcmlvZGljYWw+PGZ1bGwtdGl0bGU+Sm91
cm5hbCBvZiBCdXNpbmVzcyBSZXNlYXJjaDwvZnVsbC10aXRsZT48L3BlcmlvZGljYWw+PHBhZ2Vz
PjE2MDktMTYyMTwvcGFnZXM+PHZvbHVtZT41ODwvdm9sdW1lPjxudW1iZXI+MTE8L251bWJlcj48
ZGF0ZXM+PHllYXI+MjAwNTwveWVhcj48L2RhdGVzPjx1cmxzPjwvdXJscz48L3JlY29yZD48L0Np
dGU+PENpdGU+PEF1dGhvcj5CbG9kZ2V0dDwvQXV0aG9yPjxZZWFyPjE5OTM8L1llYXI+PFJlY051
bT44ODwvUmVjTnVtPjxyZWNvcmQ+PHJlYy1udW1iZXI+ODg8L3JlYy1udW1iZXI+PGZvcmVpZ24t
a2V5cz48a2V5IGFwcD0iRU4iIGRiLWlkPSJlNWEycDJ4c3JhZXAwZ2Uyd3pwNTl6c3ZzMGRkOXgw
ZXhweHIiIHRpbWVzdGFtcD0iMTQzNDYzNTM2OCI+ODg8L2tleT48L2ZvcmVpZ24ta2V5cz48cmVm
LXR5cGUgbmFtZT0iSm91cm5hbCBBcnRpY2xlIj4xNzwvcmVmLXR5cGU+PGNvbnRyaWJ1dG9ycz48
YXV0aG9ycz48YXV0aG9yPkJsb2RnZXR0LCBKZWZmcmV5IEcuPC9hdXRob3I+PGF1dGhvcj5HcmFu
Ym9pcywgRG9uYWxkIEguPC9hdXRob3I+PGF1dGhvcj5XYWx0ZXJzLCBSb2NrbmV5IEcuPC9hdXRo
b3I+PC9hdXRob3JzPjwvY29udHJpYnV0b3JzPjx0aXRsZXM+PHRpdGxlPlRoZSBlZmZlY3RzIG9m
IHBlcmNlaXZlZCBqdXN0aWNlIG9uIGNvbXBsYWluYW50cyZhcG9zOyBuZWdhdGl2ZSB3b3JkLW9m
LW1vdXRoIGJlaGF2aW9yIGFuZCByZXBhdHJvbmFnZSBpbnRlbnRpb25zPC90aXRsZT48c2Vjb25k
YXJ5LXRpdGxlPkpvdXJuYWwgb2YgUmV0YWlsaW5nPC9zZWNvbmRhcnktdGl0bGU+PC90aXRsZXM+
PHBlcmlvZGljYWw+PGZ1bGwtdGl0bGU+Sm91cm5hbCBvZiBSZXRhaWxpbmc8L2Z1bGwtdGl0bGU+
PC9wZXJpb2RpY2FsPjxwYWdlcz4zOTk8L3BhZ2VzPjx2b2x1bWU+Njk8L3ZvbHVtZT48bnVtYmVy
PjQ8L251bWJlcj48a2V5d29yZHM+PGtleXdvcmQ+QnVzaW5lc3MgQW5kIEVjb25vbWljcy0tTWFy
a2V0aW5nIEFuZCBQdXJjaGFzaW5nPC9rZXl3b3JkPjxrZXl3b3JkPldvcmQgb2YgbW91dGggYWR2
ZXJ0aXNpbmc8L2tleXdvcmQ+PGtleXdvcmQ+U3R1ZGllczwva2V5d29yZD48a2V5d29yZD5TdGF0
aXN0aWNhbCBhbmFseXNpczwva2V5d29yZD48a2V5d29yZD5QZXJjZXB0aW9uczwva2V5d29yZD48
a2V5d29yZD5Nb2RlbHM8L2tleXdvcmQ+PGtleXdvcmQ+Q3VzdG9tZXIgc2F0aXNmYWN0aW9uPC9r
ZXl3b3JkPjxrZXl3b3JkPkNvbnN1bWVyIGJlaGF2aW9yPC9rZXl3b3JkPjxrZXl3b3JkPkNvbnN1
bWVyIGF0dGl0dWRlczwva2V5d29yZD48a2V5d29yZD5VUzwva2V5d29yZD48a2V5d29yZD43MTAw
Ok1hcmtldCByZXNlYXJjaDwva2V5d29yZD48a2V5d29yZD4yNDAwOlB1YmxpYyByZWxhdGlvbnM8
L2tleXdvcmQ+PGtleXdvcmQ+OTEzMDpFeHBlcmltZW50YWwvdGhlb3JldGljYWwgdHJlYXRtZW50
PC9rZXl3b3JkPjxrZXl3b3JkPjkxOTA6VW5pdGVkIFN0YXRlczwva2V5d29yZD48L2tleXdvcmRz
PjxkYXRlcz48eWVhcj4xOTkzPC95ZWFyPjxwdWItZGF0ZXM+PGRhdGU+V2ludGVyJiN4RDtXaW50
ZXIgMTk5MzwvZGF0ZT48L3B1Yi1kYXRlcz48L2RhdGVzPjxwdWItbG9jYXRpb24+R3JlZW53aWNo
PC9wdWItbG9jYXRpb24+PHB1Ymxpc2hlcj5OZXcgWW9yayBVbml2ZXJzaXR5PC9wdWJsaXNoZXI+
PGlzYm4+MDAyMjQzNTk8L2lzYm4+PGFjY2Vzc2lvbi1udW0+MjI4NjYwNTE3OyAwMDg1MDkyNzwv
YWNjZXNzaW9uLW51bT48dXJscz48cmVsYXRlZC11cmxzPjx1cmw+aHR0cDovL3NlYXJjaC5wcm9x
dWVzdC5jb20vZG9jdmlldy8yMjg2NjA1MTc/YWNjb3VudGlkPTQxNTkxPC91cmw+PHVybD5odHRw
Oi8vbGlua3NvdXJjZS5lYnNjby5jb20vbGlua2luZy5hc3B4P3NpZD1Qcm9RJTNBYWJpZ2xvYmFs
JmFtcDtmbXQ9am91cm5hbCZhbXA7Z2VucmU9YXJ0aWNsZSZhbXA7aXNzbj0wMDIyNDM1OSZhbXA7
dm9sdW1lPTY5JmFtcDtpc3N1ZT00JmFtcDtkYXRlPTE5OTMtMTItMDEmYW1wO3NwYWdlPTM5OSZh
bXA7dGl0bGU9Sm91cm5hbCtvZitSZXRhaWxpbmcmYW1wO2F0aXRsZT1UaGUrZWZmZWN0cytvZitw
ZXJjZWl2ZWQranVzdGljZStvbitjb21wbGFpbmFudHMlMjcrbmVnYXRpdmUrd29yZC1vZi1tb3V0
aCtiZWhhdmlvcithbmQrcmVwYXRyb25hZ2UraW50ZW50aW9ucyZhbXA7YXU9QmxvZGdldHQlMkMr
SmVmZnJleStHJTNCR3JhbmJvaXMlMkMrRG9uYWxkK0glM0JXYWx0ZXJzJTJDK1JvY2tuZXkrRyZh
bXA7aXNibj0mYW1wO2p0aXRsZT1Kb3VybmFsK29mK1JldGFpbGluZyZhbXA7YnRpdGxlPSZhbXA7
aWQ9ZG9pOjwvdXJsPjwvcmVsYXRlZC11cmxzPjwvdXJscz48cmVtb3RlLWRhdGFiYXNlLW5hbWU+
QUJJL0lORk9STSBDb21wbGV0ZTwvcmVtb3RlLWRhdGFiYXNlLW5hbWU+PGxhbmd1YWdlPkVuZ2xp
c2g8L2xhbmd1YWdlPjwvcmVjb3JkPjwvQ2l0ZT48L0VuZE5vdGU+
</w:fldData>
        </w:fldChar>
      </w:r>
      <w:r w:rsidR="007D64BD" w:rsidRPr="004A3B50">
        <w:rPr>
          <w:szCs w:val="24"/>
        </w:rPr>
        <w:instrText xml:space="preserve"> ADDIN EN.CITE.DATA </w:instrText>
      </w:r>
      <w:r w:rsidR="007D64BD" w:rsidRPr="004A3B50">
        <w:rPr>
          <w:szCs w:val="24"/>
        </w:rPr>
      </w:r>
      <w:r w:rsidR="007D64BD" w:rsidRPr="004A3B50">
        <w:rPr>
          <w:szCs w:val="24"/>
        </w:rPr>
        <w:fldChar w:fldCharType="end"/>
      </w:r>
      <w:r w:rsidR="00B5404D" w:rsidRPr="004A3B50">
        <w:rPr>
          <w:szCs w:val="24"/>
        </w:rPr>
      </w:r>
      <w:r w:rsidR="00B5404D" w:rsidRPr="004A3B50">
        <w:rPr>
          <w:szCs w:val="24"/>
        </w:rPr>
        <w:fldChar w:fldCharType="separate"/>
      </w:r>
      <w:r w:rsidR="009A29DC" w:rsidRPr="004A3B50">
        <w:rPr>
          <w:noProof/>
          <w:szCs w:val="24"/>
        </w:rPr>
        <w:t xml:space="preserve">(e.g, </w:t>
      </w:r>
      <w:hyperlink w:anchor="_ENREF_168" w:tooltip="Wangenheim, 2005 #89" w:history="1">
        <w:r w:rsidR="004A3B50" w:rsidRPr="004A3B50">
          <w:rPr>
            <w:noProof/>
            <w:szCs w:val="24"/>
          </w:rPr>
          <w:t>Wangenheim, 2005</w:t>
        </w:r>
      </w:hyperlink>
      <w:r w:rsidR="009A29DC" w:rsidRPr="004A3B50">
        <w:rPr>
          <w:noProof/>
          <w:szCs w:val="24"/>
        </w:rPr>
        <w:t xml:space="preserve">; </w:t>
      </w:r>
      <w:hyperlink w:anchor="_ENREF_170" w:tooltip="Weinberg, 2005 #90" w:history="1">
        <w:r w:rsidR="004A3B50" w:rsidRPr="004A3B50">
          <w:rPr>
            <w:noProof/>
            <w:szCs w:val="24"/>
          </w:rPr>
          <w:t>Weinberg and Davis, 2005</w:t>
        </w:r>
      </w:hyperlink>
      <w:r w:rsidR="009A29DC" w:rsidRPr="004A3B50">
        <w:rPr>
          <w:noProof/>
          <w:szCs w:val="24"/>
        </w:rPr>
        <w:t xml:space="preserve">; </w:t>
      </w:r>
      <w:hyperlink w:anchor="_ENREF_21" w:tooltip="Blodgett, 1993 #88" w:history="1">
        <w:r w:rsidR="004A3B50" w:rsidRPr="004A3B50">
          <w:rPr>
            <w:noProof/>
            <w:szCs w:val="24"/>
          </w:rPr>
          <w:t>Blodgett et al., 1993</w:t>
        </w:r>
      </w:hyperlink>
      <w:r w:rsidR="009A29DC" w:rsidRPr="004A3B50">
        <w:rPr>
          <w:noProof/>
          <w:szCs w:val="24"/>
        </w:rPr>
        <w:t>)</w:t>
      </w:r>
      <w:r w:rsidR="00B5404D" w:rsidRPr="004A3B50">
        <w:rPr>
          <w:szCs w:val="24"/>
        </w:rPr>
        <w:fldChar w:fldCharType="end"/>
      </w:r>
      <w:r w:rsidR="00B5404D" w:rsidRPr="004A3B50">
        <w:rPr>
          <w:szCs w:val="24"/>
        </w:rPr>
        <w:t>.</w:t>
      </w:r>
      <w:bookmarkEnd w:id="5"/>
      <w:r w:rsidR="00C72383" w:rsidRPr="004A3B50">
        <w:rPr>
          <w:szCs w:val="24"/>
        </w:rPr>
        <w:t xml:space="preserve"> However, our model </w:t>
      </w:r>
      <w:r w:rsidR="00F56AC5" w:rsidRPr="004A3B50">
        <w:rPr>
          <w:szCs w:val="24"/>
        </w:rPr>
        <w:t>contains both</w:t>
      </w:r>
      <w:r w:rsidR="00C72383" w:rsidRPr="004A3B50">
        <w:rPr>
          <w:szCs w:val="24"/>
        </w:rPr>
        <w:t xml:space="preserve"> negative and the positive WOM and supports previous findings.</w:t>
      </w:r>
    </w:p>
    <w:p w14:paraId="06D189D1" w14:textId="5877681D" w:rsidR="00224F0F" w:rsidRPr="004A3B50" w:rsidRDefault="00224F0F" w:rsidP="00224F0F">
      <w:r w:rsidRPr="004A3B50">
        <w:rPr>
          <w:rFonts w:cs="Times New Roman"/>
          <w:noProof/>
        </w:rPr>
        <w:t>For instance, customers</w:t>
      </w:r>
      <w:r w:rsidR="008E799E" w:rsidRPr="004A3B50">
        <w:rPr>
          <w:rFonts w:cs="Times New Roman"/>
          <w:noProof/>
        </w:rPr>
        <w:t>’</w:t>
      </w:r>
      <w:r w:rsidRPr="004A3B50">
        <w:rPr>
          <w:rFonts w:cs="Times New Roman"/>
          <w:noProof/>
        </w:rPr>
        <w:t xml:space="preserve"> perceived fairness of a company</w:t>
      </w:r>
      <w:r w:rsidR="00B4140F" w:rsidRPr="004A3B50">
        <w:rPr>
          <w:rFonts w:cs="Times New Roman"/>
          <w:noProof/>
        </w:rPr>
        <w:t>’</w:t>
      </w:r>
      <w:r w:rsidRPr="004A3B50">
        <w:rPr>
          <w:rFonts w:cs="Times New Roman"/>
          <w:noProof/>
        </w:rPr>
        <w:t xml:space="preserve">s actions can influence customer retention </w:t>
      </w:r>
      <w:r w:rsidR="00CA4F81" w:rsidRPr="004A3B50">
        <w:rPr>
          <w:rFonts w:cs="Times New Roman"/>
          <w:noProof/>
        </w:rPr>
        <w:fldChar w:fldCharType="begin"/>
      </w:r>
      <w:r w:rsidR="007D64BD" w:rsidRPr="004A3B50">
        <w:rPr>
          <w:rFonts w:cs="Times New Roman"/>
          <w:noProof/>
        </w:rPr>
        <w:instrText xml:space="preserve"> ADDIN EN.CITE &lt;EndNote&gt;&lt;Cite&gt;&lt;Author&gt;Chebat&lt;/Author&gt;&lt;Year&gt;2005&lt;/Year&gt;&lt;RecNum&gt;136&lt;/RecNum&gt;&lt;DisplayText&gt;(Chebat and Slusarczyk, 2005)&lt;/DisplayText&gt;&lt;record&gt;&lt;rec-number&gt;136&lt;/rec-number&gt;&lt;foreign-keys&gt;&lt;key app="EN" db-id="e5a2p2xsraep0ge2wzp59zsvs0dd9x0expxr" timestamp="1465553418"&gt;136&lt;/key&gt;&lt;/foreign-keys&gt;&lt;ref-type name="Journal Article"&gt;17&lt;/ref-type&gt;&lt;contributors&gt;&lt;authors&gt;&lt;author&gt;Chebat, Jean-Charles&lt;/author&gt;&lt;author&gt;Slusarczyk, Witold&lt;/author&gt;&lt;/authors&gt;&lt;/contributors&gt;&lt;titles&gt;&lt;title&gt;How emotions mediate the effects of perceived justice on loyalty in service recovery situations: an empirical study&lt;/title&gt;&lt;secondary-title&gt;Journal of Business Research&lt;/secondary-title&gt;&lt;/titles&gt;&lt;periodical&gt;&lt;full-title&gt;Journal of Business Research&lt;/full-title&gt;&lt;/periodical&gt;&lt;pages&gt;664-673&lt;/pages&gt;&lt;volume&gt;58&lt;/volume&gt;&lt;number&gt;5&lt;/number&gt;&lt;keywords&gt;&lt;keyword&gt;Justice&lt;/keyword&gt;&lt;keyword&gt;Emotions&lt;/keyword&gt;&lt;keyword&gt;Customer loyalty&lt;/keyword&gt;&lt;keyword&gt;Service recovery&lt;/keyword&gt;&lt;/keywords&gt;&lt;dates&gt;&lt;year&gt;2005&lt;/year&gt;&lt;pub-dates&gt;&lt;date&gt;5//&lt;/date&gt;&lt;/pub-dates&gt;&lt;/dates&gt;&lt;isbn&gt;0148-2963&lt;/isbn&gt;&lt;urls&gt;&lt;related-urls&gt;&lt;url&gt;http://www.sciencedirect.com/science/article/pii/S0148296303001905&lt;/url&gt;&lt;/related-urls&gt;&lt;/urls&gt;&lt;electronic-resource-num&gt;http://dx.doi.org/10.1016/j.jbusres.2003.09.005&lt;/electronic-resource-num&gt;&lt;/record&gt;&lt;/Cite&gt;&lt;/EndNote&gt;</w:instrText>
      </w:r>
      <w:r w:rsidR="00CA4F81" w:rsidRPr="004A3B50">
        <w:rPr>
          <w:rFonts w:cs="Times New Roman"/>
          <w:noProof/>
        </w:rPr>
        <w:fldChar w:fldCharType="separate"/>
      </w:r>
      <w:r w:rsidR="009A29DC" w:rsidRPr="004A3B50">
        <w:rPr>
          <w:rFonts w:cs="Times New Roman"/>
          <w:noProof/>
        </w:rPr>
        <w:t>(</w:t>
      </w:r>
      <w:hyperlink w:anchor="_ENREF_35" w:tooltip="Chebat, 2005 #136" w:history="1">
        <w:r w:rsidR="004A3B50" w:rsidRPr="004A3B50">
          <w:rPr>
            <w:rFonts w:cs="Times New Roman"/>
            <w:noProof/>
          </w:rPr>
          <w:t>Chebat and Slusarczyk, 2005</w:t>
        </w:r>
      </w:hyperlink>
      <w:r w:rsidR="009A29DC" w:rsidRPr="004A3B50">
        <w:rPr>
          <w:rFonts w:cs="Times New Roman"/>
          <w:noProof/>
        </w:rPr>
        <w:t>)</w:t>
      </w:r>
      <w:r w:rsidR="00CA4F81" w:rsidRPr="004A3B50">
        <w:rPr>
          <w:rFonts w:cs="Times New Roman"/>
          <w:noProof/>
        </w:rPr>
        <w:fldChar w:fldCharType="end"/>
      </w:r>
      <w:r w:rsidRPr="004A3B50">
        <w:rPr>
          <w:rFonts w:cs="Times New Roman"/>
          <w:noProof/>
        </w:rPr>
        <w:t xml:space="preserve">. </w:t>
      </w:r>
      <w:r w:rsidRPr="004A3B50">
        <w:t xml:space="preserve">According to </w:t>
      </w:r>
      <w:hyperlink w:anchor="_ENREF_91" w:tooltip="Kwortnik, 2011 #137" w:history="1">
        <w:r w:rsidR="004A3B50" w:rsidRPr="004A3B50">
          <w:fldChar w:fldCharType="begin"/>
        </w:r>
        <w:r w:rsidR="004A3B50">
          <w:instrText xml:space="preserve"> ADDIN EN.CITE &lt;EndNote&gt;&lt;Cite AuthorYear="1"&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4A3B50" w:rsidRPr="004A3B50">
          <w:fldChar w:fldCharType="separate"/>
        </w:r>
        <w:r w:rsidR="004A3B50" w:rsidRPr="004A3B50">
          <w:rPr>
            <w:noProof/>
          </w:rPr>
          <w:t>Kwortnik and Han (2011)</w:t>
        </w:r>
        <w:r w:rsidR="004A3B50" w:rsidRPr="004A3B50">
          <w:fldChar w:fldCharType="end"/>
        </w:r>
      </w:hyperlink>
      <w:r w:rsidR="00804D22" w:rsidRPr="004A3B50">
        <w:t>,</w:t>
      </w:r>
      <w:r w:rsidRPr="004A3B50">
        <w:t xml:space="preserve"> customer perceptions of service fairness influence loyalty in the lodging context. </w:t>
      </w:r>
      <w:r w:rsidR="002C1055" w:rsidRPr="004A3B50">
        <w:t>Their</w:t>
      </w:r>
      <w:r w:rsidRPr="004A3B50">
        <w:t xml:space="preserve"> findings confirmed the multidimensional nature of service fairness</w:t>
      </w:r>
      <w:r w:rsidR="003F79EE" w:rsidRPr="004A3B50">
        <w:t>, which has</w:t>
      </w:r>
      <w:r w:rsidRPr="004A3B50">
        <w:t xml:space="preserve"> three dimensions. Two of th</w:t>
      </w:r>
      <w:r w:rsidR="00FA668C" w:rsidRPr="004A3B50">
        <w:t>e</w:t>
      </w:r>
      <w:r w:rsidRPr="004A3B50">
        <w:t xml:space="preserve">se dimensions, distributive justice (fair outcomes) and interactional justice (fair treatment by staff), had larger effects on customer loyalty than the third dimension, procedural justice (fair processes and procedures). In the same vein, </w:t>
      </w:r>
      <w:hyperlink w:anchor="_ENREF_22" w:tooltip="Blodgett, 1997 #138" w:history="1">
        <w:r w:rsidR="004A3B50" w:rsidRPr="004A3B50">
          <w:rPr>
            <w:rFonts w:cs="Times New Roman"/>
            <w:noProof/>
          </w:rPr>
          <w:fldChar w:fldCharType="begin"/>
        </w:r>
        <w:r w:rsidR="004A3B50" w:rsidRPr="004A3B50">
          <w:rPr>
            <w:rFonts w:cs="Times New Roman"/>
            <w:noProof/>
          </w:rPr>
          <w:instrText xml:space="preserve"> ADDIN EN.CITE &lt;EndNote&gt;&lt;Cite AuthorYear="1"&gt;&lt;Author&gt;Blodgett&lt;/Author&gt;&lt;Year&gt;1997&lt;/Year&gt;&lt;RecNum&gt;138&lt;/RecNum&gt;&lt;DisplayText&gt;Blodgett et al. (1997)&lt;/DisplayText&gt;&lt;record&gt;&lt;rec-number&gt;138&lt;/rec-number&gt;&lt;foreign-keys&gt;&lt;key app="EN" db-id="e5a2p2xsraep0ge2wzp59zsvs0dd9x0expxr" timestamp="1465553544"&gt;138&lt;/key&gt;&lt;/foreign-keys&gt;&lt;ref-type name="Journal Article"&gt;17&lt;/ref-type&gt;&lt;contributors&gt;&lt;authors&gt;&lt;author&gt;Blodgett, Jeffrey G.&lt;/author&gt;&lt;author&gt;Hill, Donna J.&lt;/author&gt;&lt;author&gt;Tax, Stephen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pub-dates&gt;&lt;date&gt;1997/06/01&lt;/date&gt;&lt;/pub-dates&gt;&lt;/dates&gt;&lt;isbn&gt;0022-4359&lt;/isbn&gt;&lt;urls&gt;&lt;related-urls&gt;&lt;url&gt;http://www.sciencedirect.com/science/article/pii/S0022435997900038&lt;/url&gt;&lt;/related-urls&gt;&lt;/urls&gt;&lt;electronic-resource-num&gt;http://dx.doi.org/10.1016/S0022-4359(97)90003-8&lt;/electronic-resource-num&gt;&lt;/record&gt;&lt;/Cite&gt;&lt;/EndNote&gt;</w:instrText>
        </w:r>
        <w:r w:rsidR="004A3B50" w:rsidRPr="004A3B50">
          <w:rPr>
            <w:rFonts w:cs="Times New Roman"/>
            <w:noProof/>
          </w:rPr>
          <w:fldChar w:fldCharType="separate"/>
        </w:r>
        <w:r w:rsidR="004A3B50" w:rsidRPr="004A3B50">
          <w:rPr>
            <w:rFonts w:cs="Times New Roman"/>
            <w:noProof/>
          </w:rPr>
          <w:t>Blodgett et al. (1997)</w:t>
        </w:r>
        <w:r w:rsidR="004A3B50" w:rsidRPr="004A3B50">
          <w:rPr>
            <w:rFonts w:cs="Times New Roman"/>
            <w:noProof/>
          </w:rPr>
          <w:fldChar w:fldCharType="end"/>
        </w:r>
      </w:hyperlink>
      <w:r w:rsidRPr="004A3B50">
        <w:rPr>
          <w:szCs w:val="24"/>
        </w:rPr>
        <w:t xml:space="preserve"> found that interactional and distributive justice explained </w:t>
      </w:r>
      <w:r w:rsidR="00335C67" w:rsidRPr="004A3B50">
        <w:rPr>
          <w:szCs w:val="24"/>
        </w:rPr>
        <w:t xml:space="preserve">much </w:t>
      </w:r>
      <w:r w:rsidRPr="004A3B50">
        <w:rPr>
          <w:szCs w:val="24"/>
        </w:rPr>
        <w:t>more variance than procedural justice on c</w:t>
      </w:r>
      <w:r w:rsidR="00D30547" w:rsidRPr="004A3B50">
        <w:rPr>
          <w:szCs w:val="24"/>
        </w:rPr>
        <w:t>u</w:t>
      </w:r>
      <w:r w:rsidRPr="004A3B50">
        <w:rPr>
          <w:szCs w:val="24"/>
        </w:rPr>
        <w:t>st</w:t>
      </w:r>
      <w:r w:rsidR="00D30547" w:rsidRPr="004A3B50">
        <w:rPr>
          <w:szCs w:val="24"/>
        </w:rPr>
        <w:t>o</w:t>
      </w:r>
      <w:r w:rsidRPr="004A3B50">
        <w:rPr>
          <w:szCs w:val="24"/>
        </w:rPr>
        <w:t>mers’ re</w:t>
      </w:r>
      <w:r w:rsidR="00412FCC" w:rsidRPr="004A3B50">
        <w:rPr>
          <w:szCs w:val="24"/>
        </w:rPr>
        <w:t>-</w:t>
      </w:r>
      <w:r w:rsidRPr="004A3B50">
        <w:rPr>
          <w:szCs w:val="24"/>
        </w:rPr>
        <w:t xml:space="preserve">patronage intentions or on their negative WOM intentions. Further, </w:t>
      </w:r>
      <w:hyperlink w:anchor="_ENREF_177" w:tooltip="Xia, 2014 #134" w:history="1">
        <w:r w:rsidR="004A3B50" w:rsidRPr="004A3B50">
          <w:rPr>
            <w:szCs w:val="24"/>
          </w:rPr>
          <w:fldChar w:fldCharType="begin"/>
        </w:r>
        <w:r w:rsidR="004A3B50" w:rsidRPr="004A3B50">
          <w:rPr>
            <w:szCs w:val="24"/>
          </w:rPr>
          <w:instrText xml:space="preserve"> ADDIN EN.CITE &lt;EndNote&gt;&lt;Cite AuthorYear="1"&gt;&lt;Author&gt;Xia&lt;/Author&gt;&lt;Year&gt;2014&lt;/Year&gt;&lt;RecNum&gt;134&lt;/RecNum&gt;&lt;DisplayText&gt;Xia and Kukar-Kinney (2014)&lt;/DisplayText&gt;&lt;record&gt;&lt;rec-number&gt;134&lt;/rec-number&gt;&lt;foreign-keys&gt;&lt;key app="EN" db-id="e5a2p2xsraep0ge2wzp59zsvs0dd9x0expxr" timestamp="1465553071"&gt;134&lt;/key&gt;&lt;/foreign-keys&gt;&lt;ref-type name="Journal Article"&gt;17&lt;/ref-type&gt;&lt;contributors&gt;&lt;authors&gt;&lt;author&gt;Xia, Lan&lt;/author&gt;&lt;author&gt;Kukar-Kinney, Monika&lt;/author&gt;&lt;/authors&gt;&lt;/contributors&gt;&lt;titles&gt;&lt;title&gt;For our valued customers only: Examining consumer responses to preferential treatment practices&lt;/title&gt;&lt;secondary-title&gt;Journal of Business Research&lt;/secondary-title&gt;&lt;/titles&gt;&lt;periodical&gt;&lt;full-title&gt;Journal of Business Research&lt;/full-title&gt;&lt;/periodical&gt;&lt;pages&gt;2368-2375&lt;/pages&gt;&lt;volume&gt;67&lt;/volume&gt;&lt;number&gt;11&lt;/number&gt;&lt;keywords&gt;&lt;keyword&gt;Preferential treatment&lt;/keyword&gt;&lt;keyword&gt;Gratitude&lt;/keyword&gt;&lt;keyword&gt;Fairness&lt;/keyword&gt;&lt;keyword&gt;Relationship marketing&lt;/keyword&gt;&lt;/keywords&gt;&lt;dates&gt;&lt;year&gt;2014&lt;/year&gt;&lt;pub-dates&gt;&lt;date&gt;11//&lt;/date&gt;&lt;/pub-dates&gt;&lt;/dates&gt;&lt;isbn&gt;0148-2963&lt;/isbn&gt;&lt;urls&gt;&lt;related-urls&gt;&lt;url&gt;http://www.sciencedirect.com/science/article/pii/S0148296314000666&lt;/url&gt;&lt;/related-urls&gt;&lt;/urls&gt;&lt;electronic-resource-num&gt;http://dx.doi.org/10.1016/j.jbusres.2014.02.002&lt;/electronic-resource-num&gt;&lt;/record&gt;&lt;/Cite&gt;&lt;/EndNote&gt;</w:instrText>
        </w:r>
        <w:r w:rsidR="004A3B50" w:rsidRPr="004A3B50">
          <w:rPr>
            <w:szCs w:val="24"/>
          </w:rPr>
          <w:fldChar w:fldCharType="separate"/>
        </w:r>
        <w:r w:rsidR="004A3B50" w:rsidRPr="004A3B50">
          <w:rPr>
            <w:noProof/>
            <w:szCs w:val="24"/>
          </w:rPr>
          <w:t>Xia and Kukar-Kinney (2014)</w:t>
        </w:r>
        <w:r w:rsidR="004A3B50" w:rsidRPr="004A3B50">
          <w:rPr>
            <w:szCs w:val="24"/>
          </w:rPr>
          <w:fldChar w:fldCharType="end"/>
        </w:r>
      </w:hyperlink>
      <w:r w:rsidRPr="004A3B50">
        <w:rPr>
          <w:szCs w:val="24"/>
        </w:rPr>
        <w:t xml:space="preserve"> found that </w:t>
      </w:r>
      <w:r w:rsidRPr="004A3B50">
        <w:t xml:space="preserve">meeting customer expectations will enhance fairness perceptions and </w:t>
      </w:r>
      <w:r w:rsidR="00BF4722" w:rsidRPr="004A3B50">
        <w:t xml:space="preserve">will </w:t>
      </w:r>
      <w:r w:rsidRPr="004A3B50">
        <w:t xml:space="preserve">minimize the negative effect on loyalty, </w:t>
      </w:r>
      <w:r w:rsidR="00BF4722" w:rsidRPr="004A3B50">
        <w:t>thereby</w:t>
      </w:r>
      <w:r w:rsidR="00BF4722" w:rsidRPr="004A3B50">
        <w:rPr>
          <w:szCs w:val="24"/>
        </w:rPr>
        <w:t xml:space="preserve"> </w:t>
      </w:r>
      <w:r w:rsidRPr="004A3B50">
        <w:rPr>
          <w:szCs w:val="24"/>
        </w:rPr>
        <w:t>building loyalty through fairness.</w:t>
      </w:r>
    </w:p>
    <w:p w14:paraId="2FA0D6FE" w14:textId="77777777" w:rsidR="00F27BB9" w:rsidRPr="004A3B50" w:rsidRDefault="00F27BB9" w:rsidP="00415B77"/>
    <w:p w14:paraId="48648D5D" w14:textId="25A849DA" w:rsidR="00224F0F" w:rsidRPr="004A3B50" w:rsidRDefault="00224F0F" w:rsidP="00F27BB9">
      <w:pPr>
        <w:rPr>
          <w:i/>
        </w:rPr>
      </w:pPr>
      <w:r w:rsidRPr="004A3B50">
        <w:rPr>
          <w:i/>
        </w:rPr>
        <w:t xml:space="preserve">Proposition </w:t>
      </w:r>
      <w:r w:rsidR="00CC0000" w:rsidRPr="004A3B50">
        <w:rPr>
          <w:i/>
        </w:rPr>
        <w:t>3</w:t>
      </w:r>
      <w:r w:rsidR="00947658" w:rsidRPr="004A3B50">
        <w:rPr>
          <w:i/>
        </w:rPr>
        <w:t xml:space="preserve"> </w:t>
      </w:r>
      <w:r w:rsidRPr="004A3B50">
        <w:rPr>
          <w:i/>
        </w:rPr>
        <w:t xml:space="preserve">: Customer fairness perceptions will positively influence their purchase decisions, loyalty, and WOM. </w:t>
      </w:r>
    </w:p>
    <w:p w14:paraId="54900060" w14:textId="77777777" w:rsidR="00224F0F" w:rsidRPr="004A3B50" w:rsidRDefault="00224F0F" w:rsidP="00415B77">
      <w:pPr>
        <w:rPr>
          <w:lang w:eastAsia="zh-CN"/>
        </w:rPr>
      </w:pPr>
    </w:p>
    <w:p w14:paraId="336B49AD" w14:textId="409EC3A9" w:rsidR="007C4808" w:rsidRPr="004A3B50" w:rsidRDefault="007C4808" w:rsidP="007C4808">
      <w:pPr>
        <w:pStyle w:val="Heading2"/>
        <w:rPr>
          <w:lang w:eastAsia="zh-CN"/>
        </w:rPr>
      </w:pPr>
      <w:r w:rsidRPr="004A3B50">
        <w:rPr>
          <w:lang w:eastAsia="zh-CN"/>
        </w:rPr>
        <w:t>Externali</w:t>
      </w:r>
      <w:r w:rsidR="009D281A" w:rsidRPr="004A3B50">
        <w:rPr>
          <w:lang w:eastAsia="zh-CN"/>
        </w:rPr>
        <w:t>z</w:t>
      </w:r>
      <w:r w:rsidRPr="004A3B50">
        <w:rPr>
          <w:lang w:eastAsia="zh-CN"/>
        </w:rPr>
        <w:t>ing the Intra-</w:t>
      </w:r>
      <w:r w:rsidR="002C1055" w:rsidRPr="004A3B50">
        <w:rPr>
          <w:lang w:eastAsia="zh-CN"/>
        </w:rPr>
        <w:t>Organizational</w:t>
      </w:r>
      <w:r w:rsidRPr="004A3B50">
        <w:rPr>
          <w:lang w:eastAsia="zh-CN"/>
        </w:rPr>
        <w:t xml:space="preserve"> Fairness</w:t>
      </w:r>
    </w:p>
    <w:p w14:paraId="22C990FB" w14:textId="4304F3CF" w:rsidR="00FD5108" w:rsidRPr="004A3B50" w:rsidRDefault="00FD5108" w:rsidP="00FD5108">
      <w:pPr>
        <w:rPr>
          <w:szCs w:val="24"/>
        </w:rPr>
      </w:pPr>
      <w:r w:rsidRPr="004A3B50">
        <w:t xml:space="preserve">Organizational fairness is an important factor that influence employees’ job satisfaction </w:t>
      </w:r>
      <w:r w:rsidRPr="004A3B50">
        <w:fldChar w:fldCharType="begin"/>
      </w:r>
      <w:r w:rsidRPr="004A3B50">
        <w:instrText xml:space="preserve"> ADDIN EN.CITE &lt;EndNote&gt;&lt;Cite&gt;&lt;Author&gt;Jeon&lt;/Author&gt;&lt;Year&gt;2012&lt;/Year&gt;&lt;RecNum&gt;11&lt;/RecNum&gt;&lt;DisplayText&gt;(Jeon and Choi, 2012; Netemeyer et al., 1997)&lt;/DisplayText&gt;&lt;record&gt;&lt;rec-number&gt;11&lt;/rec-number&gt;&lt;foreign-keys&gt;&lt;key app="EN" db-id="e5a2p2xsraep0ge2wzp59zsvs0dd9x0expxr" timestamp="1425891626"&gt;11&lt;/key&gt;&lt;/foreign-keys&gt;&lt;ref-type name="Journal Article"&gt;17&lt;/ref-type&gt;&lt;contributors&gt;&lt;authors&gt;&lt;author&gt;Jeon, Hoseong&lt;/author&gt;&lt;author&gt;Choi, Beomjoon&lt;/author&gt;&lt;/authors&gt;&lt;/contributors&gt;&lt;titles&gt;&lt;title&gt;The relationship between employee satisfaction and customer satisfaction&lt;/title&gt;&lt;secondary-title&gt;Journal of Services Marketing&lt;/secondary-title&gt;&lt;/titles&gt;&lt;periodical&gt;&lt;full-title&gt;Journal of Services Marketing&lt;/full-title&gt;&lt;/periodical&gt;&lt;pages&gt;332-341&lt;/pages&gt;&lt;volume&gt;26&lt;/volume&gt;&lt;number&gt;5&lt;/number&gt;&lt;dates&gt;&lt;year&gt;2012&lt;/year&gt;&lt;/dates&gt;&lt;isbn&gt;0887-6045&lt;/isbn&gt;&lt;urls&gt;&lt;/urls&gt;&lt;electronic-resource-num&gt;10.1108/08876041211245236&lt;/electronic-resource-num&gt;&lt;/record&gt;&lt;/Cite&gt;&lt;Cite&gt;&lt;Author&gt;Netemeyer&lt;/Author&gt;&lt;Year&gt;1997&lt;/Year&gt;&lt;RecNum&gt;81&lt;/RecNum&gt;&lt;record&gt;&lt;rec-number&gt;81&lt;/rec-number&gt;&lt;foreign-keys&gt;&lt;key app="EN" db-id="e5a2p2xsraep0ge2wzp59zsvs0dd9x0expxr" timestamp="1434543826"&gt;81&lt;/key&gt;&lt;/foreign-keys&gt;&lt;ref-type name="Journal Article"&gt;17&lt;/ref-type&gt;&lt;contributors&gt;&lt;authors&gt;&lt;author&gt;Netemeyer, Richard G.&lt;/author&gt;&lt;author&gt;Boles, James S.&lt;/author&gt;&lt;author&gt;McKee, Daryl O.&lt;/author&gt;&lt;author&gt;McMurrian, Robert&lt;/author&gt;&lt;/authors&gt;&lt;/contributors&gt;&lt;titles&gt;&lt;title&gt;An Investigation into the Antecedents of Organizational Citizenship Behaviors in a Personal Selling Context&lt;/title&gt;&lt;secondary-title&gt;Journal of Marketing&lt;/secondary-title&gt;&lt;/titles&gt;&lt;periodical&gt;&lt;full-title&gt;Journal of Marketing&lt;/full-title&gt;&lt;/periodical&gt;&lt;pages&gt;85-98&lt;/pages&gt;&lt;volume&gt;61&lt;/volume&gt;&lt;number&gt;3&lt;/number&gt;&lt;dates&gt;&lt;year&gt;1997&lt;/year&gt;&lt;/dates&gt;&lt;publisher&gt;American Marketing Association&lt;/publisher&gt;&lt;isbn&gt;00222429&lt;/isbn&gt;&lt;urls&gt;&lt;related-urls&gt;&lt;url&gt;http://www.jstor.org/stable/1251791&lt;/url&gt;&lt;/related-urls&gt;&lt;/urls&gt;&lt;electronic-resource-num&gt;10.2307/1251791&lt;/electronic-resource-num&gt;&lt;/record&gt;&lt;/Cite&gt;&lt;/EndNote&gt;</w:instrText>
      </w:r>
      <w:r w:rsidRPr="004A3B50">
        <w:fldChar w:fldCharType="separate"/>
      </w:r>
      <w:r w:rsidRPr="004A3B50">
        <w:rPr>
          <w:noProof/>
        </w:rPr>
        <w:t>(</w:t>
      </w:r>
      <w:hyperlink w:anchor="_ENREF_80" w:tooltip="Jeon, 2012 #11" w:history="1">
        <w:r w:rsidR="004A3B50" w:rsidRPr="004A3B50">
          <w:rPr>
            <w:noProof/>
          </w:rPr>
          <w:t>Jeon and Choi, 2012</w:t>
        </w:r>
      </w:hyperlink>
      <w:r w:rsidRPr="004A3B50">
        <w:rPr>
          <w:noProof/>
        </w:rPr>
        <w:t xml:space="preserve">; </w:t>
      </w:r>
      <w:hyperlink w:anchor="_ENREF_119" w:tooltip="Netemeyer, 1997 #81" w:history="1">
        <w:r w:rsidR="004A3B50" w:rsidRPr="004A3B50">
          <w:rPr>
            <w:noProof/>
          </w:rPr>
          <w:t>Netemeyer et al., 1997</w:t>
        </w:r>
      </w:hyperlink>
      <w:r w:rsidRPr="004A3B50">
        <w:rPr>
          <w:noProof/>
        </w:rPr>
        <w:t>)</w:t>
      </w:r>
      <w:r w:rsidRPr="004A3B50">
        <w:fldChar w:fldCharType="end"/>
      </w:r>
      <w:r w:rsidRPr="004A3B50">
        <w:t xml:space="preserve">. High levels of job satisfaction reflect fairness cognitions </w:t>
      </w:r>
      <w:r w:rsidRPr="004A3B50">
        <w:fldChar w:fldCharType="begin"/>
      </w:r>
      <w:r w:rsidRPr="004A3B50">
        <w:instrText xml:space="preserve"> ADDIN EN.CITE &lt;EndNote&gt;&lt;Cite&gt;&lt;Author&gt;Organ&lt;/Author&gt;&lt;Year&gt;1988&lt;/Year&gt;&lt;RecNum&gt;139&lt;/RecNum&gt;&lt;DisplayText&gt;(Organ, 1988)&lt;/DisplayText&gt;&lt;record&gt;&lt;rec-number&gt;139&lt;/rec-number&gt;&lt;foreign-keys&gt;&lt;key app="EN" db-id="e5a2p2xsraep0ge2wzp59zsvs0dd9x0expxr" timestamp="1465553705"&gt;139&lt;/key&gt;&lt;/foreign-keys&gt;&lt;ref-type name="Journal Article"&gt;17&lt;/ref-type&gt;&lt;contributors&gt;&lt;authors&gt;&lt;author&gt;Organ, Dennis W.&lt;/author&gt;&lt;/authors&gt;&lt;/contributors&gt;&lt;titles&gt;&lt;title&gt;A Restatement of the Satisfaction-Performance Hypothesis&lt;/title&gt;&lt;secondary-title&gt;Journal of Management&lt;/secondary-title&gt;&lt;/titles&gt;&lt;periodical&gt;&lt;full-title&gt;Journal of Management&lt;/full-title&gt;&lt;/periodical&gt;&lt;pages&gt;547-557&lt;/pages&gt;&lt;volume&gt;14&lt;/volume&gt;&lt;number&gt;4&lt;/number&gt;&lt;dates&gt;&lt;year&gt;1988&lt;/year&gt;&lt;pub-dates&gt;&lt;date&gt;December 1, 1988&lt;/date&gt;&lt;/pub-dates&gt;&lt;/dates&gt;&lt;urls&gt;&lt;related-urls&gt;&lt;url&gt;http://jom.sagepub.com/content/14/4/547.abstract&lt;/url&gt;&lt;/related-urls&gt;&lt;/urls&gt;&lt;electronic-resource-num&gt;10.1177/014920638801400405&lt;/electronic-resource-num&gt;&lt;/record&gt;&lt;/Cite&gt;&lt;/EndNote&gt;</w:instrText>
      </w:r>
      <w:r w:rsidRPr="004A3B50">
        <w:fldChar w:fldCharType="separate"/>
      </w:r>
      <w:r w:rsidRPr="004A3B50">
        <w:rPr>
          <w:noProof/>
        </w:rPr>
        <w:t>(</w:t>
      </w:r>
      <w:hyperlink w:anchor="_ENREF_130" w:tooltip="Organ, 1988 #139" w:history="1">
        <w:r w:rsidR="004A3B50" w:rsidRPr="004A3B50">
          <w:rPr>
            <w:noProof/>
          </w:rPr>
          <w:t>Organ, 1988</w:t>
        </w:r>
      </w:hyperlink>
      <w:r w:rsidRPr="004A3B50">
        <w:rPr>
          <w:noProof/>
        </w:rPr>
        <w:t>)</w:t>
      </w:r>
      <w:r w:rsidRPr="004A3B50">
        <w:fldChar w:fldCharType="end"/>
      </w:r>
      <w:r w:rsidRPr="004A3B50">
        <w:t xml:space="preserve">. Conversely, when employees are not treated fairly by the organization, they re-examine their relationship with the employer and as a result may opt for limiting their contributions to terms that are contractually binding </w:t>
      </w:r>
      <w:r w:rsidRPr="004A3B50">
        <w:fldChar w:fldCharType="begin"/>
      </w:r>
      <w:r w:rsidRPr="004A3B50">
        <w:instrText xml:space="preserve"> ADDIN EN.CITE &lt;EndNote&gt;&lt;Cite&gt;&lt;Author&gt;Organ&lt;/Author&gt;&lt;Year&gt;1988&lt;/Year&gt;&lt;RecNum&gt;139&lt;/RecNum&gt;&lt;DisplayText&gt;(Organ, 1988)&lt;/DisplayText&gt;&lt;record&gt;&lt;rec-number&gt;139&lt;/rec-number&gt;&lt;foreign-keys&gt;&lt;key app="EN" db-id="e5a2p2xsraep0ge2wzp59zsvs0dd9x0expxr" timestamp="1465553705"&gt;139&lt;/key&gt;&lt;/foreign-keys&gt;&lt;ref-type name="Journal Article"&gt;17&lt;/ref-type&gt;&lt;contributors&gt;&lt;authors&gt;&lt;author&gt;Organ, Dennis W.&lt;/author&gt;&lt;/authors&gt;&lt;/contributors&gt;&lt;titles&gt;&lt;title&gt;A Restatement of the Satisfaction-Performance Hypothesis&lt;/title&gt;&lt;secondary-title&gt;Journal of Management&lt;/secondary-title&gt;&lt;/titles&gt;&lt;periodical&gt;&lt;full-title&gt;Journal of Management&lt;/full-title&gt;&lt;/periodical&gt;&lt;pages&gt;547-557&lt;/pages&gt;&lt;volume&gt;14&lt;/volume&gt;&lt;number&gt;4&lt;/number&gt;&lt;dates&gt;&lt;year&gt;1988&lt;/year&gt;&lt;pub-dates&gt;&lt;date&gt;December 1, 1988&lt;/date&gt;&lt;/pub-dates&gt;&lt;/dates&gt;&lt;urls&gt;&lt;related-urls&gt;&lt;url&gt;http://jom.sagepub.com/content/14/4/547.abstract&lt;/url&gt;&lt;/related-urls&gt;&lt;/urls&gt;&lt;electronic-resource-num&gt;10.1177/014920638801400405&lt;/electronic-resource-num&gt;&lt;/record&gt;&lt;/Cite&gt;&lt;/EndNote&gt;</w:instrText>
      </w:r>
      <w:r w:rsidRPr="004A3B50">
        <w:fldChar w:fldCharType="separate"/>
      </w:r>
      <w:r w:rsidRPr="004A3B50">
        <w:rPr>
          <w:noProof/>
        </w:rPr>
        <w:t>(</w:t>
      </w:r>
      <w:hyperlink w:anchor="_ENREF_130" w:tooltip="Organ, 1988 #139" w:history="1">
        <w:r w:rsidR="004A3B50" w:rsidRPr="004A3B50">
          <w:rPr>
            <w:noProof/>
          </w:rPr>
          <w:t>Organ, 1988</w:t>
        </w:r>
      </w:hyperlink>
      <w:r w:rsidRPr="004A3B50">
        <w:rPr>
          <w:noProof/>
        </w:rPr>
        <w:t>)</w:t>
      </w:r>
      <w:r w:rsidRPr="004A3B50">
        <w:fldChar w:fldCharType="end"/>
      </w:r>
      <w:r w:rsidRPr="004A3B50">
        <w:t xml:space="preserve">. In line with Adam’s </w:t>
      </w:r>
      <w:r w:rsidR="000A233A" w:rsidRPr="004A3B50">
        <w:fldChar w:fldCharType="begin"/>
      </w:r>
      <w:r w:rsidR="000A233A" w:rsidRPr="004A3B50">
        <w:instrText xml:space="preserve"> ADDIN EN.CITE &lt;EndNote&gt;&lt;Cite ExcludeAuth="1"&gt;&lt;Author&gt;Adams&lt;/Author&gt;&lt;Year&gt;1963&lt;/Year&gt;&lt;RecNum&gt;188&lt;/RecNum&gt;&lt;DisplayText&gt;(1963)&lt;/DisplayText&gt;&lt;record&gt;&lt;rec-number&gt;188&lt;/rec-number&gt;&lt;foreign-keys&gt;&lt;key app="EN" db-id="e5a2p2xsraep0ge2wzp59zsvs0dd9x0expxr" timestamp="1499857998"&gt;188&lt;/key&gt;&lt;/foreign-keys&gt;&lt;ref-type name="Journal Article"&gt;17&lt;/ref-type&gt;&lt;contributors&gt;&lt;authors&gt;&lt;author&gt;Adams, J Stacy&lt;/author&gt;&lt;/authors&gt;&lt;/contributors&gt;&lt;titles&gt;&lt;title&gt;Towards an understanding of inequity&lt;/title&gt;&lt;secondary-title&gt;The Journal of Abnormal and Social Psychology&lt;/secondary-title&gt;&lt;/titles&gt;&lt;periodical&gt;&lt;full-title&gt;The Journal of Abnormal and Social Psychology&lt;/full-title&gt;&lt;/periodical&gt;&lt;pages&gt;422&lt;/pages&gt;&lt;volume&gt;67&lt;/volume&gt;&lt;number&gt;5&lt;/number&gt;&lt;dates&gt;&lt;year&gt;1963&lt;/year&gt;&lt;/dates&gt;&lt;isbn&gt;0096-851X&lt;/isbn&gt;&lt;urls&gt;&lt;/urls&gt;&lt;/record&gt;&lt;/Cite&gt;&lt;/EndNote&gt;</w:instrText>
      </w:r>
      <w:r w:rsidR="000A233A" w:rsidRPr="004A3B50">
        <w:fldChar w:fldCharType="separate"/>
      </w:r>
      <w:r w:rsidR="000A233A" w:rsidRPr="004A3B50">
        <w:rPr>
          <w:noProof/>
        </w:rPr>
        <w:t>(</w:t>
      </w:r>
      <w:hyperlink w:anchor="_ENREF_1" w:tooltip="Adams, 1963 #188" w:history="1">
        <w:r w:rsidR="004A3B50" w:rsidRPr="004A3B50">
          <w:rPr>
            <w:noProof/>
          </w:rPr>
          <w:t>1963</w:t>
        </w:r>
      </w:hyperlink>
      <w:r w:rsidR="000A233A" w:rsidRPr="004A3B50">
        <w:rPr>
          <w:noProof/>
        </w:rPr>
        <w:t>)</w:t>
      </w:r>
      <w:r w:rsidR="000A233A" w:rsidRPr="004A3B50">
        <w:fldChar w:fldCharType="end"/>
      </w:r>
      <w:r w:rsidRPr="004A3B50">
        <w:t xml:space="preserve"> equity theory, employees might opt to restore such unfairness, for example, by reducing voluntary behaviors. These can be additional efforts that would otherwise be directed at customers </w:t>
      </w:r>
      <w:r w:rsidRPr="004A3B50">
        <w:fldChar w:fldCharType="begin"/>
      </w:r>
      <w:r w:rsidRPr="004A3B50">
        <w:instrText xml:space="preserve"> ADDIN EN.CITE &lt;EndNote&gt;&lt;Cite&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Pr="004A3B50">
        <w:fldChar w:fldCharType="separate"/>
      </w:r>
      <w:r w:rsidRPr="004A3B50">
        <w:rPr>
          <w:noProof/>
        </w:rPr>
        <w:t>(</w:t>
      </w:r>
      <w:hyperlink w:anchor="_ENREF_152" w:tooltip="Sousa, 2013 #124" w:history="1">
        <w:r w:rsidR="004A3B50" w:rsidRPr="004A3B50">
          <w:rPr>
            <w:noProof/>
          </w:rPr>
          <w:t>Sousa and Coelho, 2013</w:t>
        </w:r>
      </w:hyperlink>
      <w:r w:rsidRPr="004A3B50">
        <w:rPr>
          <w:noProof/>
        </w:rPr>
        <w:t>)</w:t>
      </w:r>
      <w:r w:rsidRPr="004A3B50">
        <w:fldChar w:fldCharType="end"/>
      </w:r>
      <w:r w:rsidRPr="004A3B50">
        <w:t xml:space="preserve">. Previous research on the link between employee-perceived fairness and customer-perceived fairness has either focused on a specific company function </w:t>
      </w:r>
      <w:r w:rsidRPr="004A3B50">
        <w:fldChar w:fldCharType="begin">
          <w:fldData xml:space="preserve">PEVuZE5vdGU+PENpdGU+PEF1dGhvcj5Cb3dlbjwvQXV0aG9yPjxZZWFyPjE5OTk8L1llYXI+PFJl
Y051bT43MjwvUmVjTnVtPjxQcmVmaXg+ZS5nLmAsIDwvUHJlZml4PjxEaXNwbGF5VGV4dD4oZS5n
LiwgQm93ZW4gZXQgYWwuLCAxOTk5OyBCb3dlbiBhbmQgT3N0cm9mZiwgMjAwNDsgRm9sZ2VyIGFu
ZCBDcm9wYW56YW5vLCAxOTk4KTwvRGlzcGxheVRleHQ+PHJlY29yZD48cmVjLW51bWJlcj43Mjwv
cmVjLW51bWJlcj48Zm9yZWlnbi1rZXlzPjxrZXkgYXBwPSJFTiIgZGItaWQ9ImU1YTJwMnhzcmFl
cDBnZTJ3enA1OXpzdnMwZGQ5eDBleHB4ciIgdGltZXN0YW1wPSIxNDM0NDU1Njk1Ij43Mjwva2V5
PjwvZm9yZWlnbi1rZXlzPjxyZWYtdHlwZSBuYW1lPSJKb3VybmFsIEFydGljbGUiPjE3PC9yZWYt
dHlwZT48Y29udHJpYnV0b3JzPjxhdXRob3JzPjxhdXRob3I+Qm93ZW4sIERhdmlkIEUuPC9hdXRo
b3I+PGF1dGhvcj5HaWxsaWxhbmQsIFN0ZXBoZW4gVy48L2F1dGhvcj48YXV0aG9yPkZvbGdlciwg
Um9iZXJ0PC9hdXRob3I+PC9hdXRob3JzPjwvY29udHJpYnV0b3JzPjx0aXRsZXM+PHRpdGxlPkhS
TSBhbmQgc2VydmljZSBmYWlybmVzczogSG93IGJlaW5nIGZhaXIgd2l0aCBlbXBsb3llZXMgc3Bp
bGxzIG92ZXIgdG8gY3VzdG9tZXJzPC90aXRsZT48c2Vjb25kYXJ5LXRpdGxlPk9yZ2FuaXphdGlv
bmFsIER5bmFtaWNzPC9zZWNvbmRhcnktdGl0bGU+PC90aXRsZXM+PHBlcmlvZGljYWw+PGZ1bGwt
dGl0bGU+T3JnYW5pemF0aW9uYWwgRHluYW1pY3M8L2Z1bGwtdGl0bGU+PC9wZXJpb2RpY2FsPjxw
YWdlcz43LTIzPC9wYWdlcz48dm9sdW1lPjI3PC92b2x1bWU+PG51bWJlcj4zPC9udW1iZXI+PGRh
dGVzPjx5ZWFyPjE5OTk8L3llYXI+PHB1Yi1kYXRlcz48ZGF0ZT4vL1dpbnRlcjwvZGF0ZT48L3B1
Yi1kYXRlcz48L2RhdGVzPjxpc2JuPjAwOTAtMjYxNjwvaXNibj48dXJscz48cmVsYXRlZC11cmxz
Pjx1cmw+aHR0cDovL3d3dy5zY2llbmNlZGlyZWN0LmNvbS9zY2llbmNlL2FydGljbGUvcGlpL1Mw
MDkwMjYxNjk5OTAwMTg5PC91cmw+PC9yZWxhdGVkLXVybHM+PC91cmxzPjxlbGVjdHJvbmljLXJl
c291cmNlLW51bT5odHRwOi8vZHguZG9pLm9yZy8xMC4xMDE2L1MwMDkwLTI2MTYoOTkpOTAwMTgt
OTwvZWxlY3Ryb25pYy1yZXNvdXJjZS1udW0+PC9yZWNvcmQ+PC9DaXRlPjxDaXRlPjxBdXRob3I+
Qm93ZW48L0F1dGhvcj48WWVhcj4yMDA0PC9ZZWFyPjxSZWNOdW0+Nzg8L1JlY051bT48cmVjb3Jk
PjxyZWMtbnVtYmVyPjc4PC9yZWMtbnVtYmVyPjxmb3JlaWduLWtleXM+PGtleSBhcHA9IkVOIiBk
Yi1pZD0iZTVhMnAyeHNyYWVwMGdlMnd6cDU5enN2czBkZDl4MGV4cHhyIiB0aW1lc3RhbXA9IjE0
MzQ0NTg1NDYiPjc4PC9rZXk+PC9mb3JlaWduLWtleXM+PHJlZi10eXBlIG5hbWU9IkpvdXJuYWwg
QXJ0aWNsZSI+MTc8L3JlZi10eXBlPjxjb250cmlidXRvcnM+PGF1dGhvcnM+PGF1dGhvcj5Cb3dl
biwgRGF2aWQgRS48L2F1dGhvcj48YXV0aG9yPk9zdHJvZmYsIENoZXJpPC9hdXRob3I+PC9hdXRo
b3JzPjwvY29udHJpYnV0b3JzPjx0aXRsZXM+PHRpdGxlPlVuZGVyc3RhbmRpbmcgSFJNLUZpcm0g
UGVyZm9ybWFuY2UgTGlua2FnZXM6IFRoZSBSb2xlIG9mIHRoZSAmcXVvdDtTdHJlbmd0aCZxdW90
OyBvZiB0aGUgSFJNIFN5c3RlbTwvdGl0bGU+PHNlY29uZGFyeS10aXRsZT5UaGUgQWNhZGVteSBv
ZiBNYW5hZ2VtZW50IFJldmlldzwvc2Vjb25kYXJ5LXRpdGxlPjwvdGl0bGVzPjxwZXJpb2RpY2Fs
PjxmdWxsLXRpdGxlPlRoZSBBY2FkZW15IG9mIE1hbmFnZW1lbnQgUmV2aWV3PC9mdWxsLXRpdGxl
PjwvcGVyaW9kaWNhbD48cGFnZXM+MjAzLTIyMTwvcGFnZXM+PHZvbHVtZT4yOTwvdm9sdW1lPjxu
dW1iZXI+MjwvbnVtYmVyPjxkYXRlcz48eWVhcj4yMDA0PC95ZWFyPjwvZGF0ZXM+PHB1Ymxpc2hl
cj5BY2FkZW15IG9mIE1hbmFnZW1lbnQ8L3B1Ymxpc2hlcj48aXNibj4wMzYzNzQyNTwvaXNibj48
dXJscz48cmVsYXRlZC11cmxzPjx1cmw+aHR0cDovL3d3dy5qc3Rvci5vcmcvc3RhYmxlLzIwMTU5
MDI5PC91cmw+PC9yZWxhdGVkLXVybHM+PC91cmxzPjxlbGVjdHJvbmljLXJlc291cmNlLW51bT4x
MC4yMzA3LzIwMTU5MDI5PC9lbGVjdHJvbmljLXJlc291cmNlLW51bT48L3JlY29yZD48L0NpdGU+
PENpdGU+PEF1dGhvcj5Gb2xnZXI8L0F1dGhvcj48WWVhcj4xOTk4PC9ZZWFyPjxSZWNOdW0+ODA8
L1JlY051bT48cmVjb3JkPjxyZWMtbnVtYmVyPjgwPC9yZWMtbnVtYmVyPjxmb3JlaWduLWtleXM+
PGtleSBhcHA9IkVOIiBkYi1pZD0iZTVhMnAyeHNyYWVwMGdlMnd6cDU5enN2czBkZDl4MGV4cHhy
IiB0aW1lc3RhbXA9IjE0MzQ1MzMzODMiPjgwPC9rZXk+PC9mb3JlaWduLWtleXM+PHJlZi10eXBl
IG5hbWU9IkJvb2siPjY8L3JlZi10eXBlPjxjb250cmlidXRvcnM+PGF1dGhvcnM+PGF1dGhvcj5G
b2xnZXIsIFIuPC9hdXRob3I+PGF1dGhvcj5Dcm9wYW56YW5vLCBSLjwvYXV0aG9yPjwvYXV0aG9y
cz48L2NvbnRyaWJ1dG9ycz48dGl0bGVzPjx0aXRsZT5Pcmdhbml6YXRpb25hbCBqdXN0aWNlIGFu
ZCBodW1hbiByZXNvdXJjZSBtYW5hZ2VtZW50PC90aXRsZT48L3RpdGxlcz48ZGF0ZXM+PHllYXI+
MTk5ODwveWVhcj48L2RhdGVzPjxwdWItbG9jYXRpb24+TmV3YnVyeSBQYXJrLCBDQTwvcHViLWxv
Y2F0aW9uPjxwdWJsaXNoZXI+U2FnZTwvcHVibGlzaGVyPjx1cmxzPjwvdXJscz48L3JlY29yZD48
L0NpdGU+PC9FbmROb3RlPn==
</w:fldData>
        </w:fldChar>
      </w:r>
      <w:r w:rsidR="00720ED8" w:rsidRPr="004A3B50">
        <w:instrText xml:space="preserve"> ADDIN EN.CITE </w:instrText>
      </w:r>
      <w:r w:rsidR="00720ED8" w:rsidRPr="004A3B50">
        <w:fldChar w:fldCharType="begin">
          <w:fldData xml:space="preserve">PEVuZE5vdGU+PENpdGU+PEF1dGhvcj5Cb3dlbjwvQXV0aG9yPjxZZWFyPjE5OTk8L1llYXI+PFJl
Y051bT43MjwvUmVjTnVtPjxQcmVmaXg+ZS5nLmAsIDwvUHJlZml4PjxEaXNwbGF5VGV4dD4oZS5n
LiwgQm93ZW4gZXQgYWwuLCAxOTk5OyBCb3dlbiBhbmQgT3N0cm9mZiwgMjAwNDsgRm9sZ2VyIGFu
ZCBDcm9wYW56YW5vLCAxOTk4KTwvRGlzcGxheVRleHQ+PHJlY29yZD48cmVjLW51bWJlcj43Mjwv
cmVjLW51bWJlcj48Zm9yZWlnbi1rZXlzPjxrZXkgYXBwPSJFTiIgZGItaWQ9ImU1YTJwMnhzcmFl
cDBnZTJ3enA1OXpzdnMwZGQ5eDBleHB4ciIgdGltZXN0YW1wPSIxNDM0NDU1Njk1Ij43Mjwva2V5
PjwvZm9yZWlnbi1rZXlzPjxyZWYtdHlwZSBuYW1lPSJKb3VybmFsIEFydGljbGUiPjE3PC9yZWYt
dHlwZT48Y29udHJpYnV0b3JzPjxhdXRob3JzPjxhdXRob3I+Qm93ZW4sIERhdmlkIEUuPC9hdXRo
b3I+PGF1dGhvcj5HaWxsaWxhbmQsIFN0ZXBoZW4gVy48L2F1dGhvcj48YXV0aG9yPkZvbGdlciwg
Um9iZXJ0PC9hdXRob3I+PC9hdXRob3JzPjwvY29udHJpYnV0b3JzPjx0aXRsZXM+PHRpdGxlPkhS
TSBhbmQgc2VydmljZSBmYWlybmVzczogSG93IGJlaW5nIGZhaXIgd2l0aCBlbXBsb3llZXMgc3Bp
bGxzIG92ZXIgdG8gY3VzdG9tZXJzPC90aXRsZT48c2Vjb25kYXJ5LXRpdGxlPk9yZ2FuaXphdGlv
bmFsIER5bmFtaWNzPC9zZWNvbmRhcnktdGl0bGU+PC90aXRsZXM+PHBlcmlvZGljYWw+PGZ1bGwt
dGl0bGU+T3JnYW5pemF0aW9uYWwgRHluYW1pY3M8L2Z1bGwtdGl0bGU+PC9wZXJpb2RpY2FsPjxw
YWdlcz43LTIzPC9wYWdlcz48dm9sdW1lPjI3PC92b2x1bWU+PG51bWJlcj4zPC9udW1iZXI+PGRh
dGVzPjx5ZWFyPjE5OTk8L3llYXI+PHB1Yi1kYXRlcz48ZGF0ZT4vL1dpbnRlcjwvZGF0ZT48L3B1
Yi1kYXRlcz48L2RhdGVzPjxpc2JuPjAwOTAtMjYxNjwvaXNibj48dXJscz48cmVsYXRlZC11cmxz
Pjx1cmw+aHR0cDovL3d3dy5zY2llbmNlZGlyZWN0LmNvbS9zY2llbmNlL2FydGljbGUvcGlpL1Mw
MDkwMjYxNjk5OTAwMTg5PC91cmw+PC9yZWxhdGVkLXVybHM+PC91cmxzPjxlbGVjdHJvbmljLXJl
c291cmNlLW51bT5odHRwOi8vZHguZG9pLm9yZy8xMC4xMDE2L1MwMDkwLTI2MTYoOTkpOTAwMTgt
OTwvZWxlY3Ryb25pYy1yZXNvdXJjZS1udW0+PC9yZWNvcmQ+PC9DaXRlPjxDaXRlPjxBdXRob3I+
Qm93ZW48L0F1dGhvcj48WWVhcj4yMDA0PC9ZZWFyPjxSZWNOdW0+Nzg8L1JlY051bT48cmVjb3Jk
PjxyZWMtbnVtYmVyPjc4PC9yZWMtbnVtYmVyPjxmb3JlaWduLWtleXM+PGtleSBhcHA9IkVOIiBk
Yi1pZD0iZTVhMnAyeHNyYWVwMGdlMnd6cDU5enN2czBkZDl4MGV4cHhyIiB0aW1lc3RhbXA9IjE0
MzQ0NTg1NDYiPjc4PC9rZXk+PC9mb3JlaWduLWtleXM+PHJlZi10eXBlIG5hbWU9IkpvdXJuYWwg
QXJ0aWNsZSI+MTc8L3JlZi10eXBlPjxjb250cmlidXRvcnM+PGF1dGhvcnM+PGF1dGhvcj5Cb3dl
biwgRGF2aWQgRS48L2F1dGhvcj48YXV0aG9yPk9zdHJvZmYsIENoZXJpPC9hdXRob3I+PC9hdXRo
b3JzPjwvY29udHJpYnV0b3JzPjx0aXRsZXM+PHRpdGxlPlVuZGVyc3RhbmRpbmcgSFJNLUZpcm0g
UGVyZm9ybWFuY2UgTGlua2FnZXM6IFRoZSBSb2xlIG9mIHRoZSAmcXVvdDtTdHJlbmd0aCZxdW90
OyBvZiB0aGUgSFJNIFN5c3RlbTwvdGl0bGU+PHNlY29uZGFyeS10aXRsZT5UaGUgQWNhZGVteSBv
ZiBNYW5hZ2VtZW50IFJldmlldzwvc2Vjb25kYXJ5LXRpdGxlPjwvdGl0bGVzPjxwZXJpb2RpY2Fs
PjxmdWxsLXRpdGxlPlRoZSBBY2FkZW15IG9mIE1hbmFnZW1lbnQgUmV2aWV3PC9mdWxsLXRpdGxl
PjwvcGVyaW9kaWNhbD48cGFnZXM+MjAzLTIyMTwvcGFnZXM+PHZvbHVtZT4yOTwvdm9sdW1lPjxu
dW1iZXI+MjwvbnVtYmVyPjxkYXRlcz48eWVhcj4yMDA0PC95ZWFyPjwvZGF0ZXM+PHB1Ymxpc2hl
cj5BY2FkZW15IG9mIE1hbmFnZW1lbnQ8L3B1Ymxpc2hlcj48aXNibj4wMzYzNzQyNTwvaXNibj48
dXJscz48cmVsYXRlZC11cmxzPjx1cmw+aHR0cDovL3d3dy5qc3Rvci5vcmcvc3RhYmxlLzIwMTU5
MDI5PC91cmw+PC9yZWxhdGVkLXVybHM+PC91cmxzPjxlbGVjdHJvbmljLXJlc291cmNlLW51bT4x
MC4yMzA3LzIwMTU5MDI5PC9lbGVjdHJvbmljLXJlc291cmNlLW51bT48L3JlY29yZD48L0NpdGU+
PENpdGU+PEF1dGhvcj5Gb2xnZXI8L0F1dGhvcj48WWVhcj4xOTk4PC9ZZWFyPjxSZWNOdW0+ODA8
L1JlY051bT48cmVjb3JkPjxyZWMtbnVtYmVyPjgwPC9yZWMtbnVtYmVyPjxmb3JlaWduLWtleXM+
PGtleSBhcHA9IkVOIiBkYi1pZD0iZTVhMnAyeHNyYWVwMGdlMnd6cDU5enN2czBkZDl4MGV4cHhy
IiB0aW1lc3RhbXA9IjE0MzQ1MzMzODMiPjgwPC9rZXk+PC9mb3JlaWduLWtleXM+PHJlZi10eXBl
IG5hbWU9IkJvb2siPjY8L3JlZi10eXBlPjxjb250cmlidXRvcnM+PGF1dGhvcnM+PGF1dGhvcj5G
b2xnZXIsIFIuPC9hdXRob3I+PGF1dGhvcj5Dcm9wYW56YW5vLCBSLjwvYXV0aG9yPjwvYXV0aG9y
cz48L2NvbnRyaWJ1dG9ycz48dGl0bGVzPjx0aXRsZT5Pcmdhbml6YXRpb25hbCBqdXN0aWNlIGFu
ZCBodW1hbiByZXNvdXJjZSBtYW5hZ2VtZW50PC90aXRsZT48L3RpdGxlcz48ZGF0ZXM+PHllYXI+
MTk5ODwveWVhcj48L2RhdGVzPjxwdWItbG9jYXRpb24+TmV3YnVyeSBQYXJrLCBDQTwvcHViLWxv
Y2F0aW9uPjxwdWJsaXNoZXI+U2FnZTwvcHVibGlzaGVyPjx1cmxzPjwvdXJscz48L3JlY29yZD48
L0NpdGU+PC9FbmROb3RlPn==
</w:fldData>
        </w:fldChar>
      </w:r>
      <w:r w:rsidR="00720ED8" w:rsidRPr="004A3B50">
        <w:instrText xml:space="preserve"> ADDIN EN.CITE.DATA </w:instrText>
      </w:r>
      <w:r w:rsidR="00720ED8" w:rsidRPr="004A3B50">
        <w:fldChar w:fldCharType="end"/>
      </w:r>
      <w:r w:rsidRPr="004A3B50">
        <w:fldChar w:fldCharType="separate"/>
      </w:r>
      <w:r w:rsidRPr="004A3B50">
        <w:rPr>
          <w:noProof/>
        </w:rPr>
        <w:t xml:space="preserve">(e.g., </w:t>
      </w:r>
      <w:hyperlink w:anchor="_ENREF_24" w:tooltip="Bowen, 1999 #72" w:history="1">
        <w:r w:rsidR="004A3B50" w:rsidRPr="004A3B50">
          <w:rPr>
            <w:noProof/>
          </w:rPr>
          <w:t>Bowen et al., 1999</w:t>
        </w:r>
      </w:hyperlink>
      <w:r w:rsidRPr="004A3B50">
        <w:rPr>
          <w:noProof/>
        </w:rPr>
        <w:t xml:space="preserve">; </w:t>
      </w:r>
      <w:hyperlink w:anchor="_ENREF_25" w:tooltip="Bowen, 2004 #78" w:history="1">
        <w:r w:rsidR="004A3B50" w:rsidRPr="004A3B50">
          <w:rPr>
            <w:noProof/>
          </w:rPr>
          <w:t>Bowen and Ostroff, 2004</w:t>
        </w:r>
      </w:hyperlink>
      <w:r w:rsidRPr="004A3B50">
        <w:rPr>
          <w:noProof/>
        </w:rPr>
        <w:t xml:space="preserve">; </w:t>
      </w:r>
      <w:hyperlink w:anchor="_ENREF_56" w:tooltip="Folger, 1998 #80" w:history="1">
        <w:r w:rsidR="004A3B50" w:rsidRPr="004A3B50">
          <w:rPr>
            <w:noProof/>
          </w:rPr>
          <w:t>Folger and Cropanzano, 1998</w:t>
        </w:r>
      </w:hyperlink>
      <w:r w:rsidRPr="004A3B50">
        <w:rPr>
          <w:noProof/>
        </w:rPr>
        <w:t>)</w:t>
      </w:r>
      <w:r w:rsidRPr="004A3B50">
        <w:fldChar w:fldCharType="end"/>
      </w:r>
      <w:r w:rsidRPr="004A3B50">
        <w:t xml:space="preserve"> or has stopped at the border between intra-organizational behaviors and extra-organizational perceptions </w:t>
      </w:r>
      <w:r w:rsidRPr="004A3B50">
        <w:fldChar w:fldCharType="begin">
          <w:fldData xml:space="preserve">PEVuZE5vdGU+PENpdGU+PEF1dGhvcj5CZXR0ZW5jb3VydDwvQXV0aG9yPjxZZWFyPjE5OTc8L1ll
YXI+PFJlY051bT43MzwvUmVjTnVtPjxQcmVmaXg+ZS5nLmAsIDwvUHJlZml4PjxEaXNwbGF5VGV4
dD4oZS5nLiwgQmV0dGVuY291cnQgYW5kIEJyb3duLCAxOTk3OyBUZXN0YSwgMjAwMSk8L0Rpc3Bs
YXlUZXh0PjxyZWNvcmQ+PHJlYy1udW1iZXI+NzM8L3JlYy1udW1iZXI+PGZvcmVpZ24ta2V5cz48
a2V5IGFwcD0iRU4iIGRiLWlkPSJlNWEycDJ4c3JhZXAwZ2Uyd3pwNTl6c3ZzMGRkOXgwZXhweHIi
IHRpbWVzdGFtcD0iMTQzNDQ1NTgyMSI+NzM8L2tleT48L2ZvcmVpZ24ta2V5cz48cmVmLXR5cGUg
bmFtZT0iSm91cm5hbCBBcnRpY2xlIj4xNzwvcmVmLXR5cGU+PGNvbnRyaWJ1dG9ycz48YXV0aG9y
cz48YXV0aG9yPkJldHRlbmNvdXJ0LCBMYW5jZSBBLjwvYXV0aG9yPjxhdXRob3I+QnJvd24sIFN0
ZXBoZW4gVy48L2F1dGhvcj48L2F1dGhvcnM+PC9jb250cmlidXRvcnM+PHRpdGxlcz48dGl0bGU+
Q29udGFjdCBlbXBsb3llZXM6IFJlbGF0aW9uc2hpcHMgYW1vbmcgd29ya3BsYWNlIGZhaXJuZXNz
LCBqb2Igc2F0aXNmYWN0aW9uIGFuZCBwcm9zb2NpYWwgc2VydmljZSBiZWhhdmlvcnM8L3RpdGxl
PjxzZWNvbmRhcnktdGl0bGU+Sm91cm5hbCBvZiBSZXRhaWxpbmc8L3NlY29uZGFyeS10aXRsZT48
L3RpdGxlcz48cGVyaW9kaWNhbD48ZnVsbC10aXRsZT5Kb3VybmFsIG9mIFJldGFpbGluZzwvZnVs
bC10aXRsZT48L3BlcmlvZGljYWw+PHBhZ2VzPjM5LTYxPC9wYWdlcz48dm9sdW1lPjczPC92b2x1
bWU+PG51bWJlcj4xPC9udW1iZXI+PGRhdGVzPjx5ZWFyPjE5OTc8L3llYXI+PHB1Yi1kYXRlcz48
ZGF0ZT4vL1NwcmluZzwvZGF0ZT48L3B1Yi1kYXRlcz48L2RhdGVzPjxpc2JuPjAwMjItNDM1OTwv
aXNibj48dXJscz48cmVsYXRlZC11cmxzPjx1cmw+aHR0cDovL3d3dy5zY2llbmNlZGlyZWN0LmNv
bS9zY2llbmNlL2FydGljbGUvcGlpL1MwMDIyNDM1OTk3OTAwMTQyPC91cmw+PC9yZWxhdGVkLXVy
bHM+PC91cmxzPjxlbGVjdHJvbmljLXJlc291cmNlLW51bT5odHRwOi8vZHguZG9pLm9yZy8xMC4x
MDE2L1MwMDIyLTQzNTkoOTcpOTAwMTQtMjwvZWxlY3Ryb25pYy1yZXNvdXJjZS1udW0+PC9yZWNv
cmQ+PC9DaXRlPjxDaXRlPjxBdXRob3I+VGVzdGE8L0F1dGhvcj48WWVhcj4yMDAxPC9ZZWFyPjxS
ZWNOdW0+Nzk8L1JlY051bT48cmVjb3JkPjxyZWMtbnVtYmVyPjc5PC9yZWMtbnVtYmVyPjxmb3Jl
aWduLWtleXM+PGtleSBhcHA9IkVOIiBkYi1pZD0iZTVhMnAyeHNyYWVwMGdlMnd6cDU5enN2czBk
ZDl4MGV4cHhyIiB0aW1lc3RhbXA9IjE0MzQ0NjAwOTQiPjc5PC9rZXk+PC9mb3JlaWduLWtleXM+
PHJlZi10eXBlIG5hbWU9IkpvdXJuYWwgQXJ0aWNsZSI+MTc8L3JlZi10eXBlPjxjb250cmlidXRv
cnM+PGF1dGhvcnM+PGF1dGhvcj5UZXN0YSwgTWFyayBSLjwvYXV0aG9yPjwvYXV0aG9ycz48L2Nv
bnRyaWJ1dG9ycz48dGl0bGVzPjx0aXRsZT5Pcmdhbml6YXRpb25hbCBjb21taXRtZW50LCBqb2Ig
c2F0aXNmYWN0aW9uLCBhbmQgZWZmb3J0IGluIHRoZSBzZXJ2aWNlIGVudmlyb25tZW50PC90aXRs
ZT48c2Vjb25kYXJ5LXRpdGxlPlRoZSBKb3VybmFsIG9mIFBzeWNob2xvZ3k8L3NlY29uZGFyeS10
aXRsZT48L3RpdGxlcz48cGVyaW9kaWNhbD48ZnVsbC10aXRsZT5UaGUgSm91cm5hbCBvZiBQc3lj
aG9sb2d5PC9mdWxsLXRpdGxlPjwvcGVyaW9kaWNhbD48cGFnZXM+MjI2LTM2PC9wYWdlcz48dm9s
dW1lPjEzNTwvdm9sdW1lPjxudW1iZXI+MjwvbnVtYmVyPjxrZXl3b3Jkcz48a2V5d29yZD5Qc3lj
aG9sb2d5PC9rZXl3b3JkPjxrZXl3b3JkPkpvYiBzYXRpc2ZhY3Rpb248L2tleXdvcmQ+PGtleXdv
cmQ+T2NjdXBhdGlvbmFsIHBzeWNob2xvZ3k8L2tleXdvcmQ+PGtleXdvcmQ+T3JnYW5pemF0aW9u
YWwgYmVoYXZpb3I8L2tleXdvcmQ+PGtleXdvcmQ+U2VydmljZSBpbmR1c3RyaWVzPC9rZXl3b3Jk
PjxrZXl3b3JkPkVtcGxveWVlIGF0dGl0dWRlPC9rZXl3b3JkPjxrZXl3b3JkPk1vZGVscywgT3Jn
YW5pemF0aW9uYWw8L2tleXdvcmQ+PGtleXdvcmQ+RWZmaWNpZW5jeSwgT3JnYW5pemF0aW9uYWw8
L2tleXdvcmQ+PGtleXdvcmQ+SHVtYW5zPC9rZXl3b3JkPjxrZXl3b3JkPkFkdWx0PC9rZXl3b3Jk
PjxrZXl3b3JkPkZsb3JpZGE8L2tleXdvcmQ+PGtleXdvcmQ+TWFsZTwva2V5d29yZD48a2V5d29y
ZD5GZW1hbGU8L2tleXdvcmQ+PGtleXdvcmQ+RWZmaWNpZW5jeTwva2V5d29yZD48a2V5d29yZD5B
dHRpdHVkZTwva2V5d29yZD48a2V5d29yZD5QZXJzb25uZWwgTG95YWx0eTwva2V5d29yZD48L2tl
eXdvcmRzPjxkYXRlcz48eWVhcj4yMDAxPC95ZWFyPjxwdWItZGF0ZXM+PGRhdGU+TWFyIDIwMDE8
L2RhdGU+PC9wdWItZGF0ZXM+PC9kYXRlcz48cHViLWxvY2F0aW9uPlByb3ZpbmNldG93bjwvcHVi
LWxvY2F0aW9uPjxwdWJsaXNoZXI+VGF5bG9yICZhbXA7IEZyYW5jaXMgSW5jLjwvcHVibGlzaGVy
Pjxpc2JuPjAwMjIzOTgwPC9pc2JuPjxhY2Nlc3Npb24tbnVtPjIxMzgxNzMzNjsgMTE0MDMzNDQ8
L2FjY2Vzc2lvbi1udW0+PHVybHM+PHJlbGF0ZWQtdXJscz48dXJsPmh0dHA6Ly9zZWFyY2gucHJv
cXVlc3QuY29tL2RvY3ZpZXcvMjEzODE3MzM2P2FjY291bnRpZD00MTU5MTwvdXJsPjx1cmw+aHR0
cDovL2xpbmtzb3VyY2UuZWJzY28uY29tL2xpbmtpbmcuYXNweD9zaWQ9UHJvUSUzQWFiaWdsb2Jh
bCZhbXA7Zm10PWpvdXJuYWwmYW1wO2dlbnJlPWFydGljbGUmYW1wO2lzc249MDAyMjM5ODAmYW1w
O3ZvbHVtZT0xMzUmYW1wO2lzc3VlPTImYW1wO2RhdGU9MjAwMS0wMy0wMSZhbXA7c3BhZ2U9MjI2
JmFtcDt0aXRsZT1UaGUrSm91cm5hbCtvZitQc3ljaG9sb2d5JmFtcDthdGl0bGU9T3JnYW5pemF0
aW9uYWwrY29tbWl0bWVudCUyQytqb2Irc2F0aXNmYWN0aW9uJTJDK2FuZCtlZmZvcnQraW4rdGhl
K3NlcnZpY2UrZW52aXJvbm1lbnQmYW1wO2F1PVRlc3RhJTJDK01hcmsrUiZhbXA7aXNibj0mYW1w
O2p0aXRsZT1UaGUrSm91cm5hbCtvZitQc3ljaG9sb2d5JmFtcDtidGl0bGU9JmFtcDtpZD1kb2k6
PC91cmw+PC9yZWxhdGVkLXVybHM+PC91cmxzPjxyZW1vdGUtZGF0YWJhc2UtbmFtZT5BQkkvSU5G
T1JNIENvbXBsZXRlPC9yZW1vdGUtZGF0YWJhc2UtbmFtZT48bGFuZ3VhZ2U+RW5nbGlzaDwvbGFu
Z3VhZ2U+PC9yZWNvcmQ+PC9DaXRlPjwvRW5kTm90ZT5=
</w:fldData>
        </w:fldChar>
      </w:r>
      <w:r w:rsidRPr="004A3B50">
        <w:instrText xml:space="preserve"> ADDIN EN.CITE </w:instrText>
      </w:r>
      <w:r w:rsidRPr="004A3B50">
        <w:fldChar w:fldCharType="begin">
          <w:fldData xml:space="preserve">PEVuZE5vdGU+PENpdGU+PEF1dGhvcj5CZXR0ZW5jb3VydDwvQXV0aG9yPjxZZWFyPjE5OTc8L1ll
YXI+PFJlY051bT43MzwvUmVjTnVtPjxQcmVmaXg+ZS5nLmAsIDwvUHJlZml4PjxEaXNwbGF5VGV4
dD4oZS5nLiwgQmV0dGVuY291cnQgYW5kIEJyb3duLCAxOTk3OyBUZXN0YSwgMjAwMSk8L0Rpc3Bs
YXlUZXh0PjxyZWNvcmQ+PHJlYy1udW1iZXI+NzM8L3JlYy1udW1iZXI+PGZvcmVpZ24ta2V5cz48
a2V5IGFwcD0iRU4iIGRiLWlkPSJlNWEycDJ4c3JhZXAwZ2Uyd3pwNTl6c3ZzMGRkOXgwZXhweHIi
IHRpbWVzdGFtcD0iMTQzNDQ1NTgyMSI+NzM8L2tleT48L2ZvcmVpZ24ta2V5cz48cmVmLXR5cGUg
bmFtZT0iSm91cm5hbCBBcnRpY2xlIj4xNzwvcmVmLXR5cGU+PGNvbnRyaWJ1dG9ycz48YXV0aG9y
cz48YXV0aG9yPkJldHRlbmNvdXJ0LCBMYW5jZSBBLjwvYXV0aG9yPjxhdXRob3I+QnJvd24sIFN0
ZXBoZW4gVy48L2F1dGhvcj48L2F1dGhvcnM+PC9jb250cmlidXRvcnM+PHRpdGxlcz48dGl0bGU+
Q29udGFjdCBlbXBsb3llZXM6IFJlbGF0aW9uc2hpcHMgYW1vbmcgd29ya3BsYWNlIGZhaXJuZXNz
LCBqb2Igc2F0aXNmYWN0aW9uIGFuZCBwcm9zb2NpYWwgc2VydmljZSBiZWhhdmlvcnM8L3RpdGxl
PjxzZWNvbmRhcnktdGl0bGU+Sm91cm5hbCBvZiBSZXRhaWxpbmc8L3NlY29uZGFyeS10aXRsZT48
L3RpdGxlcz48cGVyaW9kaWNhbD48ZnVsbC10aXRsZT5Kb3VybmFsIG9mIFJldGFpbGluZzwvZnVs
bC10aXRsZT48L3BlcmlvZGljYWw+PHBhZ2VzPjM5LTYxPC9wYWdlcz48dm9sdW1lPjczPC92b2x1
bWU+PG51bWJlcj4xPC9udW1iZXI+PGRhdGVzPjx5ZWFyPjE5OTc8L3llYXI+PHB1Yi1kYXRlcz48
ZGF0ZT4vL1NwcmluZzwvZGF0ZT48L3B1Yi1kYXRlcz48L2RhdGVzPjxpc2JuPjAwMjItNDM1OTwv
aXNibj48dXJscz48cmVsYXRlZC11cmxzPjx1cmw+aHR0cDovL3d3dy5zY2llbmNlZGlyZWN0LmNv
bS9zY2llbmNlL2FydGljbGUvcGlpL1MwMDIyNDM1OTk3OTAwMTQyPC91cmw+PC9yZWxhdGVkLXVy
bHM+PC91cmxzPjxlbGVjdHJvbmljLXJlc291cmNlLW51bT5odHRwOi8vZHguZG9pLm9yZy8xMC4x
MDE2L1MwMDIyLTQzNTkoOTcpOTAwMTQtMjwvZWxlY3Ryb25pYy1yZXNvdXJjZS1udW0+PC9yZWNv
cmQ+PC9DaXRlPjxDaXRlPjxBdXRob3I+VGVzdGE8L0F1dGhvcj48WWVhcj4yMDAxPC9ZZWFyPjxS
ZWNOdW0+Nzk8L1JlY051bT48cmVjb3JkPjxyZWMtbnVtYmVyPjc5PC9yZWMtbnVtYmVyPjxmb3Jl
aWduLWtleXM+PGtleSBhcHA9IkVOIiBkYi1pZD0iZTVhMnAyeHNyYWVwMGdlMnd6cDU5enN2czBk
ZDl4MGV4cHhyIiB0aW1lc3RhbXA9IjE0MzQ0NjAwOTQiPjc5PC9rZXk+PC9mb3JlaWduLWtleXM+
PHJlZi10eXBlIG5hbWU9IkpvdXJuYWwgQXJ0aWNsZSI+MTc8L3JlZi10eXBlPjxjb250cmlidXRv
cnM+PGF1dGhvcnM+PGF1dGhvcj5UZXN0YSwgTWFyayBSLjwvYXV0aG9yPjwvYXV0aG9ycz48L2Nv
bnRyaWJ1dG9ycz48dGl0bGVzPjx0aXRsZT5Pcmdhbml6YXRpb25hbCBjb21taXRtZW50LCBqb2Ig
c2F0aXNmYWN0aW9uLCBhbmQgZWZmb3J0IGluIHRoZSBzZXJ2aWNlIGVudmlyb25tZW50PC90aXRs
ZT48c2Vjb25kYXJ5LXRpdGxlPlRoZSBKb3VybmFsIG9mIFBzeWNob2xvZ3k8L3NlY29uZGFyeS10
aXRsZT48L3RpdGxlcz48cGVyaW9kaWNhbD48ZnVsbC10aXRsZT5UaGUgSm91cm5hbCBvZiBQc3lj
aG9sb2d5PC9mdWxsLXRpdGxlPjwvcGVyaW9kaWNhbD48cGFnZXM+MjI2LTM2PC9wYWdlcz48dm9s
dW1lPjEzNTwvdm9sdW1lPjxudW1iZXI+MjwvbnVtYmVyPjxrZXl3b3Jkcz48a2V5d29yZD5Qc3lj
aG9sb2d5PC9rZXl3b3JkPjxrZXl3b3JkPkpvYiBzYXRpc2ZhY3Rpb248L2tleXdvcmQ+PGtleXdv
cmQ+T2NjdXBhdGlvbmFsIHBzeWNob2xvZ3k8L2tleXdvcmQ+PGtleXdvcmQ+T3JnYW5pemF0aW9u
YWwgYmVoYXZpb3I8L2tleXdvcmQ+PGtleXdvcmQ+U2VydmljZSBpbmR1c3RyaWVzPC9rZXl3b3Jk
PjxrZXl3b3JkPkVtcGxveWVlIGF0dGl0dWRlPC9rZXl3b3JkPjxrZXl3b3JkPk1vZGVscywgT3Jn
YW5pemF0aW9uYWw8L2tleXdvcmQ+PGtleXdvcmQ+RWZmaWNpZW5jeSwgT3JnYW5pemF0aW9uYWw8
L2tleXdvcmQ+PGtleXdvcmQ+SHVtYW5zPC9rZXl3b3JkPjxrZXl3b3JkPkFkdWx0PC9rZXl3b3Jk
PjxrZXl3b3JkPkZsb3JpZGE8L2tleXdvcmQ+PGtleXdvcmQ+TWFsZTwva2V5d29yZD48a2V5d29y
ZD5GZW1hbGU8L2tleXdvcmQ+PGtleXdvcmQ+RWZmaWNpZW5jeTwva2V5d29yZD48a2V5d29yZD5B
dHRpdHVkZTwva2V5d29yZD48a2V5d29yZD5QZXJzb25uZWwgTG95YWx0eTwva2V5d29yZD48L2tl
eXdvcmRzPjxkYXRlcz48eWVhcj4yMDAxPC95ZWFyPjxwdWItZGF0ZXM+PGRhdGU+TWFyIDIwMDE8
L2RhdGU+PC9wdWItZGF0ZXM+PC9kYXRlcz48cHViLWxvY2F0aW9uPlByb3ZpbmNldG93bjwvcHVi
LWxvY2F0aW9uPjxwdWJsaXNoZXI+VGF5bG9yICZhbXA7IEZyYW5jaXMgSW5jLjwvcHVibGlzaGVy
Pjxpc2JuPjAwMjIzOTgwPC9pc2JuPjxhY2Nlc3Npb24tbnVtPjIxMzgxNzMzNjsgMTE0MDMzNDQ8
L2FjY2Vzc2lvbi1udW0+PHVybHM+PHJlbGF0ZWQtdXJscz48dXJsPmh0dHA6Ly9zZWFyY2gucHJv
cXVlc3QuY29tL2RvY3ZpZXcvMjEzODE3MzM2P2FjY291bnRpZD00MTU5MTwvdXJsPjx1cmw+aHR0
cDovL2xpbmtzb3VyY2UuZWJzY28uY29tL2xpbmtpbmcuYXNweD9zaWQ9UHJvUSUzQWFiaWdsb2Jh
bCZhbXA7Zm10PWpvdXJuYWwmYW1wO2dlbnJlPWFydGljbGUmYW1wO2lzc249MDAyMjM5ODAmYW1w
O3ZvbHVtZT0xMzUmYW1wO2lzc3VlPTImYW1wO2RhdGU9MjAwMS0wMy0wMSZhbXA7c3BhZ2U9MjI2
JmFtcDt0aXRsZT1UaGUrSm91cm5hbCtvZitQc3ljaG9sb2d5JmFtcDthdGl0bGU9T3JnYW5pemF0
aW9uYWwrY29tbWl0bWVudCUyQytqb2Irc2F0aXNmYWN0aW9uJTJDK2FuZCtlZmZvcnQraW4rdGhl
K3NlcnZpY2UrZW52aXJvbm1lbnQmYW1wO2F1PVRlc3RhJTJDK01hcmsrUiZhbXA7aXNibj0mYW1w
O2p0aXRsZT1UaGUrSm91cm5hbCtvZitQc3ljaG9sb2d5JmFtcDtidGl0bGU9JmFtcDtpZD1kb2k6
PC91cmw+PC9yZWxhdGVkLXVybHM+PC91cmxzPjxyZW1vdGUtZGF0YWJhc2UtbmFtZT5BQkkvSU5G
T1JNIENvbXBsZXRlPC9yZW1vdGUtZGF0YWJhc2UtbmFtZT48bGFuZ3VhZ2U+RW5nbGlzaDwvbGFu
Z3VhZ2U+PC9yZWNvcmQ+PC9DaXRlPjwvRW5kTm90ZT5=
</w:fldData>
        </w:fldChar>
      </w:r>
      <w:r w:rsidRPr="004A3B50">
        <w:instrText xml:space="preserve"> ADDIN EN.CITE.DATA </w:instrText>
      </w:r>
      <w:r w:rsidRPr="004A3B50">
        <w:fldChar w:fldCharType="end"/>
      </w:r>
      <w:r w:rsidRPr="004A3B50">
        <w:fldChar w:fldCharType="separate"/>
      </w:r>
      <w:r w:rsidRPr="004A3B50">
        <w:rPr>
          <w:noProof/>
        </w:rPr>
        <w:t xml:space="preserve">(e.g., </w:t>
      </w:r>
      <w:hyperlink w:anchor="_ENREF_18" w:tooltip="Bettencourt, 1997 #73" w:history="1">
        <w:r w:rsidR="004A3B50" w:rsidRPr="004A3B50">
          <w:rPr>
            <w:noProof/>
          </w:rPr>
          <w:t>Bettencourt and Brown, 1997</w:t>
        </w:r>
      </w:hyperlink>
      <w:r w:rsidRPr="004A3B50">
        <w:rPr>
          <w:noProof/>
        </w:rPr>
        <w:t xml:space="preserve">; </w:t>
      </w:r>
      <w:hyperlink w:anchor="_ENREF_153" w:tooltip="Testa, 2001 #79" w:history="1">
        <w:r w:rsidR="004A3B50" w:rsidRPr="004A3B50">
          <w:rPr>
            <w:noProof/>
          </w:rPr>
          <w:t>Testa, 2001</w:t>
        </w:r>
      </w:hyperlink>
      <w:r w:rsidRPr="004A3B50">
        <w:rPr>
          <w:noProof/>
        </w:rPr>
        <w:t>)</w:t>
      </w:r>
      <w:r w:rsidRPr="004A3B50">
        <w:fldChar w:fldCharType="end"/>
      </w:r>
      <w:r w:rsidRPr="004A3B50">
        <w:t>.</w:t>
      </w:r>
    </w:p>
    <w:p w14:paraId="45F8E2A4" w14:textId="77777777" w:rsidR="00695A78" w:rsidRPr="004A3B50" w:rsidRDefault="00695A78" w:rsidP="00B77736">
      <w:r w:rsidRPr="004A3B50">
        <w:rPr>
          <w:lang w:eastAsia="zh-CN"/>
        </w:rPr>
        <w:t xml:space="preserve">Summarizing and synthesizing the literature, </w:t>
      </w:r>
      <w:r w:rsidR="003D6B8D" w:rsidRPr="004A3B50">
        <w:rPr>
          <w:lang w:eastAsia="zh-CN"/>
        </w:rPr>
        <w:t>most</w:t>
      </w:r>
      <w:r w:rsidRPr="004A3B50">
        <w:rPr>
          <w:lang w:eastAsia="zh-CN"/>
        </w:rPr>
        <w:t xml:space="preserve"> scholars aim to explore fairness either in an </w:t>
      </w:r>
      <w:r w:rsidRPr="004A3B50">
        <w:t xml:space="preserve">intra-organizational context (OB), focusing on the firm and the employee, or an extra-organizational context (service marketing), focusing on customer perceptions and their influence on behavior. Even research connecting the internal and external </w:t>
      </w:r>
      <w:r w:rsidR="00C76461" w:rsidRPr="004A3B50">
        <w:t xml:space="preserve">perspectives focus </w:t>
      </w:r>
      <w:r w:rsidRPr="004A3B50">
        <w:t xml:space="preserve">on </w:t>
      </w:r>
      <w:r w:rsidR="00C76461" w:rsidRPr="004A3B50">
        <w:t xml:space="preserve">one </w:t>
      </w:r>
      <w:r w:rsidRPr="004A3B50">
        <w:t xml:space="preserve">of the contexts (OB) or </w:t>
      </w:r>
      <w:r w:rsidR="003959BA" w:rsidRPr="004A3B50">
        <w:t xml:space="preserve">use </w:t>
      </w:r>
      <w:r w:rsidRPr="004A3B50">
        <w:t>constructs that have been or are being replaced by emerging ones, such as service quality (</w:t>
      </w:r>
      <w:r w:rsidR="00785B42" w:rsidRPr="004A3B50">
        <w:t xml:space="preserve">vs. </w:t>
      </w:r>
      <w:r w:rsidRPr="004A3B50">
        <w:t>customer experience) and price (</w:t>
      </w:r>
      <w:r w:rsidR="00032104" w:rsidRPr="004A3B50">
        <w:t xml:space="preserve">vs. </w:t>
      </w:r>
      <w:r w:rsidRPr="004A3B50">
        <w:t>value-in-use).</w:t>
      </w:r>
    </w:p>
    <w:p w14:paraId="781B9640" w14:textId="59E97EF6" w:rsidR="00166237" w:rsidRPr="004A3B50" w:rsidRDefault="004E3BBB" w:rsidP="00AE3589">
      <w:r w:rsidRPr="004A3B50">
        <w:t>A</w:t>
      </w:r>
      <w:r w:rsidR="00DA4D19" w:rsidRPr="004A3B50">
        <w:t xml:space="preserve"> recent </w:t>
      </w:r>
      <w:r w:rsidRPr="004A3B50">
        <w:t>literature</w:t>
      </w:r>
      <w:r w:rsidR="00B47F18" w:rsidRPr="004A3B50">
        <w:t xml:space="preserve"> stream</w:t>
      </w:r>
      <w:r w:rsidRPr="004A3B50">
        <w:t xml:space="preserve"> supporting the model presented here </w:t>
      </w:r>
      <w:r w:rsidR="00A16DE6" w:rsidRPr="004A3B50">
        <w:t>focuses on</w:t>
      </w:r>
      <w:r w:rsidR="00DA4D19" w:rsidRPr="004A3B50">
        <w:t xml:space="preserve"> employee behaviors, organizational climate</w:t>
      </w:r>
      <w:r w:rsidRPr="004A3B50">
        <w:t xml:space="preserve"> </w:t>
      </w:r>
      <w:r w:rsidRPr="004A3B50">
        <w:fldChar w:fldCharType="begin"/>
      </w:r>
      <w:r w:rsidR="007D64BD" w:rsidRPr="004A3B50">
        <w:instrText xml:space="preserve"> ADDIN EN.CITE &lt;EndNote&gt;&lt;Cite&gt;&lt;Author&gt;Bowen&lt;/Author&gt;&lt;Year&gt;2014&lt;/Year&gt;&lt;RecNum&gt;71&lt;/RecNum&gt;&lt;DisplayText&gt;(Bowen and Schneider, 2014)&lt;/DisplayText&gt;&lt;record&gt;&lt;rec-number&gt;71&lt;/rec-number&gt;&lt;foreign-keys&gt;&lt;key app="EN" db-id="e5a2p2xsraep0ge2wzp59zsvs0dd9x0expxr" timestamp="1434454480"&gt;71&lt;/key&gt;&lt;/foreign-keys&gt;&lt;ref-type name="Journal Article"&gt;17&lt;/ref-type&gt;&lt;contributors&gt;&lt;authors&gt;&lt;author&gt;Bowen, David E.&lt;/author&gt;&lt;author&gt;Schneider, Benjamin&lt;/author&gt;&lt;/authors&gt;&lt;/contributors&gt;&lt;titles&gt;&lt;title&gt;A Service Climate Synthesis and Future Research Agenda&lt;/title&gt;&lt;secondary-title&gt;Journal of Service Research&lt;/secondary-title&gt;&lt;/titles&gt;&lt;periodical&gt;&lt;full-title&gt;Journal of Service Research&lt;/full-title&gt;&lt;/periodical&gt;&lt;pages&gt;5-22&lt;/pages&gt;&lt;volume&gt;17&lt;/volume&gt;&lt;number&gt;1&lt;/number&gt;&lt;dates&gt;&lt;year&gt;2014&lt;/year&gt;&lt;pub-dates&gt;&lt;date&gt;February 1, 2014&lt;/date&gt;&lt;/pub-dates&gt;&lt;/dates&gt;&lt;urls&gt;&lt;related-urls&gt;&lt;url&gt;http://jsr.sagepub.com/content/17/1/5.abstract&lt;/url&gt;&lt;/related-urls&gt;&lt;/urls&gt;&lt;electronic-resource-num&gt;10.1177/1094670513491633&lt;/electronic-resource-num&gt;&lt;/record&gt;&lt;/Cite&gt;&lt;/EndNote&gt;</w:instrText>
      </w:r>
      <w:r w:rsidRPr="004A3B50">
        <w:fldChar w:fldCharType="separate"/>
      </w:r>
      <w:r w:rsidR="009A29DC" w:rsidRPr="004A3B50">
        <w:rPr>
          <w:noProof/>
        </w:rPr>
        <w:t>(</w:t>
      </w:r>
      <w:hyperlink w:anchor="_ENREF_26" w:tooltip="Bowen, 2014 #71" w:history="1">
        <w:r w:rsidR="004A3B50" w:rsidRPr="004A3B50">
          <w:rPr>
            <w:noProof/>
          </w:rPr>
          <w:t>Bowen and Schneider, 2014</w:t>
        </w:r>
      </w:hyperlink>
      <w:r w:rsidR="009A29DC" w:rsidRPr="004A3B50">
        <w:rPr>
          <w:noProof/>
        </w:rPr>
        <w:t>)</w:t>
      </w:r>
      <w:r w:rsidRPr="004A3B50">
        <w:fldChar w:fldCharType="end"/>
      </w:r>
      <w:r w:rsidR="00DA4D19" w:rsidRPr="004A3B50">
        <w:t xml:space="preserve">, and interpersonal identification </w:t>
      </w:r>
      <w:r w:rsidR="00DA4D19" w:rsidRPr="004A3B50">
        <w:fldChar w:fldCharType="begin">
          <w:fldData xml:space="preserve">PEVuZE5vdGU+PENpdGU+PEF1dGhvcj5BaGVhcm5lPC9BdXRob3I+PFllYXI+MjAxMzwvWWVhcj48
UmVjTnVtPjEyPC9SZWNOdW0+PFByZWZpeD5lLmcuYCwgPC9QcmVmaXg+PERpc3BsYXlUZXh0Pihl
LmcuLCBBaGVhcm5lIGV0IGFsLiwgMjAxMzsgQmVsbCBhbmQgTWVuZ3VjLCAyMDAyOyBUeWFnaSwg
MTk4Mik8L0Rpc3BsYXlUZXh0PjxyZWNvcmQ+PHJlYy1udW1iZXI+MTI8L3JlYy1udW1iZXI+PGZv
cmVpZ24ta2V5cz48a2V5IGFwcD0iRU4iIGRiLWlkPSJlNWEycDJ4c3JhZXAwZ2Uyd3pwNTl6c3Zz
MGRkOXgwZXhweHIiIHRpbWVzdGFtcD0iMTQyNTg5MTYzMyI+MTI8L2tleT48L2ZvcmVpZ24ta2V5
cz48cmVmLXR5cGUgbmFtZT0iSm91cm5hbCBBcnRpY2xlIj4xNzwvcmVmLXR5cGU+PGNvbnRyaWJ1
dG9ycz48YXV0aG9ycz48YXV0aG9yPkFoZWFybmUsIE1pY2hhZWw8L2F1dGhvcj48YXV0aG9yPkhh
dW1hbm4sIFRpbGw8L2F1dGhvcj48YXV0aG9yPktyYXVzLCBGbG9yaWFuPC9hdXRob3I+PGF1dGhv
cj5XaWVzZWtlLCBKYW48L2F1dGhvcj48L2F1dGhvcnM+PC9jb250cmlidXRvcnM+PHRpdGxlcz48
dGl0bGU+SXTigJlzIGEgbWF0dGVyIG9mIGNvbmdydWVuY2U6IEhvdyBpbnRlcnBlcnNvbmFsIGlk
ZW50aWZpY2F0aW9uIGJldHdlZW4gc2FsZXMgbWFuYWdlcnMgYW5kIHNhbGVzcGVyc29ucyBzaGFw
ZXMgc2FsZXMgc3VjY2VzczwvdGl0bGU+PHNlY29uZGFyeS10aXRsZT5Kb3VybmFsIG9mIHRoZSBB
Y2FkZW15IG9mIE1hcmtldGluZyBTY2llbmNlPC9zZWNvbmRhcnktdGl0bGU+PC90aXRsZXM+PHBl
cmlvZGljYWw+PGZ1bGwtdGl0bGU+Sm91cm5hbCBvZiB0aGUgQWNhZGVteSBvZiBNYXJrZXRpbmcg
U2NpZW5jZTwvZnVsbC10aXRsZT48L3BlcmlvZGljYWw+PHBhZ2VzPjYyNS02NDg8L3BhZ2VzPjx2
b2x1bWU+NDE8L3ZvbHVtZT48bnVtYmVyPjY8L251bWJlcj48ZGF0ZXM+PHllYXI+MjAxMzwveWVh
cj48L2RhdGVzPjxpc2JuPjAwOTItMDcwMyYjeEQ7MTU1Mi03ODI0PC9pc2JuPjx1cmxzPjwvdXJs
cz48ZWxlY3Ryb25pYy1yZXNvdXJjZS1udW0+MTAuMTAwNy9zMTE3NDctMDEzLTAzMzMteDwvZWxl
Y3Ryb25pYy1yZXNvdXJjZS1udW0+PC9yZWNvcmQ+PC9DaXRlPjxDaXRlPjxBdXRob3I+QmVsbDwv
QXV0aG9yPjxZZWFyPjIwMDI8L1llYXI+PFJlY051bT45MTwvUmVjTnVtPjxyZWNvcmQ+PHJlYy1u
dW1iZXI+OTE8L3JlYy1udW1iZXI+PGZvcmVpZ24ta2V5cz48a2V5IGFwcD0iRU4iIGRiLWlkPSJl
NWEycDJ4c3JhZXAwZ2Uyd3pwNTl6c3ZzMGRkOXgwZXhweHIiIHRpbWVzdGFtcD0iMTQzNDcwNTIx
OSI+OTE8L2tleT48L2ZvcmVpZ24ta2V5cz48cmVmLXR5cGUgbmFtZT0iSm91cm5hbCBBcnRpY2xl
Ij4xNzwvcmVmLXR5cGU+PGNvbnRyaWJ1dG9ycz48YXV0aG9ycz48YXV0aG9yPkJlbGwsIFNpbW9u
IEouPC9hdXRob3I+PGF1dGhvcj5NZW5ndWMsIEJ1bGVudDwvYXV0aG9yPjwvYXV0aG9ycz48L2Nv
bnRyaWJ1dG9ycz48dGl0bGVzPjx0aXRsZT5UaGUgZW1wbG95ZWUtb3JnYW5pemF0aW9uIHJlbGF0
aW9uc2hpcCwgb3JnYW5pemF0aW9uYWwgY2l0aXplbnNoaXAgYmVoYXZpb3JzLCBhbmQgc3VwZXJp
b3Igc2VydmljZSBxdWFsaXR5PC90aXRsZT48c2Vjb25kYXJ5LXRpdGxlPkpvdXJuYWwgb2YgUmV0
YWlsaW5nPC9zZWNvbmRhcnktdGl0bGU+PC90aXRsZXM+PHBlcmlvZGljYWw+PGZ1bGwtdGl0bGU+
Sm91cm5hbCBvZiBSZXRhaWxpbmc8L2Z1bGwtdGl0bGU+PC9wZXJpb2RpY2FsPjxwYWdlcz4xMzEt
MTQ2PC9wYWdlcz48dm9sdW1lPjc4PC92b2x1bWU+PG51bWJlcj4yPC9udW1iZXI+PGtleXdvcmRz
PjxrZXl3b3JkPlBlcmNlaXZlZCBvcmdhbml6YXRpb25hbCBzdXBwb3J0PC9rZXl3b3JkPjxrZXl3
b3JkPk9yZ2FuaXphdGlvbmFsIGlkZW50aWZpY2F0aW9uPC9rZXl3b3JkPjxrZXl3b3JkPkpvYiBh
dXRvbm9teTwva2V5d29yZD48a2V5d29yZD5Pcmdhbml6YXRpb25hbCBjaXRpemVuc2hpcCBiZWhh
dmlvcnM8L2tleXdvcmQ+PGtleXdvcmQ+U2VydmljZSBxdWFsaXR5PC9rZXl3b3JkPjwva2V5d29y
ZHM+PGRhdGVzPjx5ZWFyPjIwMDI8L3llYXI+PHB1Yi1kYXRlcz48ZGF0ZT4vL1N1bW1lcjwvZGF0
ZT48L3B1Yi1kYXRlcz48L2RhdGVzPjxpc2JuPjAwMjItNDM1OTwvaXNibj48dXJscz48cmVsYXRl
ZC11cmxzPjx1cmw+aHR0cDovL3d3dy5zY2llbmNlZGlyZWN0LmNvbS9zY2llbmNlL2FydGljbGUv
cGlpL1MwMDIyNDM1OTAyMDAwNjk2PC91cmw+PC9yZWxhdGVkLXVybHM+PC91cmxzPjxlbGVjdHJv
bmljLXJlc291cmNlLW51bT5odHRwOi8vZHguZG9pLm9yZy8xMC4xMDE2L1MwMDIyLTQzNTkoMDIp
MDAwNjktNjwvZWxlY3Ryb25pYy1yZXNvdXJjZS1udW0+PC9yZWNvcmQ+PC9DaXRlPjxDaXRlPjxB
dXRob3I+VHlhZ2k8L0F1dGhvcj48WWVhcj4xOTgyPC9ZZWFyPjxSZWNOdW0+OTI8L1JlY051bT48
cmVjb3JkPjxyZWMtbnVtYmVyPjkyPC9yZWMtbnVtYmVyPjxmb3JlaWduLWtleXM+PGtleSBhcHA9
IkVOIiBkYi1pZD0iZTVhMnAyeHNyYWVwMGdlMnd6cDU5enN2czBkZDl4MGV4cHhyIiB0aW1lc3Rh
bXA9IjE0MzQ3MDU1NDkiPjkyPC9rZXk+PC9mb3JlaWduLWtleXM+PHJlZi10eXBlIG5hbWU9Ikpv
dXJuYWwgQXJ0aWNsZSI+MTc8L3JlZi10eXBlPjxjb250cmlidXRvcnM+PGF1dGhvcnM+PGF1dGhv
cj5UeWFnaSwgUHJhZGVlcCBLLjwvYXV0aG9yPjwvYXV0aG9ycz48L2NvbnRyaWJ1dG9ycz48dGl0
bGVzPjx0aXRsZT5QZXJjZWl2ZWQgT3JnYW5pemF0aW9uYWwgQ2xpbWF0ZSBhbmQgdGhlIFByb2Nl
c3Mgb2YgU2FsZXNwZXJzb24gTW90aXZhdGlvbjwvdGl0bGU+PHNlY29uZGFyeS10aXRsZT5Kb3Vy
bmFsIG9mIE1hcmtldGluZyBSZXNlYXJjaDwvc2Vjb25kYXJ5LXRpdGxlPjwvdGl0bGVzPjxwZXJp
b2RpY2FsPjxmdWxsLXRpdGxlPkpvdXJuYWwgb2YgTWFya2V0aW5nIFJlc2VhcmNoPC9mdWxsLXRp
dGxlPjwvcGVyaW9kaWNhbD48cGFnZXM+MjQwLTI1NDwvcGFnZXM+PHZvbHVtZT4xOTwvdm9sdW1l
PjxudW1iZXI+MjwvbnVtYmVyPjxkYXRlcz48eWVhcj4xOTgyPC95ZWFyPjwvZGF0ZXM+PHB1Ymxp
c2hlcj5BbWVyaWNhbiBNYXJrZXRpbmcgQXNzb2NpYXRpb248L3B1Ymxpc2hlcj48aXNibj4wMDIy
MjQzNzwvaXNibj48dXJscz48cmVsYXRlZC11cmxzPjx1cmw+aHR0cDovL3d3dy5qc3Rvci5vcmcv
c3RhYmxlLzMxNTE2MjQ8L3VybD48L3JlbGF0ZWQtdXJscz48L3VybHM+PGVsZWN0cm9uaWMtcmVz
b3VyY2UtbnVtPjEwLjIzMDcvMzE1MTYyNDwvZWxlY3Ryb25pYy1yZXNvdXJjZS1udW0+PC9yZWNv
cmQ+PC9DaXRlPjwvRW5kTm90ZT5=
</w:fldData>
        </w:fldChar>
      </w:r>
      <w:r w:rsidR="007D64BD" w:rsidRPr="004A3B50">
        <w:instrText xml:space="preserve"> ADDIN EN.CITE </w:instrText>
      </w:r>
      <w:r w:rsidR="007D64BD" w:rsidRPr="004A3B50">
        <w:fldChar w:fldCharType="begin">
          <w:fldData xml:space="preserve">PEVuZE5vdGU+PENpdGU+PEF1dGhvcj5BaGVhcm5lPC9BdXRob3I+PFllYXI+MjAxMzwvWWVhcj48
UmVjTnVtPjEyPC9SZWNOdW0+PFByZWZpeD5lLmcuYCwgPC9QcmVmaXg+PERpc3BsYXlUZXh0Pihl
LmcuLCBBaGVhcm5lIGV0IGFsLiwgMjAxMzsgQmVsbCBhbmQgTWVuZ3VjLCAyMDAyOyBUeWFnaSwg
MTk4Mik8L0Rpc3BsYXlUZXh0PjxyZWNvcmQ+PHJlYy1udW1iZXI+MTI8L3JlYy1udW1iZXI+PGZv
cmVpZ24ta2V5cz48a2V5IGFwcD0iRU4iIGRiLWlkPSJlNWEycDJ4c3JhZXAwZ2Uyd3pwNTl6c3Zz
MGRkOXgwZXhweHIiIHRpbWVzdGFtcD0iMTQyNTg5MTYzMyI+MTI8L2tleT48L2ZvcmVpZ24ta2V5
cz48cmVmLXR5cGUgbmFtZT0iSm91cm5hbCBBcnRpY2xlIj4xNzwvcmVmLXR5cGU+PGNvbnRyaWJ1
dG9ycz48YXV0aG9ycz48YXV0aG9yPkFoZWFybmUsIE1pY2hhZWw8L2F1dGhvcj48YXV0aG9yPkhh
dW1hbm4sIFRpbGw8L2F1dGhvcj48YXV0aG9yPktyYXVzLCBGbG9yaWFuPC9hdXRob3I+PGF1dGhv
cj5XaWVzZWtlLCBKYW48L2F1dGhvcj48L2F1dGhvcnM+PC9jb250cmlidXRvcnM+PHRpdGxlcz48
dGl0bGU+SXTigJlzIGEgbWF0dGVyIG9mIGNvbmdydWVuY2U6IEhvdyBpbnRlcnBlcnNvbmFsIGlk
ZW50aWZpY2F0aW9uIGJldHdlZW4gc2FsZXMgbWFuYWdlcnMgYW5kIHNhbGVzcGVyc29ucyBzaGFw
ZXMgc2FsZXMgc3VjY2VzczwvdGl0bGU+PHNlY29uZGFyeS10aXRsZT5Kb3VybmFsIG9mIHRoZSBB
Y2FkZW15IG9mIE1hcmtldGluZyBTY2llbmNlPC9zZWNvbmRhcnktdGl0bGU+PC90aXRsZXM+PHBl
cmlvZGljYWw+PGZ1bGwtdGl0bGU+Sm91cm5hbCBvZiB0aGUgQWNhZGVteSBvZiBNYXJrZXRpbmcg
U2NpZW5jZTwvZnVsbC10aXRsZT48L3BlcmlvZGljYWw+PHBhZ2VzPjYyNS02NDg8L3BhZ2VzPjx2
b2x1bWU+NDE8L3ZvbHVtZT48bnVtYmVyPjY8L251bWJlcj48ZGF0ZXM+PHllYXI+MjAxMzwveWVh
cj48L2RhdGVzPjxpc2JuPjAwOTItMDcwMyYjeEQ7MTU1Mi03ODI0PC9pc2JuPjx1cmxzPjwvdXJs
cz48ZWxlY3Ryb25pYy1yZXNvdXJjZS1udW0+MTAuMTAwNy9zMTE3NDctMDEzLTAzMzMteDwvZWxl
Y3Ryb25pYy1yZXNvdXJjZS1udW0+PC9yZWNvcmQ+PC9DaXRlPjxDaXRlPjxBdXRob3I+QmVsbDwv
QXV0aG9yPjxZZWFyPjIwMDI8L1llYXI+PFJlY051bT45MTwvUmVjTnVtPjxyZWNvcmQ+PHJlYy1u
dW1iZXI+OTE8L3JlYy1udW1iZXI+PGZvcmVpZ24ta2V5cz48a2V5IGFwcD0iRU4iIGRiLWlkPSJl
NWEycDJ4c3JhZXAwZ2Uyd3pwNTl6c3ZzMGRkOXgwZXhweHIiIHRpbWVzdGFtcD0iMTQzNDcwNTIx
OSI+OTE8L2tleT48L2ZvcmVpZ24ta2V5cz48cmVmLXR5cGUgbmFtZT0iSm91cm5hbCBBcnRpY2xl
Ij4xNzwvcmVmLXR5cGU+PGNvbnRyaWJ1dG9ycz48YXV0aG9ycz48YXV0aG9yPkJlbGwsIFNpbW9u
IEouPC9hdXRob3I+PGF1dGhvcj5NZW5ndWMsIEJ1bGVudDwvYXV0aG9yPjwvYXV0aG9ycz48L2Nv
bnRyaWJ1dG9ycz48dGl0bGVzPjx0aXRsZT5UaGUgZW1wbG95ZWUtb3JnYW5pemF0aW9uIHJlbGF0
aW9uc2hpcCwgb3JnYW5pemF0aW9uYWwgY2l0aXplbnNoaXAgYmVoYXZpb3JzLCBhbmQgc3VwZXJp
b3Igc2VydmljZSBxdWFsaXR5PC90aXRsZT48c2Vjb25kYXJ5LXRpdGxlPkpvdXJuYWwgb2YgUmV0
YWlsaW5nPC9zZWNvbmRhcnktdGl0bGU+PC90aXRsZXM+PHBlcmlvZGljYWw+PGZ1bGwtdGl0bGU+
Sm91cm5hbCBvZiBSZXRhaWxpbmc8L2Z1bGwtdGl0bGU+PC9wZXJpb2RpY2FsPjxwYWdlcz4xMzEt
MTQ2PC9wYWdlcz48dm9sdW1lPjc4PC92b2x1bWU+PG51bWJlcj4yPC9udW1iZXI+PGtleXdvcmRz
PjxrZXl3b3JkPlBlcmNlaXZlZCBvcmdhbml6YXRpb25hbCBzdXBwb3J0PC9rZXl3b3JkPjxrZXl3
b3JkPk9yZ2FuaXphdGlvbmFsIGlkZW50aWZpY2F0aW9uPC9rZXl3b3JkPjxrZXl3b3JkPkpvYiBh
dXRvbm9teTwva2V5d29yZD48a2V5d29yZD5Pcmdhbml6YXRpb25hbCBjaXRpemVuc2hpcCBiZWhh
dmlvcnM8L2tleXdvcmQ+PGtleXdvcmQ+U2VydmljZSBxdWFsaXR5PC9rZXl3b3JkPjwva2V5d29y
ZHM+PGRhdGVzPjx5ZWFyPjIwMDI8L3llYXI+PHB1Yi1kYXRlcz48ZGF0ZT4vL1N1bW1lcjwvZGF0
ZT48L3B1Yi1kYXRlcz48L2RhdGVzPjxpc2JuPjAwMjItNDM1OTwvaXNibj48dXJscz48cmVsYXRl
ZC11cmxzPjx1cmw+aHR0cDovL3d3dy5zY2llbmNlZGlyZWN0LmNvbS9zY2llbmNlL2FydGljbGUv
cGlpL1MwMDIyNDM1OTAyMDAwNjk2PC91cmw+PC9yZWxhdGVkLXVybHM+PC91cmxzPjxlbGVjdHJv
bmljLXJlc291cmNlLW51bT5odHRwOi8vZHguZG9pLm9yZy8xMC4xMDE2L1MwMDIyLTQzNTkoMDIp
MDAwNjktNjwvZWxlY3Ryb25pYy1yZXNvdXJjZS1udW0+PC9yZWNvcmQ+PC9DaXRlPjxDaXRlPjxB
dXRob3I+VHlhZ2k8L0F1dGhvcj48WWVhcj4xOTgyPC9ZZWFyPjxSZWNOdW0+OTI8L1JlY051bT48
cmVjb3JkPjxyZWMtbnVtYmVyPjkyPC9yZWMtbnVtYmVyPjxmb3JlaWduLWtleXM+PGtleSBhcHA9
IkVOIiBkYi1pZD0iZTVhMnAyeHNyYWVwMGdlMnd6cDU5enN2czBkZDl4MGV4cHhyIiB0aW1lc3Rh
bXA9IjE0MzQ3MDU1NDkiPjkyPC9rZXk+PC9mb3JlaWduLWtleXM+PHJlZi10eXBlIG5hbWU9Ikpv
dXJuYWwgQXJ0aWNsZSI+MTc8L3JlZi10eXBlPjxjb250cmlidXRvcnM+PGF1dGhvcnM+PGF1dGhv
cj5UeWFnaSwgUHJhZGVlcCBLLjwvYXV0aG9yPjwvYXV0aG9ycz48L2NvbnRyaWJ1dG9ycz48dGl0
bGVzPjx0aXRsZT5QZXJjZWl2ZWQgT3JnYW5pemF0aW9uYWwgQ2xpbWF0ZSBhbmQgdGhlIFByb2Nl
c3Mgb2YgU2FsZXNwZXJzb24gTW90aXZhdGlvbjwvdGl0bGU+PHNlY29uZGFyeS10aXRsZT5Kb3Vy
bmFsIG9mIE1hcmtldGluZyBSZXNlYXJjaDwvc2Vjb25kYXJ5LXRpdGxlPjwvdGl0bGVzPjxwZXJp
b2RpY2FsPjxmdWxsLXRpdGxlPkpvdXJuYWwgb2YgTWFya2V0aW5nIFJlc2VhcmNoPC9mdWxsLXRp
dGxlPjwvcGVyaW9kaWNhbD48cGFnZXM+MjQwLTI1NDwvcGFnZXM+PHZvbHVtZT4xOTwvdm9sdW1l
PjxudW1iZXI+MjwvbnVtYmVyPjxkYXRlcz48eWVhcj4xOTgyPC95ZWFyPjwvZGF0ZXM+PHB1Ymxp
c2hlcj5BbWVyaWNhbiBNYXJrZXRpbmcgQXNzb2NpYXRpb248L3B1Ymxpc2hlcj48aXNibj4wMDIy
MjQzNzwvaXNibj48dXJscz48cmVsYXRlZC11cmxzPjx1cmw+aHR0cDovL3d3dy5qc3Rvci5vcmcv
c3RhYmxlLzMxNTE2MjQ8L3VybD48L3JlbGF0ZWQtdXJscz48L3VybHM+PGVsZWN0cm9uaWMtcmVz
b3VyY2UtbnVtPjEwLjIzMDcvMzE1MTYyNDwvZWxlY3Ryb25pYy1yZXNvdXJjZS1udW0+PC9yZWNv
cmQ+PC9DaXRlPjwvRW5kTm90ZT5=
</w:fldData>
        </w:fldChar>
      </w:r>
      <w:r w:rsidR="007D64BD" w:rsidRPr="004A3B50">
        <w:instrText xml:space="preserve"> ADDIN EN.CITE.DATA </w:instrText>
      </w:r>
      <w:r w:rsidR="007D64BD" w:rsidRPr="004A3B50">
        <w:fldChar w:fldCharType="end"/>
      </w:r>
      <w:r w:rsidR="00DA4D19" w:rsidRPr="004A3B50">
        <w:fldChar w:fldCharType="separate"/>
      </w:r>
      <w:r w:rsidR="009A29DC" w:rsidRPr="004A3B50">
        <w:rPr>
          <w:noProof/>
        </w:rPr>
        <w:t xml:space="preserve">(e.g., </w:t>
      </w:r>
      <w:hyperlink w:anchor="_ENREF_2" w:tooltip="Ahearne, 2013 #12" w:history="1">
        <w:r w:rsidR="004A3B50" w:rsidRPr="004A3B50">
          <w:rPr>
            <w:noProof/>
          </w:rPr>
          <w:t>Ahearne et al., 2013</w:t>
        </w:r>
      </w:hyperlink>
      <w:r w:rsidR="009A29DC" w:rsidRPr="004A3B50">
        <w:rPr>
          <w:noProof/>
        </w:rPr>
        <w:t xml:space="preserve">; </w:t>
      </w:r>
      <w:hyperlink w:anchor="_ENREF_16" w:tooltip="Bell, 2002 #91" w:history="1">
        <w:r w:rsidR="004A3B50" w:rsidRPr="004A3B50">
          <w:rPr>
            <w:noProof/>
          </w:rPr>
          <w:t>Bell and Menguc, 2002</w:t>
        </w:r>
      </w:hyperlink>
      <w:r w:rsidR="009A29DC" w:rsidRPr="004A3B50">
        <w:rPr>
          <w:noProof/>
        </w:rPr>
        <w:t xml:space="preserve">; </w:t>
      </w:r>
      <w:hyperlink w:anchor="_ENREF_156" w:tooltip="Tyagi, 1982 #92" w:history="1">
        <w:r w:rsidR="004A3B50" w:rsidRPr="004A3B50">
          <w:rPr>
            <w:noProof/>
          </w:rPr>
          <w:t>Tyagi, 1982</w:t>
        </w:r>
      </w:hyperlink>
      <w:r w:rsidR="009A29DC" w:rsidRPr="004A3B50">
        <w:rPr>
          <w:noProof/>
        </w:rPr>
        <w:t>)</w:t>
      </w:r>
      <w:r w:rsidR="00DA4D19" w:rsidRPr="004A3B50">
        <w:fldChar w:fldCharType="end"/>
      </w:r>
      <w:r w:rsidR="007C40B9" w:rsidRPr="004A3B50">
        <w:t>.</w:t>
      </w:r>
      <w:r w:rsidR="005E6A73" w:rsidRPr="004A3B50">
        <w:t xml:space="preserve"> While fairness results in employee</w:t>
      </w:r>
      <w:r w:rsidR="00C770B8" w:rsidRPr="004A3B50">
        <w:t xml:space="preserve"> trust</w:t>
      </w:r>
      <w:r w:rsidR="005E6A73" w:rsidRPr="004A3B50">
        <w:t xml:space="preserve"> </w:t>
      </w:r>
      <w:r w:rsidR="005E6A73" w:rsidRPr="004A3B50">
        <w:fldChar w:fldCharType="begin"/>
      </w:r>
      <w:r w:rsidR="007D64BD" w:rsidRPr="004A3B50">
        <w:instrText xml:space="preserve"> ADDIN EN.CITE &lt;EndNote&gt;&lt;Cite&gt;&lt;Author&gt;Li&lt;/Author&gt;&lt;Year&gt;2009&lt;/Year&gt;&lt;RecNum&gt;93&lt;/RecNum&gt;&lt;DisplayText&gt;(Li and Cropanzano, 2009)&lt;/DisplayText&gt;&lt;record&gt;&lt;rec-number&gt;93&lt;/rec-number&gt;&lt;foreign-keys&gt;&lt;key app="EN" db-id="e5a2p2xsraep0ge2wzp59zsvs0dd9x0expxr" timestamp="1434710996"&gt;93&lt;/key&gt;&lt;/foreign-keys&gt;&lt;ref-type name="Journal Article"&gt;17&lt;/ref-type&gt;&lt;contributors&gt;&lt;authors&gt;&lt;author&gt;Li, Andrew&lt;/author&gt;&lt;author&gt;Cropanzano, Russell&lt;/author&gt;&lt;/authors&gt;&lt;/contributors&gt;&lt;titles&gt;&lt;title&gt;Fairness at the Group Level: Justice Climate and Intraunit Justice Climate&lt;/title&gt;&lt;secondary-title&gt;Journal of Management&lt;/secondary-title&gt;&lt;/titles&gt;&lt;periodical&gt;&lt;full-title&gt;Journal of Management&lt;/full-title&gt;&lt;/periodical&gt;&lt;pages&gt;564-599&lt;/pages&gt;&lt;volume&gt;35&lt;/volume&gt;&lt;number&gt;3&lt;/number&gt;&lt;dates&gt;&lt;year&gt;2009&lt;/year&gt;&lt;pub-dates&gt;&lt;date&gt;June 1, 2009&lt;/date&gt;&lt;/pub-dates&gt;&lt;/dates&gt;&lt;urls&gt;&lt;related-urls&gt;&lt;url&gt;http://jom.sagepub.com/content/35/3/564.abstract&lt;/url&gt;&lt;/related-urls&gt;&lt;/urls&gt;&lt;electronic-resource-num&gt;10.1177/0149206308330557&lt;/electronic-resource-num&gt;&lt;/record&gt;&lt;/Cite&gt;&lt;/EndNote&gt;</w:instrText>
      </w:r>
      <w:r w:rsidR="005E6A73" w:rsidRPr="004A3B50">
        <w:fldChar w:fldCharType="separate"/>
      </w:r>
      <w:r w:rsidR="009A29DC" w:rsidRPr="004A3B50">
        <w:rPr>
          <w:noProof/>
        </w:rPr>
        <w:t>(</w:t>
      </w:r>
      <w:hyperlink w:anchor="_ENREF_96" w:tooltip="Li, 2009 #93" w:history="1">
        <w:r w:rsidR="004A3B50" w:rsidRPr="004A3B50">
          <w:rPr>
            <w:noProof/>
          </w:rPr>
          <w:t>Li and Cropanzano, 2009</w:t>
        </w:r>
      </w:hyperlink>
      <w:r w:rsidR="009A29DC" w:rsidRPr="004A3B50">
        <w:rPr>
          <w:noProof/>
        </w:rPr>
        <w:t>)</w:t>
      </w:r>
      <w:r w:rsidR="005E6A73" w:rsidRPr="004A3B50">
        <w:fldChar w:fldCharType="end"/>
      </w:r>
      <w:r w:rsidR="00166237" w:rsidRPr="004A3B50">
        <w:t xml:space="preserve">, </w:t>
      </w:r>
      <w:hyperlink w:anchor="_ENREF_24" w:tooltip="Bowen, 1999 #72" w:history="1">
        <w:r w:rsidR="004A3B50" w:rsidRPr="004A3B50">
          <w:fldChar w:fldCharType="begin"/>
        </w:r>
        <w:r w:rsidR="004A3B50" w:rsidRPr="004A3B50">
          <w:instrText xml:space="preserve"> ADDIN EN.CITE &lt;EndNote&gt;&lt;Cite AuthorYear="1"&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4A3B50" w:rsidRPr="004A3B50">
          <w:fldChar w:fldCharType="separate"/>
        </w:r>
        <w:r w:rsidR="004A3B50" w:rsidRPr="004A3B50">
          <w:rPr>
            <w:noProof/>
          </w:rPr>
          <w:t>Bowen et al. (1999)</w:t>
        </w:r>
        <w:r w:rsidR="004A3B50" w:rsidRPr="004A3B50">
          <w:fldChar w:fldCharType="end"/>
        </w:r>
      </w:hyperlink>
      <w:r w:rsidR="00166237" w:rsidRPr="004A3B50">
        <w:t xml:space="preserve"> note that fairly treated employees feel emotionally committed to their organization and would go the extra mile to</w:t>
      </w:r>
      <w:r w:rsidR="00AE3589" w:rsidRPr="004A3B50">
        <w:t xml:space="preserve"> behave conscientiously and altruistically toward</w:t>
      </w:r>
      <w:r w:rsidR="00166237" w:rsidRPr="004A3B50">
        <w:t xml:space="preserve"> </w:t>
      </w:r>
      <w:r w:rsidR="00AE3589" w:rsidRPr="004A3B50">
        <w:t>customers</w:t>
      </w:r>
      <w:r w:rsidR="00166237" w:rsidRPr="004A3B50">
        <w:t xml:space="preserve">. </w:t>
      </w:r>
      <w:r w:rsidR="00C770B8" w:rsidRPr="004A3B50">
        <w:t>In turn, t</w:t>
      </w:r>
      <w:r w:rsidR="00AE3589" w:rsidRPr="004A3B50">
        <w:t>his behavior</w:t>
      </w:r>
      <w:r w:rsidR="00C770B8" w:rsidRPr="004A3B50">
        <w:t xml:space="preserve"> </w:t>
      </w:r>
      <w:r w:rsidR="00AE3589" w:rsidRPr="004A3B50">
        <w:t>results in customers feeling</w:t>
      </w:r>
      <w:r w:rsidR="00166237" w:rsidRPr="004A3B50">
        <w:t xml:space="preserve"> </w:t>
      </w:r>
      <w:r w:rsidR="006B362D" w:rsidRPr="004A3B50">
        <w:t xml:space="preserve">that they were </w:t>
      </w:r>
      <w:r w:rsidR="00AE3589" w:rsidRPr="004A3B50">
        <w:t>treated</w:t>
      </w:r>
      <w:r w:rsidR="00166237" w:rsidRPr="004A3B50">
        <w:t xml:space="preserve"> </w:t>
      </w:r>
      <w:r w:rsidR="00D360F8" w:rsidRPr="004A3B50">
        <w:t>fair</w:t>
      </w:r>
      <w:r w:rsidR="006B362D" w:rsidRPr="004A3B50">
        <w:t>ly</w:t>
      </w:r>
      <w:r w:rsidR="00D360F8" w:rsidRPr="004A3B50">
        <w:t xml:space="preserve"> </w:t>
      </w:r>
      <w:r w:rsidR="00166237" w:rsidRPr="004A3B50">
        <w:fldChar w:fldCharType="begin">
          <w:fldData xml:space="preserve">PEVuZE5vdGU+PENpdGU+PEF1dGhvcj5NYXN0ZXJzb248L0F1dGhvcj48WWVhcj4yMDAxPC9ZZWFy
PjxSZWNOdW0+OTc8L1JlY051bT48RGlzcGxheVRleHQ+KE1hc3RlcnNvbiwgMjAwMTsgTWF4aGFt
IGFuZCBOZXRlbWV5ZXIsIDIwMDM7IE1heGhhbSBldCBhbC4sIDIwMDgpPC9EaXNwbGF5VGV4dD48
cmVjb3JkPjxyZWMtbnVtYmVyPjk3PC9yZWMtbnVtYmVyPjxmb3JlaWduLWtleXM+PGtleSBhcHA9
IkVOIiBkYi1pZD0iZTVhMnAyeHNyYWVwMGdlMnd6cDU5enN2czBkZDl4MGV4cHhyIiB0aW1lc3Rh
bXA9IjE0MzQ3MTI4OTkiPjk3PC9rZXk+PC9mb3JlaWduLWtleXM+PHJlZi10eXBlIG5hbWU9Ikpv
dXJuYWwgQXJ0aWNsZSI+MTc8L3JlZi10eXBlPjxjb250cmlidXRvcnM+PGF1dGhvcnM+PGF1dGhv
cj5NYXN0ZXJzb24sIFMuIFMuPC9hdXRob3I+PC9hdXRob3JzPjwvY29udHJpYnV0b3JzPjxhdXRo
LWFkZHJlc3M+RGVwYXJ0bWVudCBvZiBNYW5hZ2VtZW50LCBDb2xsZWdlIG9mIEJ1c2luZXNzIEFk
bWluaXN0cmF0aW9uLCBVbml2ZXJzaXR5IG9mIENpbmNpbm5hdGksIE9oaW8gNDUyMjEtMDE2NSwg
VVNBLiBzdXphbm5lLm1hc3RlcnNvbkB1Yy5lZHU8L2F1dGgtYWRkcmVzcz48dGl0bGVzPjx0aXRs
ZT5BIHRyaWNrbGUtZG93biBtb2RlbCBvZiBvcmdhbml6YXRpb25hbCBqdXN0aWNlOiByZWxhdGlu
ZyBlbXBsb3llZXMmYXBvczsgYW5kIGN1c3RvbWVycyZhcG9zOyBwZXJjZXB0aW9ucyBvZiBhbmQg
cmVhY3Rpb25zIHRvIGZhaXJuZXNzPC90aXRsZT48c2Vjb25kYXJ5LXRpdGxlPkpvdXJuYWwgb2Yg
QXBwbGllZCBQc3ljaG9sb2d5PC9zZWNvbmRhcnktdGl0bGU+PGFsdC10aXRsZT5UaGUgSm91cm5h
bCBvZiBhcHBsaWVkIHBzeWNob2xvZ3k8L2FsdC10aXRsZT48L3RpdGxlcz48cGVyaW9kaWNhbD48
ZnVsbC10aXRsZT5Kb3VybmFsIG9mIEFwcGxpZWQgUHN5Y2hvbG9neTwvZnVsbC10aXRsZT48L3Bl
cmlvZGljYWw+PGFsdC1wZXJpb2RpY2FsPjxmdWxsLXRpdGxlPkogQXBwbCBQc3ljaG9sPC9mdWxs
LXRpdGxlPjxhYmJyLTE+VGhlIEpvdXJuYWwgb2YgYXBwbGllZCBwc3ljaG9sb2d5PC9hYmJyLTE+
PC9hbHQtcGVyaW9kaWNhbD48cGFnZXM+NTk0LTYwNDwvcGFnZXM+PHZvbHVtZT44Njwvdm9sdW1l
PjxudW1iZXI+NDwvbnVtYmVyPjxlZGl0aW9uPjIwMDEvMDgvMjU8L2VkaXRpb24+PGtleXdvcmRz
PjxrZXl3b3JkPkFkdWx0PC9rZXl3b3JkPjxrZXl3b3JkPkF0dGl0dWRlPC9rZXl3b3JkPjxrZXl3
b3JkPkVtcGxveWVlIEdyaWV2YW5jZXM8L2tleXdvcmQ+PGtleXdvcmQ+RmVtYWxlPC9rZXl3b3Jk
PjxrZXl3b3JkPkh1bWFuczwva2V5d29yZD48a2V5d29yZD5Kb2IgU2F0aXNmYWN0aW9uPC9rZXl3
b3JkPjxrZXl3b3JkPk1hbGU8L2tleXdvcmQ+PGtleXdvcmQ+TWlkZGxlIEFnZWQ8L2tleXdvcmQ+
PGtleXdvcmQ+TW9kZWxzLCBPcmdhbml6YXRpb25hbDwva2V5d29yZD48a2V5d29yZD5Xb3JrcGxh
Y2UvIGxlZ2lzbGF0aW9uICZhbXA7IGp1cmlzcHJ1ZGVuY2U8L2tleXdvcmQ+PC9rZXl3b3Jkcz48
ZGF0ZXM+PHllYXI+MjAwMTwveWVhcj48cHViLWRhdGVzPjxkYXRlPkF1ZzwvZGF0ZT48L3B1Yi1k
YXRlcz48L2RhdGVzPjxpc2JuPjAwMjEtOTAxMCAoUHJpbnQpJiN4RDswMDIxLTkwMTAgKExpbmtp
bmcpPC9pc2JuPjxhY2Nlc3Npb24tbnVtPjExNTE5NjQ0PC9hY2Nlc3Npb24tbnVtPjx1cmxzPjwv
dXJscz48cmVtb3RlLWRhdGFiYXNlLXByb3ZpZGVyPk5MTTwvcmVtb3RlLWRhdGFiYXNlLXByb3Zp
ZGVyPjxsYW5ndWFnZT5lbmc8L2xhbmd1YWdlPjwvcmVjb3JkPjwvQ2l0ZT48Q2l0ZT48QXV0aG9y
Pk1heGhhbTwvQXV0aG9yPjxZZWFyPjIwMDM8L1llYXI+PFJlY051bT45ODwvUmVjTnVtPjxyZWNv
cmQ+PHJlYy1udW1iZXI+OTg8L3JlYy1udW1iZXI+PGZvcmVpZ24ta2V5cz48a2V5IGFwcD0iRU4i
IGRiLWlkPSJlNWEycDJ4c3JhZXAwZ2Uyd3pwNTl6c3ZzMGRkOXgwZXhweHIiIHRpbWVzdGFtcD0i
MTQzNDcyNzIzNSI+OTg8L2tleT48L2ZvcmVpZ24ta2V5cz48cmVmLXR5cGUgbmFtZT0iSm91cm5h
bCBBcnRpY2xlIj4xNzwvcmVmLXR5cGU+PGNvbnRyaWJ1dG9ycz48YXV0aG9ycz48YXV0aG9yPk1h
eGhhbSwgSmFtZXMgRy4gPC9hdXRob3I+PGF1dGhvcj5OZXRlbWV5ZXIsIFJpY2hhcmQgRy48L2F1
dGhvcj48L2F1dGhvcnM+PC9jb250cmlidXRvcnM+PHRpdGxlcz48dGl0bGU+RmlybXMgUmVhcCBX
aGF0IFRoZXkgU293OiBUaGUgRWZmZWN0cyBvZiBTaGFyZWQgVmFsdWVzIGFuZCBQZXJjZWl2ZWQg
T3JnYW5pemF0aW9uYWwgSnVzdGljZSBvbiBDdXN0b21lcnMmYXBvczsgRXZhbHVhdGlvbnMgb2Yg
Q29tcGxhaW50IEhhbmRsaW5nPC90aXRsZT48c2Vjb25kYXJ5LXRpdGxlPkpvdXJuYWwgb2YgTWFy
a2V0aW5nPC9zZWNvbmRhcnktdGl0bGU+PC90aXRsZXM+PHBlcmlvZGljYWw+PGZ1bGwtdGl0bGU+
Sm91cm5hbCBvZiBNYXJrZXRpbmc8L2Z1bGwtdGl0bGU+PC9wZXJpb2RpY2FsPjxwYWdlcz40Ni02
MjwvcGFnZXM+PHZvbHVtZT42Nzwvdm9sdW1lPjxudW1iZXI+MTwvbnVtYmVyPjxkYXRlcz48eWVh
cj4yMDAzPC95ZWFyPjwvZGF0ZXM+PHB1Ymxpc2hlcj5BbWVyaWNhbiBNYXJrZXRpbmcgQXNzb2Np
YXRpb248L3B1Ymxpc2hlcj48aXNibj4wMDIyMjQyOTwvaXNibj48dXJscz48cmVsYXRlZC11cmxz
Pjx1cmw+aHR0cDovL3d3dy5qc3Rvci5vcmcvc3RhYmxlLzMwMDQwNTEwPC91cmw+PC9yZWxhdGVk
LXVybHM+PC91cmxzPjxlbGVjdHJvbmljLXJlc291cmNlLW51bT4xMC4yMzA3LzMwMDQwNTEwPC9l
bGVjdHJvbmljLXJlc291cmNlLW51bT48L3JlY29yZD48L0NpdGU+PENpdGU+PEF1dGhvcj5NYXho
YW08L0F1dGhvcj48WWVhcj4yMDA4PC9ZZWFyPjxSZWNOdW0+MjwvUmVjTnVtPjxyZWNvcmQ+PHJl
Yy1udW1iZXI+MjwvcmVjLW51bWJlcj48Zm9yZWlnbi1rZXlzPjxrZXkgYXBwPSJFTiIgZGItaWQ9
ImU1YTJwMnhzcmFlcDBnZTJ3enA1OXpzdnMwZGQ5eDBleHB4ciIgdGltZXN0YW1wPSIxNDI1ODkx
NTgyIj4yPC9rZXk+PC9mb3JlaWduLWtleXM+PHJlZi10eXBlIG5hbWU9IkpvdXJuYWwgQXJ0aWNs
ZSI+MTc8L3JlZi10eXBlPjxjb250cmlidXRvcnM+PGF1dGhvcnM+PGF1dGhvcj5NYXhoYW0sIEph
bWVzIEcuPC9hdXRob3I+PGF1dGhvcj5OZXRlbWV5ZXIsIFJpY2hhcmQgRy48L2F1dGhvcj48YXV0
aG9yPkxpY2h0ZW5zdGVpbiwgRG9uYWxkIFIuPC9hdXRob3I+PC9hdXRob3JzPjwvY29udHJpYnV0
b3JzPjx0aXRsZXM+PHRpdGxlPlRoZSBSZXRhaWwgVmFsdWUgQ2hhaW46IExpbmtpbmcgRW1wbG95
ZWUgUGVyY2VwdGlvbnMgdG8gRW1wbG95ZWUgUGVyZm9ybWFuY2UsIEN1c3RvbWVyIEV2YWx1YXRp
b25zLCBhbmQgU3RvcmUgUGVyZm9ybWFuY2U8L3RpdGxlPjxzZWNvbmRhcnktdGl0bGU+TWFya2V0
aW5nIFNjaWVuY2U8L3NlY29uZGFyeS10aXRsZT48L3RpdGxlcz48cGVyaW9kaWNhbD48ZnVsbC10
aXRsZT5NYXJrZXRpbmcgU2NpZW5jZTwvZnVsbC10aXRsZT48L3BlcmlvZGljYWw+PHBhZ2VzPjE0
Ny0xNjc8L3BhZ2VzPjx2b2x1bWU+Mjc8L3ZvbHVtZT48bnVtYmVyPjI8L251bWJlcj48ZGF0ZXM+
PHllYXI+MjAwODwveWVhcj48L2RhdGVzPjxpc2JuPjA3MzItMjM5OSYjeEQ7MTUyNi01NDhYPC9p
c2JuPjx1cmxzPjwvdXJscz48ZWxlY3Ryb25pYy1yZXNvdXJjZS1udW0+MTAuMTI4Ny9ta3NjLjEw
NzAuMDI4MjwvZWxlY3Ryb25pYy1yZXNvdXJjZS1udW0+PC9yZWNvcmQ+PC9DaXRlPjwvRW5kTm90
ZT5=
</w:fldData>
        </w:fldChar>
      </w:r>
      <w:r w:rsidR="007D64BD" w:rsidRPr="004A3B50">
        <w:instrText xml:space="preserve"> ADDIN EN.CITE </w:instrText>
      </w:r>
      <w:r w:rsidR="007D64BD" w:rsidRPr="004A3B50">
        <w:fldChar w:fldCharType="begin">
          <w:fldData xml:space="preserve">PEVuZE5vdGU+PENpdGU+PEF1dGhvcj5NYXN0ZXJzb248L0F1dGhvcj48WWVhcj4yMDAxPC9ZZWFy
PjxSZWNOdW0+OTc8L1JlY051bT48RGlzcGxheVRleHQ+KE1hc3RlcnNvbiwgMjAwMTsgTWF4aGFt
IGFuZCBOZXRlbWV5ZXIsIDIwMDM7IE1heGhhbSBldCBhbC4sIDIwMDgpPC9EaXNwbGF5VGV4dD48
cmVjb3JkPjxyZWMtbnVtYmVyPjk3PC9yZWMtbnVtYmVyPjxmb3JlaWduLWtleXM+PGtleSBhcHA9
IkVOIiBkYi1pZD0iZTVhMnAyeHNyYWVwMGdlMnd6cDU5enN2czBkZDl4MGV4cHhyIiB0aW1lc3Rh
bXA9IjE0MzQ3MTI4OTkiPjk3PC9rZXk+PC9mb3JlaWduLWtleXM+PHJlZi10eXBlIG5hbWU9Ikpv
dXJuYWwgQXJ0aWNsZSI+MTc8L3JlZi10eXBlPjxjb250cmlidXRvcnM+PGF1dGhvcnM+PGF1dGhv
cj5NYXN0ZXJzb24sIFMuIFMuPC9hdXRob3I+PC9hdXRob3JzPjwvY29udHJpYnV0b3JzPjxhdXRo
LWFkZHJlc3M+RGVwYXJ0bWVudCBvZiBNYW5hZ2VtZW50LCBDb2xsZWdlIG9mIEJ1c2luZXNzIEFk
bWluaXN0cmF0aW9uLCBVbml2ZXJzaXR5IG9mIENpbmNpbm5hdGksIE9oaW8gNDUyMjEtMDE2NSwg
VVNBLiBzdXphbm5lLm1hc3RlcnNvbkB1Yy5lZHU8L2F1dGgtYWRkcmVzcz48dGl0bGVzPjx0aXRs
ZT5BIHRyaWNrbGUtZG93biBtb2RlbCBvZiBvcmdhbml6YXRpb25hbCBqdXN0aWNlOiByZWxhdGlu
ZyBlbXBsb3llZXMmYXBvczsgYW5kIGN1c3RvbWVycyZhcG9zOyBwZXJjZXB0aW9ucyBvZiBhbmQg
cmVhY3Rpb25zIHRvIGZhaXJuZXNzPC90aXRsZT48c2Vjb25kYXJ5LXRpdGxlPkpvdXJuYWwgb2Yg
QXBwbGllZCBQc3ljaG9sb2d5PC9zZWNvbmRhcnktdGl0bGU+PGFsdC10aXRsZT5UaGUgSm91cm5h
bCBvZiBhcHBsaWVkIHBzeWNob2xvZ3k8L2FsdC10aXRsZT48L3RpdGxlcz48cGVyaW9kaWNhbD48
ZnVsbC10aXRsZT5Kb3VybmFsIG9mIEFwcGxpZWQgUHN5Y2hvbG9neTwvZnVsbC10aXRsZT48L3Bl
cmlvZGljYWw+PGFsdC1wZXJpb2RpY2FsPjxmdWxsLXRpdGxlPkogQXBwbCBQc3ljaG9sPC9mdWxs
LXRpdGxlPjxhYmJyLTE+VGhlIEpvdXJuYWwgb2YgYXBwbGllZCBwc3ljaG9sb2d5PC9hYmJyLTE+
PC9hbHQtcGVyaW9kaWNhbD48cGFnZXM+NTk0LTYwNDwvcGFnZXM+PHZvbHVtZT44Njwvdm9sdW1l
PjxudW1iZXI+NDwvbnVtYmVyPjxlZGl0aW9uPjIwMDEvMDgvMjU8L2VkaXRpb24+PGtleXdvcmRz
PjxrZXl3b3JkPkFkdWx0PC9rZXl3b3JkPjxrZXl3b3JkPkF0dGl0dWRlPC9rZXl3b3JkPjxrZXl3
b3JkPkVtcGxveWVlIEdyaWV2YW5jZXM8L2tleXdvcmQ+PGtleXdvcmQ+RmVtYWxlPC9rZXl3b3Jk
PjxrZXl3b3JkPkh1bWFuczwva2V5d29yZD48a2V5d29yZD5Kb2IgU2F0aXNmYWN0aW9uPC9rZXl3
b3JkPjxrZXl3b3JkPk1hbGU8L2tleXdvcmQ+PGtleXdvcmQ+TWlkZGxlIEFnZWQ8L2tleXdvcmQ+
PGtleXdvcmQ+TW9kZWxzLCBPcmdhbml6YXRpb25hbDwva2V5d29yZD48a2V5d29yZD5Xb3JrcGxh
Y2UvIGxlZ2lzbGF0aW9uICZhbXA7IGp1cmlzcHJ1ZGVuY2U8L2tleXdvcmQ+PC9rZXl3b3Jkcz48
ZGF0ZXM+PHllYXI+MjAwMTwveWVhcj48cHViLWRhdGVzPjxkYXRlPkF1ZzwvZGF0ZT48L3B1Yi1k
YXRlcz48L2RhdGVzPjxpc2JuPjAwMjEtOTAxMCAoUHJpbnQpJiN4RDswMDIxLTkwMTAgKExpbmtp
bmcpPC9pc2JuPjxhY2Nlc3Npb24tbnVtPjExNTE5NjQ0PC9hY2Nlc3Npb24tbnVtPjx1cmxzPjwv
dXJscz48cmVtb3RlLWRhdGFiYXNlLXByb3ZpZGVyPk5MTTwvcmVtb3RlLWRhdGFiYXNlLXByb3Zp
ZGVyPjxsYW5ndWFnZT5lbmc8L2xhbmd1YWdlPjwvcmVjb3JkPjwvQ2l0ZT48Q2l0ZT48QXV0aG9y
Pk1heGhhbTwvQXV0aG9yPjxZZWFyPjIwMDM8L1llYXI+PFJlY051bT45ODwvUmVjTnVtPjxyZWNv
cmQ+PHJlYy1udW1iZXI+OTg8L3JlYy1udW1iZXI+PGZvcmVpZ24ta2V5cz48a2V5IGFwcD0iRU4i
IGRiLWlkPSJlNWEycDJ4c3JhZXAwZ2Uyd3pwNTl6c3ZzMGRkOXgwZXhweHIiIHRpbWVzdGFtcD0i
MTQzNDcyNzIzNSI+OTg8L2tleT48L2ZvcmVpZ24ta2V5cz48cmVmLXR5cGUgbmFtZT0iSm91cm5h
bCBBcnRpY2xlIj4xNzwvcmVmLXR5cGU+PGNvbnRyaWJ1dG9ycz48YXV0aG9ycz48YXV0aG9yPk1h
eGhhbSwgSmFtZXMgRy4gPC9hdXRob3I+PGF1dGhvcj5OZXRlbWV5ZXIsIFJpY2hhcmQgRy48L2F1
dGhvcj48L2F1dGhvcnM+PC9jb250cmlidXRvcnM+PHRpdGxlcz48dGl0bGU+RmlybXMgUmVhcCBX
aGF0IFRoZXkgU293OiBUaGUgRWZmZWN0cyBvZiBTaGFyZWQgVmFsdWVzIGFuZCBQZXJjZWl2ZWQg
T3JnYW5pemF0aW9uYWwgSnVzdGljZSBvbiBDdXN0b21lcnMmYXBvczsgRXZhbHVhdGlvbnMgb2Yg
Q29tcGxhaW50IEhhbmRsaW5nPC90aXRsZT48c2Vjb25kYXJ5LXRpdGxlPkpvdXJuYWwgb2YgTWFy
a2V0aW5nPC9zZWNvbmRhcnktdGl0bGU+PC90aXRsZXM+PHBlcmlvZGljYWw+PGZ1bGwtdGl0bGU+
Sm91cm5hbCBvZiBNYXJrZXRpbmc8L2Z1bGwtdGl0bGU+PC9wZXJpb2RpY2FsPjxwYWdlcz40Ni02
MjwvcGFnZXM+PHZvbHVtZT42Nzwvdm9sdW1lPjxudW1iZXI+MTwvbnVtYmVyPjxkYXRlcz48eWVh
cj4yMDAzPC95ZWFyPjwvZGF0ZXM+PHB1Ymxpc2hlcj5BbWVyaWNhbiBNYXJrZXRpbmcgQXNzb2Np
YXRpb248L3B1Ymxpc2hlcj48aXNibj4wMDIyMjQyOTwvaXNibj48dXJscz48cmVsYXRlZC11cmxz
Pjx1cmw+aHR0cDovL3d3dy5qc3Rvci5vcmcvc3RhYmxlLzMwMDQwNTEwPC91cmw+PC9yZWxhdGVk
LXVybHM+PC91cmxzPjxlbGVjdHJvbmljLXJlc291cmNlLW51bT4xMC4yMzA3LzMwMDQwNTEwPC9l
bGVjdHJvbmljLXJlc291cmNlLW51bT48L3JlY29yZD48L0NpdGU+PENpdGU+PEF1dGhvcj5NYXho
YW08L0F1dGhvcj48WWVhcj4yMDA4PC9ZZWFyPjxSZWNOdW0+MjwvUmVjTnVtPjxyZWNvcmQ+PHJl
Yy1udW1iZXI+MjwvcmVjLW51bWJlcj48Zm9yZWlnbi1rZXlzPjxrZXkgYXBwPSJFTiIgZGItaWQ9
ImU1YTJwMnhzcmFlcDBnZTJ3enA1OXpzdnMwZGQ5eDBleHB4ciIgdGltZXN0YW1wPSIxNDI1ODkx
NTgyIj4yPC9rZXk+PC9mb3JlaWduLWtleXM+PHJlZi10eXBlIG5hbWU9IkpvdXJuYWwgQXJ0aWNs
ZSI+MTc8L3JlZi10eXBlPjxjb250cmlidXRvcnM+PGF1dGhvcnM+PGF1dGhvcj5NYXhoYW0sIEph
bWVzIEcuPC9hdXRob3I+PGF1dGhvcj5OZXRlbWV5ZXIsIFJpY2hhcmQgRy48L2F1dGhvcj48YXV0
aG9yPkxpY2h0ZW5zdGVpbiwgRG9uYWxkIFIuPC9hdXRob3I+PC9hdXRob3JzPjwvY29udHJpYnV0
b3JzPjx0aXRsZXM+PHRpdGxlPlRoZSBSZXRhaWwgVmFsdWUgQ2hhaW46IExpbmtpbmcgRW1wbG95
ZWUgUGVyY2VwdGlvbnMgdG8gRW1wbG95ZWUgUGVyZm9ybWFuY2UsIEN1c3RvbWVyIEV2YWx1YXRp
b25zLCBhbmQgU3RvcmUgUGVyZm9ybWFuY2U8L3RpdGxlPjxzZWNvbmRhcnktdGl0bGU+TWFya2V0
aW5nIFNjaWVuY2U8L3NlY29uZGFyeS10aXRsZT48L3RpdGxlcz48cGVyaW9kaWNhbD48ZnVsbC10
aXRsZT5NYXJrZXRpbmcgU2NpZW5jZTwvZnVsbC10aXRsZT48L3BlcmlvZGljYWw+PHBhZ2VzPjE0
Ny0xNjc8L3BhZ2VzPjx2b2x1bWU+Mjc8L3ZvbHVtZT48bnVtYmVyPjI8L251bWJlcj48ZGF0ZXM+
PHllYXI+MjAwODwveWVhcj48L2RhdGVzPjxpc2JuPjA3MzItMjM5OSYjeEQ7MTUyNi01NDhYPC9p
c2JuPjx1cmxzPjwvdXJscz48ZWxlY3Ryb25pYy1yZXNvdXJjZS1udW0+MTAuMTI4Ny9ta3NjLjEw
NzAuMDI4MjwvZWxlY3Ryb25pYy1yZXNvdXJjZS1udW0+PC9yZWNvcmQ+PC9DaXRlPjwvRW5kTm90
ZT5=
</w:fldData>
        </w:fldChar>
      </w:r>
      <w:r w:rsidR="007D64BD" w:rsidRPr="004A3B50">
        <w:instrText xml:space="preserve"> ADDIN EN.CITE.DATA </w:instrText>
      </w:r>
      <w:r w:rsidR="007D64BD" w:rsidRPr="004A3B50">
        <w:fldChar w:fldCharType="end"/>
      </w:r>
      <w:r w:rsidR="00166237" w:rsidRPr="004A3B50">
        <w:fldChar w:fldCharType="separate"/>
      </w:r>
      <w:r w:rsidR="009A29DC" w:rsidRPr="004A3B50">
        <w:rPr>
          <w:noProof/>
        </w:rPr>
        <w:t>(</w:t>
      </w:r>
      <w:hyperlink w:anchor="_ENREF_103" w:tooltip="Masterson, 2001 #97" w:history="1">
        <w:r w:rsidR="004A3B50" w:rsidRPr="004A3B50">
          <w:rPr>
            <w:noProof/>
          </w:rPr>
          <w:t>Masterson, 2001</w:t>
        </w:r>
      </w:hyperlink>
      <w:r w:rsidR="009A29DC" w:rsidRPr="004A3B50">
        <w:rPr>
          <w:noProof/>
        </w:rPr>
        <w:t xml:space="preserve">; </w:t>
      </w:r>
      <w:hyperlink w:anchor="_ENREF_105" w:tooltip="Maxham, 2003 #98" w:history="1">
        <w:r w:rsidR="004A3B50" w:rsidRPr="004A3B50">
          <w:rPr>
            <w:noProof/>
          </w:rPr>
          <w:t>Maxham and Netemeyer, 2003</w:t>
        </w:r>
      </w:hyperlink>
      <w:r w:rsidR="009A29DC" w:rsidRPr="004A3B50">
        <w:rPr>
          <w:noProof/>
        </w:rPr>
        <w:t xml:space="preserve">; </w:t>
      </w:r>
      <w:hyperlink w:anchor="_ENREF_106" w:tooltip="Maxham, 2008 #2" w:history="1">
        <w:r w:rsidR="004A3B50" w:rsidRPr="004A3B50">
          <w:rPr>
            <w:noProof/>
          </w:rPr>
          <w:t>Maxham et al., 2008</w:t>
        </w:r>
      </w:hyperlink>
      <w:r w:rsidR="009A29DC" w:rsidRPr="004A3B50">
        <w:rPr>
          <w:noProof/>
        </w:rPr>
        <w:t>)</w:t>
      </w:r>
      <w:r w:rsidR="00166237" w:rsidRPr="004A3B50">
        <w:fldChar w:fldCharType="end"/>
      </w:r>
      <w:r w:rsidR="00AE3589" w:rsidRPr="004A3B50">
        <w:t xml:space="preserve">. </w:t>
      </w:r>
    </w:p>
    <w:p w14:paraId="55600BEF" w14:textId="26587FD0" w:rsidR="00B77736" w:rsidRPr="004A3B50" w:rsidRDefault="00B7543D" w:rsidP="00B77736">
      <w:r w:rsidRPr="004A3B50">
        <w:t xml:space="preserve">The model </w:t>
      </w:r>
      <w:r w:rsidR="004A604C" w:rsidRPr="004A3B50">
        <w:t xml:space="preserve">we </w:t>
      </w:r>
      <w:r w:rsidRPr="004A3B50">
        <w:t>presented here posits</w:t>
      </w:r>
      <w:r w:rsidR="004A604C" w:rsidRPr="004A3B50">
        <w:t xml:space="preserve"> </w:t>
      </w:r>
      <w:r w:rsidR="00B77736" w:rsidRPr="004A3B50">
        <w:t>that the traditionally proposed drivers of fairness perceptions in the service encounter context</w:t>
      </w:r>
      <w:r w:rsidR="00E6552F" w:rsidRPr="004A3B50">
        <w:t xml:space="preserve"> – </w:t>
      </w:r>
      <w:r w:rsidR="00B77736" w:rsidRPr="004A3B50">
        <w:t xml:space="preserve">service quality and price perceptions </w:t>
      </w:r>
      <w:r w:rsidR="00E6552F" w:rsidRPr="004A3B50">
        <w:t xml:space="preserve">– </w:t>
      </w:r>
      <w:r w:rsidR="00B77736" w:rsidRPr="004A3B50">
        <w:t xml:space="preserve">need to be replaced by two constructs </w:t>
      </w:r>
      <w:r w:rsidR="000F5A4F" w:rsidRPr="004A3B50">
        <w:t xml:space="preserve">that </w:t>
      </w:r>
      <w:r w:rsidR="00B77736" w:rsidRPr="004A3B50">
        <w:t>better reflect the new, dynamic</w:t>
      </w:r>
      <w:r w:rsidR="000F5A4F" w:rsidRPr="004A3B50">
        <w:t>,</w:t>
      </w:r>
      <w:r w:rsidR="00B77736" w:rsidRPr="004A3B50">
        <w:t xml:space="preserve"> and value-driven nature of customer perceptions – customer experience</w:t>
      </w:r>
      <w:r w:rsidR="0066636D" w:rsidRPr="004A3B50">
        <w:t>s</w:t>
      </w:r>
      <w:r w:rsidR="00B77736" w:rsidRPr="004A3B50">
        <w:t xml:space="preserve"> and value-in-use.</w:t>
      </w:r>
      <w:r w:rsidRPr="004A3B50">
        <w:t xml:space="preserve"> In updating the relationship, earlier research </w:t>
      </w:r>
      <w:r w:rsidR="00CA6EB8" w:rsidRPr="004A3B50">
        <w:t xml:space="preserve">built </w:t>
      </w:r>
      <w:r w:rsidRPr="004A3B50">
        <w:t xml:space="preserve">the link between organizational commitment and customer experience </w:t>
      </w:r>
      <w:r w:rsidRPr="004A3B50">
        <w:fldChar w:fldCharType="begin"/>
      </w:r>
      <w:r w:rsidR="007D64BD" w:rsidRPr="004A3B50">
        <w:instrText xml:space="preserve"> ADDIN EN.CITE &lt;EndNote&gt;&lt;Cite&gt;&lt;Author&gt;Oliver&lt;/Author&gt;&lt;Year&gt;1989&lt;/Year&gt;&lt;RecNum&gt;60&lt;/RecNum&gt;&lt;Prefix&gt;e.g.`, &lt;/Prefix&gt;&lt;DisplayText&gt;(e.g., 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Pr="004A3B50">
        <w:fldChar w:fldCharType="separate"/>
      </w:r>
      <w:r w:rsidR="009A29DC" w:rsidRPr="004A3B50">
        <w:rPr>
          <w:noProof/>
        </w:rPr>
        <w:t>(</w:t>
      </w:r>
      <w:hyperlink w:anchor="_ENREF_128" w:tooltip="Oliver, 1989 #60" w:history="1">
        <w:r w:rsidR="004A3B50" w:rsidRPr="004A3B50">
          <w:rPr>
            <w:noProof/>
          </w:rPr>
          <w:t>e.g., Oliver and Swan, 1989</w:t>
        </w:r>
      </w:hyperlink>
      <w:r w:rsidR="009A29DC" w:rsidRPr="004A3B50">
        <w:rPr>
          <w:noProof/>
        </w:rPr>
        <w:t>)</w:t>
      </w:r>
      <w:r w:rsidRPr="004A3B50">
        <w:fldChar w:fldCharType="end"/>
      </w:r>
      <w:r w:rsidR="00B77736" w:rsidRPr="004A3B50">
        <w:t xml:space="preserve"> </w:t>
      </w:r>
      <w:r w:rsidRPr="004A3B50">
        <w:t>and overc</w:t>
      </w:r>
      <w:r w:rsidR="005B0025" w:rsidRPr="004A3B50">
        <w:t>a</w:t>
      </w:r>
      <w:r w:rsidRPr="004A3B50">
        <w:t xml:space="preserve">me the </w:t>
      </w:r>
      <w:r w:rsidR="00400908" w:rsidRPr="004A3B50">
        <w:t xml:space="preserve">border </w:t>
      </w:r>
      <w:r w:rsidRPr="004A3B50">
        <w:t xml:space="preserve">between organization and customer. Employee fairness perceptions </w:t>
      </w:r>
      <w:r w:rsidRPr="004A3B50">
        <w:rPr>
          <w:noProof/>
        </w:rPr>
        <w:t>determine</w:t>
      </w:r>
      <w:r w:rsidRPr="004A3B50">
        <w:t xml:space="preserve"> perceived fairness on the customer side and </w:t>
      </w:r>
      <w:r w:rsidRPr="004A3B50">
        <w:rPr>
          <w:noProof/>
        </w:rPr>
        <w:t>confirm</w:t>
      </w:r>
      <w:r w:rsidRPr="004A3B50">
        <w:t xml:space="preserve"> the </w:t>
      </w:r>
      <w:r w:rsidR="0095672E" w:rsidRPr="004A3B50">
        <w:t xml:space="preserve">“treat your employee fairly and they will treat the customer fairly” paradigm </w:t>
      </w:r>
      <w:r w:rsidR="0095672E" w:rsidRPr="004A3B50">
        <w:fldChar w:fldCharType="begin"/>
      </w:r>
      <w:r w:rsidR="007D64BD" w:rsidRPr="004A3B50">
        <w:instrText xml:space="preserve"> ADDIN EN.CITE &lt;EndNote&gt;&lt;Cite&gt;&lt;Author&gt;Bowen&lt;/Author&gt;&lt;Year&gt;1999&lt;/Year&gt;&lt;RecNum&gt;72&lt;/RecNum&gt;&lt;Prefix&gt;e.g.`, &lt;/Prefix&gt;&lt;DisplayText&gt;(e.g., 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95672E" w:rsidRPr="004A3B50">
        <w:fldChar w:fldCharType="separate"/>
      </w:r>
      <w:r w:rsidR="00213C8F" w:rsidRPr="004A3B50">
        <w:rPr>
          <w:noProof/>
        </w:rPr>
        <w:t>(</w:t>
      </w:r>
      <w:hyperlink w:anchor="_ENREF_24" w:tooltip="Bowen, 1999 #72" w:history="1">
        <w:r w:rsidR="004A3B50" w:rsidRPr="004A3B50">
          <w:rPr>
            <w:noProof/>
          </w:rPr>
          <w:t>e.g., Bowen et al., 1999</w:t>
        </w:r>
      </w:hyperlink>
      <w:r w:rsidR="00213C8F" w:rsidRPr="004A3B50">
        <w:rPr>
          <w:noProof/>
        </w:rPr>
        <w:t>)</w:t>
      </w:r>
      <w:r w:rsidR="0095672E" w:rsidRPr="004A3B50">
        <w:fldChar w:fldCharType="end"/>
      </w:r>
      <w:r w:rsidR="0095672E" w:rsidRPr="004A3B50">
        <w:t>.</w:t>
      </w:r>
      <w:r w:rsidRPr="004A3B50">
        <w:t xml:space="preserve"> </w:t>
      </w:r>
    </w:p>
    <w:p w14:paraId="60B6C53C" w14:textId="419C8B2E" w:rsidR="00224F0F" w:rsidRPr="004A3B50" w:rsidRDefault="00D36982" w:rsidP="00224F0F">
      <w:pPr>
        <w:rPr>
          <w:rFonts w:ascii="Helvetica" w:hAnsi="Helvetica" w:cs="Helvetica"/>
          <w:sz w:val="18"/>
          <w:szCs w:val="18"/>
        </w:rPr>
      </w:pPr>
      <w:r w:rsidRPr="004A3B50">
        <w:t xml:space="preserve">Customers’ </w:t>
      </w:r>
      <w:r w:rsidR="00224F0F" w:rsidRPr="004A3B50">
        <w:t xml:space="preserve">evaluation of a service depends not only on specific service outcomes, but also on how they feel they </w:t>
      </w:r>
      <w:r w:rsidRPr="004A3B50">
        <w:t>were</w:t>
      </w:r>
      <w:r w:rsidR="00224F0F" w:rsidRPr="004A3B50">
        <w:t xml:space="preserve"> treated by employees </w:t>
      </w:r>
      <w:r w:rsidR="00CA4F81" w:rsidRPr="004A3B50">
        <w:fldChar w:fldCharType="begin"/>
      </w:r>
      <w:r w:rsidR="004A3B50">
        <w:instrText xml:space="preserve"> ADDIN EN.CITE &lt;EndNote&gt;&lt;Cite&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CA4F81" w:rsidRPr="004A3B50">
        <w:fldChar w:fldCharType="separate"/>
      </w:r>
      <w:r w:rsidR="009A29DC" w:rsidRPr="004A3B50">
        <w:rPr>
          <w:noProof/>
        </w:rPr>
        <w:t>(</w:t>
      </w:r>
      <w:hyperlink w:anchor="_ENREF_91" w:tooltip="Kwortnik, 2011 #137" w:history="1">
        <w:r w:rsidR="004A3B50" w:rsidRPr="004A3B50">
          <w:rPr>
            <w:noProof/>
          </w:rPr>
          <w:t>Kwortnik and Han, 2011</w:t>
        </w:r>
      </w:hyperlink>
      <w:r w:rsidR="009A29DC" w:rsidRPr="004A3B50">
        <w:rPr>
          <w:noProof/>
        </w:rPr>
        <w:t>)</w:t>
      </w:r>
      <w:r w:rsidR="00CA4F81" w:rsidRPr="004A3B50">
        <w:fldChar w:fldCharType="end"/>
      </w:r>
      <w:r w:rsidR="00224F0F" w:rsidRPr="004A3B50">
        <w:t xml:space="preserve">. </w:t>
      </w:r>
      <w:r w:rsidR="00224F0F" w:rsidRPr="004A3B50">
        <w:rPr>
          <w:rFonts w:cs="Times New Roman"/>
          <w:szCs w:val="24"/>
        </w:rPr>
        <w:t>Thus, the way</w:t>
      </w:r>
      <w:r w:rsidRPr="004A3B50">
        <w:rPr>
          <w:rFonts w:cs="Times New Roman"/>
          <w:szCs w:val="24"/>
        </w:rPr>
        <w:t>s</w:t>
      </w:r>
      <w:r w:rsidR="00224F0F" w:rsidRPr="004A3B50">
        <w:rPr>
          <w:rStyle w:val="apple-converted-space"/>
          <w:rFonts w:cs="Times New Roman"/>
          <w:szCs w:val="24"/>
        </w:rPr>
        <w:t> </w:t>
      </w:r>
      <w:r w:rsidR="00224F0F" w:rsidRPr="004A3B50">
        <w:rPr>
          <w:rStyle w:val="Strong"/>
          <w:rFonts w:cs="Times New Roman"/>
          <w:b w:val="0"/>
          <w:szCs w:val="24"/>
          <w:bdr w:val="none" w:sz="0" w:space="0" w:color="auto" w:frame="1"/>
        </w:rPr>
        <w:t>customers</w:t>
      </w:r>
      <w:r w:rsidR="00224F0F" w:rsidRPr="004A3B50">
        <w:rPr>
          <w:rStyle w:val="apple-converted-space"/>
          <w:rFonts w:cs="Times New Roman"/>
          <w:b/>
          <w:szCs w:val="24"/>
        </w:rPr>
        <w:t> </w:t>
      </w:r>
      <w:r w:rsidRPr="004A3B50">
        <w:rPr>
          <w:rFonts w:cs="Times New Roman"/>
          <w:szCs w:val="24"/>
        </w:rPr>
        <w:t>were</w:t>
      </w:r>
      <w:r w:rsidR="00224F0F" w:rsidRPr="004A3B50">
        <w:rPr>
          <w:rFonts w:cs="Times New Roman"/>
          <w:szCs w:val="24"/>
        </w:rPr>
        <w:t xml:space="preserve"> received during service delivery turned out to strong</w:t>
      </w:r>
      <w:r w:rsidRPr="004A3B50">
        <w:rPr>
          <w:rFonts w:cs="Times New Roman"/>
          <w:szCs w:val="24"/>
        </w:rPr>
        <w:t>ly</w:t>
      </w:r>
      <w:r w:rsidR="00224F0F" w:rsidRPr="004A3B50">
        <w:rPr>
          <w:rFonts w:cs="Times New Roman"/>
          <w:szCs w:val="24"/>
        </w:rPr>
        <w:t xml:space="preserve"> impact on justice</w:t>
      </w:r>
      <w:r w:rsidR="00224F0F" w:rsidRPr="004A3B50">
        <w:rPr>
          <w:rStyle w:val="apple-converted-space"/>
          <w:rFonts w:cs="Times New Roman"/>
          <w:szCs w:val="24"/>
        </w:rPr>
        <w:t> </w:t>
      </w:r>
      <w:r w:rsidR="00224F0F" w:rsidRPr="004A3B50">
        <w:rPr>
          <w:rStyle w:val="Strong"/>
          <w:rFonts w:cs="Times New Roman"/>
          <w:b w:val="0"/>
          <w:szCs w:val="24"/>
          <w:bdr w:val="none" w:sz="0" w:space="0" w:color="auto" w:frame="1"/>
        </w:rPr>
        <w:t>perception</w:t>
      </w:r>
      <w:r w:rsidRPr="004A3B50">
        <w:rPr>
          <w:rStyle w:val="Strong"/>
          <w:rFonts w:cs="Times New Roman"/>
          <w:b w:val="0"/>
          <w:szCs w:val="24"/>
          <w:bdr w:val="none" w:sz="0" w:space="0" w:color="auto" w:frame="1"/>
        </w:rPr>
        <w:t>s</w:t>
      </w:r>
      <w:r w:rsidR="00224F0F" w:rsidRPr="004A3B50">
        <w:rPr>
          <w:rStyle w:val="Strong"/>
          <w:rFonts w:cs="Times New Roman"/>
          <w:b w:val="0"/>
          <w:szCs w:val="24"/>
          <w:bdr w:val="none" w:sz="0" w:space="0" w:color="auto" w:frame="1"/>
        </w:rPr>
        <w:t xml:space="preserve"> </w:t>
      </w:r>
      <w:r w:rsidR="00CA4F81" w:rsidRPr="004A3B50">
        <w:rPr>
          <w:rStyle w:val="Strong"/>
          <w:rFonts w:cs="Times New Roman"/>
          <w:b w:val="0"/>
          <w:szCs w:val="24"/>
          <w:bdr w:val="none" w:sz="0" w:space="0" w:color="auto" w:frame="1"/>
        </w:rPr>
        <w:fldChar w:fldCharType="begin"/>
      </w:r>
      <w:r w:rsidR="007D64BD" w:rsidRPr="004A3B50">
        <w:rPr>
          <w:rStyle w:val="Strong"/>
          <w:rFonts w:cs="Times New Roman"/>
          <w:b w:val="0"/>
          <w:szCs w:val="24"/>
          <w:bdr w:val="none" w:sz="0" w:space="0" w:color="auto" w:frame="1"/>
        </w:rPr>
        <w:instrText xml:space="preserve"> ADDIN EN.CITE &lt;EndNote&gt;&lt;Cite&gt;&lt;Author&gt;Pérez-Arechaederra&lt;/Author&gt;&lt;Year&gt;2010&lt;/Year&gt;&lt;RecNum&gt;140&lt;/RecNum&gt;&lt;DisplayText&gt;(Pérez-Arechaederra et al., 2010)&lt;/DisplayText&gt;&lt;record&gt;&lt;rec-number&gt;140&lt;/rec-number&gt;&lt;foreign-keys&gt;&lt;key app="EN" db-id="e5a2p2xsraep0ge2wzp59zsvs0dd9x0expxr" timestamp="1465553858"&gt;140&lt;/key&gt;&lt;/foreign-keys&gt;&lt;ref-type name="Journal Article"&gt;17&lt;/ref-type&gt;&lt;contributors&gt;&lt;authors&gt;&lt;author&gt;Pérez-Arechaederra, Diana&lt;/author&gt;&lt;author&gt;Herrero, Carmen&lt;/author&gt;&lt;author&gt;Lind, Allan&lt;/author&gt;&lt;author&gt;Masip, Jaume&lt;/author&gt;&lt;/authors&gt;&lt;/contributors&gt;&lt;titles&gt;&lt;title&gt;Exploration of Fairness in Health Services: A Qualitative Analysis&lt;/title&gt;&lt;secondary-title&gt;Health Marketing Quarterly&lt;/secondary-title&gt;&lt;/titles&gt;&lt;periodical&gt;&lt;full-title&gt;Health Marketing Quarterly&lt;/full-title&gt;&lt;/periodical&gt;&lt;pages&gt;244-261&lt;/pages&gt;&lt;volume&gt;27&lt;/volume&gt;&lt;number&gt;3&lt;/number&gt;&lt;dates&gt;&lt;year&gt;2010&lt;/year&gt;&lt;pub-dates&gt;&lt;date&gt;2010/08/11&lt;/date&gt;&lt;/pub-dates&gt;&lt;/dates&gt;&lt;publisher&gt;Routledge&lt;/publisher&gt;&lt;isbn&gt;0735-9683&lt;/isbn&gt;&lt;urls&gt;&lt;related-urls&gt;&lt;url&gt;http://dx.doi.org/10.1080/07359683.2010.495299&lt;/url&gt;&lt;/related-urls&gt;&lt;/urls&gt;&lt;electronic-resource-num&gt;10.1080/07359683.2010.495299&lt;/electronic-resource-num&gt;&lt;/record&gt;&lt;/Cite&gt;&lt;/EndNote&gt;</w:instrText>
      </w:r>
      <w:r w:rsidR="00CA4F81" w:rsidRPr="004A3B50">
        <w:rPr>
          <w:rStyle w:val="Strong"/>
          <w:rFonts w:cs="Times New Roman"/>
          <w:b w:val="0"/>
          <w:szCs w:val="24"/>
          <w:bdr w:val="none" w:sz="0" w:space="0" w:color="auto" w:frame="1"/>
        </w:rPr>
        <w:fldChar w:fldCharType="separate"/>
      </w:r>
      <w:r w:rsidR="009A29DC" w:rsidRPr="004A3B50">
        <w:rPr>
          <w:rStyle w:val="Strong"/>
          <w:rFonts w:cs="Times New Roman"/>
          <w:b w:val="0"/>
          <w:noProof/>
          <w:szCs w:val="24"/>
          <w:bdr w:val="none" w:sz="0" w:space="0" w:color="auto" w:frame="1"/>
        </w:rPr>
        <w:t>(</w:t>
      </w:r>
      <w:hyperlink w:anchor="_ENREF_134" w:tooltip="Pérez-Arechaederra, 2010 #140" w:history="1">
        <w:r w:rsidR="004A3B50" w:rsidRPr="004A3B50">
          <w:rPr>
            <w:rStyle w:val="Strong"/>
            <w:rFonts w:cs="Times New Roman"/>
            <w:b w:val="0"/>
            <w:noProof/>
            <w:szCs w:val="24"/>
            <w:bdr w:val="none" w:sz="0" w:space="0" w:color="auto" w:frame="1"/>
          </w:rPr>
          <w:t>Pérez-Arechaederra et al., 2010</w:t>
        </w:r>
      </w:hyperlink>
      <w:r w:rsidR="009A29DC" w:rsidRPr="004A3B50">
        <w:rPr>
          <w:rStyle w:val="Strong"/>
          <w:rFonts w:cs="Times New Roman"/>
          <w:b w:val="0"/>
          <w:noProof/>
          <w:szCs w:val="24"/>
          <w:bdr w:val="none" w:sz="0" w:space="0" w:color="auto" w:frame="1"/>
        </w:rPr>
        <w:t>)</w:t>
      </w:r>
      <w:r w:rsidR="00CA4F81" w:rsidRPr="004A3B50">
        <w:rPr>
          <w:rStyle w:val="Strong"/>
          <w:rFonts w:cs="Times New Roman"/>
          <w:b w:val="0"/>
          <w:szCs w:val="24"/>
          <w:bdr w:val="none" w:sz="0" w:space="0" w:color="auto" w:frame="1"/>
        </w:rPr>
        <w:fldChar w:fldCharType="end"/>
      </w:r>
      <w:r w:rsidR="00224F0F" w:rsidRPr="004A3B50">
        <w:rPr>
          <w:rFonts w:ascii="Helvetica" w:hAnsi="Helvetica" w:cs="Helvetica"/>
          <w:sz w:val="18"/>
          <w:szCs w:val="18"/>
        </w:rPr>
        <w:t>.</w:t>
      </w:r>
    </w:p>
    <w:p w14:paraId="5EB980D6" w14:textId="77777777" w:rsidR="00BD1EC3" w:rsidRPr="004A3B50" w:rsidRDefault="00BD1EC3" w:rsidP="00224F0F"/>
    <w:p w14:paraId="0D907D1E" w14:textId="6474BC55" w:rsidR="00224F0F" w:rsidRPr="004A3B50" w:rsidRDefault="00224F0F" w:rsidP="00F27BB9">
      <w:pPr>
        <w:rPr>
          <w:i/>
        </w:rPr>
      </w:pPr>
      <w:r w:rsidRPr="004A3B50">
        <w:rPr>
          <w:i/>
        </w:rPr>
        <w:t xml:space="preserve">Proposition </w:t>
      </w:r>
      <w:r w:rsidR="00CC0000" w:rsidRPr="004A3B50">
        <w:rPr>
          <w:i/>
        </w:rPr>
        <w:t>4</w:t>
      </w:r>
      <w:r w:rsidR="00947658" w:rsidRPr="004A3B50">
        <w:rPr>
          <w:i/>
        </w:rPr>
        <w:t xml:space="preserve"> </w:t>
      </w:r>
      <w:r w:rsidRPr="004A3B50">
        <w:rPr>
          <w:i/>
        </w:rPr>
        <w:t>: Employees</w:t>
      </w:r>
      <w:r w:rsidR="00D36982" w:rsidRPr="004A3B50">
        <w:rPr>
          <w:i/>
        </w:rPr>
        <w:t>’</w:t>
      </w:r>
      <w:r w:rsidRPr="004A3B50">
        <w:rPr>
          <w:i/>
        </w:rPr>
        <w:t xml:space="preserve"> perceptions of fairness will </w:t>
      </w:r>
      <w:r w:rsidR="00222A31" w:rsidRPr="004A3B50">
        <w:rPr>
          <w:i/>
        </w:rPr>
        <w:t xml:space="preserve">positively </w:t>
      </w:r>
      <w:r w:rsidRPr="004A3B50">
        <w:rPr>
          <w:i/>
        </w:rPr>
        <w:t>determine customers’ perceptions of fairness</w:t>
      </w:r>
      <w:r w:rsidR="00D36982" w:rsidRPr="004A3B50">
        <w:rPr>
          <w:i/>
        </w:rPr>
        <w:t>.</w:t>
      </w:r>
    </w:p>
    <w:p w14:paraId="7B1CA689" w14:textId="77777777" w:rsidR="00BD1EC3" w:rsidRPr="004A3B50" w:rsidRDefault="00BD1EC3" w:rsidP="00F27BB9">
      <w:pPr>
        <w:rPr>
          <w:i/>
        </w:rPr>
      </w:pPr>
    </w:p>
    <w:p w14:paraId="152DD048" w14:textId="77777777" w:rsidR="000D42FC" w:rsidRPr="004A3B50" w:rsidRDefault="007B153B" w:rsidP="000D42FC">
      <w:pPr>
        <w:spacing w:line="240" w:lineRule="auto"/>
        <w:jc w:val="center"/>
        <w:rPr>
          <w:rFonts w:eastAsia="Times New Roman"/>
          <w:lang w:eastAsia="zh-CN"/>
        </w:rPr>
      </w:pPr>
      <w:r w:rsidRPr="004A3B50">
        <w:rPr>
          <w:rFonts w:eastAsia="Times New Roman"/>
          <w:lang w:eastAsia="zh-CN"/>
        </w:rPr>
        <w:t>-</w:t>
      </w:r>
      <w:r w:rsidR="000D42FC" w:rsidRPr="004A3B50">
        <w:rPr>
          <w:rFonts w:eastAsia="Times New Roman"/>
          <w:lang w:eastAsia="zh-CN"/>
        </w:rPr>
        <w:t>------------------------</w:t>
      </w:r>
      <w:r w:rsidR="00F21FB2" w:rsidRPr="004A3B50">
        <w:rPr>
          <w:rFonts w:eastAsia="Times New Roman"/>
          <w:lang w:eastAsia="zh-CN"/>
        </w:rPr>
        <w:t>------------</w:t>
      </w:r>
      <w:r w:rsidR="000D42FC" w:rsidRPr="004A3B50">
        <w:rPr>
          <w:rFonts w:eastAsia="Times New Roman"/>
          <w:lang w:eastAsia="zh-CN"/>
        </w:rPr>
        <w:t>--------</w:t>
      </w:r>
    </w:p>
    <w:p w14:paraId="199C0D09" w14:textId="77777777" w:rsidR="000D42FC" w:rsidRPr="004A3B50" w:rsidRDefault="00F21FB2" w:rsidP="000D42FC">
      <w:pPr>
        <w:spacing w:line="240" w:lineRule="auto"/>
        <w:jc w:val="center"/>
        <w:rPr>
          <w:rFonts w:eastAsia="Times New Roman"/>
          <w:lang w:eastAsia="zh-CN"/>
        </w:rPr>
      </w:pPr>
      <w:r w:rsidRPr="004A3B50">
        <w:rPr>
          <w:rFonts w:eastAsia="Times New Roman"/>
          <w:lang w:eastAsia="zh-CN"/>
        </w:rPr>
        <w:t>INSERT FIGURE 1 ABOUT HERE</w:t>
      </w:r>
    </w:p>
    <w:p w14:paraId="12ACD290" w14:textId="77777777" w:rsidR="000D42FC" w:rsidRPr="004A3B50" w:rsidRDefault="000D42FC" w:rsidP="000D42FC">
      <w:pPr>
        <w:spacing w:line="240" w:lineRule="auto"/>
        <w:jc w:val="center"/>
        <w:rPr>
          <w:rFonts w:eastAsia="Times New Roman"/>
          <w:lang w:eastAsia="zh-CN"/>
        </w:rPr>
      </w:pPr>
      <w:r w:rsidRPr="004A3B50">
        <w:rPr>
          <w:rFonts w:eastAsia="Times New Roman"/>
          <w:lang w:eastAsia="zh-CN"/>
        </w:rPr>
        <w:t>----------------------</w:t>
      </w:r>
      <w:r w:rsidR="00F21FB2" w:rsidRPr="004A3B50">
        <w:rPr>
          <w:rFonts w:eastAsia="Times New Roman"/>
          <w:lang w:eastAsia="zh-CN"/>
        </w:rPr>
        <w:t>------------</w:t>
      </w:r>
      <w:r w:rsidRPr="004A3B50">
        <w:rPr>
          <w:rFonts w:eastAsia="Times New Roman"/>
          <w:lang w:eastAsia="zh-CN"/>
        </w:rPr>
        <w:t>-----------</w:t>
      </w:r>
    </w:p>
    <w:p w14:paraId="0B168BF3" w14:textId="77777777" w:rsidR="00224F0F" w:rsidRPr="004A3B50" w:rsidRDefault="00224F0F" w:rsidP="00695A78"/>
    <w:p w14:paraId="7B038E24" w14:textId="1FB306EB" w:rsidR="008D497A" w:rsidRPr="004A3B50" w:rsidRDefault="00695A78" w:rsidP="008D497A">
      <w:r w:rsidRPr="004A3B50">
        <w:t>Applying the knowledge of both bodies of literature, we introduce fairness as the key bridging concept between intra-organizational perceptions (influencing the strength of the psychological contract), their external consequences, as perceived in customer experience</w:t>
      </w:r>
      <w:r w:rsidR="00F72773" w:rsidRPr="004A3B50">
        <w:t>s</w:t>
      </w:r>
      <w:r w:rsidRPr="004A3B50">
        <w:t xml:space="preserve"> and moderated by value-in-use, and the </w:t>
      </w:r>
      <w:r w:rsidR="00CD5116" w:rsidRPr="004A3B50">
        <w:t>customers’</w:t>
      </w:r>
      <w:r w:rsidRPr="004A3B50">
        <w:t xml:space="preserve"> overall perceptions and subsequent behavior, ultimately determining the firm’s performance. The corresponding conceptual framework is </w:t>
      </w:r>
      <w:r w:rsidR="00F72773" w:rsidRPr="004A3B50">
        <w:t xml:space="preserve">visualized </w:t>
      </w:r>
      <w:r w:rsidRPr="004A3B50">
        <w:t>in Figure 1.</w:t>
      </w:r>
      <w:r w:rsidR="00592F00" w:rsidRPr="004A3B50">
        <w:t xml:space="preserve"> </w:t>
      </w:r>
      <w:r w:rsidR="00C105AE" w:rsidRPr="004A3B50">
        <w:t>Table</w:t>
      </w:r>
      <w:r w:rsidR="008D497A" w:rsidRPr="004A3B50">
        <w:t xml:space="preserve"> </w:t>
      </w:r>
      <w:r w:rsidR="00C105AE" w:rsidRPr="004A3B50">
        <w:t>1</w:t>
      </w:r>
      <w:r w:rsidR="008D497A" w:rsidRPr="004A3B50">
        <w:t xml:space="preserve"> embeds the framework and its steps in related constructs, provides a general overview</w:t>
      </w:r>
      <w:r w:rsidR="00F72773" w:rsidRPr="004A3B50">
        <w:t>,</w:t>
      </w:r>
      <w:r w:rsidR="008D497A" w:rsidRPr="004A3B50">
        <w:t xml:space="preserve"> and proposes future research directions.</w:t>
      </w:r>
    </w:p>
    <w:p w14:paraId="5270E301" w14:textId="77777777" w:rsidR="008D497A" w:rsidRPr="004A3B50" w:rsidRDefault="008D497A" w:rsidP="008D497A">
      <w:pPr>
        <w:spacing w:line="240" w:lineRule="auto"/>
        <w:jc w:val="center"/>
        <w:rPr>
          <w:rFonts w:eastAsia="Times New Roman"/>
          <w:lang w:eastAsia="zh-CN"/>
        </w:rPr>
      </w:pPr>
      <w:r w:rsidRPr="004A3B50">
        <w:rPr>
          <w:rFonts w:eastAsia="Times New Roman"/>
          <w:lang w:eastAsia="zh-CN"/>
        </w:rPr>
        <w:t>-------------------</w:t>
      </w:r>
      <w:r w:rsidR="00F21FB2" w:rsidRPr="004A3B50">
        <w:rPr>
          <w:rFonts w:eastAsia="Times New Roman"/>
          <w:lang w:eastAsia="zh-CN"/>
        </w:rPr>
        <w:t>-------------</w:t>
      </w:r>
      <w:r w:rsidRPr="004A3B50">
        <w:rPr>
          <w:rFonts w:eastAsia="Times New Roman"/>
          <w:lang w:eastAsia="zh-CN"/>
        </w:rPr>
        <w:t>--------------</w:t>
      </w:r>
    </w:p>
    <w:p w14:paraId="4FC174CE" w14:textId="4EB3A487" w:rsidR="008D497A" w:rsidRPr="004A3B50" w:rsidRDefault="00F21FB2" w:rsidP="008D497A">
      <w:pPr>
        <w:spacing w:line="240" w:lineRule="auto"/>
        <w:jc w:val="center"/>
        <w:rPr>
          <w:rFonts w:eastAsia="Times New Roman"/>
          <w:lang w:eastAsia="zh-CN"/>
        </w:rPr>
      </w:pPr>
      <w:r w:rsidRPr="004A3B50">
        <w:rPr>
          <w:rFonts w:eastAsia="Times New Roman"/>
          <w:lang w:eastAsia="zh-CN"/>
        </w:rPr>
        <w:t xml:space="preserve">INSERT </w:t>
      </w:r>
      <w:r w:rsidR="00C105AE" w:rsidRPr="004A3B50">
        <w:rPr>
          <w:rFonts w:eastAsia="Times New Roman"/>
          <w:lang w:eastAsia="zh-CN"/>
        </w:rPr>
        <w:t>TABLE 1</w:t>
      </w:r>
      <w:r w:rsidRPr="004A3B50">
        <w:rPr>
          <w:rFonts w:eastAsia="Times New Roman"/>
          <w:lang w:eastAsia="zh-CN"/>
        </w:rPr>
        <w:t xml:space="preserve"> ABOUT HERE</w:t>
      </w:r>
    </w:p>
    <w:p w14:paraId="4BAADBB3" w14:textId="77777777" w:rsidR="008D497A" w:rsidRPr="004A3B50" w:rsidRDefault="008D497A" w:rsidP="008D497A">
      <w:pPr>
        <w:spacing w:line="240" w:lineRule="auto"/>
        <w:jc w:val="center"/>
        <w:rPr>
          <w:rFonts w:eastAsia="Times New Roman"/>
          <w:lang w:eastAsia="zh-CN"/>
        </w:rPr>
      </w:pPr>
      <w:r w:rsidRPr="004A3B50">
        <w:rPr>
          <w:rFonts w:eastAsia="Times New Roman"/>
          <w:lang w:eastAsia="zh-CN"/>
        </w:rPr>
        <w:t>------------------</w:t>
      </w:r>
      <w:r w:rsidR="00F21FB2" w:rsidRPr="004A3B50">
        <w:rPr>
          <w:rFonts w:eastAsia="Times New Roman"/>
          <w:lang w:eastAsia="zh-CN"/>
        </w:rPr>
        <w:t>-------------</w:t>
      </w:r>
      <w:r w:rsidRPr="004A3B50">
        <w:rPr>
          <w:rFonts w:eastAsia="Times New Roman"/>
          <w:lang w:eastAsia="zh-CN"/>
        </w:rPr>
        <w:t>---------------</w:t>
      </w:r>
    </w:p>
    <w:p w14:paraId="74BB4C33" w14:textId="77777777" w:rsidR="00F53CC8" w:rsidRPr="004A3B50" w:rsidRDefault="00500159" w:rsidP="00A952B0">
      <w:pPr>
        <w:pStyle w:val="Heading1"/>
        <w:rPr>
          <w:lang w:eastAsia="zh-CN"/>
        </w:rPr>
      </w:pPr>
      <w:r w:rsidRPr="004A3B50">
        <w:rPr>
          <w:lang w:eastAsia="zh-CN"/>
        </w:rPr>
        <w:t>Discussion and conclusions</w:t>
      </w:r>
    </w:p>
    <w:p w14:paraId="50672920" w14:textId="19D892F4" w:rsidR="008D497A" w:rsidRPr="004A3B50" w:rsidRDefault="00F905E5" w:rsidP="00F905E5">
      <w:pPr>
        <w:rPr>
          <w:rFonts w:eastAsia="Times New Roman"/>
          <w:lang w:eastAsia="zh-CN"/>
        </w:rPr>
      </w:pPr>
      <w:r w:rsidRPr="004A3B50">
        <w:rPr>
          <w:lang w:eastAsia="zh-CN"/>
        </w:rPr>
        <w:t>We</w:t>
      </w:r>
      <w:r w:rsidR="00F53CC8" w:rsidRPr="004A3B50">
        <w:rPr>
          <w:lang w:eastAsia="zh-CN"/>
        </w:rPr>
        <w:t xml:space="preserve"> introduc</w:t>
      </w:r>
      <w:r w:rsidRPr="004A3B50">
        <w:rPr>
          <w:lang w:eastAsia="zh-CN"/>
        </w:rPr>
        <w:t>e</w:t>
      </w:r>
      <w:r w:rsidR="00F53CC8" w:rsidRPr="004A3B50">
        <w:rPr>
          <w:lang w:eastAsia="zh-CN"/>
        </w:rPr>
        <w:t xml:space="preserve"> fairness as bridging concept</w:t>
      </w:r>
      <w:r w:rsidRPr="004A3B50">
        <w:rPr>
          <w:lang w:eastAsia="zh-CN"/>
        </w:rPr>
        <w:t xml:space="preserve"> for management studies</w:t>
      </w:r>
      <w:r w:rsidR="00F53CC8" w:rsidRPr="004A3B50">
        <w:rPr>
          <w:lang w:eastAsia="zh-CN"/>
        </w:rPr>
        <w:t>, and combining multiple streams of interdisciplinary literature</w:t>
      </w:r>
      <w:r w:rsidRPr="004A3B50">
        <w:rPr>
          <w:lang w:eastAsia="zh-CN"/>
        </w:rPr>
        <w:t>. O</w:t>
      </w:r>
      <w:r w:rsidR="00F53CC8" w:rsidRPr="004A3B50">
        <w:rPr>
          <w:lang w:eastAsia="zh-CN"/>
        </w:rPr>
        <w:t xml:space="preserve">ur model offers a robust depiction of reality, and can help </w:t>
      </w:r>
      <w:r w:rsidR="00615EBD" w:rsidRPr="004A3B50">
        <w:rPr>
          <w:lang w:eastAsia="zh-CN"/>
        </w:rPr>
        <w:t xml:space="preserve">one to </w:t>
      </w:r>
      <w:r w:rsidR="00F53CC8" w:rsidRPr="004A3B50">
        <w:rPr>
          <w:lang w:eastAsia="zh-CN"/>
        </w:rPr>
        <w:t>manag</w:t>
      </w:r>
      <w:r w:rsidR="00615EBD" w:rsidRPr="004A3B50">
        <w:rPr>
          <w:lang w:eastAsia="zh-CN"/>
        </w:rPr>
        <w:t>e</w:t>
      </w:r>
      <w:r w:rsidR="00F53CC8" w:rsidRPr="004A3B50">
        <w:rPr>
          <w:lang w:eastAsia="zh-CN"/>
        </w:rPr>
        <w:t xml:space="preserve"> holistically, rather than looking at the workplace environment from distinct and often contrary perspectives. </w:t>
      </w:r>
      <w:r w:rsidR="000165BF" w:rsidRPr="004A3B50">
        <w:rPr>
          <w:lang w:eastAsia="zh-CN"/>
        </w:rPr>
        <w:t>We strongly encourage researcher</w:t>
      </w:r>
      <w:r w:rsidR="000A233A" w:rsidRPr="004A3B50">
        <w:rPr>
          <w:lang w:eastAsia="zh-CN"/>
        </w:rPr>
        <w:t>s</w:t>
      </w:r>
      <w:r w:rsidR="000165BF" w:rsidRPr="004A3B50">
        <w:rPr>
          <w:lang w:eastAsia="zh-CN"/>
        </w:rPr>
        <w:t xml:space="preserve"> to test our model with empirical data to evaluate its character in more detail.</w:t>
      </w:r>
    </w:p>
    <w:p w14:paraId="20A1A058" w14:textId="77777777" w:rsidR="00F53CC8" w:rsidRPr="004A3B50" w:rsidRDefault="00F53CC8" w:rsidP="00886996">
      <w:pPr>
        <w:pStyle w:val="Heading2"/>
        <w:rPr>
          <w:lang w:eastAsia="zh-CN"/>
        </w:rPr>
      </w:pPr>
      <w:r w:rsidRPr="004A3B50">
        <w:rPr>
          <w:lang w:eastAsia="zh-CN"/>
        </w:rPr>
        <w:t xml:space="preserve">Theoretical </w:t>
      </w:r>
      <w:r w:rsidR="008F1AF8" w:rsidRPr="004A3B50">
        <w:rPr>
          <w:lang w:eastAsia="zh-CN"/>
        </w:rPr>
        <w:t>C</w:t>
      </w:r>
      <w:r w:rsidRPr="004A3B50">
        <w:rPr>
          <w:lang w:eastAsia="zh-CN"/>
        </w:rPr>
        <w:t>ontribution</w:t>
      </w:r>
      <w:r w:rsidR="008F1AF8" w:rsidRPr="004A3B50">
        <w:rPr>
          <w:lang w:eastAsia="zh-CN"/>
        </w:rPr>
        <w:t>s</w:t>
      </w:r>
    </w:p>
    <w:p w14:paraId="21754EA4" w14:textId="32490860" w:rsidR="00676964" w:rsidRPr="004A3B50" w:rsidRDefault="00F53CC8" w:rsidP="00676964">
      <w:pPr>
        <w:rPr>
          <w:rFonts w:eastAsia="Times New Roman" w:cs="Times New Roman"/>
          <w:szCs w:val="24"/>
          <w:lang w:val="en-GB" w:eastAsia="zh-CN"/>
        </w:rPr>
      </w:pPr>
      <w:r w:rsidRPr="004A3B50">
        <w:rPr>
          <w:lang w:eastAsia="zh-CN"/>
        </w:rPr>
        <w:t xml:space="preserve">Organizational justice has become “a central concept in the psychology of work and organizations” </w:t>
      </w:r>
      <w:r w:rsidRPr="004A3B50">
        <w:rPr>
          <w:lang w:eastAsia="zh-CN"/>
        </w:rPr>
        <w:fldChar w:fldCharType="begin"/>
      </w:r>
      <w:r w:rsidR="007D64BD" w:rsidRPr="004A3B50">
        <w:rPr>
          <w:lang w:eastAsia="zh-CN"/>
        </w:rPr>
        <w:instrText xml:space="preserve"> ADDIN EN.CITE &lt;EndNote&gt;&lt;Cite&gt;&lt;Author&gt;Gilliland&lt;/Author&gt;&lt;Year&gt;2001&lt;/Year&gt;&lt;RecNum&gt;31&lt;/RecNum&gt;&lt;Pages&gt;144&lt;/Pages&gt;&lt;DisplayText&gt;(Gilliland and Chan, 2001: 144)&lt;/DisplayText&gt;&lt;record&gt;&lt;rec-number&gt;31&lt;/rec-number&gt;&lt;foreign-keys&gt;&lt;key app="EN" db-id="xp929wpre2xva2epas0p2pxusewd0axdfzzr" timestamp="1357230183"&gt;31&lt;/key&gt;&lt;/foreign-keys&gt;&lt;ref-type name="Book Section"&gt;5&lt;/ref-type&gt;&lt;contributors&gt;&lt;authors&gt;&lt;author&gt;Gilliland, S. W.&lt;/author&gt;&lt;author&gt;Chan, D.&lt;/author&gt;&lt;/authors&gt;&lt;secondary-authors&gt;&lt;author&gt;Anderson, N.&lt;/author&gt;&lt;author&gt;Ones, D. S.&lt;/author&gt;&lt;author&gt;Sinangil, H. K.&lt;/author&gt;&lt;author&gt;Viswesvaran, C.&lt;/author&gt;&lt;/secondary-authors&gt;&lt;/contributors&gt;&lt;titles&gt;&lt;title&gt;Justice in organizations: Theory, methods, and applications&lt;/title&gt;&lt;secondary-title&gt;Handbook of Industrial, Work, and Organizational Psychology: Organizational Psychology&lt;/secondary-title&gt;&lt;/titles&gt;&lt;pages&gt;143-165&lt;/pages&gt;&lt;volume&gt;2&lt;/volume&gt;&lt;dates&gt;&lt;year&gt;2001&lt;/year&gt;&lt;/dates&gt;&lt;pub-location&gt;Thousand Oaks, CA&lt;/pub-location&gt;&lt;publisher&gt;Sage&lt;/publisher&gt;&lt;urls&gt;&lt;/urls&gt;&lt;/record&gt;&lt;/Cite&gt;&lt;/EndNote&gt;</w:instrText>
      </w:r>
      <w:r w:rsidRPr="004A3B50">
        <w:rPr>
          <w:lang w:eastAsia="zh-CN"/>
        </w:rPr>
        <w:fldChar w:fldCharType="separate"/>
      </w:r>
      <w:r w:rsidR="009A29DC" w:rsidRPr="004A3B50">
        <w:rPr>
          <w:noProof/>
          <w:lang w:eastAsia="zh-CN"/>
        </w:rPr>
        <w:t>(</w:t>
      </w:r>
      <w:hyperlink w:anchor="_ENREF_63" w:tooltip="Gilliland, 2001 #31" w:history="1">
        <w:r w:rsidR="004A3B50" w:rsidRPr="004A3B50">
          <w:rPr>
            <w:noProof/>
            <w:lang w:eastAsia="zh-CN"/>
          </w:rPr>
          <w:t>Gilliland and Chan, 2001: 144</w:t>
        </w:r>
      </w:hyperlink>
      <w:r w:rsidR="009A29DC" w:rsidRPr="004A3B50">
        <w:rPr>
          <w:noProof/>
          <w:lang w:eastAsia="zh-CN"/>
        </w:rPr>
        <w:t>)</w:t>
      </w:r>
      <w:r w:rsidRPr="004A3B50">
        <w:rPr>
          <w:lang w:eastAsia="zh-CN"/>
        </w:rPr>
        <w:fldChar w:fldCharType="end"/>
      </w:r>
      <w:r w:rsidRPr="004A3B50">
        <w:rPr>
          <w:lang w:eastAsia="zh-CN"/>
        </w:rPr>
        <w:t xml:space="preserve">. Numerous studies and several meta-analyses have shown that employees’ justice perceptions relate positively to organizational trust, commitment, citizenship behavior, and job performance </w:t>
      </w:r>
      <w:r w:rsidRPr="004A3B50">
        <w:rPr>
          <w:lang w:eastAsia="zh-CN"/>
        </w:rPr>
        <w:fldChar w:fldCharType="begin">
          <w:fldData xml:space="preserve">PEVuZE5vdGU+PENpdGU+PEF1dGhvcj5Db2hlbi1DaGFyYXNoPC9BdXRob3I+PFllYXI+MjAwMTwv
WWVhcj48UmVjTnVtPjkyPC9SZWNOdW0+PFByZWZpeD5lLmcuYCwgPC9QcmVmaXg+PERpc3BsYXlU
ZXh0PihlLmcuLCBDb2hlbi1DaGFyYXNoIGFuZCBTcGVjdG9yLCAyMDAxYTsgQ29sbGlucyBldCBh
bC4sIDIwMTI7IE9sa2tvbmVuIGFuZCBMaXBwb25lbiwgMjAwNik8L0Rpc3BsYXlUZXh0PjxyZWNv
cmQ+PHJlYy1udW1iZXI+OTI8L3JlYy1udW1iZXI+PGZvcmVpZ24ta2V5cz48a2V5IGFwcD0iRU4i
IGRiLWlkPSJ4cDkyOXdwcmUyeHZhMmVwYXMwcDJweHVzZXdkMGF4ZGZ6enIiIHRpbWVzdGFtcD0i
MTQwMzg1NjUyMiI+OTI8L2tleT48L2ZvcmVpZ24ta2V5cz48cmVmLXR5cGUgbmFtZT0iSm91cm5h
bCBBcnRpY2xlIj4xNzwvcmVmLXR5cGU+PGNvbnRyaWJ1dG9ycz48YXV0aG9ycz48YXV0aG9yPkNv
aGVuLUNoYXJhc2gsIFlvY2hpPC9hdXRob3I+PGF1dGhvcj5TcGVjdG9yLCBQYXVsIEUuPC9hdXRo
b3I+PC9hdXRob3JzPjwvY29udHJpYnV0b3JzPjx0aXRsZXM+PHRpdGxlPlRoZSBSb2xlIG9mIEp1
c3RpY2UgaW4gT3JnYW5pemF0aW9uczogQSBNZXRhLUFuYWx5c2lzPC90aXRsZT48c2Vjb25kYXJ5
LXRpdGxlPk9yZ2FuaXphdGlvbmFsIEJlaGF2aW9yICZhbXA7IEh1bWFuIERlY2lzaW9uIFByb2Nl
c3Nlczwvc2Vjb25kYXJ5LXRpdGxlPjwvdGl0bGVzPjxwZXJpb2RpY2FsPjxmdWxsLXRpdGxlPk9y
Z2FuaXphdGlvbmFsIEJlaGF2aW9yICZhbXA7IEh1bWFuIERlY2lzaW9uIFByb2Nlc3NlczwvZnVs
bC10aXRsZT48L3BlcmlvZGljYWw+PHBhZ2VzPjI3OC0zMjE8L3BhZ2VzPjx2b2x1bWU+ODY8L3Zv
bHVtZT48bnVtYmVyPjI8L251bWJlcj48ZGF0ZXM+PHllYXI+MjAwMTwveWVhcj48L2RhdGVzPjx1
cmxzPjwvdXJscz48L3JlY29yZD48L0NpdGU+PENpdGU+PEF1dGhvcj5Db2xsaW5zPC9BdXRob3I+
PFllYXI+MjAxMjwvWWVhcj48UmVjTnVtPjkzPC9SZWNOdW0+PHJlY29yZD48cmVjLW51bWJlcj45
MzwvcmVjLW51bWJlcj48Zm9yZWlnbi1rZXlzPjxrZXkgYXBwPSJFTiIgZGItaWQ9InhwOTI5d3By
ZTJ4dmEyZXBhczBwMnB4dXNld2QwYXhkZnp6ciIgdGltZXN0YW1wPSIxNDAzODU2NjEwIj45Mzwv
a2V5PjwvZm9yZWlnbi1rZXlzPjxyZWYtdHlwZSBuYW1lPSJKb3VybmFsIEFydGljbGUiPjE3PC9y
ZWYtdHlwZT48Y29udHJpYnV0b3JzPjxhdXRob3JzPjxhdXRob3I+Q29sbGlucywgQnJpYW4gSi48
L2F1dGhvcj48YXV0aG9yPk1vc3Nob2xkZXIsIEtldmluIFcuPC9hdXRob3I+PGF1dGhvcj5UYXls
b3IsIFNoYW5ub24gRy48L2F1dGhvcj48L2F1dGhvcnM+PC9jb250cmlidXRvcnM+PHRpdGxlcz48
dGl0bGU+RG9lcyBwcm9jZXNzIGZhaXJuZXNzIGFmZmVjdCBqb2IgcGVyZm9ybWFuY2U/IEl0IG9u
bHkgbWF0dGVycyBpZiB0aGV5IHBsYW4gdG8gc3RheTwvdGl0bGU+PHNlY29uZGFyeS10aXRsZT5K
b3VybmFsIG9mIE9yZ2FuaXphdGlvbmFsIEJlaGF2aW9yPC9zZWNvbmRhcnktdGl0bGU+PC90aXRs
ZXM+PHBlcmlvZGljYWw+PGZ1bGwtdGl0bGU+Sm91cm5hbCBvZiBPcmdhbml6YXRpb25hbCBCZWhh
dmlvcjwvZnVsbC10aXRsZT48L3BlcmlvZGljYWw+PHBhZ2VzPjEwMDctMTAyNjwvcGFnZXM+PHZv
bHVtZT4zMzwvdm9sdW1lPjxudW1iZXI+NzwvbnVtYmVyPjxrZXl3b3Jkcz48a2V5d29yZD5KT0Ig
cGVyZm9ybWFuY2U8L2tleXdvcmQ+PGtleXdvcmQ+UkVTRUFSQ0g8L2tleXdvcmQ+PGtleXdvcmQ+
RU1QTE9ZRUVTIC0tIEF0dGl0dWRlczwva2V5d29yZD48a2V5d29yZD5MQUJPUiB0dXJub3Zlcjwv
a2V5d29yZD48a2V5d29yZD5BU1NPQ0lBVElPTlMsIGluc3RpdHV0aW9ucywgZXRjLiAtLSBNYW5h
Z2VtZW50PC9rZXl3b3JkPjxrZXl3b3JkPlNPQ0lBTCBleGNoYW5nZTwva2V5d29yZD48a2V5d29y
ZD5GQUlSTkVTUyAtLSBQc3ljaG9sb2dpY2FsIGFzcGVjdHM8L2tleXdvcmQ+PGtleXdvcmQ+ZmFp
cm5lc3M8L2tleXdvcmQ+PGtleXdvcmQ+dHVybm92ZXIgaW50ZW50aW9uczwva2V5d29yZD48L2tl
eXdvcmRzPjxkYXRlcz48eWVhcj4yMDEyPC95ZWFyPjwvZGF0ZXM+PHB1Ymxpc2hlcj5Kb2huIFdp
bGV5ICZhbXA7IFNvbnMsIEluYy48L3B1Ymxpc2hlcj48aXNibj4wODk0Mzc5NjwvaXNibj48YWNj
ZXNzaW9uLW51bT44MDAyNjkxNjwvYWNjZXNzaW9uLW51bT48d29yay10eXBlPkFydGljbGU8L3dv
cmstdHlwZT48dXJscz48cmVsYXRlZC11cmxzPjx1cmw+aHR0cDovL3NlYXJjaC5lYnNjb2hvc3Qu
Y29tL2xvZ2luLmFzcHg/ZGlyZWN0PXRydWUmYW1wO2RiPWJ0aCZhbXA7QU49ODAwMjY5MTYmYW1w
O3NpdGU9ZWhvc3QtbGl2ZTwvdXJsPjwvcmVsYXRlZC11cmxzPjwvdXJscz48ZWxlY3Ryb25pYy1y
ZXNvdXJjZS1udW0+MTAuMTAwMi9qb2IuMTc3OTwvZWxlY3Ryb25pYy1yZXNvdXJjZS1udW0+PHJl
bW90ZS1kYXRhYmFzZS1uYW1lPmJ0aDwvcmVtb3RlLWRhdGFiYXNlLW5hbWU+PHJlbW90ZS1kYXRh
YmFzZS1wcm92aWRlcj5FQlNDT2hvc3Q8L3JlbW90ZS1kYXRhYmFzZS1wcm92aWRlcj48L3JlY29y
ZD48L0NpdGU+PENpdGU+PEF1dGhvcj5PbGtrb25lbjwvQXV0aG9yPjxZZWFyPjIwMDY8L1llYXI+
PFJlY051bT45NDwvUmVjTnVtPjxyZWNvcmQ+PHJlYy1udW1iZXI+OTQ8L3JlYy1udW1iZXI+PGZv
cmVpZ24ta2V5cz48a2V5IGFwcD0iRU4iIGRiLWlkPSJ4cDkyOXdwcmUyeHZhMmVwYXMwcDJweHVz
ZXdkMGF4ZGZ6enIiIHRpbWVzdGFtcD0iMTQwMzg1Njc2NyI+OTQ8L2tleT48L2ZvcmVpZ24ta2V5
cz48cmVmLXR5cGUgbmFtZT0iSm91cm5hbCBBcnRpY2xlIj4xNzwvcmVmLXR5cGU+PGNvbnRyaWJ1
dG9ycz48YXV0aG9ycz48YXV0aG9yPk9sa2tvbmVuLCBNYXJpYS1FbGVuYTwvYXV0aG9yPjxhdXRo
b3I+TGlwcG9uZW4sIEp1a2thPC9hdXRob3I+PC9hdXRob3JzPjwvY29udHJpYnV0b3JzPjx0aXRs
ZXM+PHRpdGxlPlJlbGF0aW9uc2hpcHMgYmV0d2VlbiBvcmdhbml6YXRpb25hbCBqdXN0aWNlLCBp
ZGVudGlmaWNhdGlvbiB3aXRoIG9yZ2FuaXphdGlvbiBhbmQgd29yayB1bml0LCBhbmQgZ3JvdXAt
cmVsYXRlZCBvdXRjb21lczwvdGl0bGU+PHNlY29uZGFyeS10aXRsZT5Pcmdhbml6YXRpb25hbCBC
ZWhhdmlvciBhbmQgSHVtYW4gRGVjaXNpb24gUHJvY2Vzc2VzPC9zZWNvbmRhcnktdGl0bGU+PC90
aXRsZXM+PHBlcmlvZGljYWw+PGZ1bGwtdGl0bGU+T3JnYW5pemF0aW9uYWwgQmVoYXZpb3IgYW5k
IEh1bWFuIERlY2lzaW9uIFByb2Nlc3NlczwvZnVsbC10aXRsZT48L3BlcmlvZGljYWw+PHBhZ2Vz
PjIwMi0yMTU8L3BhZ2VzPjx2b2x1bWU+MTAwPC92b2x1bWU+PG51bWJlcj4yPC9udW1iZXI+PGtl
eXdvcmRzPjxrZXl3b3JkPk11bHRpcGxlIG9yZ2FuaXphdGlvbmFsIGlkZW50aWZpY2F0aW9uczwv
a2V5d29yZD48a2V5d29yZD5Tb2NpYWwgaWRlbnRpdHk8L2tleXdvcmQ+PGtleXdvcmQ+T3JnYW5p
emF0aW9uYWwganVzdGljZTwva2V5d29yZD48a2V5d29yZD5FeHRyYS1yb2xlIGJlaGF2aW9yPC9r
ZXl3b3JkPjxrZXl3b3JkPlR1cm5vdmVyIGludGVudGlvbnM8L2tleXdvcmQ+PC9rZXl3b3Jkcz48
ZGF0ZXM+PHllYXI+MjAwNjwveWVhcj48cHViLWRhdGVzPjxkYXRlPjcvLzwvZGF0ZT48L3B1Yi1k
YXRlcz48L2RhdGVzPjxpc2JuPjA3NDktNTk3ODwvaXNibj48dXJscz48cmVsYXRlZC11cmxzPjx1
cmw+aHR0cDovL3d3dy5zY2llbmNlZGlyZWN0LmNvbS9zY2llbmNlL2FydGljbGUvcGlpL1MwNzQ5
NTk3ODA1MDAxMTYwPC91cmw+PC9yZWxhdGVkLXVybHM+PC91cmxzPjxlbGVjdHJvbmljLXJlc291
cmNlLW51bT5odHRwOi8vZHguZG9pLm9yZy8xMC4xMDE2L2oub2JoZHAuMjAwNS4wOC4wMDc8L2Vs
ZWN0cm9uaWMtcmVzb3VyY2UtbnVtPjwvcmVjb3JkPjwvQ2l0ZT48L0VuZE5vdGU+
</w:fldData>
        </w:fldChar>
      </w:r>
      <w:r w:rsidR="00B446DD" w:rsidRPr="004A3B50">
        <w:rPr>
          <w:lang w:eastAsia="zh-CN"/>
        </w:rPr>
        <w:instrText xml:space="preserve"> ADDIN EN.CITE </w:instrText>
      </w:r>
      <w:r w:rsidR="00B446DD" w:rsidRPr="004A3B50">
        <w:rPr>
          <w:lang w:eastAsia="zh-CN"/>
        </w:rPr>
        <w:fldChar w:fldCharType="begin">
          <w:fldData xml:space="preserve">PEVuZE5vdGU+PENpdGU+PEF1dGhvcj5Db2hlbi1DaGFyYXNoPC9BdXRob3I+PFllYXI+MjAwMTwv
WWVhcj48UmVjTnVtPjkyPC9SZWNOdW0+PFByZWZpeD5lLmcuYCwgPC9QcmVmaXg+PERpc3BsYXlU
ZXh0PihlLmcuLCBDb2hlbi1DaGFyYXNoIGFuZCBTcGVjdG9yLCAyMDAxYTsgQ29sbGlucyBldCBh
bC4sIDIwMTI7IE9sa2tvbmVuIGFuZCBMaXBwb25lbiwgMjAwNik8L0Rpc3BsYXlUZXh0PjxyZWNv
cmQ+PHJlYy1udW1iZXI+OTI8L3JlYy1udW1iZXI+PGZvcmVpZ24ta2V5cz48a2V5IGFwcD0iRU4i
IGRiLWlkPSJ4cDkyOXdwcmUyeHZhMmVwYXMwcDJweHVzZXdkMGF4ZGZ6enIiIHRpbWVzdGFtcD0i
MTQwMzg1NjUyMiI+OTI8L2tleT48L2ZvcmVpZ24ta2V5cz48cmVmLXR5cGUgbmFtZT0iSm91cm5h
bCBBcnRpY2xlIj4xNzwvcmVmLXR5cGU+PGNvbnRyaWJ1dG9ycz48YXV0aG9ycz48YXV0aG9yPkNv
aGVuLUNoYXJhc2gsIFlvY2hpPC9hdXRob3I+PGF1dGhvcj5TcGVjdG9yLCBQYXVsIEUuPC9hdXRo
b3I+PC9hdXRob3JzPjwvY29udHJpYnV0b3JzPjx0aXRsZXM+PHRpdGxlPlRoZSBSb2xlIG9mIEp1
c3RpY2UgaW4gT3JnYW5pemF0aW9uczogQSBNZXRhLUFuYWx5c2lzPC90aXRsZT48c2Vjb25kYXJ5
LXRpdGxlPk9yZ2FuaXphdGlvbmFsIEJlaGF2aW9yICZhbXA7IEh1bWFuIERlY2lzaW9uIFByb2Nl
c3Nlczwvc2Vjb25kYXJ5LXRpdGxlPjwvdGl0bGVzPjxwZXJpb2RpY2FsPjxmdWxsLXRpdGxlPk9y
Z2FuaXphdGlvbmFsIEJlaGF2aW9yICZhbXA7IEh1bWFuIERlY2lzaW9uIFByb2Nlc3NlczwvZnVs
bC10aXRsZT48L3BlcmlvZGljYWw+PHBhZ2VzPjI3OC0zMjE8L3BhZ2VzPjx2b2x1bWU+ODY8L3Zv
bHVtZT48bnVtYmVyPjI8L251bWJlcj48ZGF0ZXM+PHllYXI+MjAwMTwveWVhcj48L2RhdGVzPjx1
cmxzPjwvdXJscz48L3JlY29yZD48L0NpdGU+PENpdGU+PEF1dGhvcj5Db2xsaW5zPC9BdXRob3I+
PFllYXI+MjAxMjwvWWVhcj48UmVjTnVtPjkzPC9SZWNOdW0+PHJlY29yZD48cmVjLW51bWJlcj45
MzwvcmVjLW51bWJlcj48Zm9yZWlnbi1rZXlzPjxrZXkgYXBwPSJFTiIgZGItaWQ9InhwOTI5d3By
ZTJ4dmEyZXBhczBwMnB4dXNld2QwYXhkZnp6ciIgdGltZXN0YW1wPSIxNDAzODU2NjEwIj45Mzwv
a2V5PjwvZm9yZWlnbi1rZXlzPjxyZWYtdHlwZSBuYW1lPSJKb3VybmFsIEFydGljbGUiPjE3PC9y
ZWYtdHlwZT48Y29udHJpYnV0b3JzPjxhdXRob3JzPjxhdXRob3I+Q29sbGlucywgQnJpYW4gSi48
L2F1dGhvcj48YXV0aG9yPk1vc3Nob2xkZXIsIEtldmluIFcuPC9hdXRob3I+PGF1dGhvcj5UYXls
b3IsIFNoYW5ub24gRy48L2F1dGhvcj48L2F1dGhvcnM+PC9jb250cmlidXRvcnM+PHRpdGxlcz48
dGl0bGU+RG9lcyBwcm9jZXNzIGZhaXJuZXNzIGFmZmVjdCBqb2IgcGVyZm9ybWFuY2U/IEl0IG9u
bHkgbWF0dGVycyBpZiB0aGV5IHBsYW4gdG8gc3RheTwvdGl0bGU+PHNlY29uZGFyeS10aXRsZT5K
b3VybmFsIG9mIE9yZ2FuaXphdGlvbmFsIEJlaGF2aW9yPC9zZWNvbmRhcnktdGl0bGU+PC90aXRs
ZXM+PHBlcmlvZGljYWw+PGZ1bGwtdGl0bGU+Sm91cm5hbCBvZiBPcmdhbml6YXRpb25hbCBCZWhh
dmlvcjwvZnVsbC10aXRsZT48L3BlcmlvZGljYWw+PHBhZ2VzPjEwMDctMTAyNjwvcGFnZXM+PHZv
bHVtZT4zMzwvdm9sdW1lPjxudW1iZXI+NzwvbnVtYmVyPjxrZXl3b3Jkcz48a2V5d29yZD5KT0Ig
cGVyZm9ybWFuY2U8L2tleXdvcmQ+PGtleXdvcmQ+UkVTRUFSQ0g8L2tleXdvcmQ+PGtleXdvcmQ+
RU1QTE9ZRUVTIC0tIEF0dGl0dWRlczwva2V5d29yZD48a2V5d29yZD5MQUJPUiB0dXJub3Zlcjwv
a2V5d29yZD48a2V5d29yZD5BU1NPQ0lBVElPTlMsIGluc3RpdHV0aW9ucywgZXRjLiAtLSBNYW5h
Z2VtZW50PC9rZXl3b3JkPjxrZXl3b3JkPlNPQ0lBTCBleGNoYW5nZTwva2V5d29yZD48a2V5d29y
ZD5GQUlSTkVTUyAtLSBQc3ljaG9sb2dpY2FsIGFzcGVjdHM8L2tleXdvcmQ+PGtleXdvcmQ+ZmFp
cm5lc3M8L2tleXdvcmQ+PGtleXdvcmQ+dHVybm92ZXIgaW50ZW50aW9uczwva2V5d29yZD48L2tl
eXdvcmRzPjxkYXRlcz48eWVhcj4yMDEyPC95ZWFyPjwvZGF0ZXM+PHB1Ymxpc2hlcj5Kb2huIFdp
bGV5ICZhbXA7IFNvbnMsIEluYy48L3B1Ymxpc2hlcj48aXNibj4wODk0Mzc5NjwvaXNibj48YWNj
ZXNzaW9uLW51bT44MDAyNjkxNjwvYWNjZXNzaW9uLW51bT48d29yay10eXBlPkFydGljbGU8L3dv
cmstdHlwZT48dXJscz48cmVsYXRlZC11cmxzPjx1cmw+aHR0cDovL3NlYXJjaC5lYnNjb2hvc3Qu
Y29tL2xvZ2luLmFzcHg/ZGlyZWN0PXRydWUmYW1wO2RiPWJ0aCZhbXA7QU49ODAwMjY5MTYmYW1w
O3NpdGU9ZWhvc3QtbGl2ZTwvdXJsPjwvcmVsYXRlZC11cmxzPjwvdXJscz48ZWxlY3Ryb25pYy1y
ZXNvdXJjZS1udW0+MTAuMTAwMi9qb2IuMTc3OTwvZWxlY3Ryb25pYy1yZXNvdXJjZS1udW0+PHJl
bW90ZS1kYXRhYmFzZS1uYW1lPmJ0aDwvcmVtb3RlLWRhdGFiYXNlLW5hbWU+PHJlbW90ZS1kYXRh
YmFzZS1wcm92aWRlcj5FQlNDT2hvc3Q8L3JlbW90ZS1kYXRhYmFzZS1wcm92aWRlcj48L3JlY29y
ZD48L0NpdGU+PENpdGU+PEF1dGhvcj5PbGtrb25lbjwvQXV0aG9yPjxZZWFyPjIwMDY8L1llYXI+
PFJlY051bT45NDwvUmVjTnVtPjxyZWNvcmQ+PHJlYy1udW1iZXI+OTQ8L3JlYy1udW1iZXI+PGZv
cmVpZ24ta2V5cz48a2V5IGFwcD0iRU4iIGRiLWlkPSJ4cDkyOXdwcmUyeHZhMmVwYXMwcDJweHVz
ZXdkMGF4ZGZ6enIiIHRpbWVzdGFtcD0iMTQwMzg1Njc2NyI+OTQ8L2tleT48L2ZvcmVpZ24ta2V5
cz48cmVmLXR5cGUgbmFtZT0iSm91cm5hbCBBcnRpY2xlIj4xNzwvcmVmLXR5cGU+PGNvbnRyaWJ1
dG9ycz48YXV0aG9ycz48YXV0aG9yPk9sa2tvbmVuLCBNYXJpYS1FbGVuYTwvYXV0aG9yPjxhdXRo
b3I+TGlwcG9uZW4sIEp1a2thPC9hdXRob3I+PC9hdXRob3JzPjwvY29udHJpYnV0b3JzPjx0aXRs
ZXM+PHRpdGxlPlJlbGF0aW9uc2hpcHMgYmV0d2VlbiBvcmdhbml6YXRpb25hbCBqdXN0aWNlLCBp
ZGVudGlmaWNhdGlvbiB3aXRoIG9yZ2FuaXphdGlvbiBhbmQgd29yayB1bml0LCBhbmQgZ3JvdXAt
cmVsYXRlZCBvdXRjb21lczwvdGl0bGU+PHNlY29uZGFyeS10aXRsZT5Pcmdhbml6YXRpb25hbCBC
ZWhhdmlvciBhbmQgSHVtYW4gRGVjaXNpb24gUHJvY2Vzc2VzPC9zZWNvbmRhcnktdGl0bGU+PC90
aXRsZXM+PHBlcmlvZGljYWw+PGZ1bGwtdGl0bGU+T3JnYW5pemF0aW9uYWwgQmVoYXZpb3IgYW5k
IEh1bWFuIERlY2lzaW9uIFByb2Nlc3NlczwvZnVsbC10aXRsZT48L3BlcmlvZGljYWw+PHBhZ2Vz
PjIwMi0yMTU8L3BhZ2VzPjx2b2x1bWU+MTAwPC92b2x1bWU+PG51bWJlcj4yPC9udW1iZXI+PGtl
eXdvcmRzPjxrZXl3b3JkPk11bHRpcGxlIG9yZ2FuaXphdGlvbmFsIGlkZW50aWZpY2F0aW9uczwv
a2V5d29yZD48a2V5d29yZD5Tb2NpYWwgaWRlbnRpdHk8L2tleXdvcmQ+PGtleXdvcmQ+T3JnYW5p
emF0aW9uYWwganVzdGljZTwva2V5d29yZD48a2V5d29yZD5FeHRyYS1yb2xlIGJlaGF2aW9yPC9r
ZXl3b3JkPjxrZXl3b3JkPlR1cm5vdmVyIGludGVudGlvbnM8L2tleXdvcmQ+PC9rZXl3b3Jkcz48
ZGF0ZXM+PHllYXI+MjAwNjwveWVhcj48cHViLWRhdGVzPjxkYXRlPjcvLzwvZGF0ZT48L3B1Yi1k
YXRlcz48L2RhdGVzPjxpc2JuPjA3NDktNTk3ODwvaXNibj48dXJscz48cmVsYXRlZC11cmxzPjx1
cmw+aHR0cDovL3d3dy5zY2llbmNlZGlyZWN0LmNvbS9zY2llbmNlL2FydGljbGUvcGlpL1MwNzQ5
NTk3ODA1MDAxMTYwPC91cmw+PC9yZWxhdGVkLXVybHM+PC91cmxzPjxlbGVjdHJvbmljLXJlc291
cmNlLW51bT5odHRwOi8vZHguZG9pLm9yZy8xMC4xMDE2L2oub2JoZHAuMjAwNS4wOC4wMDc8L2Vs
ZWN0cm9uaWMtcmVzb3VyY2UtbnVtPjwvcmVjb3JkPjwvQ2l0ZT48L0VuZE5vdGU+
</w:fldData>
        </w:fldChar>
      </w:r>
      <w:r w:rsidR="00B446DD" w:rsidRPr="004A3B50">
        <w:rPr>
          <w:lang w:eastAsia="zh-CN"/>
        </w:rPr>
        <w:instrText xml:space="preserve"> ADDIN EN.CITE.DATA </w:instrText>
      </w:r>
      <w:r w:rsidR="00B446DD" w:rsidRPr="004A3B50">
        <w:rPr>
          <w:lang w:eastAsia="zh-CN"/>
        </w:rPr>
      </w:r>
      <w:r w:rsidR="00B446DD" w:rsidRPr="004A3B50">
        <w:rPr>
          <w:lang w:eastAsia="zh-CN"/>
        </w:rPr>
        <w:fldChar w:fldCharType="end"/>
      </w:r>
      <w:r w:rsidRPr="004A3B50">
        <w:rPr>
          <w:lang w:eastAsia="zh-CN"/>
        </w:rPr>
      </w:r>
      <w:r w:rsidRPr="004A3B50">
        <w:rPr>
          <w:lang w:eastAsia="zh-CN"/>
        </w:rPr>
        <w:fldChar w:fldCharType="separate"/>
      </w:r>
      <w:r w:rsidR="00B446DD" w:rsidRPr="004A3B50">
        <w:rPr>
          <w:noProof/>
          <w:lang w:eastAsia="zh-CN"/>
        </w:rPr>
        <w:t xml:space="preserve">(e.g., </w:t>
      </w:r>
      <w:hyperlink w:anchor="_ENREF_37" w:tooltip="Cohen-Charash, 2001 #92" w:history="1">
        <w:r w:rsidR="004A3B50" w:rsidRPr="004A3B50">
          <w:rPr>
            <w:noProof/>
            <w:lang w:eastAsia="zh-CN"/>
          </w:rPr>
          <w:t>Cohen-Charash and Spector, 2001a</w:t>
        </w:r>
      </w:hyperlink>
      <w:r w:rsidR="00B446DD" w:rsidRPr="004A3B50">
        <w:rPr>
          <w:noProof/>
          <w:lang w:eastAsia="zh-CN"/>
        </w:rPr>
        <w:t xml:space="preserve">; </w:t>
      </w:r>
      <w:hyperlink w:anchor="_ENREF_41" w:tooltip="Collins, 2012 #93" w:history="1">
        <w:r w:rsidR="004A3B50" w:rsidRPr="004A3B50">
          <w:rPr>
            <w:noProof/>
            <w:lang w:eastAsia="zh-CN"/>
          </w:rPr>
          <w:t>Collins et al., 2012</w:t>
        </w:r>
      </w:hyperlink>
      <w:r w:rsidR="00B446DD" w:rsidRPr="004A3B50">
        <w:rPr>
          <w:noProof/>
          <w:lang w:eastAsia="zh-CN"/>
        </w:rPr>
        <w:t xml:space="preserve">; </w:t>
      </w:r>
      <w:hyperlink w:anchor="_ENREF_129" w:tooltip="Olkkonen, 2006 #94" w:history="1">
        <w:r w:rsidR="004A3B50" w:rsidRPr="004A3B50">
          <w:rPr>
            <w:noProof/>
            <w:lang w:eastAsia="zh-CN"/>
          </w:rPr>
          <w:t>Olkkonen and Lipponen, 2006</w:t>
        </w:r>
      </w:hyperlink>
      <w:r w:rsidR="00B446DD" w:rsidRPr="004A3B50">
        <w:rPr>
          <w:noProof/>
          <w:lang w:eastAsia="zh-CN"/>
        </w:rPr>
        <w:t>)</w:t>
      </w:r>
      <w:r w:rsidRPr="004A3B50">
        <w:rPr>
          <w:lang w:eastAsia="zh-CN"/>
        </w:rPr>
        <w:fldChar w:fldCharType="end"/>
      </w:r>
      <w:r w:rsidRPr="004A3B50">
        <w:rPr>
          <w:lang w:eastAsia="zh-CN"/>
        </w:rPr>
        <w:t>.</w:t>
      </w:r>
      <w:r w:rsidR="00FA0102" w:rsidRPr="004A3B50">
        <w:rPr>
          <w:lang w:eastAsia="zh-CN"/>
        </w:rPr>
        <w:t xml:space="preserve"> Yet, these models tend to remain at the organizational level, neglecting to explore the impact of these attitudes to external stakeholders. Our model suggests a projection process </w:t>
      </w:r>
      <w:r w:rsidR="00032BAC" w:rsidRPr="004A3B50">
        <w:rPr>
          <w:lang w:eastAsia="zh-CN"/>
        </w:rPr>
        <w:t xml:space="preserve">that links </w:t>
      </w:r>
      <w:r w:rsidR="00FA0102" w:rsidRPr="004A3B50">
        <w:rPr>
          <w:lang w:eastAsia="zh-CN"/>
        </w:rPr>
        <w:t>intra- and extra- organizational relations</w:t>
      </w:r>
      <w:r w:rsidR="00676964" w:rsidRPr="004A3B50">
        <w:rPr>
          <w:lang w:eastAsia="zh-CN"/>
        </w:rPr>
        <w:t xml:space="preserve">, </w:t>
      </w:r>
      <w:r w:rsidR="00032BAC" w:rsidRPr="004A3B50">
        <w:rPr>
          <w:lang w:eastAsia="zh-CN"/>
        </w:rPr>
        <w:t xml:space="preserve">thus </w:t>
      </w:r>
      <w:r w:rsidR="00676964" w:rsidRPr="004A3B50">
        <w:rPr>
          <w:lang w:eastAsia="zh-CN"/>
        </w:rPr>
        <w:t xml:space="preserve">following earlier </w:t>
      </w:r>
      <w:r w:rsidR="00032BAC" w:rsidRPr="004A3B50">
        <w:rPr>
          <w:lang w:eastAsia="zh-CN"/>
        </w:rPr>
        <w:t xml:space="preserve">studies </w:t>
      </w:r>
      <w:r w:rsidR="00D1525A" w:rsidRPr="004A3B50">
        <w:rPr>
          <w:lang w:eastAsia="zh-CN"/>
        </w:rPr>
        <w:fldChar w:fldCharType="begin"/>
      </w:r>
      <w:r w:rsidR="00D1525A" w:rsidRPr="004A3B50">
        <w:rPr>
          <w:lang w:eastAsia="zh-CN"/>
        </w:rPr>
        <w:instrText xml:space="preserve"> ADDIN EN.CITE &lt;EndNote&gt;&lt;Cite&gt;&lt;Author&gt;Morgan&lt;/Author&gt;&lt;Year&gt;1994&lt;/Year&gt;&lt;RecNum&gt;90&lt;/RecNum&gt;&lt;Prefix&gt;e.g.`, &lt;/Prefix&gt;&lt;DisplayText&gt;(e.g., Morgan and Hunt, 1994)&lt;/DisplayText&gt;&lt;record&gt;&lt;rec-number&gt;90&lt;/rec-number&gt;&lt;foreign-keys&gt;&lt;key app="EN" db-id="e5a2p2xsraep0ge2wzp59zsvs0dd9x0expxr" timestamp="1434636453"&gt;90&lt;/key&gt;&lt;/foreign-keys&gt;&lt;ref-type name="Journal Article"&gt;17&lt;/ref-type&gt;&lt;contributors&gt;&lt;authors&gt;&lt;author&gt;Morgan, Robert M.&lt;/author&gt;&lt;author&gt;Hunt, Shelby, D.&lt;/author&gt;&lt;/authors&gt;&lt;/contributors&gt;&lt;titles&gt;&lt;title&gt;The Commitment-Trust Theory of Relationship Marketing&lt;/title&gt;&lt;secondary-title&gt;Journal of Marketing&lt;/secondary-title&gt;&lt;/titles&gt;&lt;periodical&gt;&lt;full-title&gt;Journal of Marketing&lt;/full-title&gt;&lt;/periodical&gt;&lt;pages&gt;20-38&lt;/pages&gt;&lt;volume&gt;58&lt;/volume&gt;&lt;number&gt;3&lt;/number&gt;&lt;dates&gt;&lt;year&gt;1994&lt;/year&gt;&lt;/dates&gt;&lt;publisher&gt;American Marketing Association&lt;/publisher&gt;&lt;isbn&gt;00222429&lt;/isbn&gt;&lt;urls&gt;&lt;related-urls&gt;&lt;url&gt;http://www.jstor.org/stable/1252308&lt;/url&gt;&lt;/related-urls&gt;&lt;/urls&gt;&lt;electronic-resource-num&gt;10.2307/1252308&lt;/electronic-resource-num&gt;&lt;/record&gt;&lt;/Cite&gt;&lt;/EndNote&gt;</w:instrText>
      </w:r>
      <w:r w:rsidR="00D1525A" w:rsidRPr="004A3B50">
        <w:rPr>
          <w:lang w:eastAsia="zh-CN"/>
        </w:rPr>
        <w:fldChar w:fldCharType="separate"/>
      </w:r>
      <w:r w:rsidR="00D1525A" w:rsidRPr="004A3B50">
        <w:rPr>
          <w:noProof/>
          <w:lang w:eastAsia="zh-CN"/>
        </w:rPr>
        <w:t>(</w:t>
      </w:r>
      <w:hyperlink w:anchor="_ENREF_114" w:tooltip="Morgan, 1994 #90" w:history="1">
        <w:r w:rsidR="004A3B50" w:rsidRPr="004A3B50">
          <w:rPr>
            <w:noProof/>
            <w:lang w:eastAsia="zh-CN"/>
          </w:rPr>
          <w:t>e.g., Morgan and Hunt, 1994</w:t>
        </w:r>
      </w:hyperlink>
      <w:r w:rsidR="00D1525A" w:rsidRPr="004A3B50">
        <w:rPr>
          <w:noProof/>
          <w:lang w:eastAsia="zh-CN"/>
        </w:rPr>
        <w:t>)</w:t>
      </w:r>
      <w:r w:rsidR="00D1525A" w:rsidRPr="004A3B50">
        <w:rPr>
          <w:lang w:eastAsia="zh-CN"/>
        </w:rPr>
        <w:fldChar w:fldCharType="end"/>
      </w:r>
      <w:r w:rsidR="00676964" w:rsidRPr="004A3B50">
        <w:rPr>
          <w:rFonts w:eastAsia="Times New Roman" w:cs="Times New Roman"/>
          <w:szCs w:val="24"/>
          <w:lang w:val="en-GB" w:eastAsia="zh-CN"/>
        </w:rPr>
        <w:t>. Ideas</w:t>
      </w:r>
      <w:r w:rsidR="00032BAC" w:rsidRPr="004A3B50">
        <w:rPr>
          <w:rFonts w:eastAsia="Times New Roman" w:cs="Times New Roman"/>
          <w:szCs w:val="24"/>
          <w:lang w:val="en-GB" w:eastAsia="zh-CN"/>
        </w:rPr>
        <w:t>,</w:t>
      </w:r>
      <w:r w:rsidR="00676964" w:rsidRPr="004A3B50">
        <w:rPr>
          <w:rFonts w:eastAsia="Times New Roman" w:cs="Times New Roman"/>
          <w:szCs w:val="24"/>
          <w:lang w:val="en-GB" w:eastAsia="zh-CN"/>
        </w:rPr>
        <w:t xml:space="preserve"> such as </w:t>
      </w:r>
      <w:r w:rsidR="00A96D30" w:rsidRPr="004A3B50">
        <w:rPr>
          <w:rFonts w:eastAsia="Times New Roman" w:cs="Times New Roman"/>
          <w:szCs w:val="24"/>
          <w:lang w:val="en-GB" w:eastAsia="zh-CN"/>
        </w:rPr>
        <w:t>the</w:t>
      </w:r>
      <w:r w:rsidR="00032BAC" w:rsidRPr="004A3B50">
        <w:rPr>
          <w:rFonts w:eastAsia="Times New Roman" w:cs="Times New Roman"/>
          <w:szCs w:val="24"/>
          <w:lang w:val="en-GB" w:eastAsia="zh-CN"/>
        </w:rPr>
        <w:t xml:space="preserve"> </w:t>
      </w:r>
      <w:r w:rsidR="00676964" w:rsidRPr="004A3B50">
        <w:rPr>
          <w:rFonts w:eastAsia="Times New Roman" w:cs="Times New Roman"/>
          <w:szCs w:val="24"/>
          <w:lang w:val="en-GB" w:eastAsia="zh-CN"/>
        </w:rPr>
        <w:t>resource conscious view</w:t>
      </w:r>
      <w:r w:rsidR="00032BAC" w:rsidRPr="004A3B50">
        <w:rPr>
          <w:rFonts w:eastAsia="Times New Roman" w:cs="Times New Roman"/>
          <w:szCs w:val="24"/>
          <w:lang w:val="en-GB" w:eastAsia="zh-CN"/>
        </w:rPr>
        <w:t>,</w:t>
      </w:r>
      <w:r w:rsidR="00676964" w:rsidRPr="004A3B50">
        <w:rPr>
          <w:rFonts w:eastAsia="Times New Roman" w:cs="Times New Roman"/>
          <w:szCs w:val="24"/>
          <w:lang w:val="en-GB" w:eastAsia="zh-CN"/>
        </w:rPr>
        <w:t xml:space="preserve"> </w:t>
      </w:r>
      <w:r w:rsidR="00A96D30" w:rsidRPr="004A3B50">
        <w:rPr>
          <w:rFonts w:eastAsia="Times New Roman" w:cs="Times New Roman"/>
          <w:szCs w:val="24"/>
          <w:lang w:val="en-GB" w:eastAsia="zh-CN"/>
        </w:rPr>
        <w:t xml:space="preserve">imply </w:t>
      </w:r>
      <w:r w:rsidR="00676964" w:rsidRPr="004A3B50">
        <w:rPr>
          <w:rFonts w:eastAsia="Times New Roman" w:cs="Times New Roman"/>
          <w:szCs w:val="24"/>
          <w:lang w:val="en-GB" w:eastAsia="zh-CN"/>
        </w:rPr>
        <w:t>that marketing theory</w:t>
      </w:r>
      <w:r w:rsidR="00A96D30" w:rsidRPr="004A3B50">
        <w:rPr>
          <w:rFonts w:eastAsia="Times New Roman" w:cs="Times New Roman"/>
          <w:szCs w:val="24"/>
          <w:lang w:val="en-GB" w:eastAsia="zh-CN"/>
        </w:rPr>
        <w:t>’s theoretical progress</w:t>
      </w:r>
      <w:r w:rsidR="00676964" w:rsidRPr="004A3B50">
        <w:rPr>
          <w:rFonts w:eastAsia="Times New Roman" w:cs="Times New Roman"/>
          <w:szCs w:val="24"/>
          <w:lang w:val="en-GB" w:eastAsia="zh-CN"/>
        </w:rPr>
        <w:t xml:space="preserve"> may rely on wider behavioural perspectives </w:t>
      </w:r>
      <w:r w:rsidR="00D1525A" w:rsidRPr="004A3B50">
        <w:rPr>
          <w:rFonts w:eastAsia="Times New Roman" w:cs="Times New Roman"/>
          <w:szCs w:val="24"/>
          <w:lang w:val="en-GB" w:eastAsia="zh-CN"/>
        </w:rPr>
        <w:fldChar w:fldCharType="begin"/>
      </w:r>
      <w:r w:rsidR="00D1525A" w:rsidRPr="004A3B50">
        <w:rPr>
          <w:rFonts w:eastAsia="Times New Roman" w:cs="Times New Roman"/>
          <w:szCs w:val="24"/>
          <w:lang w:val="en-GB" w:eastAsia="zh-CN"/>
        </w:rPr>
        <w:instrText xml:space="preserve"> ADDIN EN.CITE &lt;EndNote&gt;&lt;Cite&gt;&lt;Author&gt;Kumar&lt;/Author&gt;&lt;Year&gt;2015&lt;/Year&gt;&lt;RecNum&gt;205&lt;/RecNum&gt;&lt;DisplayText&gt;(Kumar, 2015)&lt;/DisplayText&gt;&lt;record&gt;&lt;rec-number&gt;205&lt;/rec-number&gt;&lt;foreign-keys&gt;&lt;key app="EN" db-id="e5a2p2xsraep0ge2wzp59zsvs0dd9x0expxr" timestamp="1500639649"&gt;205&lt;/key&gt;&lt;/foreign-keys&gt;&lt;ref-type name="Journal Article"&gt;17&lt;/ref-type&gt;&lt;contributors&gt;&lt;authors&gt;&lt;author&gt;Kumar, V.&lt;/author&gt;&lt;/authors&gt;&lt;/contributors&gt;&lt;titles&gt;&lt;title&gt;Evolution of Marketing as a Discipline: What Has Happened and What to Look Out For&lt;/title&gt;&lt;secondary-title&gt;Journal of Marketing&lt;/secondary-title&gt;&lt;/titles&gt;&lt;periodical&gt;&lt;full-title&gt;Journal of Marketing&lt;/full-title&gt;&lt;/periodical&gt;&lt;pages&gt;1-9&lt;/pages&gt;&lt;volume&gt;79&lt;/volume&gt;&lt;number&gt;1&lt;/number&gt;&lt;dates&gt;&lt;year&gt;2015&lt;/year&gt;&lt;pub-dates&gt;&lt;date&gt;2015/01/01&lt;/date&gt;&lt;/pub-dates&gt;&lt;/dates&gt;&lt;publisher&gt;American Marketing Association&lt;/publisher&gt;&lt;isbn&gt;0022-2429&lt;/isbn&gt;&lt;urls&gt;&lt;related-urls&gt;&lt;url&gt;https://doi.org/10.1509/jm.79.1.1&lt;/url&gt;&lt;/related-urls&gt;&lt;/urls&gt;&lt;electronic-resource-num&gt;10.1509/jm.79.1.1&lt;/electronic-resource-num&gt;&lt;access-date&gt;2017/07/21&lt;/access-date&gt;&lt;/record&gt;&lt;/Cite&gt;&lt;/EndNote&gt;</w:instrText>
      </w:r>
      <w:r w:rsidR="00D1525A" w:rsidRPr="004A3B50">
        <w:rPr>
          <w:rFonts w:eastAsia="Times New Roman" w:cs="Times New Roman"/>
          <w:szCs w:val="24"/>
          <w:lang w:val="en-GB" w:eastAsia="zh-CN"/>
        </w:rPr>
        <w:fldChar w:fldCharType="separate"/>
      </w:r>
      <w:r w:rsidR="00D1525A" w:rsidRPr="004A3B50">
        <w:rPr>
          <w:rFonts w:eastAsia="Times New Roman" w:cs="Times New Roman"/>
          <w:noProof/>
          <w:szCs w:val="24"/>
          <w:lang w:val="en-GB" w:eastAsia="zh-CN"/>
        </w:rPr>
        <w:t>(</w:t>
      </w:r>
      <w:hyperlink w:anchor="_ENREF_90" w:tooltip="Kumar, 2015 #205" w:history="1">
        <w:r w:rsidR="004A3B50" w:rsidRPr="004A3B50">
          <w:rPr>
            <w:rFonts w:eastAsia="Times New Roman" w:cs="Times New Roman"/>
            <w:noProof/>
            <w:szCs w:val="24"/>
            <w:lang w:val="en-GB" w:eastAsia="zh-CN"/>
          </w:rPr>
          <w:t>Kumar, 2015</w:t>
        </w:r>
      </w:hyperlink>
      <w:r w:rsidR="00D1525A" w:rsidRPr="004A3B50">
        <w:rPr>
          <w:rFonts w:eastAsia="Times New Roman" w:cs="Times New Roman"/>
          <w:noProof/>
          <w:szCs w:val="24"/>
          <w:lang w:val="en-GB" w:eastAsia="zh-CN"/>
        </w:rPr>
        <w:t>)</w:t>
      </w:r>
      <w:r w:rsidR="00D1525A" w:rsidRPr="004A3B50">
        <w:rPr>
          <w:rFonts w:eastAsia="Times New Roman" w:cs="Times New Roman"/>
          <w:szCs w:val="24"/>
          <w:lang w:val="en-GB" w:eastAsia="zh-CN"/>
        </w:rPr>
        <w:fldChar w:fldCharType="end"/>
      </w:r>
      <w:r w:rsidR="00676964" w:rsidRPr="004A3B50">
        <w:rPr>
          <w:rFonts w:eastAsia="Times New Roman" w:cs="Times New Roman"/>
          <w:szCs w:val="24"/>
          <w:lang w:val="en-GB" w:eastAsia="zh-CN"/>
        </w:rPr>
        <w:t xml:space="preserve">.  </w:t>
      </w:r>
    </w:p>
    <w:p w14:paraId="21FDE762" w14:textId="63BE025E" w:rsidR="00F53CC8" w:rsidRPr="004A3B50" w:rsidRDefault="00F53CC8" w:rsidP="00F53CC8">
      <w:pPr>
        <w:rPr>
          <w:lang w:eastAsia="zh-CN"/>
        </w:rPr>
      </w:pPr>
      <w:r w:rsidRPr="004A3B50">
        <w:rPr>
          <w:lang w:eastAsia="zh-CN"/>
        </w:rPr>
        <w:t>Our framework bridges not only the gap between two research fields, but also offers a holistic perspective on intra-</w:t>
      </w:r>
      <w:r w:rsidR="003E0635" w:rsidRPr="004A3B50">
        <w:rPr>
          <w:lang w:eastAsia="zh-CN"/>
        </w:rPr>
        <w:t xml:space="preserve">organizational </w:t>
      </w:r>
      <w:r w:rsidRPr="004A3B50">
        <w:rPr>
          <w:lang w:eastAsia="zh-CN"/>
        </w:rPr>
        <w:t xml:space="preserve">and extra-organizational fairness perceptions and their respective outcomes. </w:t>
      </w:r>
      <w:r w:rsidR="002C1055" w:rsidRPr="004A3B50">
        <w:rPr>
          <w:lang w:eastAsia="zh-CN"/>
        </w:rPr>
        <w:t>Complementing</w:t>
      </w:r>
      <w:r w:rsidRPr="004A3B50">
        <w:rPr>
          <w:lang w:eastAsia="zh-CN"/>
        </w:rPr>
        <w:t xml:space="preserve"> the outcome of work and organizational research with customer behavior perspectives allows </w:t>
      </w:r>
      <w:r w:rsidR="00FE65B8" w:rsidRPr="004A3B50">
        <w:rPr>
          <w:lang w:eastAsia="zh-CN"/>
        </w:rPr>
        <w:t xml:space="preserve">for </w:t>
      </w:r>
      <w:r w:rsidRPr="004A3B50">
        <w:rPr>
          <w:lang w:eastAsia="zh-CN"/>
        </w:rPr>
        <w:t xml:space="preserve">meticulous reality </w:t>
      </w:r>
      <w:r w:rsidR="00FE65B8" w:rsidRPr="004A3B50">
        <w:rPr>
          <w:lang w:eastAsia="zh-CN"/>
        </w:rPr>
        <w:t xml:space="preserve">depiction </w:t>
      </w:r>
      <w:r w:rsidRPr="004A3B50">
        <w:rPr>
          <w:lang w:eastAsia="zh-CN"/>
        </w:rPr>
        <w:t xml:space="preserve">from a theoretical perspective. </w:t>
      </w:r>
      <w:r w:rsidR="00DF007C" w:rsidRPr="004A3B50">
        <w:rPr>
          <w:lang w:eastAsia="zh-CN"/>
        </w:rPr>
        <w:t>Thus</w:t>
      </w:r>
      <w:r w:rsidRPr="004A3B50">
        <w:rPr>
          <w:lang w:eastAsia="zh-CN"/>
        </w:rPr>
        <w:t xml:space="preserve">, our model provides first insights </w:t>
      </w:r>
      <w:r w:rsidR="00864620" w:rsidRPr="004A3B50">
        <w:rPr>
          <w:lang w:eastAsia="zh-CN"/>
        </w:rPr>
        <w:t xml:space="preserve">into </w:t>
      </w:r>
      <w:r w:rsidRPr="004A3B50">
        <w:rPr>
          <w:lang w:eastAsia="zh-CN"/>
        </w:rPr>
        <w:t>the way</w:t>
      </w:r>
      <w:r w:rsidR="004208CD" w:rsidRPr="004A3B50">
        <w:rPr>
          <w:lang w:eastAsia="zh-CN"/>
        </w:rPr>
        <w:t>s</w:t>
      </w:r>
      <w:r w:rsidRPr="004A3B50">
        <w:rPr>
          <w:lang w:eastAsia="zh-CN"/>
        </w:rPr>
        <w:t xml:space="preserve"> justice and fairness factors influence employee attitudes to the workplace</w:t>
      </w:r>
      <w:r w:rsidR="006419B8" w:rsidRPr="004A3B50">
        <w:rPr>
          <w:lang w:eastAsia="zh-CN"/>
        </w:rPr>
        <w:t>, which</w:t>
      </w:r>
      <w:r w:rsidRPr="004A3B50">
        <w:rPr>
          <w:lang w:eastAsia="zh-CN"/>
        </w:rPr>
        <w:t xml:space="preserve"> </w:t>
      </w:r>
      <w:r w:rsidR="006419B8" w:rsidRPr="004A3B50">
        <w:rPr>
          <w:lang w:eastAsia="zh-CN"/>
        </w:rPr>
        <w:t xml:space="preserve">– </w:t>
      </w:r>
      <w:r w:rsidRPr="004A3B50">
        <w:rPr>
          <w:lang w:eastAsia="zh-CN"/>
        </w:rPr>
        <w:t xml:space="preserve">in turn </w:t>
      </w:r>
      <w:r w:rsidR="006419B8" w:rsidRPr="004A3B50">
        <w:rPr>
          <w:lang w:eastAsia="zh-CN"/>
        </w:rPr>
        <w:t xml:space="preserve">– </w:t>
      </w:r>
      <w:r w:rsidRPr="004A3B50">
        <w:rPr>
          <w:lang w:eastAsia="zh-CN"/>
        </w:rPr>
        <w:t>influence their behavior</w:t>
      </w:r>
      <w:r w:rsidR="00C55F72" w:rsidRPr="004A3B50">
        <w:rPr>
          <w:lang w:eastAsia="zh-CN"/>
        </w:rPr>
        <w:t>s</w:t>
      </w:r>
      <w:r w:rsidRPr="004A3B50">
        <w:rPr>
          <w:lang w:eastAsia="zh-CN"/>
        </w:rPr>
        <w:t xml:space="preserve"> and performance (as perceived in CX). Reflecting the understanding of </w:t>
      </w:r>
      <w:r w:rsidR="009F4E56" w:rsidRPr="004A3B50">
        <w:rPr>
          <w:lang w:eastAsia="zh-CN"/>
        </w:rPr>
        <w:t xml:space="preserve">the importance of </w:t>
      </w:r>
      <w:r w:rsidRPr="004A3B50">
        <w:rPr>
          <w:lang w:eastAsia="zh-CN"/>
        </w:rPr>
        <w:t xml:space="preserve">employees in facilitating their customers’ desired experiences and their crucial role in achieving organizational outcomes, our model provides a strong foundation for the </w:t>
      </w:r>
      <w:r w:rsidR="00EA4A04" w:rsidRPr="004A3B50">
        <w:rPr>
          <w:lang w:eastAsia="zh-CN"/>
        </w:rPr>
        <w:t xml:space="preserve">mantra </w:t>
      </w:r>
      <w:r w:rsidRPr="004A3B50">
        <w:rPr>
          <w:lang w:eastAsia="zh-CN"/>
        </w:rPr>
        <w:t>“Treat me well and</w:t>
      </w:r>
      <w:r w:rsidR="005E3178" w:rsidRPr="004A3B50">
        <w:rPr>
          <w:lang w:eastAsia="zh-CN"/>
        </w:rPr>
        <w:t xml:space="preserve">, </w:t>
      </w:r>
      <w:r w:rsidRPr="004A3B50">
        <w:rPr>
          <w:lang w:eastAsia="zh-CN"/>
        </w:rPr>
        <w:t>in turn,</w:t>
      </w:r>
      <w:r w:rsidR="005E3178" w:rsidRPr="004A3B50">
        <w:rPr>
          <w:lang w:eastAsia="zh-CN"/>
        </w:rPr>
        <w:t xml:space="preserve"> I will</w:t>
      </w:r>
      <w:r w:rsidRPr="004A3B50">
        <w:rPr>
          <w:lang w:eastAsia="zh-CN"/>
        </w:rPr>
        <w:t xml:space="preserve"> treat my customer well”. </w:t>
      </w:r>
    </w:p>
    <w:p w14:paraId="24A26336" w14:textId="77777777" w:rsidR="00F53CC8" w:rsidRPr="004A3B50" w:rsidRDefault="00F53CC8" w:rsidP="00F53CC8">
      <w:pPr>
        <w:rPr>
          <w:lang w:eastAsia="zh-CN"/>
        </w:rPr>
      </w:pPr>
      <w:r w:rsidRPr="004A3B50">
        <w:rPr>
          <w:lang w:eastAsia="zh-CN"/>
        </w:rPr>
        <w:t xml:space="preserve">Extending and expanding the guiding principle of the service-profit chain, </w:t>
      </w:r>
      <w:r w:rsidR="00EE200F" w:rsidRPr="004A3B50">
        <w:rPr>
          <w:lang w:eastAsia="zh-CN"/>
        </w:rPr>
        <w:t>we</w:t>
      </w:r>
      <w:r w:rsidRPr="004A3B50">
        <w:rPr>
          <w:lang w:eastAsia="zh-CN"/>
        </w:rPr>
        <w:t xml:space="preserve"> link</w:t>
      </w:r>
      <w:r w:rsidR="00EE200F" w:rsidRPr="004A3B50">
        <w:rPr>
          <w:lang w:eastAsia="zh-CN"/>
        </w:rPr>
        <w:t>ed</w:t>
      </w:r>
      <w:r w:rsidRPr="004A3B50">
        <w:rPr>
          <w:lang w:eastAsia="zh-CN"/>
        </w:rPr>
        <w:t xml:space="preserve"> the well-known intra-organi</w:t>
      </w:r>
      <w:r w:rsidR="00AB21FF" w:rsidRPr="004A3B50">
        <w:rPr>
          <w:lang w:eastAsia="zh-CN"/>
        </w:rPr>
        <w:t>z</w:t>
      </w:r>
      <w:r w:rsidRPr="004A3B50">
        <w:rPr>
          <w:lang w:eastAsia="zh-CN"/>
        </w:rPr>
        <w:t xml:space="preserve">ational fairness construct and its influences </w:t>
      </w:r>
      <w:r w:rsidR="00626FA9" w:rsidRPr="004A3B50">
        <w:rPr>
          <w:lang w:eastAsia="zh-CN"/>
        </w:rPr>
        <w:t>on</w:t>
      </w:r>
      <w:r w:rsidRPr="004A3B50">
        <w:rPr>
          <w:lang w:eastAsia="zh-CN"/>
        </w:rPr>
        <w:t xml:space="preserve"> company performance. </w:t>
      </w:r>
      <w:r w:rsidR="00624DE7" w:rsidRPr="004A3B50">
        <w:rPr>
          <w:lang w:eastAsia="zh-CN"/>
        </w:rPr>
        <w:t>Thus</w:t>
      </w:r>
      <w:r w:rsidRPr="004A3B50">
        <w:rPr>
          <w:lang w:eastAsia="zh-CN"/>
        </w:rPr>
        <w:t xml:space="preserve">, our theoretical model suggests that the treatment of employees will </w:t>
      </w:r>
      <w:r w:rsidR="00E66B0C" w:rsidRPr="004A3B50">
        <w:rPr>
          <w:lang w:eastAsia="zh-CN"/>
        </w:rPr>
        <w:t>strong</w:t>
      </w:r>
      <w:r w:rsidR="000C3ABF" w:rsidRPr="004A3B50">
        <w:rPr>
          <w:lang w:eastAsia="zh-CN"/>
        </w:rPr>
        <w:t>ly</w:t>
      </w:r>
      <w:r w:rsidR="00E66B0C" w:rsidRPr="004A3B50">
        <w:rPr>
          <w:lang w:eastAsia="zh-CN"/>
        </w:rPr>
        <w:t xml:space="preserve"> </w:t>
      </w:r>
      <w:r w:rsidRPr="004A3B50">
        <w:rPr>
          <w:lang w:eastAsia="zh-CN"/>
        </w:rPr>
        <w:t>impact service delivery</w:t>
      </w:r>
      <w:r w:rsidR="0075346A" w:rsidRPr="004A3B50">
        <w:rPr>
          <w:lang w:eastAsia="zh-CN"/>
        </w:rPr>
        <w:t>,</w:t>
      </w:r>
      <w:r w:rsidRPr="004A3B50">
        <w:rPr>
          <w:lang w:eastAsia="zh-CN"/>
        </w:rPr>
        <w:t xml:space="preserve"> as it alters customers’ experience. </w:t>
      </w:r>
    </w:p>
    <w:p w14:paraId="04C4C279" w14:textId="77777777" w:rsidR="00F53CC8" w:rsidRPr="004A3B50" w:rsidRDefault="00F53CC8" w:rsidP="00886996">
      <w:pPr>
        <w:pStyle w:val="Heading2"/>
        <w:rPr>
          <w:lang w:eastAsia="zh-CN"/>
        </w:rPr>
      </w:pPr>
      <w:r w:rsidRPr="004A3B50">
        <w:rPr>
          <w:lang w:eastAsia="zh-CN"/>
        </w:rPr>
        <w:t xml:space="preserve">Managerial </w:t>
      </w:r>
      <w:r w:rsidR="00520E24" w:rsidRPr="004A3B50">
        <w:rPr>
          <w:lang w:eastAsia="zh-CN"/>
        </w:rPr>
        <w:t>I</w:t>
      </w:r>
      <w:r w:rsidRPr="004A3B50">
        <w:rPr>
          <w:lang w:eastAsia="zh-CN"/>
        </w:rPr>
        <w:t>mplications</w:t>
      </w:r>
    </w:p>
    <w:p w14:paraId="0B6543BF" w14:textId="0A310B0D" w:rsidR="00F53CC8" w:rsidRPr="004A3B50" w:rsidRDefault="00F53CC8" w:rsidP="00F53CC8">
      <w:pPr>
        <w:rPr>
          <w:lang w:eastAsia="zh-CN"/>
        </w:rPr>
      </w:pPr>
      <w:r w:rsidRPr="004A3B50">
        <w:rPr>
          <w:lang w:eastAsia="zh-CN"/>
        </w:rPr>
        <w:t xml:space="preserve">Our framework </w:t>
      </w:r>
      <w:r w:rsidR="00E30E12" w:rsidRPr="004A3B50">
        <w:rPr>
          <w:lang w:eastAsia="zh-CN"/>
        </w:rPr>
        <w:t xml:space="preserve">allows for </w:t>
      </w:r>
      <w:r w:rsidRPr="004A3B50">
        <w:rPr>
          <w:lang w:eastAsia="zh-CN"/>
        </w:rPr>
        <w:t>an enhanced theoretical perspective on employees’ and customers’ behavior</w:t>
      </w:r>
      <w:r w:rsidR="00204CC4" w:rsidRPr="004A3B50">
        <w:rPr>
          <w:lang w:eastAsia="zh-CN"/>
        </w:rPr>
        <w:t>s</w:t>
      </w:r>
      <w:r w:rsidRPr="004A3B50">
        <w:rPr>
          <w:lang w:eastAsia="zh-CN"/>
        </w:rPr>
        <w:t xml:space="preserve">, while focusing on </w:t>
      </w:r>
      <w:r w:rsidR="00702517" w:rsidRPr="004A3B50">
        <w:rPr>
          <w:lang w:eastAsia="zh-CN"/>
        </w:rPr>
        <w:t>company</w:t>
      </w:r>
      <w:r w:rsidRPr="004A3B50">
        <w:rPr>
          <w:lang w:eastAsia="zh-CN"/>
        </w:rPr>
        <w:t xml:space="preserve"> performance. We posit that, based on our framework, performance in the service industry (and elsewhere) connects strongly to behavioral perceptions in internal and external relationships. </w:t>
      </w:r>
      <w:r w:rsidR="000165BF" w:rsidRPr="004A3B50">
        <w:rPr>
          <w:lang w:eastAsia="zh-CN"/>
        </w:rPr>
        <w:t xml:space="preserve">These preliminary implications, </w:t>
      </w:r>
      <w:r w:rsidR="00A96D30" w:rsidRPr="004A3B50">
        <w:rPr>
          <w:lang w:eastAsia="zh-CN"/>
        </w:rPr>
        <w:t xml:space="preserve">which are </w:t>
      </w:r>
      <w:r w:rsidR="000165BF" w:rsidRPr="004A3B50">
        <w:rPr>
          <w:lang w:eastAsia="zh-CN"/>
        </w:rPr>
        <w:t>based on our contribution</w:t>
      </w:r>
      <w:r w:rsidR="00A96D30" w:rsidRPr="004A3B50">
        <w:rPr>
          <w:lang w:eastAsia="zh-CN"/>
        </w:rPr>
        <w:t>’s theoretical nature</w:t>
      </w:r>
      <w:r w:rsidR="000165BF" w:rsidRPr="004A3B50">
        <w:rPr>
          <w:lang w:eastAsia="zh-CN"/>
        </w:rPr>
        <w:t>, need to be further developed once our model has been tested empirically.</w:t>
      </w:r>
    </w:p>
    <w:p w14:paraId="46E4BB2C" w14:textId="77777777" w:rsidR="00F53CC8" w:rsidRPr="004A3B50" w:rsidRDefault="00F53CC8" w:rsidP="00F53CC8">
      <w:pPr>
        <w:rPr>
          <w:lang w:eastAsia="zh-CN"/>
        </w:rPr>
      </w:pPr>
      <w:r w:rsidRPr="004A3B50">
        <w:rPr>
          <w:lang w:eastAsia="zh-CN"/>
        </w:rPr>
        <w:t xml:space="preserve">Managers need to appreciate the importance of how they treat their employees and the dyadic customer-employee relationship. </w:t>
      </w:r>
      <w:r w:rsidR="001E6DFE" w:rsidRPr="004A3B50">
        <w:rPr>
          <w:lang w:eastAsia="zh-CN"/>
        </w:rPr>
        <w:t xml:space="preserve">To </w:t>
      </w:r>
      <w:r w:rsidRPr="004A3B50">
        <w:rPr>
          <w:lang w:eastAsia="zh-CN"/>
        </w:rPr>
        <w:t>success</w:t>
      </w:r>
      <w:r w:rsidR="001E6DFE" w:rsidRPr="004A3B50">
        <w:rPr>
          <w:lang w:eastAsia="zh-CN"/>
        </w:rPr>
        <w:t xml:space="preserve">fully </w:t>
      </w:r>
      <w:r w:rsidRPr="004A3B50">
        <w:rPr>
          <w:lang w:eastAsia="zh-CN"/>
        </w:rPr>
        <w:t>deliver</w:t>
      </w:r>
      <w:r w:rsidR="001E6DFE" w:rsidRPr="004A3B50">
        <w:rPr>
          <w:lang w:eastAsia="zh-CN"/>
        </w:rPr>
        <w:t xml:space="preserve"> </w:t>
      </w:r>
      <w:r w:rsidRPr="004A3B50">
        <w:rPr>
          <w:lang w:eastAsia="zh-CN"/>
        </w:rPr>
        <w:t xml:space="preserve">desirable, positive-behavior-driving customer experiences, it is not enough to hire the right, motivated, and service-oriented people. </w:t>
      </w:r>
      <w:r w:rsidR="001E6DFE" w:rsidRPr="004A3B50">
        <w:rPr>
          <w:lang w:eastAsia="zh-CN"/>
        </w:rPr>
        <w:t>E</w:t>
      </w:r>
      <w:r w:rsidRPr="004A3B50">
        <w:rPr>
          <w:lang w:eastAsia="zh-CN"/>
        </w:rPr>
        <w:t xml:space="preserve">mployees need to </w:t>
      </w:r>
      <w:r w:rsidR="00DA0462" w:rsidRPr="004A3B50">
        <w:rPr>
          <w:lang w:eastAsia="zh-CN"/>
        </w:rPr>
        <w:t xml:space="preserve">also </w:t>
      </w:r>
      <w:r w:rsidRPr="004A3B50">
        <w:rPr>
          <w:lang w:eastAsia="zh-CN"/>
        </w:rPr>
        <w:t>perceive that they are treated fair</w:t>
      </w:r>
      <w:r w:rsidR="00DA0462" w:rsidRPr="004A3B50">
        <w:rPr>
          <w:lang w:eastAsia="zh-CN"/>
        </w:rPr>
        <w:t>ly</w:t>
      </w:r>
      <w:r w:rsidRPr="004A3B50">
        <w:rPr>
          <w:lang w:eastAsia="zh-CN"/>
        </w:rPr>
        <w:t xml:space="preserve"> </w:t>
      </w:r>
      <w:r w:rsidR="00DA0462" w:rsidRPr="004A3B50">
        <w:rPr>
          <w:lang w:eastAsia="zh-CN"/>
        </w:rPr>
        <w:t xml:space="preserve">by </w:t>
      </w:r>
      <w:r w:rsidRPr="004A3B50">
        <w:rPr>
          <w:lang w:eastAsia="zh-CN"/>
        </w:rPr>
        <w:t xml:space="preserve">the company. Only then </w:t>
      </w:r>
      <w:r w:rsidR="00F23F8D" w:rsidRPr="004A3B50">
        <w:rPr>
          <w:lang w:eastAsia="zh-CN"/>
        </w:rPr>
        <w:t>are they</w:t>
      </w:r>
      <w:r w:rsidRPr="004A3B50">
        <w:rPr>
          <w:lang w:eastAsia="zh-CN"/>
        </w:rPr>
        <w:t xml:space="preserve"> willing to take deliver the best service experience to customer</w:t>
      </w:r>
      <w:r w:rsidR="00544DB6" w:rsidRPr="004A3B50">
        <w:rPr>
          <w:lang w:eastAsia="zh-CN"/>
        </w:rPr>
        <w:t>s</w:t>
      </w:r>
      <w:r w:rsidRPr="004A3B50">
        <w:rPr>
          <w:lang w:eastAsia="zh-CN"/>
        </w:rPr>
        <w:t xml:space="preserve">. What employees experience in their workplace will influence how customers perceive their value-in-use, their loyalty intentions, WOM, and </w:t>
      </w:r>
      <w:r w:rsidR="00B0679F" w:rsidRPr="004A3B50">
        <w:rPr>
          <w:lang w:eastAsia="zh-CN"/>
        </w:rPr>
        <w:t xml:space="preserve">– </w:t>
      </w:r>
      <w:r w:rsidRPr="004A3B50">
        <w:rPr>
          <w:lang w:eastAsia="zh-CN"/>
        </w:rPr>
        <w:t xml:space="preserve">in turn </w:t>
      </w:r>
      <w:r w:rsidR="00B0679F" w:rsidRPr="004A3B50">
        <w:rPr>
          <w:lang w:eastAsia="zh-CN"/>
        </w:rPr>
        <w:t xml:space="preserve">– company </w:t>
      </w:r>
      <w:r w:rsidRPr="004A3B50">
        <w:rPr>
          <w:lang w:eastAsia="zh-CN"/>
        </w:rPr>
        <w:t xml:space="preserve">performance. </w:t>
      </w:r>
    </w:p>
    <w:p w14:paraId="4FED5715" w14:textId="77777777" w:rsidR="00F53CC8" w:rsidRPr="004A3B50" w:rsidRDefault="00F53CC8" w:rsidP="00886996">
      <w:pPr>
        <w:pStyle w:val="Heading2"/>
        <w:rPr>
          <w:lang w:eastAsia="zh-CN"/>
        </w:rPr>
      </w:pPr>
      <w:r w:rsidRPr="004A3B50">
        <w:rPr>
          <w:lang w:eastAsia="zh-CN"/>
        </w:rPr>
        <w:t xml:space="preserve">Limitations and </w:t>
      </w:r>
      <w:r w:rsidR="00017670" w:rsidRPr="004A3B50">
        <w:rPr>
          <w:lang w:eastAsia="zh-CN"/>
        </w:rPr>
        <w:t>Further</w:t>
      </w:r>
      <w:r w:rsidRPr="004A3B50">
        <w:rPr>
          <w:lang w:eastAsia="zh-CN"/>
        </w:rPr>
        <w:t xml:space="preserve"> </w:t>
      </w:r>
      <w:r w:rsidR="00F35F05" w:rsidRPr="004A3B50">
        <w:rPr>
          <w:lang w:eastAsia="zh-CN"/>
        </w:rPr>
        <w:t>R</w:t>
      </w:r>
      <w:r w:rsidRPr="004A3B50">
        <w:rPr>
          <w:lang w:eastAsia="zh-CN"/>
        </w:rPr>
        <w:t>esearch</w:t>
      </w:r>
      <w:r w:rsidR="00F35F05" w:rsidRPr="004A3B50">
        <w:rPr>
          <w:lang w:eastAsia="zh-CN"/>
        </w:rPr>
        <w:t xml:space="preserve"> </w:t>
      </w:r>
      <w:r w:rsidR="00155A3F" w:rsidRPr="004A3B50">
        <w:rPr>
          <w:lang w:eastAsia="zh-CN"/>
        </w:rPr>
        <w:t>Avenues</w:t>
      </w:r>
    </w:p>
    <w:p w14:paraId="14CD1ABA" w14:textId="3606FDAA" w:rsidR="00FD5108" w:rsidRPr="004A3B50" w:rsidRDefault="00A96D30" w:rsidP="00676964">
      <w:pPr>
        <w:jc w:val="both"/>
        <w:rPr>
          <w:szCs w:val="24"/>
        </w:rPr>
      </w:pPr>
      <w:r w:rsidRPr="004A3B50">
        <w:rPr>
          <w:szCs w:val="24"/>
        </w:rPr>
        <w:t>The c</w:t>
      </w:r>
      <w:r w:rsidR="00FD5108" w:rsidRPr="004A3B50">
        <w:rPr>
          <w:szCs w:val="24"/>
        </w:rPr>
        <w:t>urrent trend is to encourage and promote interdisciplinary works</w:t>
      </w:r>
      <w:r w:rsidRPr="004A3B50">
        <w:rPr>
          <w:szCs w:val="24"/>
        </w:rPr>
        <w:t>, because</w:t>
      </w:r>
      <w:r w:rsidR="00FD5108" w:rsidRPr="004A3B50">
        <w:rPr>
          <w:szCs w:val="24"/>
        </w:rPr>
        <w:t xml:space="preserve"> </w:t>
      </w:r>
      <w:r w:rsidRPr="004A3B50">
        <w:rPr>
          <w:szCs w:val="24"/>
        </w:rPr>
        <w:t>o</w:t>
      </w:r>
      <w:r w:rsidR="00FD5108" w:rsidRPr="004A3B50">
        <w:rPr>
          <w:szCs w:val="24"/>
        </w:rPr>
        <w:t xml:space="preserve">ne field of study can learn and benefit from others. Phenomena </w:t>
      </w:r>
      <w:r w:rsidRPr="004A3B50">
        <w:rPr>
          <w:szCs w:val="24"/>
        </w:rPr>
        <w:t xml:space="preserve">once examined </w:t>
      </w:r>
      <w:r w:rsidR="00FD5108" w:rsidRPr="004A3B50">
        <w:rPr>
          <w:szCs w:val="24"/>
        </w:rPr>
        <w:t xml:space="preserve">separately are now presented as interlinked </w:t>
      </w:r>
      <w:r w:rsidRPr="004A3B50">
        <w:rPr>
          <w:szCs w:val="24"/>
        </w:rPr>
        <w:t xml:space="preserve">issues, which </w:t>
      </w:r>
      <w:r w:rsidR="004701CE" w:rsidRPr="004A3B50">
        <w:rPr>
          <w:szCs w:val="24"/>
        </w:rPr>
        <w:fldChar w:fldCharType="begin"/>
      </w:r>
      <w:r w:rsidR="004701CE" w:rsidRPr="004A3B50">
        <w:rPr>
          <w:szCs w:val="24"/>
        </w:rPr>
        <w:instrText xml:space="preserve"> ADDIN EN.CITE &lt;EndNote&gt;&lt;Cite&gt;&lt;Author&gt;Davis&lt;/Author&gt;&lt;Year&gt;1971&lt;/Year&gt;&lt;RecNum&gt;189&lt;/RecNum&gt;&lt;DisplayText&gt;(Davis, 1971)&lt;/DisplayText&gt;&lt;record&gt;&lt;rec-number&gt;189&lt;/rec-number&gt;&lt;foreign-keys&gt;&lt;key app="EN" db-id="e5a2p2xsraep0ge2wzp59zsvs0dd9x0expxr" timestamp="1499858196"&gt;189&lt;/key&gt;&lt;/foreign-keys&gt;&lt;ref-type name="Journal Article"&gt;17&lt;/ref-type&gt;&lt;contributors&gt;&lt;authors&gt;&lt;author&gt;Davis, Murray S.&lt;/author&gt;&lt;/authors&gt;&lt;/contributors&gt;&lt;titles&gt;&lt;title&gt;That&amp;apos;s Interesting!&lt;/title&gt;&lt;secondary-title&gt;Philosophy of the Social Sciences&lt;/secondary-title&gt;&lt;/titles&gt;&lt;periodical&gt;&lt;full-title&gt;Philosophy of the Social Sciences&lt;/full-title&gt;&lt;/periodical&gt;&lt;pages&gt;309-344&lt;/pages&gt;&lt;volume&gt;1&lt;/volume&gt;&lt;number&gt;2&lt;/number&gt;&lt;dates&gt;&lt;year&gt;1971&lt;/year&gt;&lt;pub-dates&gt;&lt;date&gt;1971/06/01&lt;/date&gt;&lt;/pub-dates&gt;&lt;/dates&gt;&lt;publisher&gt;SAGE Publications Inc&lt;/publisher&gt;&lt;isbn&gt;0048-3931&lt;/isbn&gt;&lt;urls&gt;&lt;related-urls&gt;&lt;url&gt;http://dx.doi.org/10.1177/004839317100100211&lt;/url&gt;&lt;/related-urls&gt;&lt;/urls&gt;&lt;electronic-resource-num&gt;10.1177/004839317100100211&lt;/electronic-resource-num&gt;&lt;access-date&gt;2017/07/12&lt;/access-date&gt;&lt;/record&gt;&lt;/Cite&gt;&lt;/EndNote&gt;</w:instrText>
      </w:r>
      <w:r w:rsidR="004701CE" w:rsidRPr="004A3B50">
        <w:rPr>
          <w:szCs w:val="24"/>
        </w:rPr>
        <w:fldChar w:fldCharType="separate"/>
      </w:r>
      <w:r w:rsidR="004701CE" w:rsidRPr="004A3B50">
        <w:rPr>
          <w:noProof/>
          <w:szCs w:val="24"/>
        </w:rPr>
        <w:t>(</w:t>
      </w:r>
      <w:hyperlink w:anchor="_ENREF_46" w:tooltip="Davis, 1971 #189" w:history="1">
        <w:r w:rsidR="004A3B50" w:rsidRPr="004A3B50">
          <w:rPr>
            <w:noProof/>
            <w:szCs w:val="24"/>
          </w:rPr>
          <w:t>Davis, 1971</w:t>
        </w:r>
      </w:hyperlink>
      <w:r w:rsidR="004701CE" w:rsidRPr="004A3B50">
        <w:rPr>
          <w:noProof/>
          <w:szCs w:val="24"/>
        </w:rPr>
        <w:t>)</w:t>
      </w:r>
      <w:r w:rsidR="004701CE" w:rsidRPr="004A3B50">
        <w:rPr>
          <w:szCs w:val="24"/>
        </w:rPr>
        <w:fldChar w:fldCharType="end"/>
      </w:r>
      <w:r w:rsidR="00FD5108" w:rsidRPr="004A3B50">
        <w:rPr>
          <w:szCs w:val="24"/>
        </w:rPr>
        <w:t xml:space="preserve"> called </w:t>
      </w:r>
      <w:r w:rsidRPr="004A3B50">
        <w:rPr>
          <w:szCs w:val="24"/>
        </w:rPr>
        <w:t xml:space="preserve">the </w:t>
      </w:r>
      <w:r w:rsidR="00FD5108" w:rsidRPr="004A3B50">
        <w:rPr>
          <w:szCs w:val="24"/>
        </w:rPr>
        <w:t>“That’s Interesting”</w:t>
      </w:r>
      <w:r w:rsidRPr="004A3B50">
        <w:rPr>
          <w:szCs w:val="24"/>
        </w:rPr>
        <w:t xml:space="preserve"> effect</w:t>
      </w:r>
      <w:r w:rsidR="00FD5108" w:rsidRPr="004A3B50">
        <w:rPr>
          <w:szCs w:val="24"/>
        </w:rPr>
        <w:t>. Scholars working in different silos, even within the same institution</w:t>
      </w:r>
      <w:r w:rsidRPr="004A3B50">
        <w:rPr>
          <w:szCs w:val="24"/>
        </w:rPr>
        <w:t>,</w:t>
      </w:r>
      <w:r w:rsidR="00FD5108" w:rsidRPr="004A3B50">
        <w:rPr>
          <w:szCs w:val="24"/>
        </w:rPr>
        <w:t xml:space="preserve"> focus on the two sides </w:t>
      </w:r>
      <w:r w:rsidRPr="004A3B50">
        <w:rPr>
          <w:rFonts w:cs="Times New Roman"/>
          <w:szCs w:val="24"/>
        </w:rPr>
        <w:t>—</w:t>
      </w:r>
      <w:r w:rsidRPr="004A3B50">
        <w:rPr>
          <w:szCs w:val="24"/>
        </w:rPr>
        <w:t xml:space="preserve"> </w:t>
      </w:r>
      <w:r w:rsidR="00FD5108" w:rsidRPr="004A3B50">
        <w:rPr>
          <w:szCs w:val="24"/>
        </w:rPr>
        <w:t>OB and marketing</w:t>
      </w:r>
      <w:r w:rsidRPr="004A3B50">
        <w:rPr>
          <w:szCs w:val="24"/>
        </w:rPr>
        <w:t xml:space="preserve"> </w:t>
      </w:r>
      <w:r w:rsidRPr="004A3B50">
        <w:rPr>
          <w:rFonts w:cs="Times New Roman"/>
          <w:szCs w:val="24"/>
        </w:rPr>
        <w:t>—</w:t>
      </w:r>
      <w:r w:rsidRPr="004A3B50">
        <w:rPr>
          <w:szCs w:val="24"/>
        </w:rPr>
        <w:t xml:space="preserve"> of organizational issues</w:t>
      </w:r>
      <w:r w:rsidR="00FD5108" w:rsidRPr="004A3B50">
        <w:rPr>
          <w:szCs w:val="24"/>
        </w:rPr>
        <w:t xml:space="preserve">. Future work can benefit </w:t>
      </w:r>
      <w:r w:rsidRPr="004A3B50">
        <w:rPr>
          <w:szCs w:val="24"/>
        </w:rPr>
        <w:t xml:space="preserve">by </w:t>
      </w:r>
      <w:r w:rsidR="00FD5108" w:rsidRPr="004A3B50">
        <w:rPr>
          <w:szCs w:val="24"/>
        </w:rPr>
        <w:t xml:space="preserve">applying knowledge from one discipline to </w:t>
      </w:r>
      <w:r w:rsidRPr="004A3B50">
        <w:rPr>
          <w:szCs w:val="24"/>
        </w:rPr>
        <w:t xml:space="preserve">the </w:t>
      </w:r>
      <w:r w:rsidR="00FD5108" w:rsidRPr="004A3B50">
        <w:rPr>
          <w:szCs w:val="24"/>
        </w:rPr>
        <w:t>other</w:t>
      </w:r>
      <w:r w:rsidR="00FA0102" w:rsidRPr="004A3B50">
        <w:rPr>
          <w:szCs w:val="24"/>
        </w:rPr>
        <w:t>. We suggest that</w:t>
      </w:r>
      <w:r w:rsidR="00391AA4" w:rsidRPr="004A3B50">
        <w:rPr>
          <w:szCs w:val="24"/>
        </w:rPr>
        <w:t>,</w:t>
      </w:r>
      <w:r w:rsidR="00FA0102" w:rsidRPr="004A3B50">
        <w:rPr>
          <w:szCs w:val="24"/>
        </w:rPr>
        <w:t xml:space="preserve"> from employment relationships</w:t>
      </w:r>
      <w:r w:rsidR="00704FF4" w:rsidRPr="004A3B50">
        <w:rPr>
          <w:szCs w:val="24"/>
        </w:rPr>
        <w:t xml:space="preserve">, </w:t>
      </w:r>
      <w:r w:rsidR="00391AA4" w:rsidRPr="004A3B50">
        <w:rPr>
          <w:szCs w:val="24"/>
        </w:rPr>
        <w:t xml:space="preserve">there is a process of projection, </w:t>
      </w:r>
      <w:r w:rsidR="00704FF4" w:rsidRPr="004A3B50">
        <w:rPr>
          <w:szCs w:val="24"/>
        </w:rPr>
        <w:t>which</w:t>
      </w:r>
      <w:r w:rsidR="00FA0102" w:rsidRPr="004A3B50">
        <w:rPr>
          <w:szCs w:val="24"/>
        </w:rPr>
        <w:t xml:space="preserve"> generate</w:t>
      </w:r>
      <w:r w:rsidR="00704FF4" w:rsidRPr="004A3B50">
        <w:rPr>
          <w:szCs w:val="24"/>
        </w:rPr>
        <w:t>s</w:t>
      </w:r>
      <w:r w:rsidR="00FA0102" w:rsidRPr="004A3B50">
        <w:rPr>
          <w:szCs w:val="24"/>
        </w:rPr>
        <w:t xml:space="preserve"> a culture of commitment</w:t>
      </w:r>
      <w:r w:rsidR="00704FF4" w:rsidRPr="004A3B50">
        <w:rPr>
          <w:szCs w:val="24"/>
        </w:rPr>
        <w:t xml:space="preserve"> and</w:t>
      </w:r>
      <w:r w:rsidR="00FA0102" w:rsidRPr="004A3B50">
        <w:rPr>
          <w:szCs w:val="24"/>
        </w:rPr>
        <w:t xml:space="preserve"> loyalty </w:t>
      </w:r>
      <w:r w:rsidR="00704FF4" w:rsidRPr="004A3B50">
        <w:rPr>
          <w:szCs w:val="24"/>
        </w:rPr>
        <w:t xml:space="preserve">to, as well as </w:t>
      </w:r>
      <w:r w:rsidR="00FA0102" w:rsidRPr="004A3B50">
        <w:rPr>
          <w:szCs w:val="24"/>
        </w:rPr>
        <w:t>organizational identification with the organization</w:t>
      </w:r>
      <w:r w:rsidR="00704FF4" w:rsidRPr="004A3B50">
        <w:rPr>
          <w:szCs w:val="24"/>
        </w:rPr>
        <w:t>,</w:t>
      </w:r>
      <w:r w:rsidR="00FA0102" w:rsidRPr="004A3B50">
        <w:rPr>
          <w:szCs w:val="24"/>
        </w:rPr>
        <w:t xml:space="preserve"> to </w:t>
      </w:r>
      <w:r w:rsidR="00704FF4" w:rsidRPr="004A3B50">
        <w:rPr>
          <w:szCs w:val="24"/>
        </w:rPr>
        <w:t xml:space="preserve">employees’ </w:t>
      </w:r>
      <w:r w:rsidR="00FA0102" w:rsidRPr="004A3B50">
        <w:rPr>
          <w:szCs w:val="24"/>
        </w:rPr>
        <w:t xml:space="preserve">relationships with external stakeholders. </w:t>
      </w:r>
      <w:r w:rsidR="00391AA4" w:rsidRPr="004A3B50">
        <w:rPr>
          <w:szCs w:val="24"/>
        </w:rPr>
        <w:t>The f</w:t>
      </w:r>
      <w:r w:rsidR="00FA0102" w:rsidRPr="004A3B50">
        <w:rPr>
          <w:szCs w:val="24"/>
        </w:rPr>
        <w:t xml:space="preserve">irst of these external stakeholders are the customers. Future research </w:t>
      </w:r>
      <w:r w:rsidR="00391AA4" w:rsidRPr="004A3B50">
        <w:rPr>
          <w:szCs w:val="24"/>
        </w:rPr>
        <w:t xml:space="preserve">could </w:t>
      </w:r>
      <w:r w:rsidR="00FA0102" w:rsidRPr="004A3B50">
        <w:rPr>
          <w:szCs w:val="24"/>
        </w:rPr>
        <w:t xml:space="preserve">focus on the actual transformation </w:t>
      </w:r>
      <w:r w:rsidR="00391AA4" w:rsidRPr="004A3B50">
        <w:rPr>
          <w:szCs w:val="24"/>
        </w:rPr>
        <w:t xml:space="preserve">process </w:t>
      </w:r>
      <w:r w:rsidR="00FA0102" w:rsidRPr="004A3B50">
        <w:rPr>
          <w:szCs w:val="24"/>
        </w:rPr>
        <w:t xml:space="preserve">from </w:t>
      </w:r>
      <w:r w:rsidR="00391AA4" w:rsidRPr="004A3B50">
        <w:rPr>
          <w:szCs w:val="24"/>
        </w:rPr>
        <w:t xml:space="preserve">an </w:t>
      </w:r>
      <w:r w:rsidR="00FA0102" w:rsidRPr="004A3B50">
        <w:rPr>
          <w:szCs w:val="24"/>
        </w:rPr>
        <w:t xml:space="preserve">internal culture to </w:t>
      </w:r>
      <w:r w:rsidR="00391AA4" w:rsidRPr="004A3B50">
        <w:rPr>
          <w:szCs w:val="24"/>
        </w:rPr>
        <w:t xml:space="preserve">a </w:t>
      </w:r>
      <w:r w:rsidR="00FA0102" w:rsidRPr="004A3B50">
        <w:rPr>
          <w:szCs w:val="24"/>
        </w:rPr>
        <w:t>customer experience</w:t>
      </w:r>
      <w:r w:rsidR="00391AA4" w:rsidRPr="004A3B50">
        <w:rPr>
          <w:szCs w:val="24"/>
        </w:rPr>
        <w:t xml:space="preserve"> by means of</w:t>
      </w:r>
      <w:r w:rsidR="00FA0102" w:rsidRPr="004A3B50">
        <w:rPr>
          <w:szCs w:val="24"/>
        </w:rPr>
        <w:t>, for example</w:t>
      </w:r>
      <w:r w:rsidR="00391AA4" w:rsidRPr="004A3B50">
        <w:rPr>
          <w:szCs w:val="24"/>
        </w:rPr>
        <w:t>,</w:t>
      </w:r>
      <w:r w:rsidR="00FA0102" w:rsidRPr="004A3B50">
        <w:rPr>
          <w:szCs w:val="24"/>
        </w:rPr>
        <w:t xml:space="preserve"> trust </w:t>
      </w:r>
      <w:r w:rsidR="00D1525A" w:rsidRPr="004A3B50">
        <w:rPr>
          <w:szCs w:val="24"/>
        </w:rPr>
        <w:fldChar w:fldCharType="begin"/>
      </w:r>
      <w:r w:rsidR="00D1525A" w:rsidRPr="004A3B50">
        <w:rPr>
          <w:szCs w:val="24"/>
        </w:rPr>
        <w:instrText xml:space="preserve"> ADDIN EN.CITE &lt;EndNote&gt;&lt;Cite&gt;&lt;Author&gt;Morgan&lt;/Author&gt;&lt;Year&gt;1994&lt;/Year&gt;&lt;RecNum&gt;90&lt;/RecNum&gt;&lt;DisplayText&gt;(Morgan and Hunt, 1994)&lt;/DisplayText&gt;&lt;record&gt;&lt;rec-number&gt;90&lt;/rec-number&gt;&lt;foreign-keys&gt;&lt;key app="EN" db-id="e5a2p2xsraep0ge2wzp59zsvs0dd9x0expxr" timestamp="1434636453"&gt;90&lt;/key&gt;&lt;/foreign-keys&gt;&lt;ref-type name="Journal Article"&gt;17&lt;/ref-type&gt;&lt;contributors&gt;&lt;authors&gt;&lt;author&gt;Morgan, Robert M.&lt;/author&gt;&lt;author&gt;Hunt, Shelby, D.&lt;/author&gt;&lt;/authors&gt;&lt;/contributors&gt;&lt;titles&gt;&lt;title&gt;The Commitment-Trust Theory of Relationship Marketing&lt;/title&gt;&lt;secondary-title&gt;Journal of Marketing&lt;/secondary-title&gt;&lt;/titles&gt;&lt;periodical&gt;&lt;full-title&gt;Journal of Marketing&lt;/full-title&gt;&lt;/periodical&gt;&lt;pages&gt;20-38&lt;/pages&gt;&lt;volume&gt;58&lt;/volume&gt;&lt;number&gt;3&lt;/number&gt;&lt;dates&gt;&lt;year&gt;1994&lt;/year&gt;&lt;/dates&gt;&lt;publisher&gt;American Marketing Association&lt;/publisher&gt;&lt;isbn&gt;00222429&lt;/isbn&gt;&lt;urls&gt;&lt;related-urls&gt;&lt;url&gt;http://www.jstor.org/stable/1252308&lt;/url&gt;&lt;/related-urls&gt;&lt;/urls&gt;&lt;electronic-resource-num&gt;10.2307/1252308&lt;/electronic-resource-num&gt;&lt;/record&gt;&lt;/Cite&gt;&lt;/EndNote&gt;</w:instrText>
      </w:r>
      <w:r w:rsidR="00D1525A" w:rsidRPr="004A3B50">
        <w:rPr>
          <w:szCs w:val="24"/>
        </w:rPr>
        <w:fldChar w:fldCharType="separate"/>
      </w:r>
      <w:r w:rsidR="00D1525A" w:rsidRPr="004A3B50">
        <w:rPr>
          <w:noProof/>
          <w:szCs w:val="24"/>
        </w:rPr>
        <w:t>(</w:t>
      </w:r>
      <w:hyperlink w:anchor="_ENREF_114" w:tooltip="Morgan, 1994 #90" w:history="1">
        <w:r w:rsidR="004A3B50" w:rsidRPr="004A3B50">
          <w:rPr>
            <w:noProof/>
            <w:szCs w:val="24"/>
          </w:rPr>
          <w:t>Morgan and Hunt, 1994</w:t>
        </w:r>
      </w:hyperlink>
      <w:r w:rsidR="00D1525A" w:rsidRPr="004A3B50">
        <w:rPr>
          <w:noProof/>
          <w:szCs w:val="24"/>
        </w:rPr>
        <w:t>)</w:t>
      </w:r>
      <w:r w:rsidR="00D1525A" w:rsidRPr="004A3B50">
        <w:rPr>
          <w:szCs w:val="24"/>
        </w:rPr>
        <w:fldChar w:fldCharType="end"/>
      </w:r>
      <w:r w:rsidR="00FA0102" w:rsidRPr="004A3B50">
        <w:rPr>
          <w:rFonts w:eastAsia="Times New Roman" w:cs="Times New Roman"/>
          <w:szCs w:val="24"/>
          <w:lang w:val="en-GB" w:eastAsia="zh-CN"/>
        </w:rPr>
        <w:t xml:space="preserve"> or corporate social responsibility </w:t>
      </w:r>
      <w:r w:rsidR="00D1525A" w:rsidRPr="004A3B50">
        <w:rPr>
          <w:rFonts w:eastAsia="Times New Roman" w:cs="Times New Roman"/>
          <w:szCs w:val="24"/>
          <w:lang w:val="en-GB" w:eastAsia="zh-CN"/>
        </w:rPr>
        <w:fldChar w:fldCharType="begin"/>
      </w:r>
      <w:r w:rsidR="00D1525A" w:rsidRPr="004A3B50">
        <w:rPr>
          <w:rFonts w:eastAsia="Times New Roman" w:cs="Times New Roman"/>
          <w:szCs w:val="24"/>
          <w:lang w:val="en-GB" w:eastAsia="zh-CN"/>
        </w:rPr>
        <w:instrText xml:space="preserve"> ADDIN EN.CITE &lt;EndNote&gt;&lt;Cite&gt;&lt;Author&gt;Korschun&lt;/Author&gt;&lt;Year&gt;2014&lt;/Year&gt;&lt;RecNum&gt;203&lt;/RecNum&gt;&lt;DisplayText&gt;(Korschun et al., 2014)&lt;/DisplayText&gt;&lt;record&gt;&lt;rec-number&gt;203&lt;/rec-number&gt;&lt;foreign-keys&gt;&lt;key app="EN" db-id="e5a2p2xsraep0ge2wzp59zsvs0dd9x0expxr" timestamp="1500639421"&gt;203&lt;/key&gt;&lt;/foreign-keys&gt;&lt;ref-type name="Journal Article"&gt;17&lt;/ref-type&gt;&lt;contributors&gt;&lt;authors&gt;&lt;author&gt;Korschun, Daniel&lt;/author&gt;&lt;author&gt;Bhattacharya, C. B.&lt;/author&gt;&lt;author&gt;Swain, Scott D.&lt;/author&gt;&lt;/authors&gt;&lt;/contributors&gt;&lt;titles&gt;&lt;title&gt;Corporate Social Responsibility, Customer Orientation, and the Job Performance of Frontline Employees&lt;/title&gt;&lt;secondary-title&gt;Journal of Marketing&lt;/secondary-title&gt;&lt;/titles&gt;&lt;periodical&gt;&lt;full-title&gt;Journal of Marketing&lt;/full-title&gt;&lt;/periodical&gt;&lt;pages&gt;20-37&lt;/pages&gt;&lt;volume&gt;78&lt;/volume&gt;&lt;number&gt;3&lt;/number&gt;&lt;dates&gt;&lt;year&gt;2014&lt;/year&gt;&lt;pub-dates&gt;&lt;date&gt;2014/05/01&lt;/date&gt;&lt;/pub-dates&gt;&lt;/dates&gt;&lt;publisher&gt;American Marketing Association&lt;/publisher&gt;&lt;isbn&gt;0022-2429&lt;/isbn&gt;&lt;urls&gt;&lt;related-urls&gt;&lt;url&gt;https://doi.org/10.1509/jm.11.0245&lt;/url&gt;&lt;/related-urls&gt;&lt;/urls&gt;&lt;electronic-resource-num&gt;10.1509/jm.11.0245&lt;/electronic-resource-num&gt;&lt;access-date&gt;2017/07/21&lt;/access-date&gt;&lt;/record&gt;&lt;/Cite&gt;&lt;/EndNote&gt;</w:instrText>
      </w:r>
      <w:r w:rsidR="00D1525A" w:rsidRPr="004A3B50">
        <w:rPr>
          <w:rFonts w:eastAsia="Times New Roman" w:cs="Times New Roman"/>
          <w:szCs w:val="24"/>
          <w:lang w:val="en-GB" w:eastAsia="zh-CN"/>
        </w:rPr>
        <w:fldChar w:fldCharType="separate"/>
      </w:r>
      <w:r w:rsidR="00D1525A" w:rsidRPr="004A3B50">
        <w:rPr>
          <w:rFonts w:eastAsia="Times New Roman" w:cs="Times New Roman"/>
          <w:noProof/>
          <w:szCs w:val="24"/>
          <w:lang w:val="en-GB" w:eastAsia="zh-CN"/>
        </w:rPr>
        <w:t>(</w:t>
      </w:r>
      <w:hyperlink w:anchor="_ENREF_89" w:tooltip="Korschun, 2014 #203" w:history="1">
        <w:r w:rsidR="004A3B50" w:rsidRPr="004A3B50">
          <w:rPr>
            <w:rFonts w:eastAsia="Times New Roman" w:cs="Times New Roman"/>
            <w:noProof/>
            <w:szCs w:val="24"/>
            <w:lang w:val="en-GB" w:eastAsia="zh-CN"/>
          </w:rPr>
          <w:t>Korschun et al., 2014</w:t>
        </w:r>
      </w:hyperlink>
      <w:r w:rsidR="00D1525A" w:rsidRPr="004A3B50">
        <w:rPr>
          <w:rFonts w:eastAsia="Times New Roman" w:cs="Times New Roman"/>
          <w:noProof/>
          <w:szCs w:val="24"/>
          <w:lang w:val="en-GB" w:eastAsia="zh-CN"/>
        </w:rPr>
        <w:t>)</w:t>
      </w:r>
      <w:r w:rsidR="00D1525A" w:rsidRPr="004A3B50">
        <w:rPr>
          <w:rFonts w:eastAsia="Times New Roman" w:cs="Times New Roman"/>
          <w:szCs w:val="24"/>
          <w:lang w:val="en-GB" w:eastAsia="zh-CN"/>
        </w:rPr>
        <w:fldChar w:fldCharType="end"/>
      </w:r>
      <w:r w:rsidR="00FA0102" w:rsidRPr="004A3B50">
        <w:rPr>
          <w:szCs w:val="24"/>
        </w:rPr>
        <w:t xml:space="preserve">. The link </w:t>
      </w:r>
      <w:r w:rsidR="00391AA4" w:rsidRPr="004A3B50">
        <w:rPr>
          <w:szCs w:val="24"/>
        </w:rPr>
        <w:t xml:space="preserve">could </w:t>
      </w:r>
      <w:r w:rsidR="00FA0102" w:rsidRPr="004A3B50">
        <w:rPr>
          <w:szCs w:val="24"/>
        </w:rPr>
        <w:t xml:space="preserve">involve mediating factors </w:t>
      </w:r>
      <w:r w:rsidR="00391AA4" w:rsidRPr="004A3B50">
        <w:rPr>
          <w:szCs w:val="24"/>
        </w:rPr>
        <w:t xml:space="preserve">and </w:t>
      </w:r>
      <w:r w:rsidR="00FA0102" w:rsidRPr="004A3B50">
        <w:rPr>
          <w:szCs w:val="24"/>
        </w:rPr>
        <w:t>moderating constructs</w:t>
      </w:r>
      <w:r w:rsidR="00676964" w:rsidRPr="004A3B50">
        <w:rPr>
          <w:szCs w:val="24"/>
        </w:rPr>
        <w:t xml:space="preserve">. Mediation </w:t>
      </w:r>
      <w:r w:rsidR="00391AA4" w:rsidRPr="004A3B50">
        <w:rPr>
          <w:szCs w:val="24"/>
        </w:rPr>
        <w:t xml:space="preserve">could </w:t>
      </w:r>
      <w:r w:rsidR="00676964" w:rsidRPr="004A3B50">
        <w:rPr>
          <w:szCs w:val="24"/>
        </w:rPr>
        <w:t>include the impact of culture, for example</w:t>
      </w:r>
      <w:r w:rsidR="00391AA4" w:rsidRPr="004A3B50">
        <w:rPr>
          <w:szCs w:val="24"/>
        </w:rPr>
        <w:t>,</w:t>
      </w:r>
      <w:r w:rsidR="00676964" w:rsidRPr="004A3B50">
        <w:rPr>
          <w:szCs w:val="24"/>
        </w:rPr>
        <w:t xml:space="preserve"> </w:t>
      </w:r>
      <w:r w:rsidR="00391AA4" w:rsidRPr="004A3B50">
        <w:rPr>
          <w:szCs w:val="24"/>
        </w:rPr>
        <w:t>W</w:t>
      </w:r>
      <w:r w:rsidR="00676964" w:rsidRPr="004A3B50">
        <w:rPr>
          <w:szCs w:val="24"/>
        </w:rPr>
        <w:t xml:space="preserve">estern vs. </w:t>
      </w:r>
      <w:r w:rsidR="00391AA4" w:rsidRPr="004A3B50">
        <w:rPr>
          <w:szCs w:val="24"/>
        </w:rPr>
        <w:t>E</w:t>
      </w:r>
      <w:r w:rsidR="00676964" w:rsidRPr="004A3B50">
        <w:rPr>
          <w:szCs w:val="24"/>
        </w:rPr>
        <w:t xml:space="preserve">astern culture </w:t>
      </w:r>
      <w:r w:rsidR="00D1525A" w:rsidRPr="004A3B50">
        <w:rPr>
          <w:szCs w:val="24"/>
        </w:rPr>
        <w:fldChar w:fldCharType="begin"/>
      </w:r>
      <w:r w:rsidR="00D1525A" w:rsidRPr="004A3B50">
        <w:rPr>
          <w:szCs w:val="24"/>
        </w:rPr>
        <w:instrText xml:space="preserve"> ADDIN EN.CITE &lt;EndNote&gt;&lt;Cite&gt;&lt;Author&gt;Zhang&lt;/Author&gt;&lt;Year&gt;2014&lt;/Year&gt;&lt;RecNum&gt;204&lt;/RecNum&gt;&lt;DisplayText&gt;(Zhang et al., 2014)&lt;/DisplayText&gt;&lt;record&gt;&lt;rec-number&gt;204&lt;/rec-number&gt;&lt;foreign-keys&gt;&lt;key app="EN" db-id="e5a2p2xsraep0ge2wzp59zsvs0dd9x0expxr" timestamp="1500639515"&gt;204&lt;/key&gt;&lt;/foreign-keys&gt;&lt;ref-type name="Journal Article"&gt;17&lt;/ref-type&gt;&lt;contributors&gt;&lt;authors&gt;&lt;author&gt;Zhang, Sha&lt;/author&gt;&lt;author&gt;van Doorn, Jenny&lt;/author&gt;&lt;author&gt;Leeflang, Peter S. H.&lt;/author&gt;&lt;/authors&gt;&lt;/contributors&gt;&lt;titles&gt;&lt;title&gt;Does the importance of value, brand and relationship equity for customer loyalty differ between Eastern and Western cultures?&lt;/title&gt;&lt;secondary-title&gt;International Business Review&lt;/secondary-title&gt;&lt;/titles&gt;&lt;periodical&gt;&lt;full-title&gt;International Business Review&lt;/full-title&gt;&lt;/periodical&gt;&lt;pages&gt;284-292&lt;/pages&gt;&lt;volume&gt;23&lt;/volume&gt;&lt;number&gt;1&lt;/number&gt;&lt;keywords&gt;&lt;keyword&gt;Customer equity drivers&lt;/keyword&gt;&lt;keyword&gt;Loyalty intentions&lt;/keyword&gt;&lt;keyword&gt;Cultural differences&lt;/keyword&gt;&lt;/keywords&gt;&lt;dates&gt;&lt;year&gt;2014&lt;/year&gt;&lt;pub-dates&gt;&lt;date&gt;2014/02/01/&lt;/date&gt;&lt;/pub-dates&gt;&lt;/dates&gt;&lt;isbn&gt;0969-5931&lt;/isbn&gt;&lt;urls&gt;&lt;related-urls&gt;&lt;url&gt;http://www.sciencedirect.com/science/article/pii/S0969593113000711&lt;/url&gt;&lt;/related-urls&gt;&lt;/urls&gt;&lt;electronic-resource-num&gt;http://dx.doi.org/10.1016/j.ibusrev.2013.05.002&lt;/electronic-resource-num&gt;&lt;/record&gt;&lt;/Cite&gt;&lt;/EndNote&gt;</w:instrText>
      </w:r>
      <w:r w:rsidR="00D1525A" w:rsidRPr="004A3B50">
        <w:rPr>
          <w:szCs w:val="24"/>
        </w:rPr>
        <w:fldChar w:fldCharType="separate"/>
      </w:r>
      <w:r w:rsidR="00D1525A" w:rsidRPr="004A3B50">
        <w:rPr>
          <w:noProof/>
          <w:szCs w:val="24"/>
        </w:rPr>
        <w:t>(</w:t>
      </w:r>
      <w:hyperlink w:anchor="_ENREF_184" w:tooltip="Zhang, 2014 #204" w:history="1">
        <w:r w:rsidR="004A3B50" w:rsidRPr="004A3B50">
          <w:rPr>
            <w:noProof/>
            <w:szCs w:val="24"/>
          </w:rPr>
          <w:t>Zhang et al., 2014</w:t>
        </w:r>
      </w:hyperlink>
      <w:r w:rsidR="00D1525A" w:rsidRPr="004A3B50">
        <w:rPr>
          <w:noProof/>
          <w:szCs w:val="24"/>
        </w:rPr>
        <w:t>)</w:t>
      </w:r>
      <w:r w:rsidR="00D1525A" w:rsidRPr="004A3B50">
        <w:rPr>
          <w:szCs w:val="24"/>
        </w:rPr>
        <w:fldChar w:fldCharType="end"/>
      </w:r>
      <w:r w:rsidR="00FD5108" w:rsidRPr="004A3B50">
        <w:rPr>
          <w:szCs w:val="24"/>
        </w:rPr>
        <w:t xml:space="preserve">. </w:t>
      </w:r>
    </w:p>
    <w:p w14:paraId="5F32A123" w14:textId="757B1B41" w:rsidR="00F53CC8" w:rsidRPr="004A3B50" w:rsidRDefault="00F53CC8" w:rsidP="00F53CC8">
      <w:pPr>
        <w:rPr>
          <w:lang w:eastAsia="zh-CN"/>
        </w:rPr>
      </w:pPr>
      <w:r w:rsidRPr="004A3B50">
        <w:rPr>
          <w:lang w:eastAsia="zh-CN"/>
        </w:rPr>
        <w:t xml:space="preserve">This paper is one of the first to tackle the theoretical gap between the psychology of work and organizations and </w:t>
      </w:r>
      <w:r w:rsidR="006C2466" w:rsidRPr="004A3B50">
        <w:rPr>
          <w:lang w:eastAsia="zh-CN"/>
        </w:rPr>
        <w:t xml:space="preserve">the role of </w:t>
      </w:r>
      <w:r w:rsidRPr="004A3B50">
        <w:rPr>
          <w:lang w:eastAsia="zh-CN"/>
        </w:rPr>
        <w:t xml:space="preserve">employees in service delivery. Naturally, when closing the distance between two formerly distinct concepts, limitations from both research fields apply to our model. </w:t>
      </w:r>
      <w:r w:rsidR="001C6DF3" w:rsidRPr="004A3B50">
        <w:rPr>
          <w:lang w:eastAsia="zh-CN"/>
        </w:rPr>
        <w:t xml:space="preserve">Thus, we </w:t>
      </w:r>
      <w:r w:rsidRPr="004A3B50">
        <w:rPr>
          <w:lang w:eastAsia="zh-CN"/>
        </w:rPr>
        <w:t>only highlight a few limitations which</w:t>
      </w:r>
      <w:r w:rsidR="00F94488" w:rsidRPr="004A3B50">
        <w:rPr>
          <w:lang w:eastAsia="zh-CN"/>
        </w:rPr>
        <w:t>,</w:t>
      </w:r>
      <w:r w:rsidRPr="004A3B50">
        <w:rPr>
          <w:lang w:eastAsia="zh-CN"/>
        </w:rPr>
        <w:t xml:space="preserve"> </w:t>
      </w:r>
      <w:r w:rsidR="00F94488" w:rsidRPr="004A3B50">
        <w:rPr>
          <w:lang w:eastAsia="zh-CN"/>
        </w:rPr>
        <w:t>in our view</w:t>
      </w:r>
      <w:r w:rsidR="00FF1797" w:rsidRPr="004A3B50">
        <w:rPr>
          <w:lang w:eastAsia="zh-CN"/>
        </w:rPr>
        <w:t>,</w:t>
      </w:r>
      <w:r w:rsidRPr="004A3B50">
        <w:rPr>
          <w:lang w:eastAsia="zh-CN"/>
        </w:rPr>
        <w:t xml:space="preserve"> highlight </w:t>
      </w:r>
      <w:r w:rsidR="0005548B" w:rsidRPr="004A3B50">
        <w:rPr>
          <w:lang w:eastAsia="zh-CN"/>
        </w:rPr>
        <w:t xml:space="preserve">huge </w:t>
      </w:r>
      <w:r w:rsidRPr="004A3B50">
        <w:rPr>
          <w:lang w:eastAsia="zh-CN"/>
        </w:rPr>
        <w:t>opportunit</w:t>
      </w:r>
      <w:r w:rsidR="0005548B" w:rsidRPr="004A3B50">
        <w:rPr>
          <w:lang w:eastAsia="zh-CN"/>
        </w:rPr>
        <w:t>ies</w:t>
      </w:r>
      <w:r w:rsidRPr="004A3B50">
        <w:rPr>
          <w:lang w:eastAsia="zh-CN"/>
        </w:rPr>
        <w:t xml:space="preserve"> for further research.</w:t>
      </w:r>
      <w:r w:rsidR="0095672E" w:rsidRPr="004A3B50">
        <w:rPr>
          <w:lang w:eastAsia="zh-CN"/>
        </w:rPr>
        <w:t xml:space="preserve"> </w:t>
      </w:r>
      <w:r w:rsidRPr="004A3B50">
        <w:rPr>
          <w:lang w:eastAsia="zh-CN"/>
        </w:rPr>
        <w:t xml:space="preserve">These directions will allow scholars to </w:t>
      </w:r>
      <w:r w:rsidR="00FC3C55" w:rsidRPr="004A3B50">
        <w:rPr>
          <w:lang w:eastAsia="zh-CN"/>
        </w:rPr>
        <w:t xml:space="preserve">deepen </w:t>
      </w:r>
      <w:r w:rsidRPr="004A3B50">
        <w:rPr>
          <w:lang w:eastAsia="zh-CN"/>
        </w:rPr>
        <w:t xml:space="preserve">research on the </w:t>
      </w:r>
      <w:r w:rsidR="00FC3C55" w:rsidRPr="004A3B50">
        <w:rPr>
          <w:lang w:eastAsia="zh-CN"/>
        </w:rPr>
        <w:t xml:space="preserve">border </w:t>
      </w:r>
      <w:r w:rsidRPr="004A3B50">
        <w:rPr>
          <w:lang w:eastAsia="zh-CN"/>
        </w:rPr>
        <w:t>of both fields in order to benefit from the knowledge in OB and customer behavior.</w:t>
      </w:r>
    </w:p>
    <w:p w14:paraId="345C93C2" w14:textId="439EAC83" w:rsidR="00F53CC8" w:rsidRPr="004A3B50" w:rsidRDefault="00F53CC8" w:rsidP="00F53CC8">
      <w:pPr>
        <w:rPr>
          <w:lang w:eastAsia="zh-CN"/>
        </w:rPr>
      </w:pPr>
      <w:r w:rsidRPr="004A3B50">
        <w:rPr>
          <w:lang w:eastAsia="zh-CN"/>
        </w:rPr>
        <w:t>In our model</w:t>
      </w:r>
      <w:r w:rsidR="006031EF" w:rsidRPr="004A3B50">
        <w:rPr>
          <w:lang w:eastAsia="zh-CN"/>
        </w:rPr>
        <w:t>,</w:t>
      </w:r>
      <w:r w:rsidRPr="004A3B50">
        <w:rPr>
          <w:lang w:eastAsia="zh-CN"/>
        </w:rPr>
        <w:t xml:space="preserve"> we discuss</w:t>
      </w:r>
      <w:r w:rsidR="006031EF" w:rsidRPr="004A3B50">
        <w:rPr>
          <w:lang w:eastAsia="zh-CN"/>
        </w:rPr>
        <w:t>ed</w:t>
      </w:r>
      <w:r w:rsidRPr="004A3B50">
        <w:rPr>
          <w:lang w:eastAsia="zh-CN"/>
        </w:rPr>
        <w:t xml:space="preserve"> some work</w:t>
      </w:r>
      <w:r w:rsidR="006031EF" w:rsidRPr="004A3B50">
        <w:rPr>
          <w:lang w:eastAsia="zh-CN"/>
        </w:rPr>
        <w:t>-</w:t>
      </w:r>
      <w:r w:rsidRPr="004A3B50">
        <w:rPr>
          <w:lang w:eastAsia="zh-CN"/>
        </w:rPr>
        <w:t>related attitudes</w:t>
      </w:r>
      <w:r w:rsidR="006031EF" w:rsidRPr="004A3B50">
        <w:rPr>
          <w:lang w:eastAsia="zh-CN"/>
        </w:rPr>
        <w:t xml:space="preserve"> such as</w:t>
      </w:r>
      <w:r w:rsidRPr="004A3B50">
        <w:rPr>
          <w:lang w:eastAsia="zh-CN"/>
        </w:rPr>
        <w:t xml:space="preserve"> competence and knowledge. Some of </w:t>
      </w:r>
      <w:r w:rsidR="006610E0" w:rsidRPr="004A3B50">
        <w:rPr>
          <w:lang w:eastAsia="zh-CN"/>
        </w:rPr>
        <w:t xml:space="preserve">these </w:t>
      </w:r>
      <w:r w:rsidRPr="004A3B50">
        <w:rPr>
          <w:lang w:eastAsia="zh-CN"/>
        </w:rPr>
        <w:t xml:space="preserve">can be attained </w:t>
      </w:r>
      <w:r w:rsidR="006610E0" w:rsidRPr="004A3B50">
        <w:rPr>
          <w:lang w:eastAsia="zh-CN"/>
        </w:rPr>
        <w:t xml:space="preserve">via </w:t>
      </w:r>
      <w:r w:rsidRPr="004A3B50">
        <w:rPr>
          <w:lang w:eastAsia="zh-CN"/>
        </w:rPr>
        <w:t xml:space="preserve">training and development, which we assume </w:t>
      </w:r>
      <w:r w:rsidR="002E258B" w:rsidRPr="004A3B50">
        <w:rPr>
          <w:lang w:eastAsia="zh-CN"/>
        </w:rPr>
        <w:t xml:space="preserve">will </w:t>
      </w:r>
      <w:r w:rsidRPr="004A3B50">
        <w:rPr>
          <w:lang w:eastAsia="zh-CN"/>
        </w:rPr>
        <w:t>influence employee performance in the dyadic service experience. However, we are aware of the role</w:t>
      </w:r>
      <w:r w:rsidR="00F41045" w:rsidRPr="004A3B50">
        <w:rPr>
          <w:lang w:eastAsia="zh-CN"/>
        </w:rPr>
        <w:t>s</w:t>
      </w:r>
      <w:r w:rsidRPr="004A3B50">
        <w:rPr>
          <w:lang w:eastAsia="zh-CN"/>
        </w:rPr>
        <w:t xml:space="preserve"> other supporting components in the workplace can play. Social capital might have a strong influence, either as a micro-level phenomenon focusing on individuals, or as a macro-level phenomenon at the intra-organizational and inter-organizational level </w:t>
      </w:r>
      <w:r w:rsidRPr="004A3B50">
        <w:rPr>
          <w:lang w:eastAsia="zh-CN"/>
        </w:rPr>
        <w:fldChar w:fldCharType="begin"/>
      </w:r>
      <w:r w:rsidR="006C5C08" w:rsidRPr="004A3B50">
        <w:rPr>
          <w:lang w:eastAsia="zh-CN"/>
        </w:rPr>
        <w:instrText xml:space="preserve"> ADDIN EN.CITE &lt;EndNote&gt;&lt;Cite&gt;&lt;Author&gt;Lazarova&lt;/Author&gt;&lt;Year&gt;2009&lt;/Year&gt;&lt;RecNum&gt;36&lt;/RecNum&gt;&lt;DisplayText&gt;(Lazarova and Taylor, 2009; Payne et al., 2011)&lt;/DisplayText&gt;&lt;record&gt;&lt;rec-number&gt;36&lt;/rec-number&gt;&lt;foreign-keys&gt;&lt;key app="EN" db-id="daxd0pveqprzf6exwr6peww0pf9pw05vfsrs" timestamp="1273319433"&gt;36&lt;/key&gt;&lt;/foreign-keys&gt;&lt;ref-type name="Journal Article"&gt;17&lt;/ref-type&gt;&lt;contributors&gt;&lt;authors&gt;&lt;author&gt;Lazarova, M.&lt;/author&gt;&lt;author&gt;Taylor, S.&lt;/author&gt;&lt;/authors&gt;&lt;/contributors&gt;&lt;titles&gt;&lt;title&gt;Boundaryless careers, social capital, and knowledge management: implications for organizational performance&lt;/title&gt;&lt;secondary-title&gt;Journal of Organizational Behavior&lt;/secondary-title&gt;&lt;/titles&gt;&lt;periodical&gt;&lt;full-title&gt;Journal of Organizational Behavior&lt;/full-title&gt;&lt;/periodical&gt;&lt;pages&gt;119-139&lt;/pages&gt;&lt;volume&gt;30&lt;/volume&gt;&lt;number&gt;1&lt;/number&gt;&lt;dates&gt;&lt;year&gt;2009&lt;/year&gt;&lt;/dates&gt;&lt;urls&gt;&lt;/urls&gt;&lt;/record&gt;&lt;/Cite&gt;&lt;Cite&gt;&lt;Author&gt;Payne&lt;/Author&gt;&lt;Year&gt;2011&lt;/Year&gt;&lt;RecNum&gt;68&lt;/RecNum&gt;&lt;record&gt;&lt;rec-number&gt;68&lt;/rec-number&gt;&lt;foreign-keys&gt;&lt;key app="EN" db-id="e5a2p2xsraep0ge2wzp59zsvs0dd9x0expxr" timestamp="1427381041"&gt;68&lt;/key&gt;&lt;/foreign-keys&gt;&lt;ref-type name="Journal Article"&gt;17&lt;/ref-type&gt;&lt;contributors&gt;&lt;authors&gt;&lt;author&gt;Payne, G. Tyge&lt;/author&gt;&lt;author&gt;Moore, Curt B.&lt;/author&gt;&lt;author&gt;Griffis, Stanley E.&lt;/author&gt;&lt;author&gt;Autry, Chad W.&lt;/author&gt;&lt;/authors&gt;&lt;/contributors&gt;&lt;titles&gt;&lt;title&gt;Multilevel Challenges and Opportunities in Social Capital Research&lt;/title&gt;&lt;secondary-title&gt;Journal of Management&lt;/secondary-title&gt;&lt;/titles&gt;&lt;periodical&gt;&lt;full-title&gt;Journal of Management&lt;/full-title&gt;&lt;/periodical&gt;&lt;pages&gt;491-520&lt;/pages&gt;&lt;volume&gt;37&lt;/volume&gt;&lt;number&gt;2&lt;/number&gt;&lt;dates&gt;&lt;year&gt;2011&lt;/year&gt;&lt;pub-dates&gt;&lt;date&gt;March 1, 2011&lt;/date&gt;&lt;/pub-dates&gt;&lt;/dates&gt;&lt;urls&gt;&lt;related-urls&gt;&lt;url&gt;http://jom.sagepub.com/content/37/2/491.abstract&lt;/url&gt;&lt;/related-urls&gt;&lt;/urls&gt;&lt;electronic-resource-num&gt;10.1177/0149206310372413&lt;/electronic-resource-num&gt;&lt;/record&gt;&lt;/Cite&gt;&lt;/EndNote&gt;</w:instrText>
      </w:r>
      <w:r w:rsidRPr="004A3B50">
        <w:rPr>
          <w:lang w:eastAsia="zh-CN"/>
        </w:rPr>
        <w:fldChar w:fldCharType="separate"/>
      </w:r>
      <w:r w:rsidR="009A29DC" w:rsidRPr="004A3B50">
        <w:rPr>
          <w:noProof/>
          <w:lang w:eastAsia="zh-CN"/>
        </w:rPr>
        <w:t>(</w:t>
      </w:r>
      <w:hyperlink w:anchor="_ENREF_92" w:tooltip="Lazarova, 2009 #36" w:history="1">
        <w:r w:rsidR="004A3B50" w:rsidRPr="004A3B50">
          <w:rPr>
            <w:noProof/>
            <w:lang w:eastAsia="zh-CN"/>
          </w:rPr>
          <w:t>Lazarova and Taylor, 2009</w:t>
        </w:r>
      </w:hyperlink>
      <w:r w:rsidR="009A29DC" w:rsidRPr="004A3B50">
        <w:rPr>
          <w:noProof/>
          <w:lang w:eastAsia="zh-CN"/>
        </w:rPr>
        <w:t xml:space="preserve">; </w:t>
      </w:r>
      <w:hyperlink w:anchor="_ENREF_133" w:tooltip="Payne, 2011 #68" w:history="1">
        <w:r w:rsidR="004A3B50" w:rsidRPr="004A3B50">
          <w:rPr>
            <w:noProof/>
            <w:lang w:eastAsia="zh-CN"/>
          </w:rPr>
          <w:t>Payne et al., 2011</w:t>
        </w:r>
      </w:hyperlink>
      <w:r w:rsidR="009A29DC" w:rsidRPr="004A3B50">
        <w:rPr>
          <w:noProof/>
          <w:lang w:eastAsia="zh-CN"/>
        </w:rPr>
        <w:t>)</w:t>
      </w:r>
      <w:r w:rsidRPr="004A3B50">
        <w:rPr>
          <w:lang w:eastAsia="zh-CN"/>
        </w:rPr>
        <w:fldChar w:fldCharType="end"/>
      </w:r>
      <w:r w:rsidRPr="004A3B50">
        <w:rPr>
          <w:lang w:eastAsia="zh-CN"/>
        </w:rPr>
        <w:t>.</w:t>
      </w:r>
    </w:p>
    <w:p w14:paraId="5E9D3D5C" w14:textId="07E2A61D" w:rsidR="00F53CC8" w:rsidRPr="004A3B50" w:rsidRDefault="00F1521E" w:rsidP="00F53CC8">
      <w:pPr>
        <w:rPr>
          <w:lang w:eastAsia="zh-CN"/>
        </w:rPr>
      </w:pPr>
      <w:r w:rsidRPr="004A3B50">
        <w:rPr>
          <w:lang w:eastAsia="zh-CN"/>
        </w:rPr>
        <w:t>Further</w:t>
      </w:r>
      <w:r w:rsidR="00F53CC8" w:rsidRPr="004A3B50">
        <w:rPr>
          <w:lang w:eastAsia="zh-CN"/>
        </w:rPr>
        <w:t xml:space="preserve">, employees perceive some of the related constructs very differently. </w:t>
      </w:r>
      <w:r w:rsidR="00A9292F" w:rsidRPr="004A3B50">
        <w:rPr>
          <w:lang w:eastAsia="zh-CN"/>
        </w:rPr>
        <w:t>F</w:t>
      </w:r>
      <w:r w:rsidR="00F53CC8" w:rsidRPr="004A3B50">
        <w:rPr>
          <w:lang w:eastAsia="zh-CN"/>
        </w:rPr>
        <w:t xml:space="preserve">or </w:t>
      </w:r>
      <w:r w:rsidR="00A9292F" w:rsidRPr="004A3B50">
        <w:rPr>
          <w:lang w:eastAsia="zh-CN"/>
        </w:rPr>
        <w:t>instance</w:t>
      </w:r>
      <w:r w:rsidR="00F53CC8" w:rsidRPr="004A3B50">
        <w:rPr>
          <w:lang w:eastAsia="zh-CN"/>
        </w:rPr>
        <w:t xml:space="preserve">, </w:t>
      </w:r>
      <w:r w:rsidR="00A9292F" w:rsidRPr="004A3B50">
        <w:rPr>
          <w:lang w:eastAsia="zh-CN"/>
        </w:rPr>
        <w:t xml:space="preserve">workload </w:t>
      </w:r>
      <w:r w:rsidR="00F53CC8" w:rsidRPr="004A3B50">
        <w:rPr>
          <w:lang w:eastAsia="zh-CN"/>
        </w:rPr>
        <w:t xml:space="preserve">is a </w:t>
      </w:r>
      <w:r w:rsidR="00A9292F" w:rsidRPr="004A3B50">
        <w:rPr>
          <w:lang w:eastAsia="zh-CN"/>
        </w:rPr>
        <w:t xml:space="preserve">very </w:t>
      </w:r>
      <w:r w:rsidR="00F53CC8" w:rsidRPr="004A3B50">
        <w:rPr>
          <w:lang w:eastAsia="zh-CN"/>
        </w:rPr>
        <w:t xml:space="preserve">subjective </w:t>
      </w:r>
      <w:r w:rsidR="00A9292F" w:rsidRPr="004A3B50">
        <w:rPr>
          <w:lang w:eastAsia="zh-CN"/>
        </w:rPr>
        <w:t>construct</w:t>
      </w:r>
      <w:r w:rsidR="00F53CC8" w:rsidRPr="004A3B50">
        <w:rPr>
          <w:lang w:eastAsia="zh-CN"/>
        </w:rPr>
        <w:t xml:space="preserve"> and has recently attracted </w:t>
      </w:r>
      <w:r w:rsidR="00A9292F" w:rsidRPr="004A3B50">
        <w:rPr>
          <w:lang w:eastAsia="zh-CN"/>
        </w:rPr>
        <w:t xml:space="preserve">the </w:t>
      </w:r>
      <w:r w:rsidR="00F53CC8" w:rsidRPr="004A3B50">
        <w:rPr>
          <w:lang w:eastAsia="zh-CN"/>
        </w:rPr>
        <w:t xml:space="preserve">attention </w:t>
      </w:r>
      <w:r w:rsidR="00A9292F" w:rsidRPr="004A3B50">
        <w:rPr>
          <w:lang w:eastAsia="zh-CN"/>
        </w:rPr>
        <w:t>of</w:t>
      </w:r>
      <w:r w:rsidR="00F53CC8" w:rsidRPr="004A3B50">
        <w:rPr>
          <w:lang w:eastAsia="zh-CN"/>
        </w:rPr>
        <w:t xml:space="preserve"> OB </w:t>
      </w:r>
      <w:r w:rsidR="00A9292F" w:rsidRPr="004A3B50">
        <w:rPr>
          <w:lang w:eastAsia="zh-CN"/>
        </w:rPr>
        <w:t>researchers</w:t>
      </w:r>
      <w:r w:rsidR="00F53CC8" w:rsidRPr="004A3B50">
        <w:rPr>
          <w:lang w:eastAsia="zh-CN"/>
        </w:rPr>
        <w:t xml:space="preserve">. For </w:t>
      </w:r>
      <w:r w:rsidR="00A9292F" w:rsidRPr="004A3B50">
        <w:rPr>
          <w:lang w:eastAsia="zh-CN"/>
        </w:rPr>
        <w:t>instance</w:t>
      </w:r>
      <w:r w:rsidR="00F53CC8" w:rsidRPr="004A3B50">
        <w:rPr>
          <w:lang w:eastAsia="zh-CN"/>
        </w:rPr>
        <w:t xml:space="preserve">, </w:t>
      </w:r>
      <w:hyperlink w:anchor="_ENREF_147" w:tooltip="Shah, 2000 #148" w:history="1">
        <w:r w:rsidR="004A3B50" w:rsidRPr="004A3B50">
          <w:rPr>
            <w:lang w:eastAsia="zh-CN"/>
          </w:rPr>
          <w:fldChar w:fldCharType="begin"/>
        </w:r>
        <w:r w:rsidR="004A3B50" w:rsidRPr="004A3B50">
          <w:rPr>
            <w:lang w:eastAsia="zh-CN"/>
          </w:rPr>
          <w:instrText xml:space="preserve"> ADDIN EN.CITE &lt;EndNote&gt;&lt;Cite AuthorYear="1"&gt;&lt;Author&gt;Shah&lt;/Author&gt;&lt;Year&gt;2000&lt;/Year&gt;&lt;RecNum&gt;148&lt;/RecNum&gt;&lt;DisplayText&gt;Shah (2000)&lt;/DisplayText&gt;&lt;record&gt;&lt;rec-number&gt;148&lt;/rec-number&gt;&lt;foreign-keys&gt;&lt;key app="EN" db-id="e5a2p2xsraep0ge2wzp59zsvs0dd9x0expxr" timestamp="1467365758"&gt;148&lt;/key&gt;&lt;/foreign-keys&gt;&lt;ref-type name="Journal Article"&gt;17&lt;/ref-type&gt;&lt;contributors&gt;&lt;authors&gt;&lt;author&gt;Shah, Priti Pradhan&lt;/author&gt;&lt;/authors&gt;&lt;/contributors&gt;&lt;titles&gt;&lt;title&gt;Network Destruction: The Structural Implications of Downsizing&lt;/title&gt;&lt;secondary-title&gt;Academy of Management Journal&lt;/secondary-title&gt;&lt;/titles&gt;&lt;periodical&gt;&lt;full-title&gt;Academy of Management Journal&lt;/full-title&gt;&lt;/periodical&gt;&lt;pages&gt;101-112&lt;/pages&gt;&lt;volume&gt;43&lt;/volume&gt;&lt;number&gt;1&lt;/number&gt;&lt;dates&gt;&lt;year&gt;2000&lt;/year&gt;&lt;pub-dates&gt;&lt;date&gt;February 1, 2000&lt;/date&gt;&lt;/pub-dates&gt;&lt;/dates&gt;&lt;urls&gt;&lt;related-urls&gt;&lt;url&gt;http://amj.aom.org/content/43/1/101.abstract&lt;/url&gt;&lt;/related-urls&gt;&lt;/urls&gt;&lt;electronic-resource-num&gt;10.2307/1556389&lt;/electronic-resource-num&gt;&lt;/record&gt;&lt;/Cite&gt;&lt;/EndNote&gt;</w:instrText>
        </w:r>
        <w:r w:rsidR="004A3B50" w:rsidRPr="004A3B50">
          <w:rPr>
            <w:lang w:eastAsia="zh-CN"/>
          </w:rPr>
          <w:fldChar w:fldCharType="separate"/>
        </w:r>
        <w:r w:rsidR="004A3B50" w:rsidRPr="004A3B50">
          <w:rPr>
            <w:noProof/>
            <w:lang w:eastAsia="zh-CN"/>
          </w:rPr>
          <w:t>Shah (2000)</w:t>
        </w:r>
        <w:r w:rsidR="004A3B50" w:rsidRPr="004A3B50">
          <w:rPr>
            <w:lang w:eastAsia="zh-CN"/>
          </w:rPr>
          <w:fldChar w:fldCharType="end"/>
        </w:r>
      </w:hyperlink>
      <w:r w:rsidR="00F53CC8" w:rsidRPr="004A3B50">
        <w:rPr>
          <w:lang w:eastAsia="zh-CN"/>
        </w:rPr>
        <w:t xml:space="preserve"> has demonstrated the importance of friendships for performance, highlighting the facilitating role of social capital drawn from </w:t>
      </w:r>
      <w:r w:rsidR="00A91AFD" w:rsidRPr="004A3B50">
        <w:rPr>
          <w:lang w:eastAsia="zh-CN"/>
        </w:rPr>
        <w:t xml:space="preserve">an </w:t>
      </w:r>
      <w:r w:rsidR="00BD130C" w:rsidRPr="004A3B50">
        <w:rPr>
          <w:lang w:eastAsia="zh-CN"/>
        </w:rPr>
        <w:t>‘</w:t>
      </w:r>
      <w:r w:rsidR="00F53CC8" w:rsidRPr="004A3B50">
        <w:rPr>
          <w:lang w:eastAsia="zh-CN"/>
        </w:rPr>
        <w:t>extra quality</w:t>
      </w:r>
      <w:r w:rsidR="00BD130C" w:rsidRPr="004A3B50">
        <w:rPr>
          <w:lang w:eastAsia="zh-CN"/>
        </w:rPr>
        <w:t>’</w:t>
      </w:r>
      <w:r w:rsidR="00F53CC8" w:rsidRPr="004A3B50">
        <w:rPr>
          <w:lang w:eastAsia="zh-CN"/>
        </w:rPr>
        <w:t xml:space="preserve"> in the relationships </w:t>
      </w:r>
      <w:r w:rsidR="00E62D98" w:rsidRPr="004A3B50">
        <w:rPr>
          <w:lang w:eastAsia="zh-CN"/>
        </w:rPr>
        <w:t xml:space="preserve">between </w:t>
      </w:r>
      <w:r w:rsidR="00F53CC8" w:rsidRPr="004A3B50">
        <w:rPr>
          <w:lang w:eastAsia="zh-CN"/>
        </w:rPr>
        <w:t>colleagues. Several other sub</w:t>
      </w:r>
      <w:r w:rsidR="00C745E7" w:rsidRPr="004A3B50">
        <w:rPr>
          <w:lang w:eastAsia="zh-CN"/>
        </w:rPr>
        <w:t>-</w:t>
      </w:r>
      <w:r w:rsidR="00F53CC8" w:rsidRPr="004A3B50">
        <w:rPr>
          <w:lang w:eastAsia="zh-CN"/>
        </w:rPr>
        <w:t xml:space="preserve">dimensions of social capital come into play here and offer numerous research opportunities in both research fields, </w:t>
      </w:r>
      <w:r w:rsidR="00B5754A" w:rsidRPr="004A3B50">
        <w:rPr>
          <w:lang w:eastAsia="zh-CN"/>
        </w:rPr>
        <w:t>including</w:t>
      </w:r>
      <w:r w:rsidR="00F53CC8" w:rsidRPr="004A3B50">
        <w:rPr>
          <w:lang w:eastAsia="zh-CN"/>
        </w:rPr>
        <w:t xml:space="preserve"> workload </w:t>
      </w:r>
      <w:r w:rsidR="00EA0176" w:rsidRPr="004A3B50">
        <w:rPr>
          <w:lang w:eastAsia="zh-CN"/>
        </w:rPr>
        <w:t xml:space="preserve">and </w:t>
      </w:r>
      <w:r w:rsidR="00F53CC8" w:rsidRPr="004A3B50">
        <w:rPr>
          <w:lang w:eastAsia="zh-CN"/>
        </w:rPr>
        <w:t xml:space="preserve">affective commitment </w:t>
      </w:r>
      <w:r w:rsidR="00F53CC8" w:rsidRPr="004A3B50">
        <w:rPr>
          <w:lang w:eastAsia="zh-CN"/>
        </w:rPr>
        <w:fldChar w:fldCharType="begin"/>
      </w:r>
      <w:r w:rsidR="007D64BD" w:rsidRPr="004A3B50">
        <w:rPr>
          <w:lang w:eastAsia="zh-CN"/>
        </w:rPr>
        <w:instrText xml:space="preserve"> ADDIN EN.CITE &lt;EndNote&gt;&lt;Cite&gt;&lt;Author&gt;Parzefall&lt;/Author&gt;&lt;Year&gt;2012&lt;/Year&gt;&lt;RecNum&gt;31&lt;/RecNum&gt;&lt;Prefix&gt;e.g.`, &lt;/Prefix&gt;&lt;DisplayText&gt;(e.g., Parzefall and Kuppelwieser, 2012)&lt;/DisplayText&gt;&lt;record&gt;&lt;rec-number&gt;31&lt;/rec-number&gt;&lt;foreign-keys&gt;&lt;key app="EN" db-id="e5a2p2xsraep0ge2wzp59zsvs0dd9x0expxr" timestamp="1427366927"&gt;31&lt;/key&gt;&lt;/foreign-keys&gt;&lt;ref-type name="Journal Article"&gt;17&lt;/ref-type&gt;&lt;contributors&gt;&lt;authors&gt;&lt;author&gt;Parzefall, Marjo-Riitta&lt;/author&gt;&lt;author&gt;Kuppelwieser, Volker G&lt;/author&gt;&lt;/authors&gt;&lt;/contributors&gt;&lt;titles&gt;&lt;title&gt;Understanding the antecedents, the outcomes and the mediating role of social capital: An employee perspective&lt;/title&gt;&lt;secondary-title&gt;Human Relations&lt;/secondary-title&gt;&lt;/titles&gt;&lt;periodical&gt;&lt;full-title&gt;Human Relations&lt;/full-title&gt;&lt;/periodical&gt;&lt;pages&gt;447-472&lt;/pages&gt;&lt;volume&gt;65&lt;/volume&gt;&lt;number&gt;4&lt;/number&gt;&lt;dates&gt;&lt;year&gt;2012&lt;/year&gt;&lt;pub-dates&gt;&lt;date&gt;April 1, 2012&lt;/date&gt;&lt;/pub-dates&gt;&lt;/dates&gt;&lt;urls&gt;&lt;related-urls&gt;&lt;url&gt;http://hum.sagepub.com/content/65/4/447.abstract&lt;/url&gt;&lt;/related-urls&gt;&lt;/urls&gt;&lt;electronic-resource-num&gt;10.1177/0018726711431853&lt;/electronic-resource-num&gt;&lt;/record&gt;&lt;/Cite&gt;&lt;/EndNote&gt;</w:instrText>
      </w:r>
      <w:r w:rsidR="00F53CC8" w:rsidRPr="004A3B50">
        <w:rPr>
          <w:lang w:eastAsia="zh-CN"/>
        </w:rPr>
        <w:fldChar w:fldCharType="separate"/>
      </w:r>
      <w:r w:rsidR="009A29DC" w:rsidRPr="004A3B50">
        <w:rPr>
          <w:noProof/>
          <w:lang w:eastAsia="zh-CN"/>
        </w:rPr>
        <w:t>(</w:t>
      </w:r>
      <w:hyperlink w:anchor="_ENREF_132" w:tooltip="Parzefall, 2012 #31" w:history="1">
        <w:r w:rsidR="004A3B50" w:rsidRPr="004A3B50">
          <w:rPr>
            <w:noProof/>
            <w:lang w:eastAsia="zh-CN"/>
          </w:rPr>
          <w:t>e.g., Parzefall and Kuppelwieser, 2012</w:t>
        </w:r>
      </w:hyperlink>
      <w:r w:rsidR="009A29DC" w:rsidRPr="004A3B50">
        <w:rPr>
          <w:noProof/>
          <w:lang w:eastAsia="zh-CN"/>
        </w:rPr>
        <w:t>)</w:t>
      </w:r>
      <w:r w:rsidR="00F53CC8" w:rsidRPr="004A3B50">
        <w:rPr>
          <w:lang w:eastAsia="zh-CN"/>
        </w:rPr>
        <w:fldChar w:fldCharType="end"/>
      </w:r>
      <w:r w:rsidR="00F53CC8" w:rsidRPr="004A3B50">
        <w:rPr>
          <w:lang w:eastAsia="zh-CN"/>
        </w:rPr>
        <w:t>. We therefore encourage scholars to further explore the links between intra-</w:t>
      </w:r>
      <w:r w:rsidR="001B4794" w:rsidRPr="004A3B50">
        <w:rPr>
          <w:lang w:eastAsia="zh-CN"/>
        </w:rPr>
        <w:t>organizational</w:t>
      </w:r>
      <w:r w:rsidR="00F53CC8" w:rsidRPr="004A3B50">
        <w:rPr>
          <w:lang w:eastAsia="zh-CN"/>
        </w:rPr>
        <w:t xml:space="preserve"> and extra-organi</w:t>
      </w:r>
      <w:r w:rsidR="00572E66" w:rsidRPr="004A3B50">
        <w:rPr>
          <w:lang w:eastAsia="zh-CN"/>
        </w:rPr>
        <w:t>z</w:t>
      </w:r>
      <w:r w:rsidR="00F53CC8" w:rsidRPr="004A3B50">
        <w:rPr>
          <w:lang w:eastAsia="zh-CN"/>
        </w:rPr>
        <w:t xml:space="preserve">ational behaviors. Building on this </w:t>
      </w:r>
      <w:r w:rsidR="00413E25" w:rsidRPr="004A3B50">
        <w:rPr>
          <w:lang w:eastAsia="zh-CN"/>
        </w:rPr>
        <w:t>paper</w:t>
      </w:r>
      <w:r w:rsidR="00F53CC8" w:rsidRPr="004A3B50">
        <w:rPr>
          <w:lang w:eastAsia="zh-CN"/>
        </w:rPr>
        <w:t>, we expect to see influences on employee behavior</w:t>
      </w:r>
      <w:r w:rsidR="00E8604A" w:rsidRPr="004A3B50">
        <w:rPr>
          <w:lang w:eastAsia="zh-CN"/>
        </w:rPr>
        <w:t>s</w:t>
      </w:r>
      <w:r w:rsidR="00F53CC8" w:rsidRPr="004A3B50">
        <w:rPr>
          <w:lang w:eastAsia="zh-CN"/>
        </w:rPr>
        <w:t xml:space="preserve"> in service encounters, complaint management, and service recovery</w:t>
      </w:r>
      <w:r w:rsidR="004E69B6" w:rsidRPr="004A3B50">
        <w:rPr>
          <w:lang w:eastAsia="zh-CN"/>
        </w:rPr>
        <w:t>,</w:t>
      </w:r>
      <w:r w:rsidR="00F53CC8" w:rsidRPr="004A3B50">
        <w:rPr>
          <w:lang w:eastAsia="zh-CN"/>
        </w:rPr>
        <w:t xml:space="preserve"> among others. In addition, </w:t>
      </w:r>
      <w:r w:rsidR="00B27529" w:rsidRPr="004A3B50">
        <w:rPr>
          <w:lang w:eastAsia="zh-CN"/>
        </w:rPr>
        <w:t xml:space="preserve">externalizing </w:t>
      </w:r>
      <w:r w:rsidR="00F53CC8" w:rsidRPr="004A3B50">
        <w:rPr>
          <w:lang w:eastAsia="zh-CN"/>
        </w:rPr>
        <w:t>the intra-</w:t>
      </w:r>
      <w:r w:rsidR="00B27529" w:rsidRPr="004A3B50">
        <w:rPr>
          <w:lang w:eastAsia="zh-CN"/>
        </w:rPr>
        <w:t xml:space="preserve">organizational </w:t>
      </w:r>
      <w:r w:rsidR="00F53CC8" w:rsidRPr="004A3B50">
        <w:rPr>
          <w:lang w:eastAsia="zh-CN"/>
        </w:rPr>
        <w:t xml:space="preserve">fairness principle might also be a very fruitful research avenue in theory development, for </w:t>
      </w:r>
      <w:r w:rsidR="00B27529" w:rsidRPr="004A3B50">
        <w:rPr>
          <w:lang w:eastAsia="zh-CN"/>
        </w:rPr>
        <w:t xml:space="preserve">instance </w:t>
      </w:r>
      <w:r w:rsidR="00F53CC8" w:rsidRPr="004A3B50">
        <w:rPr>
          <w:lang w:eastAsia="zh-CN"/>
        </w:rPr>
        <w:t xml:space="preserve">in the </w:t>
      </w:r>
      <w:r w:rsidR="00F27942" w:rsidRPr="004A3B50">
        <w:rPr>
          <w:lang w:eastAsia="zh-CN"/>
        </w:rPr>
        <w:t xml:space="preserve">young and </w:t>
      </w:r>
      <w:r w:rsidR="00EB35C3" w:rsidRPr="004A3B50">
        <w:rPr>
          <w:lang w:eastAsia="zh-CN"/>
        </w:rPr>
        <w:t xml:space="preserve">growing </w:t>
      </w:r>
      <w:r w:rsidR="00F53CC8" w:rsidRPr="004A3B50">
        <w:rPr>
          <w:lang w:eastAsia="zh-CN"/>
        </w:rPr>
        <w:t>field of transformative service research.</w:t>
      </w:r>
    </w:p>
    <w:p w14:paraId="5147E1FD" w14:textId="77777777" w:rsidR="00986A80" w:rsidRPr="004A3B50" w:rsidRDefault="00F53CC8" w:rsidP="00986A80">
      <w:pPr>
        <w:rPr>
          <w:lang w:eastAsia="zh-CN"/>
        </w:rPr>
      </w:pPr>
      <w:r w:rsidRPr="004A3B50">
        <w:rPr>
          <w:lang w:eastAsia="zh-CN"/>
        </w:rPr>
        <w:t>Similarly, any purchase decision is inf</w:t>
      </w:r>
      <w:r w:rsidRPr="004A3B50">
        <w:t xml:space="preserve">luenced not merely by </w:t>
      </w:r>
      <w:r w:rsidR="00706A26" w:rsidRPr="004A3B50">
        <w:t xml:space="preserve">perceived </w:t>
      </w:r>
      <w:r w:rsidRPr="004A3B50">
        <w:t xml:space="preserve">fairness. </w:t>
      </w:r>
      <w:r w:rsidR="00232C27" w:rsidRPr="004A3B50">
        <w:t>S</w:t>
      </w:r>
      <w:r w:rsidRPr="004A3B50">
        <w:t>everal constructs come into play</w:t>
      </w:r>
      <w:r w:rsidRPr="004A3B50">
        <w:rPr>
          <w:lang w:eastAsia="zh-CN"/>
        </w:rPr>
        <w:t xml:space="preserve"> that influence customer behavior</w:t>
      </w:r>
      <w:r w:rsidR="00706A26" w:rsidRPr="004A3B50">
        <w:rPr>
          <w:lang w:eastAsia="zh-CN"/>
        </w:rPr>
        <w:t>s</w:t>
      </w:r>
      <w:r w:rsidRPr="004A3B50">
        <w:rPr>
          <w:lang w:eastAsia="zh-CN"/>
        </w:rPr>
        <w:t xml:space="preserve"> in many contexts. The proposed fairness framework might alter the influences of other customer</w:t>
      </w:r>
      <w:r w:rsidR="00EB1D63" w:rsidRPr="004A3B50">
        <w:rPr>
          <w:lang w:eastAsia="zh-CN"/>
        </w:rPr>
        <w:t>-</w:t>
      </w:r>
      <w:r w:rsidRPr="004A3B50">
        <w:rPr>
          <w:lang w:eastAsia="zh-CN"/>
        </w:rPr>
        <w:t xml:space="preserve">related variables in these contexts. Yet, bringing together the complementary literatures, future studies should be able to better understand the processes leading to organizational effectiveness and performance, </w:t>
      </w:r>
      <w:r w:rsidR="00061A93" w:rsidRPr="004A3B50">
        <w:rPr>
          <w:lang w:eastAsia="zh-CN"/>
        </w:rPr>
        <w:t xml:space="preserve">as </w:t>
      </w:r>
      <w:r w:rsidR="00926718" w:rsidRPr="004A3B50">
        <w:rPr>
          <w:lang w:eastAsia="zh-CN"/>
        </w:rPr>
        <w:t>well as</w:t>
      </w:r>
      <w:r w:rsidR="00061A93" w:rsidRPr="004A3B50">
        <w:rPr>
          <w:lang w:eastAsia="zh-CN"/>
        </w:rPr>
        <w:t xml:space="preserve"> </w:t>
      </w:r>
      <w:r w:rsidRPr="004A3B50">
        <w:rPr>
          <w:lang w:eastAsia="zh-CN"/>
        </w:rPr>
        <w:t>the relevance of fairness in the process.</w:t>
      </w:r>
    </w:p>
    <w:p w14:paraId="62F5579B" w14:textId="61C522BA" w:rsidR="00C56209" w:rsidRPr="004A3B50" w:rsidRDefault="0095672E" w:rsidP="00C56209">
      <w:pPr>
        <w:rPr>
          <w:rFonts w:eastAsia="Times New Roman"/>
          <w:i/>
          <w:lang w:eastAsia="zh-CN"/>
        </w:rPr>
      </w:pPr>
      <w:r w:rsidRPr="004A3B50">
        <w:rPr>
          <w:lang w:eastAsia="zh-CN"/>
        </w:rPr>
        <w:t>Finally, quantify</w:t>
      </w:r>
      <w:r w:rsidR="00DC57B7" w:rsidRPr="004A3B50">
        <w:rPr>
          <w:lang w:eastAsia="zh-CN"/>
        </w:rPr>
        <w:t>ing</w:t>
      </w:r>
      <w:r w:rsidRPr="004A3B50">
        <w:rPr>
          <w:lang w:eastAsia="zh-CN"/>
        </w:rPr>
        <w:t xml:space="preserve"> and measur</w:t>
      </w:r>
      <w:r w:rsidR="00DC57B7" w:rsidRPr="004A3B50">
        <w:rPr>
          <w:lang w:eastAsia="zh-CN"/>
        </w:rPr>
        <w:t>ing</w:t>
      </w:r>
      <w:r w:rsidRPr="004A3B50">
        <w:rPr>
          <w:lang w:eastAsia="zh-CN"/>
        </w:rPr>
        <w:t xml:space="preserve"> the model seems </w:t>
      </w:r>
      <w:r w:rsidR="00236187" w:rsidRPr="004A3B50">
        <w:rPr>
          <w:lang w:eastAsia="zh-CN"/>
        </w:rPr>
        <w:t xml:space="preserve">like </w:t>
      </w:r>
      <w:r w:rsidRPr="004A3B50">
        <w:rPr>
          <w:lang w:eastAsia="zh-CN"/>
        </w:rPr>
        <w:t xml:space="preserve">a very fruitful step. </w:t>
      </w:r>
      <w:r w:rsidR="00C56209" w:rsidRPr="004A3B50">
        <w:rPr>
          <w:lang w:eastAsia="zh-CN"/>
        </w:rPr>
        <w:t xml:space="preserve">We introduce fairness as </w:t>
      </w:r>
      <w:r w:rsidR="00391AA4" w:rsidRPr="004A3B50">
        <w:rPr>
          <w:lang w:eastAsia="zh-CN"/>
        </w:rPr>
        <w:t xml:space="preserve">a </w:t>
      </w:r>
      <w:r w:rsidR="00C56209" w:rsidRPr="004A3B50">
        <w:rPr>
          <w:lang w:eastAsia="zh-CN"/>
        </w:rPr>
        <w:t xml:space="preserve">bridging concept for management studies </w:t>
      </w:r>
      <w:r w:rsidR="00391AA4" w:rsidRPr="004A3B50">
        <w:rPr>
          <w:lang w:eastAsia="zh-CN"/>
        </w:rPr>
        <w:t xml:space="preserve">that </w:t>
      </w:r>
      <w:r w:rsidR="00C56209" w:rsidRPr="004A3B50">
        <w:rPr>
          <w:lang w:eastAsia="zh-CN"/>
        </w:rPr>
        <w:t>combin</w:t>
      </w:r>
      <w:r w:rsidR="00391AA4" w:rsidRPr="004A3B50">
        <w:rPr>
          <w:lang w:eastAsia="zh-CN"/>
        </w:rPr>
        <w:t>es</w:t>
      </w:r>
      <w:r w:rsidR="00C56209" w:rsidRPr="004A3B50">
        <w:rPr>
          <w:lang w:eastAsia="zh-CN"/>
        </w:rPr>
        <w:t xml:space="preserve"> multiple streams of interdisciplinary literature. Our model offers a comprehensive depiction of reality and </w:t>
      </w:r>
      <w:r w:rsidR="00391AA4" w:rsidRPr="004A3B50">
        <w:rPr>
          <w:lang w:eastAsia="zh-CN"/>
        </w:rPr>
        <w:t xml:space="preserve">supports </w:t>
      </w:r>
      <w:r w:rsidR="00C56209" w:rsidRPr="004A3B50">
        <w:rPr>
          <w:lang w:eastAsia="zh-CN"/>
        </w:rPr>
        <w:t>holistic</w:t>
      </w:r>
      <w:r w:rsidR="00391AA4" w:rsidRPr="004A3B50">
        <w:rPr>
          <w:lang w:eastAsia="zh-CN"/>
        </w:rPr>
        <w:t xml:space="preserve"> management</w:t>
      </w:r>
      <w:r w:rsidR="00C56209" w:rsidRPr="004A3B50">
        <w:rPr>
          <w:lang w:eastAsia="zh-CN"/>
        </w:rPr>
        <w:t xml:space="preserve">, rather than looking at the workplace environment from </w:t>
      </w:r>
      <w:r w:rsidR="00391AA4" w:rsidRPr="004A3B50">
        <w:rPr>
          <w:lang w:eastAsia="zh-CN"/>
        </w:rPr>
        <w:t>specific,</w:t>
      </w:r>
      <w:r w:rsidR="00C56209" w:rsidRPr="004A3B50">
        <w:rPr>
          <w:lang w:eastAsia="zh-CN"/>
        </w:rPr>
        <w:t xml:space="preserve"> and often contrary</w:t>
      </w:r>
      <w:r w:rsidR="00391AA4" w:rsidRPr="004A3B50">
        <w:rPr>
          <w:lang w:eastAsia="zh-CN"/>
        </w:rPr>
        <w:t>,</w:t>
      </w:r>
      <w:r w:rsidR="00C56209" w:rsidRPr="004A3B50">
        <w:rPr>
          <w:lang w:eastAsia="zh-CN"/>
        </w:rPr>
        <w:t xml:space="preserve"> perspectives. We strongly encourage researchers to take the opportunity to test our model with empirical data </w:t>
      </w:r>
      <w:r w:rsidR="00391AA4" w:rsidRPr="004A3B50">
        <w:rPr>
          <w:lang w:eastAsia="zh-CN"/>
        </w:rPr>
        <w:t xml:space="preserve">in order </w:t>
      </w:r>
      <w:r w:rsidR="00C56209" w:rsidRPr="004A3B50">
        <w:rPr>
          <w:lang w:eastAsia="zh-CN"/>
        </w:rPr>
        <w:t xml:space="preserve">to evaluate </w:t>
      </w:r>
      <w:r w:rsidR="00391AA4" w:rsidRPr="004A3B50">
        <w:rPr>
          <w:lang w:eastAsia="zh-CN"/>
        </w:rPr>
        <w:t xml:space="preserve">its </w:t>
      </w:r>
      <w:r w:rsidR="00C56209" w:rsidRPr="004A3B50">
        <w:rPr>
          <w:lang w:eastAsia="zh-CN"/>
        </w:rPr>
        <w:t>character in more detail.</w:t>
      </w:r>
      <w:r w:rsidR="00C56209" w:rsidRPr="004A3B50">
        <w:rPr>
          <w:i/>
          <w:lang w:eastAsia="zh-CN"/>
        </w:rPr>
        <w:t xml:space="preserve"> </w:t>
      </w:r>
    </w:p>
    <w:p w14:paraId="49C258C5" w14:textId="4CE4D32B" w:rsidR="00C005C6" w:rsidRPr="004A3B50" w:rsidRDefault="006914E0" w:rsidP="00A90126">
      <w:pPr>
        <w:rPr>
          <w:rFonts w:eastAsia="Times New Roman" w:cs="Times New Roman"/>
          <w:szCs w:val="24"/>
          <w:lang w:eastAsia="zh-CN"/>
        </w:rPr>
      </w:pPr>
      <w:r w:rsidRPr="004A3B50">
        <w:rPr>
          <w:lang w:eastAsia="zh-CN"/>
        </w:rPr>
        <w:t xml:space="preserve">Following this research avenue </w:t>
      </w:r>
      <w:r w:rsidR="0064636E" w:rsidRPr="004A3B50">
        <w:rPr>
          <w:lang w:eastAsia="zh-CN"/>
        </w:rPr>
        <w:t xml:space="preserve">requires </w:t>
      </w:r>
      <w:r w:rsidR="00BC5550" w:rsidRPr="004A3B50">
        <w:rPr>
          <w:lang w:eastAsia="zh-CN"/>
        </w:rPr>
        <w:t xml:space="preserve">data from the </w:t>
      </w:r>
      <w:r w:rsidR="0064636E" w:rsidRPr="004A3B50">
        <w:rPr>
          <w:lang w:eastAsia="zh-CN"/>
        </w:rPr>
        <w:t xml:space="preserve">sides of both the </w:t>
      </w:r>
      <w:r w:rsidR="00BC5550" w:rsidRPr="004A3B50">
        <w:rPr>
          <w:lang w:eastAsia="zh-CN"/>
        </w:rPr>
        <w:t xml:space="preserve">employee and the customer but could start with a single case study. In a next step, cross-sectional data would enhance the </w:t>
      </w:r>
      <w:r w:rsidR="003053DB" w:rsidRPr="004A3B50">
        <w:rPr>
          <w:lang w:eastAsia="zh-CN"/>
        </w:rPr>
        <w:t>model’s</w:t>
      </w:r>
      <w:r w:rsidR="00BC5550" w:rsidRPr="004A3B50">
        <w:rPr>
          <w:lang w:eastAsia="zh-CN"/>
        </w:rPr>
        <w:t xml:space="preserve"> validity and support its theoretical assumptions. </w:t>
      </w:r>
      <w:r w:rsidR="0095672E" w:rsidRPr="004A3B50">
        <w:rPr>
          <w:lang w:eastAsia="zh-CN"/>
        </w:rPr>
        <w:t xml:space="preserve">Not only will it then be possible to challenge our propositions, but measuring </w:t>
      </w:r>
      <w:r w:rsidR="006A788D" w:rsidRPr="004A3B50">
        <w:rPr>
          <w:lang w:eastAsia="zh-CN"/>
        </w:rPr>
        <w:t xml:space="preserve">also </w:t>
      </w:r>
      <w:r w:rsidR="0095672E" w:rsidRPr="004A3B50">
        <w:rPr>
          <w:lang w:eastAsia="zh-CN"/>
        </w:rPr>
        <w:t>opens the opportunity to discuss the direction of the effects. The question of causality is often a problem in models such as</w:t>
      </w:r>
      <w:r w:rsidR="00A608C5" w:rsidRPr="004A3B50">
        <w:rPr>
          <w:lang w:eastAsia="zh-CN"/>
        </w:rPr>
        <w:t xml:space="preserve"> the one</w:t>
      </w:r>
      <w:r w:rsidR="0095672E" w:rsidRPr="004A3B50">
        <w:rPr>
          <w:lang w:eastAsia="zh-CN"/>
        </w:rPr>
        <w:t xml:space="preserve"> </w:t>
      </w:r>
      <w:r w:rsidR="00C52A1E" w:rsidRPr="004A3B50">
        <w:rPr>
          <w:lang w:eastAsia="zh-CN"/>
        </w:rPr>
        <w:t xml:space="preserve">we </w:t>
      </w:r>
      <w:r w:rsidR="0095672E" w:rsidRPr="004A3B50">
        <w:rPr>
          <w:lang w:eastAsia="zh-CN"/>
        </w:rPr>
        <w:t xml:space="preserve">proposed, but has already been intensively discussed in some of the model’s relationships </w:t>
      </w:r>
      <w:r w:rsidR="0095672E" w:rsidRPr="004A3B50">
        <w:rPr>
          <w:lang w:eastAsia="zh-CN"/>
        </w:rPr>
        <w:fldChar w:fldCharType="begin">
          <w:fldData xml:space="preserve">PEVuZE5vdGU+PENpdGU+PEF1dGhvcj5QaWVuaW5nPC9BdXRob3I+PFllYXI+MjAxMzwvWWVhcj48
UmVjTnVtPjcwPC9SZWNOdW0+PFByZWZpeD5zZWVgLCBlLmcuYCwgPC9QcmVmaXg+PERpc3BsYXlU
ZXh0PihzZWUsIGUuZy4sIFBpZW5pbmcgZXQgYWwuLCAyMDEzKTwvRGlzcGxheVRleHQ+PHJlY29y
ZD48cmVjLW51bWJlcj43MDwvcmVjLW51bWJlcj48Zm9yZWlnbi1rZXlzPjxrZXkgYXBwPSJFTiIg
ZGItaWQ9ImU1YTJwMnhzcmFlcDBnZTJ3enA1OXpzdnMwZGQ5eDBleHB4ciIgdGltZXN0YW1wPSIx
NDM0NDU0MzQ1Ij43MDwva2V5PjwvZm9yZWlnbi1rZXlzPjxyZWYtdHlwZSBuYW1lPSJKb3VybmFs
IEFydGljbGUiPjE3PC9yZWYtdHlwZT48Y29udHJpYnV0b3JzPjxhdXRob3JzPjxhdXRob3I+UGll
bmluZywgRXJrIFAuPC9hdXRob3I+PGF1dGhvcj5CYWx1Y2gsIEFsaW5hIE0uPC9hdXRob3I+PGF1
dGhvcj5TYWxnZSwgVG9yc3RlbiBPbGl2ZXI8L2F1dGhvcj48L2F1dGhvcnM+PC9jb250cmlidXRv
cnM+PGF1dGgtYWRkcmVzcz5QaWVuaW5nLCBFcmsgUC4sIERlcGFydG1lbnQgb2YgSHVtYW4gUmVz
b3VyY2UgTWFuYWdlbWVudCwgRVNDUCBFdXJvcGUsIEhldWJuZXJ3ZWcgOC0xMCwgMTQwNTksIEJl
cmxpbiwgR2VybWFueTwvYXV0aC1hZGRyZXNzPjx0aXRsZXM+PHRpdGxlPlRoZSByZWxhdGlvbnNo
aXAgYmV0d2VlbiBlbXBsb3llZXPigJkgcGVyY2VwdGlvbnMgb2YgaHVtYW4gcmVzb3VyY2Ugc3lz
dGVtcyBhbmQgb3JnYW5pemF0aW9uYWwgcGVyZm9ybWFuY2U6IEV4YW1pbmluZyBtZWRpYXRpbmcg
bWVjaGFuaXNtcyBhbmQgdGVtcG9yYWwgZHluYW1pY3M8L3RpdGxlPjxzZWNvbmRhcnktdGl0bGU+
Sm91cm5hbCBvZiBBcHBsaWVkIFBzeWNob2xvZ3k8L3NlY29uZGFyeS10aXRsZT48L3RpdGxlcz48
cGVyaW9kaWNhbD48ZnVsbC10aXRsZT5Kb3VybmFsIG9mIEFwcGxpZWQgUHN5Y2hvbG9neTwvZnVs
bC10aXRsZT48L3BlcmlvZGljYWw+PHBhZ2VzPjkyNi05NDc8L3BhZ2VzPjx2b2x1bWU+OTg8L3Zv
bHVtZT48bnVtYmVyPjY8L251bWJlcj48a2V5d29yZHM+PGtleXdvcmQ+ZW1wbG95ZWVz4oCZIHBl
cmNlcHRpb25zIG9mIEhSIHByYWN0aWNlczwva2V5d29yZD48a2V5d29yZD5qb2Igc2F0aXNmYWN0
aW9uPC9rZXl3b3JkPjxrZXl3b3JkPm9yZ2FuaXphdGlvbmFsIHBlcmZvcm1hbmNlPC9rZXl3b3Jk
PjxrZXl3b3JkPnN0cmF0ZWdpYyBodW1hbiByZXNvdXJjZSBtYW5hZ2VtZW50PC9rZXl3b3JkPjxr
ZXl3b3JkPnRlbXBvcmFsIGlzc3Vlczwva2V5d29yZD48a2V5d29yZD5wdWJsaWMgaG9zcGl0YWwg
c2VydmljZXM8L2tleXdvcmQ+PGtleXdvcmQ+SGVhbHRoIFBlcnNvbm5lbCBBdHRpdHVkZXM8L2tl
eXdvcmQ+PGtleXdvcmQ+T3JnYW5pemF0aW9uYWwgRWZmZWN0aXZlbmVzczwva2V5d29yZD48a2V5
d29yZD5IdW1hbiBSZXNvdXJjZSBNYW5hZ2VtZW50PC9rZXl3b3JkPjxrZXl3b3JkPkhlYWx0aCBD
YXJlIFNlcnZpY2VzPC9rZXl3b3JkPjxrZXl3b3JkPkhvc3BpdGFsczwva2V5d29yZD48L2tleXdv
cmRzPjxkYXRlcz48eWVhcj4yMDEzPC95ZWFyPjwvZGF0ZXM+PHB1Yi1sb2NhdGlvbj5VUzwvcHVi
LWxvY2F0aW9uPjxwdWJsaXNoZXI+QW1lcmljYW4gUHN5Y2hvbG9naWNhbCBBc3NvY2lhdGlvbjwv
cHVibGlzaGVyPjxpc2JuPjAwMjEtOTAxMCYjeEQ7MTkzOS0xODU0PC9pc2JuPjxhY2Nlc3Npb24t
bnVtPjIwMTMtMjc0OTYtMDAxPC9hY2Nlc3Npb24tbnVtPjx1cmxzPjxyZWxhdGVkLXVybHM+PHVy
bD5odHRwOi8vc2VhcmNoLmVic2NvaG9zdC5jb20vbG9naW4uYXNweD9kaXJlY3Q9dHJ1ZSZhbXA7
ZGI9cGRoJmFtcDtBTj0yMDEzLTI3NDk2LTAwMSZhbXA7c2l0ZT1laG9zdC1saXZlPC91cmw+PHVy
bD5lcGllbmluZ0Blc2NwZXVyb3BlLmV1PC91cmw+PC9yZWxhdGVkLXVybHM+PC91cmxzPjxlbGVj
dHJvbmljLXJlc291cmNlLW51bT4xMC4xMDM3L2EwMDMzOTI1PC9lbGVjdHJvbmljLXJlc291cmNl
LW51bT48cmVtb3RlLWRhdGFiYXNlLW5hbWU+cGRoPC9yZW1vdGUtZGF0YWJhc2UtbmFtZT48cmVt
b3RlLWRhdGFiYXNlLXByb3ZpZGVyPkVCU0NPaG9zdDwvcmVtb3RlLWRhdGFiYXNlLXByb3ZpZGVy
PjwvcmVjb3JkPjwvQ2l0ZT48L0VuZE5vdGU+
</w:fldData>
        </w:fldChar>
      </w:r>
      <w:r w:rsidR="007D64BD" w:rsidRPr="004A3B50">
        <w:rPr>
          <w:lang w:eastAsia="zh-CN"/>
        </w:rPr>
        <w:instrText xml:space="preserve"> ADDIN EN.CITE </w:instrText>
      </w:r>
      <w:r w:rsidR="007D64BD" w:rsidRPr="004A3B50">
        <w:rPr>
          <w:lang w:eastAsia="zh-CN"/>
        </w:rPr>
        <w:fldChar w:fldCharType="begin">
          <w:fldData xml:space="preserve">PEVuZE5vdGU+PENpdGU+PEF1dGhvcj5QaWVuaW5nPC9BdXRob3I+PFllYXI+MjAxMzwvWWVhcj48
UmVjTnVtPjcwPC9SZWNOdW0+PFByZWZpeD5zZWVgLCBlLmcuYCwgPC9QcmVmaXg+PERpc3BsYXlU
ZXh0PihzZWUsIGUuZy4sIFBpZW5pbmcgZXQgYWwuLCAyMDEzKTwvRGlzcGxheVRleHQ+PHJlY29y
ZD48cmVjLW51bWJlcj43MDwvcmVjLW51bWJlcj48Zm9yZWlnbi1rZXlzPjxrZXkgYXBwPSJFTiIg
ZGItaWQ9ImU1YTJwMnhzcmFlcDBnZTJ3enA1OXpzdnMwZGQ5eDBleHB4ciIgdGltZXN0YW1wPSIx
NDM0NDU0MzQ1Ij43MDwva2V5PjwvZm9yZWlnbi1rZXlzPjxyZWYtdHlwZSBuYW1lPSJKb3VybmFs
IEFydGljbGUiPjE3PC9yZWYtdHlwZT48Y29udHJpYnV0b3JzPjxhdXRob3JzPjxhdXRob3I+UGll
bmluZywgRXJrIFAuPC9hdXRob3I+PGF1dGhvcj5CYWx1Y2gsIEFsaW5hIE0uPC9hdXRob3I+PGF1
dGhvcj5TYWxnZSwgVG9yc3RlbiBPbGl2ZXI8L2F1dGhvcj48L2F1dGhvcnM+PC9jb250cmlidXRv
cnM+PGF1dGgtYWRkcmVzcz5QaWVuaW5nLCBFcmsgUC4sIERlcGFydG1lbnQgb2YgSHVtYW4gUmVz
b3VyY2UgTWFuYWdlbWVudCwgRVNDUCBFdXJvcGUsIEhldWJuZXJ3ZWcgOC0xMCwgMTQwNTksIEJl
cmxpbiwgR2VybWFueTwvYXV0aC1hZGRyZXNzPjx0aXRsZXM+PHRpdGxlPlRoZSByZWxhdGlvbnNo
aXAgYmV0d2VlbiBlbXBsb3llZXPigJkgcGVyY2VwdGlvbnMgb2YgaHVtYW4gcmVzb3VyY2Ugc3lz
dGVtcyBhbmQgb3JnYW5pemF0aW9uYWwgcGVyZm9ybWFuY2U6IEV4YW1pbmluZyBtZWRpYXRpbmcg
bWVjaGFuaXNtcyBhbmQgdGVtcG9yYWwgZHluYW1pY3M8L3RpdGxlPjxzZWNvbmRhcnktdGl0bGU+
Sm91cm5hbCBvZiBBcHBsaWVkIFBzeWNob2xvZ3k8L3NlY29uZGFyeS10aXRsZT48L3RpdGxlcz48
cGVyaW9kaWNhbD48ZnVsbC10aXRsZT5Kb3VybmFsIG9mIEFwcGxpZWQgUHN5Y2hvbG9neTwvZnVs
bC10aXRsZT48L3BlcmlvZGljYWw+PHBhZ2VzPjkyNi05NDc8L3BhZ2VzPjx2b2x1bWU+OTg8L3Zv
bHVtZT48bnVtYmVyPjY8L251bWJlcj48a2V5d29yZHM+PGtleXdvcmQ+ZW1wbG95ZWVz4oCZIHBl
cmNlcHRpb25zIG9mIEhSIHByYWN0aWNlczwva2V5d29yZD48a2V5d29yZD5qb2Igc2F0aXNmYWN0
aW9uPC9rZXl3b3JkPjxrZXl3b3JkPm9yZ2FuaXphdGlvbmFsIHBlcmZvcm1hbmNlPC9rZXl3b3Jk
PjxrZXl3b3JkPnN0cmF0ZWdpYyBodW1hbiByZXNvdXJjZSBtYW5hZ2VtZW50PC9rZXl3b3JkPjxr
ZXl3b3JkPnRlbXBvcmFsIGlzc3Vlczwva2V5d29yZD48a2V5d29yZD5wdWJsaWMgaG9zcGl0YWwg
c2VydmljZXM8L2tleXdvcmQ+PGtleXdvcmQ+SGVhbHRoIFBlcnNvbm5lbCBBdHRpdHVkZXM8L2tl
eXdvcmQ+PGtleXdvcmQ+T3JnYW5pemF0aW9uYWwgRWZmZWN0aXZlbmVzczwva2V5d29yZD48a2V5
d29yZD5IdW1hbiBSZXNvdXJjZSBNYW5hZ2VtZW50PC9rZXl3b3JkPjxrZXl3b3JkPkhlYWx0aCBD
YXJlIFNlcnZpY2VzPC9rZXl3b3JkPjxrZXl3b3JkPkhvc3BpdGFsczwva2V5d29yZD48L2tleXdv
cmRzPjxkYXRlcz48eWVhcj4yMDEzPC95ZWFyPjwvZGF0ZXM+PHB1Yi1sb2NhdGlvbj5VUzwvcHVi
LWxvY2F0aW9uPjxwdWJsaXNoZXI+QW1lcmljYW4gUHN5Y2hvbG9naWNhbCBBc3NvY2lhdGlvbjwv
cHVibGlzaGVyPjxpc2JuPjAwMjEtOTAxMCYjeEQ7MTkzOS0xODU0PC9pc2JuPjxhY2Nlc3Npb24t
bnVtPjIwMTMtMjc0OTYtMDAxPC9hY2Nlc3Npb24tbnVtPjx1cmxzPjxyZWxhdGVkLXVybHM+PHVy
bD5odHRwOi8vc2VhcmNoLmVic2NvaG9zdC5jb20vbG9naW4uYXNweD9kaXJlY3Q9dHJ1ZSZhbXA7
ZGI9cGRoJmFtcDtBTj0yMDEzLTI3NDk2LTAwMSZhbXA7c2l0ZT1laG9zdC1saXZlPC91cmw+PHVy
bD5lcGllbmluZ0Blc2NwZXVyb3BlLmV1PC91cmw+PC9yZWxhdGVkLXVybHM+PC91cmxzPjxlbGVj
dHJvbmljLXJlc291cmNlLW51bT4xMC4xMDM3L2EwMDMzOTI1PC9lbGVjdHJvbmljLXJlc291cmNl
LW51bT48cmVtb3RlLWRhdGFiYXNlLW5hbWU+cGRoPC9yZW1vdGUtZGF0YWJhc2UtbmFtZT48cmVt
b3RlLWRhdGFiYXNlLXByb3ZpZGVyPkVCU0NPaG9zdDwvcmVtb3RlLWRhdGFiYXNlLXByb3ZpZGVy
PjwvcmVjb3JkPjwvQ2l0ZT48L0VuZE5vdGU+
</w:fldData>
        </w:fldChar>
      </w:r>
      <w:r w:rsidR="007D64BD" w:rsidRPr="004A3B50">
        <w:rPr>
          <w:lang w:eastAsia="zh-CN"/>
        </w:rPr>
        <w:instrText xml:space="preserve"> ADDIN EN.CITE.DATA </w:instrText>
      </w:r>
      <w:r w:rsidR="007D64BD" w:rsidRPr="004A3B50">
        <w:rPr>
          <w:lang w:eastAsia="zh-CN"/>
        </w:rPr>
      </w:r>
      <w:r w:rsidR="007D64BD" w:rsidRPr="004A3B50">
        <w:rPr>
          <w:lang w:eastAsia="zh-CN"/>
        </w:rPr>
        <w:fldChar w:fldCharType="end"/>
      </w:r>
      <w:r w:rsidR="0095672E" w:rsidRPr="004A3B50">
        <w:rPr>
          <w:lang w:eastAsia="zh-CN"/>
        </w:rPr>
      </w:r>
      <w:r w:rsidR="0095672E" w:rsidRPr="004A3B50">
        <w:rPr>
          <w:lang w:eastAsia="zh-CN"/>
        </w:rPr>
        <w:fldChar w:fldCharType="separate"/>
      </w:r>
      <w:r w:rsidR="009A29DC" w:rsidRPr="004A3B50">
        <w:rPr>
          <w:noProof/>
          <w:lang w:eastAsia="zh-CN"/>
        </w:rPr>
        <w:t>(</w:t>
      </w:r>
      <w:hyperlink w:anchor="_ENREF_135" w:tooltip="Piening, 2013 #70" w:history="1">
        <w:r w:rsidR="004A3B50" w:rsidRPr="004A3B50">
          <w:rPr>
            <w:noProof/>
            <w:lang w:eastAsia="zh-CN"/>
          </w:rPr>
          <w:t>see, e.g., Piening et al., 2013</w:t>
        </w:r>
      </w:hyperlink>
      <w:r w:rsidR="009A29DC" w:rsidRPr="004A3B50">
        <w:rPr>
          <w:noProof/>
          <w:lang w:eastAsia="zh-CN"/>
        </w:rPr>
        <w:t>)</w:t>
      </w:r>
      <w:r w:rsidR="0095672E" w:rsidRPr="004A3B50">
        <w:rPr>
          <w:lang w:eastAsia="zh-CN"/>
        </w:rPr>
        <w:fldChar w:fldCharType="end"/>
      </w:r>
      <w:r w:rsidR="0095672E" w:rsidRPr="004A3B50">
        <w:rPr>
          <w:lang w:eastAsia="zh-CN"/>
        </w:rPr>
        <w:t>. Further research should try to shed light on the causality of the proposed relationships.</w:t>
      </w:r>
    </w:p>
    <w:p w14:paraId="77FE0ECD" w14:textId="77777777" w:rsidR="004A3B50" w:rsidRPr="004A3B50" w:rsidRDefault="00500159" w:rsidP="004A3B50">
      <w:pPr>
        <w:pStyle w:val="EndNoteBibliographyTitle"/>
        <w:rPr>
          <w:b/>
        </w:rPr>
      </w:pPr>
      <w:r w:rsidRPr="004A3B50">
        <w:br w:type="page"/>
      </w:r>
      <w:r w:rsidR="00F53CC8" w:rsidRPr="004A3B50">
        <w:fldChar w:fldCharType="begin"/>
      </w:r>
      <w:r w:rsidR="00F53CC8" w:rsidRPr="004A3B50">
        <w:instrText xml:space="preserve"> ADDIN EN.REFLIST </w:instrText>
      </w:r>
      <w:r w:rsidR="00F53CC8" w:rsidRPr="004A3B50">
        <w:fldChar w:fldCharType="separate"/>
      </w:r>
      <w:r w:rsidR="004A3B50" w:rsidRPr="004A3B50">
        <w:rPr>
          <w:b/>
        </w:rPr>
        <w:t>REFERENCES</w:t>
      </w:r>
    </w:p>
    <w:p w14:paraId="2DE5CEAA" w14:textId="77777777" w:rsidR="004A3B50" w:rsidRPr="004A3B50" w:rsidRDefault="004A3B50" w:rsidP="004A3B50">
      <w:pPr>
        <w:pStyle w:val="EndNoteBibliographyTitle"/>
        <w:rPr>
          <w:b/>
        </w:rPr>
      </w:pPr>
    </w:p>
    <w:p w14:paraId="6143CE75" w14:textId="77777777" w:rsidR="004A3B50" w:rsidRPr="004A3B50" w:rsidRDefault="004A3B50" w:rsidP="004A3B50">
      <w:pPr>
        <w:pStyle w:val="EndNoteBibliography"/>
        <w:ind w:left="720" w:hanging="720"/>
      </w:pPr>
      <w:bookmarkStart w:id="6" w:name="_ENREF_1"/>
      <w:r w:rsidRPr="004A3B50">
        <w:t xml:space="preserve">Adams JS (1963) Towards an understanding of inequity. </w:t>
      </w:r>
      <w:r w:rsidRPr="004A3B50">
        <w:rPr>
          <w:i/>
        </w:rPr>
        <w:t>The Journal of Abnormal and Social Psychology</w:t>
      </w:r>
      <w:r w:rsidRPr="004A3B50">
        <w:t xml:space="preserve"> 67(5): 422.</w:t>
      </w:r>
      <w:bookmarkEnd w:id="6"/>
    </w:p>
    <w:p w14:paraId="55AC33F2" w14:textId="77777777" w:rsidR="004A3B50" w:rsidRPr="004A3B50" w:rsidRDefault="004A3B50" w:rsidP="004A3B50">
      <w:pPr>
        <w:pStyle w:val="EndNoteBibliography"/>
        <w:ind w:left="720" w:hanging="720"/>
      </w:pPr>
      <w:bookmarkStart w:id="7" w:name="_ENREF_2"/>
      <w:r w:rsidRPr="004A3B50">
        <w:rPr>
          <w:lang w:val="de-DE"/>
        </w:rPr>
        <w:t xml:space="preserve">Ahearne M, Haumann T, Kraus F, et al. </w:t>
      </w:r>
      <w:r w:rsidRPr="004A3B50">
        <w:t xml:space="preserve">(2013) It’s a matter of congruence: How interpersonal identification between sales managers and salespersons shapes sales success. </w:t>
      </w:r>
      <w:r w:rsidRPr="004A3B50">
        <w:rPr>
          <w:i/>
        </w:rPr>
        <w:t>Journal of the Academy of Marketing Science</w:t>
      </w:r>
      <w:r w:rsidRPr="004A3B50">
        <w:t xml:space="preserve"> 41(6): 625-648.</w:t>
      </w:r>
      <w:bookmarkEnd w:id="7"/>
    </w:p>
    <w:p w14:paraId="3B032C79" w14:textId="77777777" w:rsidR="004A3B50" w:rsidRPr="004A3B50" w:rsidRDefault="004A3B50" w:rsidP="004A3B50">
      <w:pPr>
        <w:pStyle w:val="EndNoteBibliography"/>
        <w:ind w:left="720" w:hanging="720"/>
      </w:pPr>
      <w:bookmarkStart w:id="8" w:name="_ENREF_3"/>
      <w:r w:rsidRPr="004A3B50">
        <w:t xml:space="preserve">Ajzen I and Fishbein M (1980) </w:t>
      </w:r>
      <w:r w:rsidRPr="004A3B50">
        <w:rPr>
          <w:i/>
        </w:rPr>
        <w:t xml:space="preserve">Understanding attitudes and predicting social behavior, </w:t>
      </w:r>
      <w:r w:rsidRPr="004A3B50">
        <w:t>Englewood Cliffs, NJ: Prentice-Hall.</w:t>
      </w:r>
      <w:bookmarkEnd w:id="8"/>
    </w:p>
    <w:p w14:paraId="3799B35D" w14:textId="77777777" w:rsidR="004A3B50" w:rsidRPr="004A3B50" w:rsidRDefault="004A3B50" w:rsidP="004A3B50">
      <w:pPr>
        <w:pStyle w:val="EndNoteBibliography"/>
        <w:ind w:left="720" w:hanging="720"/>
      </w:pPr>
      <w:bookmarkStart w:id="9" w:name="_ENREF_4"/>
      <w:r w:rsidRPr="004A3B50">
        <w:t xml:space="preserve">Ajzen I and Fishbein M (2005) The influence of attitudes on behavior. In: Albarracín D, Johnson BT and Zanna MP (eds) </w:t>
      </w:r>
      <w:r w:rsidRPr="004A3B50">
        <w:rPr>
          <w:i/>
        </w:rPr>
        <w:t>The handbook of attitudes.</w:t>
      </w:r>
      <w:r w:rsidRPr="004A3B50">
        <w:t xml:space="preserve"> Mahwah, NJ: Erlbaum, pp.173-221.</w:t>
      </w:r>
      <w:bookmarkEnd w:id="9"/>
    </w:p>
    <w:p w14:paraId="2C027E03" w14:textId="77777777" w:rsidR="004A3B50" w:rsidRPr="004A3B50" w:rsidRDefault="004A3B50" w:rsidP="004A3B50">
      <w:pPr>
        <w:pStyle w:val="EndNoteBibliography"/>
        <w:ind w:left="720" w:hanging="720"/>
      </w:pPr>
      <w:bookmarkStart w:id="10" w:name="_ENREF_5"/>
      <w:r w:rsidRPr="004A3B50">
        <w:t xml:space="preserve">Akbar H (2003) Knowledge levels and their transformation: Towards the integration of knowledge creation and individual learning. </w:t>
      </w:r>
      <w:r w:rsidRPr="004A3B50">
        <w:rPr>
          <w:i/>
        </w:rPr>
        <w:t>Journal of Management Studies</w:t>
      </w:r>
      <w:r w:rsidRPr="004A3B50">
        <w:t xml:space="preserve"> 40(8): 1997-2021.</w:t>
      </w:r>
      <w:bookmarkEnd w:id="10"/>
    </w:p>
    <w:p w14:paraId="4E67D038" w14:textId="77777777" w:rsidR="004A3B50" w:rsidRPr="004A3B50" w:rsidRDefault="004A3B50" w:rsidP="004A3B50">
      <w:pPr>
        <w:pStyle w:val="EndNoteBibliography"/>
        <w:ind w:left="720" w:hanging="720"/>
      </w:pPr>
      <w:bookmarkStart w:id="11" w:name="_ENREF_6"/>
      <w:r w:rsidRPr="004A3B50">
        <w:t xml:space="preserve">Alba JW and Hutchinson JW (1987) Dimensions of consumer expertise. </w:t>
      </w:r>
      <w:r w:rsidRPr="004A3B50">
        <w:rPr>
          <w:i/>
        </w:rPr>
        <w:t>Journal of Consumer Research</w:t>
      </w:r>
      <w:r w:rsidRPr="004A3B50">
        <w:t xml:space="preserve"> 13(4): 411-454.</w:t>
      </w:r>
      <w:bookmarkEnd w:id="11"/>
    </w:p>
    <w:p w14:paraId="26B8E65F" w14:textId="77777777" w:rsidR="004A3B50" w:rsidRPr="004A3B50" w:rsidRDefault="004A3B50" w:rsidP="004A3B50">
      <w:pPr>
        <w:pStyle w:val="EndNoteBibliography"/>
        <w:ind w:left="720" w:hanging="720"/>
      </w:pPr>
      <w:bookmarkStart w:id="12" w:name="_ENREF_7"/>
      <w:r w:rsidRPr="004A3B50">
        <w:t xml:space="preserve">Albert S and Whetten DA (1985) Organizational identity. In: Cummings LL and Staw BM (eds) </w:t>
      </w:r>
      <w:r w:rsidRPr="004A3B50">
        <w:rPr>
          <w:i/>
        </w:rPr>
        <w:t>Research in organizational behavior.</w:t>
      </w:r>
      <w:r w:rsidRPr="004A3B50">
        <w:t xml:space="preserve"> Greenwich, CT: JAI Press, pp.263-295.</w:t>
      </w:r>
      <w:bookmarkEnd w:id="12"/>
    </w:p>
    <w:p w14:paraId="7B9A6917" w14:textId="77777777" w:rsidR="004A3B50" w:rsidRPr="004A3B50" w:rsidRDefault="004A3B50" w:rsidP="004A3B50">
      <w:pPr>
        <w:pStyle w:val="EndNoteBibliography"/>
        <w:ind w:left="720" w:hanging="720"/>
      </w:pPr>
      <w:bookmarkStart w:id="13" w:name="_ENREF_8"/>
      <w:r w:rsidRPr="004A3B50">
        <w:t xml:space="preserve">Alderson W (1957) </w:t>
      </w:r>
      <w:r w:rsidRPr="004A3B50">
        <w:rPr>
          <w:i/>
        </w:rPr>
        <w:t xml:space="preserve">Marketing behavior and executive action, </w:t>
      </w:r>
      <w:r w:rsidRPr="004A3B50">
        <w:t>Homewood, IL: Irwin.</w:t>
      </w:r>
      <w:bookmarkEnd w:id="13"/>
    </w:p>
    <w:p w14:paraId="2D1BD2EF" w14:textId="77777777" w:rsidR="004A3B50" w:rsidRPr="004A3B50" w:rsidRDefault="004A3B50" w:rsidP="004A3B50">
      <w:pPr>
        <w:pStyle w:val="EndNoteBibliography"/>
        <w:ind w:left="720" w:hanging="720"/>
      </w:pPr>
      <w:bookmarkStart w:id="14" w:name="_ENREF_9"/>
      <w:r w:rsidRPr="004A3B50">
        <w:t xml:space="preserve">Alexander S and Ruderman M (1987) The role of procedural and distributive justice in organizational behavior. </w:t>
      </w:r>
      <w:r w:rsidRPr="004A3B50">
        <w:rPr>
          <w:i/>
        </w:rPr>
        <w:t>Social Justice Research</w:t>
      </w:r>
      <w:r w:rsidRPr="004A3B50">
        <w:t xml:space="preserve"> 1(2): 177-198.</w:t>
      </w:r>
      <w:bookmarkEnd w:id="14"/>
    </w:p>
    <w:p w14:paraId="55E3E718" w14:textId="77777777" w:rsidR="004A3B50" w:rsidRPr="004A3B50" w:rsidRDefault="004A3B50" w:rsidP="004A3B50">
      <w:pPr>
        <w:pStyle w:val="EndNoteBibliography"/>
        <w:ind w:left="720" w:hanging="720"/>
      </w:pPr>
      <w:bookmarkStart w:id="15" w:name="_ENREF_10"/>
      <w:r w:rsidRPr="004A3B50">
        <w:t xml:space="preserve">Andersson T (2012) Normative identity processes in managers' personal development training. </w:t>
      </w:r>
      <w:r w:rsidRPr="004A3B50">
        <w:rPr>
          <w:i/>
        </w:rPr>
        <w:t>Personnel Review</w:t>
      </w:r>
      <w:r w:rsidRPr="004A3B50">
        <w:t xml:space="preserve"> 41(5): 572-589.</w:t>
      </w:r>
      <w:bookmarkEnd w:id="15"/>
    </w:p>
    <w:p w14:paraId="31F97EF6" w14:textId="77777777" w:rsidR="004A3B50" w:rsidRPr="004A3B50" w:rsidRDefault="004A3B50" w:rsidP="004A3B50">
      <w:pPr>
        <w:pStyle w:val="EndNoteBibliography"/>
        <w:ind w:left="720" w:hanging="720"/>
      </w:pPr>
      <w:bookmarkStart w:id="16" w:name="_ENREF_11"/>
      <w:r w:rsidRPr="004A3B50">
        <w:t xml:space="preserve">Argote L and Ingram P (2000) Knowledge transfer: A basis for competitive advantage in firms. </w:t>
      </w:r>
      <w:r w:rsidRPr="004A3B50">
        <w:rPr>
          <w:i/>
        </w:rPr>
        <w:t>Organizational behavior and human decision processes</w:t>
      </w:r>
      <w:r w:rsidRPr="004A3B50">
        <w:t xml:space="preserve"> 82(1): 150-169.</w:t>
      </w:r>
      <w:bookmarkEnd w:id="16"/>
    </w:p>
    <w:p w14:paraId="4DD0B095" w14:textId="77777777" w:rsidR="004A3B50" w:rsidRPr="004A3B50" w:rsidRDefault="004A3B50" w:rsidP="004A3B50">
      <w:pPr>
        <w:pStyle w:val="EndNoteBibliography"/>
        <w:ind w:left="720" w:hanging="720"/>
      </w:pPr>
      <w:bookmarkStart w:id="17" w:name="_ENREF_12"/>
      <w:r w:rsidRPr="004A3B50">
        <w:t xml:space="preserve">Arndt J (1967) </w:t>
      </w:r>
      <w:r w:rsidRPr="004A3B50">
        <w:rPr>
          <w:i/>
        </w:rPr>
        <w:t xml:space="preserve">Word-of-mouth advertising: A review of the literature, </w:t>
      </w:r>
      <w:r w:rsidRPr="004A3B50">
        <w:t>New York: Advertising Research Foundation.</w:t>
      </w:r>
      <w:bookmarkEnd w:id="17"/>
    </w:p>
    <w:p w14:paraId="7FA490AE" w14:textId="77777777" w:rsidR="004A3B50" w:rsidRPr="004A3B50" w:rsidRDefault="004A3B50" w:rsidP="004A3B50">
      <w:pPr>
        <w:pStyle w:val="EndNoteBibliography"/>
        <w:ind w:left="720" w:hanging="720"/>
      </w:pPr>
      <w:bookmarkStart w:id="18" w:name="_ENREF_13"/>
      <w:r w:rsidRPr="004A3B50">
        <w:t xml:space="preserve">Ashforth BE and Mael F (1989) Social identity theory and the organization. </w:t>
      </w:r>
      <w:r w:rsidRPr="004A3B50">
        <w:rPr>
          <w:i/>
        </w:rPr>
        <w:t>Academy of Management Review</w:t>
      </w:r>
      <w:r w:rsidRPr="004A3B50">
        <w:t xml:space="preserve"> 14(1): 20-39.</w:t>
      </w:r>
      <w:bookmarkEnd w:id="18"/>
    </w:p>
    <w:p w14:paraId="6B804D02" w14:textId="77777777" w:rsidR="004A3B50" w:rsidRPr="004A3B50" w:rsidRDefault="004A3B50" w:rsidP="004A3B50">
      <w:pPr>
        <w:pStyle w:val="EndNoteBibliography"/>
        <w:ind w:left="720" w:hanging="720"/>
      </w:pPr>
      <w:bookmarkStart w:id="19" w:name="_ENREF_14"/>
      <w:r w:rsidRPr="004A3B50">
        <w:t xml:space="preserve">Baruch Y (1998) The rise and fall of organizational commitment. </w:t>
      </w:r>
      <w:r w:rsidRPr="004A3B50">
        <w:rPr>
          <w:i/>
        </w:rPr>
        <w:t>Human System Management</w:t>
      </w:r>
      <w:r w:rsidRPr="004A3B50">
        <w:t xml:space="preserve"> 17(2): 135-143.</w:t>
      </w:r>
      <w:bookmarkEnd w:id="19"/>
    </w:p>
    <w:p w14:paraId="7A6FBDF6" w14:textId="77777777" w:rsidR="004A3B50" w:rsidRPr="004A3B50" w:rsidRDefault="004A3B50" w:rsidP="004A3B50">
      <w:pPr>
        <w:pStyle w:val="EndNoteBibliography"/>
        <w:ind w:left="720" w:hanging="720"/>
      </w:pPr>
      <w:bookmarkStart w:id="20" w:name="_ENREF_15"/>
      <w:r w:rsidRPr="004A3B50">
        <w:t xml:space="preserve">Baruch Y (2004) </w:t>
      </w:r>
      <w:r w:rsidRPr="004A3B50">
        <w:rPr>
          <w:i/>
        </w:rPr>
        <w:t xml:space="preserve">Managing careers: Theory and practice, </w:t>
      </w:r>
      <w:r w:rsidRPr="004A3B50">
        <w:t>Harlow: Prentice Hall/Pearson.</w:t>
      </w:r>
      <w:bookmarkEnd w:id="20"/>
    </w:p>
    <w:p w14:paraId="38C9018D" w14:textId="77777777" w:rsidR="004A3B50" w:rsidRPr="004A3B50" w:rsidRDefault="004A3B50" w:rsidP="004A3B50">
      <w:pPr>
        <w:pStyle w:val="EndNoteBibliography"/>
        <w:ind w:left="720" w:hanging="720"/>
      </w:pPr>
      <w:bookmarkStart w:id="21" w:name="_ENREF_16"/>
      <w:r w:rsidRPr="004A3B50">
        <w:t xml:space="preserve">Bell SJ and Menguc B (2002) The employee-organization relationship, organizational citizenship behaviors, and superior service quality. </w:t>
      </w:r>
      <w:r w:rsidRPr="004A3B50">
        <w:rPr>
          <w:i/>
        </w:rPr>
        <w:t>Journal of Retailing</w:t>
      </w:r>
      <w:r w:rsidRPr="004A3B50">
        <w:t xml:space="preserve"> 78(2): 131-146.</w:t>
      </w:r>
      <w:bookmarkEnd w:id="21"/>
    </w:p>
    <w:p w14:paraId="13F267E6" w14:textId="77777777" w:rsidR="004A3B50" w:rsidRPr="004A3B50" w:rsidRDefault="004A3B50" w:rsidP="004A3B50">
      <w:pPr>
        <w:pStyle w:val="EndNoteBibliography"/>
        <w:ind w:left="720" w:hanging="720"/>
      </w:pPr>
      <w:bookmarkStart w:id="22" w:name="_ENREF_17"/>
      <w:r w:rsidRPr="004A3B50">
        <w:t xml:space="preserve">Berry LL, Zeithaml VA and Parasuraman A (1990) Five imperatives for improving service quality. </w:t>
      </w:r>
      <w:r w:rsidRPr="004A3B50">
        <w:rPr>
          <w:i/>
        </w:rPr>
        <w:t>Sloan Management Review</w:t>
      </w:r>
      <w:r w:rsidRPr="004A3B50">
        <w:t xml:space="preserve"> 31(4): 29-38.</w:t>
      </w:r>
      <w:bookmarkEnd w:id="22"/>
    </w:p>
    <w:p w14:paraId="75DC0C76" w14:textId="77777777" w:rsidR="004A3B50" w:rsidRPr="004A3B50" w:rsidRDefault="004A3B50" w:rsidP="004A3B50">
      <w:pPr>
        <w:pStyle w:val="EndNoteBibliography"/>
        <w:ind w:left="720" w:hanging="720"/>
      </w:pPr>
      <w:bookmarkStart w:id="23" w:name="_ENREF_18"/>
      <w:r w:rsidRPr="004A3B50">
        <w:t xml:space="preserve">Bettencourt LA and Brown SW (1997) Contact employees: Relationships among workplace fairness, job satisfaction and prosocial service behaviors. </w:t>
      </w:r>
      <w:r w:rsidRPr="004A3B50">
        <w:rPr>
          <w:i/>
        </w:rPr>
        <w:t>Journal of Retailing</w:t>
      </w:r>
      <w:r w:rsidRPr="004A3B50">
        <w:t xml:space="preserve"> 73(1): 39-61.</w:t>
      </w:r>
      <w:bookmarkEnd w:id="23"/>
    </w:p>
    <w:p w14:paraId="5BA3DF53" w14:textId="77777777" w:rsidR="004A3B50" w:rsidRPr="004A3B50" w:rsidRDefault="004A3B50" w:rsidP="004A3B50">
      <w:pPr>
        <w:pStyle w:val="EndNoteBibliography"/>
        <w:ind w:left="720" w:hanging="720"/>
      </w:pPr>
      <w:bookmarkStart w:id="24" w:name="_ENREF_19"/>
      <w:r w:rsidRPr="004A3B50">
        <w:t xml:space="preserve">Blader SL and Tyler TR (2005) How can theories of organizational justice explain the effects of fairness? In: Greenberg J and Colquitt JA (eds) </w:t>
      </w:r>
      <w:r w:rsidRPr="004A3B50">
        <w:rPr>
          <w:i/>
        </w:rPr>
        <w:t>Handbook of organizational justice.</w:t>
      </w:r>
      <w:r w:rsidRPr="004A3B50">
        <w:t xml:space="preserve"> Mahwah, NJ: Erlbaum, pp.329-354.</w:t>
      </w:r>
      <w:bookmarkEnd w:id="24"/>
    </w:p>
    <w:p w14:paraId="507649B2" w14:textId="77777777" w:rsidR="004A3B50" w:rsidRPr="004A3B50" w:rsidRDefault="004A3B50" w:rsidP="004A3B50">
      <w:pPr>
        <w:pStyle w:val="EndNoteBibliography"/>
        <w:ind w:left="720" w:hanging="720"/>
      </w:pPr>
      <w:bookmarkStart w:id="25" w:name="_ENREF_20"/>
      <w:r w:rsidRPr="004A3B50">
        <w:t xml:space="preserve">Blau PM (1964) </w:t>
      </w:r>
      <w:r w:rsidRPr="004A3B50">
        <w:rPr>
          <w:i/>
        </w:rPr>
        <w:t xml:space="preserve">Exchange and power in social life, </w:t>
      </w:r>
      <w:r w:rsidRPr="004A3B50">
        <w:t>New York: John Wiley &amp; Sons.</w:t>
      </w:r>
      <w:bookmarkEnd w:id="25"/>
    </w:p>
    <w:p w14:paraId="4C4F9A9D" w14:textId="77777777" w:rsidR="004A3B50" w:rsidRPr="004A3B50" w:rsidRDefault="004A3B50" w:rsidP="004A3B50">
      <w:pPr>
        <w:pStyle w:val="EndNoteBibliography"/>
        <w:ind w:left="720" w:hanging="720"/>
      </w:pPr>
      <w:bookmarkStart w:id="26" w:name="_ENREF_21"/>
      <w:r w:rsidRPr="004A3B50">
        <w:t xml:space="preserve">Blodgett JG, Granbois DH and Walters RG (1993) The effects of perceived justice on complainants' negative word-of-mouth behavior and repatronage intentions. </w:t>
      </w:r>
      <w:r w:rsidRPr="004A3B50">
        <w:rPr>
          <w:i/>
        </w:rPr>
        <w:t>Journal of Retailing</w:t>
      </w:r>
      <w:r w:rsidRPr="004A3B50">
        <w:t xml:space="preserve"> 69(4): 399.</w:t>
      </w:r>
      <w:bookmarkEnd w:id="26"/>
    </w:p>
    <w:p w14:paraId="1C0B78DF" w14:textId="77777777" w:rsidR="004A3B50" w:rsidRPr="004A3B50" w:rsidRDefault="004A3B50" w:rsidP="004A3B50">
      <w:pPr>
        <w:pStyle w:val="EndNoteBibliography"/>
        <w:ind w:left="720" w:hanging="720"/>
      </w:pPr>
      <w:bookmarkStart w:id="27" w:name="_ENREF_22"/>
      <w:r w:rsidRPr="004A3B50">
        <w:t xml:space="preserve">Blodgett JG, Hill DJ and Tax SS (1997) The effects of distributive, procedural, and interactional justice on postcomplaint behavior. </w:t>
      </w:r>
      <w:r w:rsidRPr="004A3B50">
        <w:rPr>
          <w:i/>
        </w:rPr>
        <w:t>Journal of Retailing</w:t>
      </w:r>
      <w:r w:rsidRPr="004A3B50">
        <w:t xml:space="preserve"> 73(2): 185-210.</w:t>
      </w:r>
      <w:bookmarkEnd w:id="27"/>
    </w:p>
    <w:p w14:paraId="59019EAA" w14:textId="77777777" w:rsidR="004A3B50" w:rsidRPr="004A3B50" w:rsidRDefault="004A3B50" w:rsidP="004A3B50">
      <w:pPr>
        <w:pStyle w:val="EndNoteBibliography"/>
        <w:ind w:left="720" w:hanging="720"/>
      </w:pPr>
      <w:bookmarkStart w:id="28" w:name="_ENREF_23"/>
      <w:r w:rsidRPr="004A3B50">
        <w:t xml:space="preserve">Bosse DA and Coughlan R (2016) Stakeholder relationship bonds. </w:t>
      </w:r>
      <w:r w:rsidRPr="004A3B50">
        <w:rPr>
          <w:i/>
        </w:rPr>
        <w:t>Journal of Management Studies</w:t>
      </w:r>
      <w:r w:rsidRPr="004A3B50">
        <w:t xml:space="preserve"> 53(7): 1197-1222.</w:t>
      </w:r>
      <w:bookmarkEnd w:id="28"/>
    </w:p>
    <w:p w14:paraId="70FB2CF3" w14:textId="77777777" w:rsidR="004A3B50" w:rsidRPr="004A3B50" w:rsidRDefault="004A3B50" w:rsidP="004A3B50">
      <w:pPr>
        <w:pStyle w:val="EndNoteBibliography"/>
        <w:ind w:left="720" w:hanging="720"/>
      </w:pPr>
      <w:bookmarkStart w:id="29" w:name="_ENREF_24"/>
      <w:r w:rsidRPr="004A3B50">
        <w:t xml:space="preserve">Bowen DE, Gilliland SW and Folger R (1999) Hrm and service fairness: How being fair with employees spills over to customers. </w:t>
      </w:r>
      <w:r w:rsidRPr="004A3B50">
        <w:rPr>
          <w:i/>
        </w:rPr>
        <w:t>Organizational Dynamics</w:t>
      </w:r>
      <w:r w:rsidRPr="004A3B50">
        <w:t xml:space="preserve"> 27(3): 7-23.</w:t>
      </w:r>
      <w:bookmarkEnd w:id="29"/>
    </w:p>
    <w:p w14:paraId="52C5172A" w14:textId="77777777" w:rsidR="004A3B50" w:rsidRPr="004A3B50" w:rsidRDefault="004A3B50" w:rsidP="004A3B50">
      <w:pPr>
        <w:pStyle w:val="EndNoteBibliography"/>
        <w:ind w:left="720" w:hanging="720"/>
      </w:pPr>
      <w:bookmarkStart w:id="30" w:name="_ENREF_25"/>
      <w:r w:rsidRPr="004A3B50">
        <w:t xml:space="preserve">Bowen DE and Ostroff C (2004) Understanding hrm-firm performance linkages: The role of the "strength" of the hrm system. </w:t>
      </w:r>
      <w:r w:rsidRPr="004A3B50">
        <w:rPr>
          <w:i/>
        </w:rPr>
        <w:t>The Academy of Management Review</w:t>
      </w:r>
      <w:r w:rsidRPr="004A3B50">
        <w:t xml:space="preserve"> 29(2): 203-221.</w:t>
      </w:r>
      <w:bookmarkEnd w:id="30"/>
    </w:p>
    <w:p w14:paraId="724B1916" w14:textId="77777777" w:rsidR="004A3B50" w:rsidRPr="004A3B50" w:rsidRDefault="004A3B50" w:rsidP="004A3B50">
      <w:pPr>
        <w:pStyle w:val="EndNoteBibliography"/>
        <w:ind w:left="720" w:hanging="720"/>
      </w:pPr>
      <w:bookmarkStart w:id="31" w:name="_ENREF_26"/>
      <w:r w:rsidRPr="004A3B50">
        <w:t xml:space="preserve">Bowen DE and Schneider B (2014) A service climate synthesis and future research agenda. </w:t>
      </w:r>
      <w:r w:rsidRPr="004A3B50">
        <w:rPr>
          <w:i/>
        </w:rPr>
        <w:t>Journal of Service Research</w:t>
      </w:r>
      <w:r w:rsidRPr="004A3B50">
        <w:t xml:space="preserve"> 17(1): 5-22.</w:t>
      </w:r>
      <w:bookmarkEnd w:id="31"/>
    </w:p>
    <w:p w14:paraId="21203066" w14:textId="77777777" w:rsidR="004A3B50" w:rsidRPr="004A3B50" w:rsidRDefault="004A3B50" w:rsidP="004A3B50">
      <w:pPr>
        <w:pStyle w:val="EndNoteBibliography"/>
        <w:ind w:left="720" w:hanging="720"/>
      </w:pPr>
      <w:bookmarkStart w:id="32" w:name="_ENREF_27"/>
      <w:r w:rsidRPr="004A3B50">
        <w:t xml:space="preserve">Bowling NA, Khazon S, Meyer RD, et al. (2015) Situational strength as a moderator of the relationship between job satisfaction and job performance: A meta-analytic examination. </w:t>
      </w:r>
      <w:r w:rsidRPr="004A3B50">
        <w:rPr>
          <w:i/>
        </w:rPr>
        <w:t>Journal of Business and Psychology</w:t>
      </w:r>
      <w:r w:rsidRPr="004A3B50">
        <w:t xml:space="preserve"> 30(1): 89-104.</w:t>
      </w:r>
      <w:bookmarkEnd w:id="32"/>
    </w:p>
    <w:p w14:paraId="580C1DCF" w14:textId="77777777" w:rsidR="004A3B50" w:rsidRPr="004A3B50" w:rsidRDefault="004A3B50" w:rsidP="004A3B50">
      <w:pPr>
        <w:pStyle w:val="EndNoteBibliography"/>
        <w:ind w:left="720" w:hanging="720"/>
      </w:pPr>
      <w:bookmarkStart w:id="33" w:name="_ENREF_28"/>
      <w:r w:rsidRPr="004A3B50">
        <w:t xml:space="preserve">Brickson SL (2007) Organizational identity orientation: The genesis of the role of the firm and distinct forms of social value. </w:t>
      </w:r>
      <w:r w:rsidRPr="004A3B50">
        <w:rPr>
          <w:i/>
        </w:rPr>
        <w:t>Academy of Management Review</w:t>
      </w:r>
      <w:r w:rsidRPr="004A3B50">
        <w:t xml:space="preserve"> 32(3): 864-888.</w:t>
      </w:r>
      <w:bookmarkEnd w:id="33"/>
    </w:p>
    <w:p w14:paraId="34CD24BE" w14:textId="77777777" w:rsidR="004A3B50" w:rsidRPr="004A3B50" w:rsidRDefault="004A3B50" w:rsidP="004A3B50">
      <w:pPr>
        <w:pStyle w:val="EndNoteBibliography"/>
        <w:ind w:left="720" w:hanging="720"/>
      </w:pPr>
      <w:bookmarkStart w:id="34" w:name="_ENREF_29"/>
      <w:r w:rsidRPr="004A3B50">
        <w:t xml:space="preserve">Brown ME and Treviño LK (2014) Do role models matter? An investigation of role modeling as an antecedent of perceived ethical leadership. </w:t>
      </w:r>
      <w:r w:rsidRPr="004A3B50">
        <w:rPr>
          <w:i/>
        </w:rPr>
        <w:t>Journal of Business Ethics</w:t>
      </w:r>
      <w:r w:rsidRPr="004A3B50">
        <w:t xml:space="preserve"> 122(4): 587-598.</w:t>
      </w:r>
      <w:bookmarkEnd w:id="34"/>
    </w:p>
    <w:p w14:paraId="088B0889" w14:textId="77777777" w:rsidR="004A3B50" w:rsidRPr="004A3B50" w:rsidRDefault="004A3B50" w:rsidP="004A3B50">
      <w:pPr>
        <w:pStyle w:val="EndNoteBibliography"/>
        <w:ind w:left="720" w:hanging="720"/>
      </w:pPr>
      <w:bookmarkStart w:id="35" w:name="_ENREF_30"/>
      <w:r w:rsidRPr="004A3B50">
        <w:t xml:space="preserve">Brown SW, Webster FE, Steenkamp J-BEM, et al. (2005) Marketing renaissance: Opportunities and imperatives for improving marketing thought, practice, and infrastructure. </w:t>
      </w:r>
      <w:r w:rsidRPr="004A3B50">
        <w:rPr>
          <w:i/>
        </w:rPr>
        <w:t>Journal of Marketing</w:t>
      </w:r>
      <w:r w:rsidRPr="004A3B50">
        <w:t xml:space="preserve"> 69(4): 1-25.</w:t>
      </w:r>
      <w:bookmarkEnd w:id="35"/>
    </w:p>
    <w:p w14:paraId="09303301" w14:textId="77777777" w:rsidR="004A3B50" w:rsidRPr="004A3B50" w:rsidRDefault="004A3B50" w:rsidP="004A3B50">
      <w:pPr>
        <w:pStyle w:val="EndNoteBibliography"/>
        <w:ind w:left="720" w:hanging="720"/>
      </w:pPr>
      <w:bookmarkStart w:id="36" w:name="_ENREF_31"/>
      <w:r w:rsidRPr="004A3B50">
        <w:t xml:space="preserve">Buckley R and Caple J (2009) </w:t>
      </w:r>
      <w:r w:rsidRPr="004A3B50">
        <w:rPr>
          <w:i/>
        </w:rPr>
        <w:t>The theory and practice of training</w:t>
      </w:r>
      <w:r w:rsidRPr="004A3B50">
        <w:t>: Kogan Page Publishers.</w:t>
      </w:r>
      <w:bookmarkEnd w:id="36"/>
    </w:p>
    <w:p w14:paraId="2FE91126" w14:textId="77777777" w:rsidR="004A3B50" w:rsidRPr="004A3B50" w:rsidRDefault="004A3B50" w:rsidP="004A3B50">
      <w:pPr>
        <w:pStyle w:val="EndNoteBibliography"/>
        <w:ind w:left="720" w:hanging="720"/>
      </w:pPr>
      <w:bookmarkStart w:id="37" w:name="_ENREF_32"/>
      <w:r w:rsidRPr="004A3B50">
        <w:t xml:space="preserve">Carter D and Baghurst T (2014) The influence of servant leadership on restaurant employee engagement. </w:t>
      </w:r>
      <w:r w:rsidRPr="004A3B50">
        <w:rPr>
          <w:i/>
        </w:rPr>
        <w:t>Journal of Business Ethics</w:t>
      </w:r>
      <w:r w:rsidRPr="004A3B50">
        <w:t xml:space="preserve"> 124(3): 453-464.</w:t>
      </w:r>
      <w:bookmarkEnd w:id="37"/>
    </w:p>
    <w:p w14:paraId="471AEB31" w14:textId="77777777" w:rsidR="004A3B50" w:rsidRPr="004A3B50" w:rsidRDefault="004A3B50" w:rsidP="004A3B50">
      <w:pPr>
        <w:pStyle w:val="EndNoteBibliography"/>
        <w:ind w:left="720" w:hanging="720"/>
      </w:pPr>
      <w:bookmarkStart w:id="38" w:name="_ENREF_33"/>
      <w:r w:rsidRPr="004A3B50">
        <w:t xml:space="preserve">Cassar V and Briner RB (2011) The relationship between psychological contract breach and organizational commitment: Exchange imbalance as a moderator of the mediating role of violation. </w:t>
      </w:r>
      <w:r w:rsidRPr="004A3B50">
        <w:rPr>
          <w:i/>
        </w:rPr>
        <w:t>Journal of Vocational Behavior</w:t>
      </w:r>
      <w:r w:rsidRPr="004A3B50">
        <w:t xml:space="preserve"> 78(2): 283-289.</w:t>
      </w:r>
      <w:bookmarkEnd w:id="38"/>
    </w:p>
    <w:p w14:paraId="5A91F76D" w14:textId="77777777" w:rsidR="004A3B50" w:rsidRPr="004A3B50" w:rsidRDefault="004A3B50" w:rsidP="004A3B50">
      <w:pPr>
        <w:pStyle w:val="EndNoteBibliography"/>
        <w:ind w:left="720" w:hanging="720"/>
      </w:pPr>
      <w:bookmarkStart w:id="39" w:name="_ENREF_34"/>
      <w:r w:rsidRPr="004A3B50">
        <w:t xml:space="preserve">Chandler JD and Lusch RF (2015) Service systems: A broadened framework and research agenda on value propositions, engagement, and service experience. </w:t>
      </w:r>
      <w:r w:rsidRPr="004A3B50">
        <w:rPr>
          <w:i/>
        </w:rPr>
        <w:t>Journal of Service Research</w:t>
      </w:r>
      <w:r w:rsidRPr="004A3B50">
        <w:t xml:space="preserve"> 18(1): 6-22.</w:t>
      </w:r>
      <w:bookmarkEnd w:id="39"/>
    </w:p>
    <w:p w14:paraId="3EBFB090" w14:textId="77777777" w:rsidR="004A3B50" w:rsidRPr="004A3B50" w:rsidRDefault="004A3B50" w:rsidP="004A3B50">
      <w:pPr>
        <w:pStyle w:val="EndNoteBibliography"/>
        <w:ind w:left="720" w:hanging="720"/>
      </w:pPr>
      <w:bookmarkStart w:id="40" w:name="_ENREF_35"/>
      <w:r w:rsidRPr="004A3B50">
        <w:t xml:space="preserve">Chebat J-C and Slusarczyk W (2005) How emotions mediate the effects of perceived justice on loyalty in service recovery situations: An empirical study. </w:t>
      </w:r>
      <w:r w:rsidRPr="004A3B50">
        <w:rPr>
          <w:i/>
        </w:rPr>
        <w:t>Journal of Business Research</w:t>
      </w:r>
      <w:r w:rsidRPr="004A3B50">
        <w:t xml:space="preserve"> 58(5): 664-673.</w:t>
      </w:r>
      <w:bookmarkEnd w:id="40"/>
    </w:p>
    <w:p w14:paraId="29B92E1B" w14:textId="77777777" w:rsidR="004A3B50" w:rsidRPr="004A3B50" w:rsidRDefault="004A3B50" w:rsidP="004A3B50">
      <w:pPr>
        <w:pStyle w:val="EndNoteBibliography"/>
        <w:ind w:left="720" w:hanging="720"/>
      </w:pPr>
      <w:bookmarkStart w:id="41" w:name="_ENREF_36"/>
      <w:r w:rsidRPr="004A3B50">
        <w:t xml:space="preserve">Cohen-Charash Y and Mueller JS (2007) Does perceived unfairness exacerbate or mitigate interpersonal counterproductive work behaviors related to envy? </w:t>
      </w:r>
      <w:r w:rsidRPr="004A3B50">
        <w:rPr>
          <w:i/>
        </w:rPr>
        <w:t>Journal of Applied Psychology</w:t>
      </w:r>
      <w:r w:rsidRPr="004A3B50">
        <w:t xml:space="preserve"> 92(3): 666.</w:t>
      </w:r>
      <w:bookmarkEnd w:id="41"/>
    </w:p>
    <w:p w14:paraId="0FD30132" w14:textId="77777777" w:rsidR="004A3B50" w:rsidRPr="004A3B50" w:rsidRDefault="004A3B50" w:rsidP="004A3B50">
      <w:pPr>
        <w:pStyle w:val="EndNoteBibliography"/>
        <w:ind w:left="720" w:hanging="720"/>
      </w:pPr>
      <w:bookmarkStart w:id="42" w:name="_ENREF_37"/>
      <w:r w:rsidRPr="004A3B50">
        <w:t xml:space="preserve">Cohen-Charash Y and Spector PE (2001a) The role of justice in organizations: A meta-analysis. </w:t>
      </w:r>
      <w:r w:rsidRPr="004A3B50">
        <w:rPr>
          <w:i/>
        </w:rPr>
        <w:t>Organizational Behavior &amp; Human Decision Processes</w:t>
      </w:r>
      <w:r w:rsidRPr="004A3B50">
        <w:t xml:space="preserve"> 86(2): 278-321.</w:t>
      </w:r>
      <w:bookmarkEnd w:id="42"/>
    </w:p>
    <w:p w14:paraId="4CFADF99" w14:textId="77777777" w:rsidR="004A3B50" w:rsidRPr="004A3B50" w:rsidRDefault="004A3B50" w:rsidP="004A3B50">
      <w:pPr>
        <w:pStyle w:val="EndNoteBibliography"/>
        <w:ind w:left="720" w:hanging="720"/>
      </w:pPr>
      <w:bookmarkStart w:id="43" w:name="_ENREF_38"/>
      <w:r w:rsidRPr="004A3B50">
        <w:t xml:space="preserve">Cohen-Charash Y and Spector PE (2001b) The role of justice in organizations: A meta-analysis. </w:t>
      </w:r>
      <w:r w:rsidRPr="004A3B50">
        <w:rPr>
          <w:i/>
        </w:rPr>
        <w:t>Organizational behavior and human decision processes</w:t>
      </w:r>
      <w:r w:rsidRPr="004A3B50">
        <w:t xml:space="preserve"> 86(2): 278-321.</w:t>
      </w:r>
      <w:bookmarkEnd w:id="43"/>
    </w:p>
    <w:p w14:paraId="51088E79" w14:textId="77777777" w:rsidR="004A3B50" w:rsidRPr="004A3B50" w:rsidRDefault="004A3B50" w:rsidP="004A3B50">
      <w:pPr>
        <w:pStyle w:val="EndNoteBibliography"/>
        <w:ind w:left="720" w:hanging="720"/>
      </w:pPr>
      <w:bookmarkStart w:id="44" w:name="_ENREF_39"/>
      <w:r w:rsidRPr="004A3B50">
        <w:t xml:space="preserve">Cohen A (2003) </w:t>
      </w:r>
      <w:r w:rsidRPr="004A3B50">
        <w:rPr>
          <w:i/>
        </w:rPr>
        <w:t xml:space="preserve">Multiple commitments in the workplace: An integrative approach, </w:t>
      </w:r>
      <w:r w:rsidRPr="004A3B50">
        <w:t>Mahwah, NJ: Lawrence Erlbaum.</w:t>
      </w:r>
      <w:bookmarkEnd w:id="44"/>
    </w:p>
    <w:p w14:paraId="1A8FF12C" w14:textId="77777777" w:rsidR="004A3B50" w:rsidRPr="004A3B50" w:rsidRDefault="004A3B50" w:rsidP="004A3B50">
      <w:pPr>
        <w:pStyle w:val="EndNoteBibliography"/>
        <w:ind w:left="720" w:hanging="720"/>
      </w:pPr>
      <w:bookmarkStart w:id="45" w:name="_ENREF_40"/>
      <w:r w:rsidRPr="004A3B50">
        <w:t xml:space="preserve">Cohen A (2015) Beyond organizational justice: An integrative approach to organizational fairness. </w:t>
      </w:r>
      <w:r w:rsidRPr="004A3B50">
        <w:rPr>
          <w:i/>
        </w:rPr>
        <w:t>Fairness in the workplace: A global perspective.</w:t>
      </w:r>
      <w:r w:rsidRPr="004A3B50">
        <w:t xml:space="preserve"> London: Palgrave Macmillan UK, pp.86-111.</w:t>
      </w:r>
      <w:bookmarkEnd w:id="45"/>
    </w:p>
    <w:p w14:paraId="7F4B4001" w14:textId="77777777" w:rsidR="004A3B50" w:rsidRPr="004A3B50" w:rsidRDefault="004A3B50" w:rsidP="004A3B50">
      <w:pPr>
        <w:pStyle w:val="EndNoteBibliography"/>
        <w:ind w:left="720" w:hanging="720"/>
      </w:pPr>
      <w:bookmarkStart w:id="46" w:name="_ENREF_41"/>
      <w:r w:rsidRPr="004A3B50">
        <w:t xml:space="preserve">Collins BJ, Mossholder KW and Taylor SG (2012) Does process fairness affect job performance? It only matters if they plan to stay. </w:t>
      </w:r>
      <w:r w:rsidRPr="004A3B50">
        <w:rPr>
          <w:i/>
        </w:rPr>
        <w:t>Journal of Organizational Behavior</w:t>
      </w:r>
      <w:r w:rsidRPr="004A3B50">
        <w:t xml:space="preserve"> 33(7): 1007-1026.</w:t>
      </w:r>
      <w:bookmarkEnd w:id="46"/>
    </w:p>
    <w:p w14:paraId="207E560C" w14:textId="77777777" w:rsidR="004A3B50" w:rsidRPr="004A3B50" w:rsidRDefault="004A3B50" w:rsidP="004A3B50">
      <w:pPr>
        <w:pStyle w:val="EndNoteBibliography"/>
        <w:ind w:left="720" w:hanging="720"/>
      </w:pPr>
      <w:bookmarkStart w:id="47" w:name="_ENREF_42"/>
      <w:r w:rsidRPr="004A3B50">
        <w:t xml:space="preserve">Colquitt JA (2001) On the dimensionality of organizational justice: A construct validation of a measure. </w:t>
      </w:r>
      <w:r w:rsidRPr="004A3B50">
        <w:rPr>
          <w:i/>
        </w:rPr>
        <w:t>Journal of Applied Psychology</w:t>
      </w:r>
      <w:r w:rsidRPr="004A3B50">
        <w:t xml:space="preserve"> 86(3): 386-400.</w:t>
      </w:r>
      <w:bookmarkEnd w:id="47"/>
    </w:p>
    <w:p w14:paraId="51A4D0E3" w14:textId="77777777" w:rsidR="004A3B50" w:rsidRPr="004A3B50" w:rsidRDefault="004A3B50" w:rsidP="004A3B50">
      <w:pPr>
        <w:pStyle w:val="EndNoteBibliography"/>
        <w:ind w:left="720" w:hanging="720"/>
      </w:pPr>
      <w:bookmarkStart w:id="48" w:name="_ENREF_43"/>
      <w:r w:rsidRPr="004A3B50">
        <w:t xml:space="preserve">Colquitt JA, Conlon DE, Wesson MJ, et al. (2001) Justice at the millennium: A meta-analytic review of 25 years of organizational justice research. </w:t>
      </w:r>
      <w:r w:rsidRPr="004A3B50">
        <w:rPr>
          <w:i/>
        </w:rPr>
        <w:t>Journal of Applied Psychology</w:t>
      </w:r>
      <w:r w:rsidRPr="004A3B50">
        <w:t xml:space="preserve"> 86(3): 425-445.</w:t>
      </w:r>
      <w:bookmarkEnd w:id="48"/>
    </w:p>
    <w:p w14:paraId="673B8151" w14:textId="77777777" w:rsidR="004A3B50" w:rsidRPr="004A3B50" w:rsidRDefault="004A3B50" w:rsidP="004A3B50">
      <w:pPr>
        <w:pStyle w:val="EndNoteBibliography"/>
        <w:ind w:left="720" w:hanging="720"/>
      </w:pPr>
      <w:bookmarkStart w:id="49" w:name="_ENREF_44"/>
      <w:r w:rsidRPr="004A3B50">
        <w:t xml:space="preserve">Colquitt JA and Zipay KP (2015) Justice, fairness, and employee reactions. </w:t>
      </w:r>
      <w:r w:rsidRPr="004A3B50">
        <w:rPr>
          <w:i/>
        </w:rPr>
        <w:t>Annual Review of Organizational Psychology and Organizational Behavior</w:t>
      </w:r>
      <w:r w:rsidRPr="004A3B50">
        <w:t xml:space="preserve"> 2(1): 75-99.</w:t>
      </w:r>
      <w:bookmarkEnd w:id="49"/>
    </w:p>
    <w:p w14:paraId="67D5C486" w14:textId="77777777" w:rsidR="004A3B50" w:rsidRPr="004A3B50" w:rsidRDefault="004A3B50" w:rsidP="004A3B50">
      <w:pPr>
        <w:pStyle w:val="EndNoteBibliography"/>
        <w:ind w:left="720" w:hanging="720"/>
      </w:pPr>
      <w:bookmarkStart w:id="50" w:name="_ENREF_45"/>
      <w:r w:rsidRPr="004A3B50">
        <w:t xml:space="preserve">Conway N and Briner RB (2005) </w:t>
      </w:r>
      <w:r w:rsidRPr="004A3B50">
        <w:rPr>
          <w:i/>
        </w:rPr>
        <w:t xml:space="preserve">Understanding psychological contracts at work, </w:t>
      </w:r>
      <w:r w:rsidRPr="004A3B50">
        <w:t>Oxford: Oxford University Press.</w:t>
      </w:r>
      <w:bookmarkEnd w:id="50"/>
    </w:p>
    <w:p w14:paraId="6F5A89F3" w14:textId="77777777" w:rsidR="004A3B50" w:rsidRPr="004A3B50" w:rsidRDefault="004A3B50" w:rsidP="004A3B50">
      <w:pPr>
        <w:pStyle w:val="EndNoteBibliography"/>
        <w:ind w:left="720" w:hanging="720"/>
      </w:pPr>
      <w:bookmarkStart w:id="51" w:name="_ENREF_46"/>
      <w:r w:rsidRPr="004A3B50">
        <w:t xml:space="preserve">Davis MS (1971) That's interesting! </w:t>
      </w:r>
      <w:r w:rsidRPr="004A3B50">
        <w:rPr>
          <w:i/>
        </w:rPr>
        <w:t>Philosophy of the Social Sciences</w:t>
      </w:r>
      <w:r w:rsidRPr="004A3B50">
        <w:t xml:space="preserve"> 1(2): 309-344.</w:t>
      </w:r>
      <w:bookmarkEnd w:id="51"/>
    </w:p>
    <w:p w14:paraId="1C1031FC" w14:textId="77777777" w:rsidR="004A3B50" w:rsidRPr="004A3B50" w:rsidRDefault="004A3B50" w:rsidP="004A3B50">
      <w:pPr>
        <w:pStyle w:val="EndNoteBibliography"/>
        <w:ind w:left="720" w:hanging="720"/>
      </w:pPr>
      <w:bookmarkStart w:id="52" w:name="_ENREF_47"/>
      <w:r w:rsidRPr="004A3B50">
        <w:t xml:space="preserve">De Cremer D, Brockner J, Fishman A, et al. (2010) When do procedural fairness and outcome fairness interact to influence employees’ work attitudes and behaviors? The moderating effect of uncertainty. </w:t>
      </w:r>
      <w:r w:rsidRPr="004A3B50">
        <w:rPr>
          <w:i/>
        </w:rPr>
        <w:t>Journal of Applied Psychology</w:t>
      </w:r>
      <w:r w:rsidRPr="004A3B50">
        <w:t xml:space="preserve"> 95(2): 291-304.</w:t>
      </w:r>
      <w:bookmarkEnd w:id="52"/>
    </w:p>
    <w:p w14:paraId="0113F75B" w14:textId="77777777" w:rsidR="004A3B50" w:rsidRPr="004A3B50" w:rsidRDefault="004A3B50" w:rsidP="004A3B50">
      <w:pPr>
        <w:pStyle w:val="EndNoteBibliography"/>
        <w:ind w:left="720" w:hanging="720"/>
      </w:pPr>
      <w:bookmarkStart w:id="53" w:name="_ENREF_48"/>
      <w:r w:rsidRPr="004A3B50">
        <w:t xml:space="preserve">De Keyser A, Schepers J and Konuş U (2015) Multichannel customer segmentation: Does the after-sales channel matter? A replication and extension. </w:t>
      </w:r>
      <w:r w:rsidRPr="004A3B50">
        <w:rPr>
          <w:i/>
        </w:rPr>
        <w:t>International Journal of Research in Marketing</w:t>
      </w:r>
      <w:r w:rsidRPr="004A3B50">
        <w:t xml:space="preserve"> 32(4): 453-456.</w:t>
      </w:r>
      <w:bookmarkEnd w:id="53"/>
    </w:p>
    <w:p w14:paraId="7FBA47C3" w14:textId="77777777" w:rsidR="004A3B50" w:rsidRPr="004A3B50" w:rsidRDefault="004A3B50" w:rsidP="004A3B50">
      <w:pPr>
        <w:pStyle w:val="EndNoteBibliography"/>
        <w:ind w:left="720" w:hanging="720"/>
      </w:pPr>
      <w:bookmarkStart w:id="54" w:name="_ENREF_49"/>
      <w:r w:rsidRPr="004A3B50">
        <w:t xml:space="preserve">Demerouti E, Cropanzano R, Bakker A, et al. (2010) From thought to action: Employee work engagement and job performance. In: Bakker AB and Leiter MP (eds) </w:t>
      </w:r>
      <w:r w:rsidRPr="004A3B50">
        <w:rPr>
          <w:i/>
        </w:rPr>
        <w:t>Work engagement: A handbook of essential theory and research.</w:t>
      </w:r>
      <w:r w:rsidRPr="004A3B50">
        <w:t xml:space="preserve"> New York: Psychology Press, pp.147-163.</w:t>
      </w:r>
      <w:bookmarkEnd w:id="54"/>
    </w:p>
    <w:p w14:paraId="4CE205E6" w14:textId="77777777" w:rsidR="004A3B50" w:rsidRPr="004A3B50" w:rsidRDefault="004A3B50" w:rsidP="004A3B50">
      <w:pPr>
        <w:pStyle w:val="EndNoteBibliography"/>
        <w:ind w:left="720" w:hanging="720"/>
      </w:pPr>
      <w:bookmarkStart w:id="55" w:name="_ENREF_50"/>
      <w:r w:rsidRPr="004A3B50">
        <w:t xml:space="preserve">Deshpande R and Webster FE (1989) Organizational culture and marketing: Defining the research agenda. </w:t>
      </w:r>
      <w:r w:rsidRPr="004A3B50">
        <w:rPr>
          <w:i/>
        </w:rPr>
        <w:t>Journal of Marketing</w:t>
      </w:r>
      <w:r w:rsidRPr="004A3B50">
        <w:t xml:space="preserve"> 53(1): 3-15.</w:t>
      </w:r>
      <w:bookmarkEnd w:id="55"/>
    </w:p>
    <w:p w14:paraId="79BDF43C" w14:textId="77777777" w:rsidR="004A3B50" w:rsidRPr="004A3B50" w:rsidRDefault="004A3B50" w:rsidP="004A3B50">
      <w:pPr>
        <w:pStyle w:val="EndNoteBibliography"/>
        <w:ind w:left="720" w:hanging="720"/>
      </w:pPr>
      <w:bookmarkStart w:id="56" w:name="_ENREF_51"/>
      <w:r w:rsidRPr="004A3B50">
        <w:t xml:space="preserve">Ellinger AE, Musgrove CF, Ellinger AD, et al. (2013) Influences of organizational investments in social capital on service employee commitment and performance. </w:t>
      </w:r>
      <w:r w:rsidRPr="004A3B50">
        <w:rPr>
          <w:i/>
        </w:rPr>
        <w:t>Journal of Business Research</w:t>
      </w:r>
      <w:r w:rsidRPr="004A3B50">
        <w:t xml:space="preserve"> 66(8): 1124-1133.</w:t>
      </w:r>
      <w:bookmarkEnd w:id="56"/>
    </w:p>
    <w:p w14:paraId="7CACD68F" w14:textId="77777777" w:rsidR="004A3B50" w:rsidRPr="004A3B50" w:rsidRDefault="004A3B50" w:rsidP="004A3B50">
      <w:pPr>
        <w:pStyle w:val="EndNoteBibliography"/>
        <w:ind w:left="720" w:hanging="720"/>
      </w:pPr>
      <w:bookmarkStart w:id="57" w:name="_ENREF_52"/>
      <w:r w:rsidRPr="004A3B50">
        <w:t xml:space="preserve">Emerson RM (1976) Social exchange theory. </w:t>
      </w:r>
      <w:r w:rsidRPr="004A3B50">
        <w:rPr>
          <w:i/>
        </w:rPr>
        <w:t>Annual review of sociology</w:t>
      </w:r>
      <w:r w:rsidRPr="004A3B50">
        <w:t xml:space="preserve"> 2(1): 335-362.</w:t>
      </w:r>
      <w:bookmarkEnd w:id="57"/>
    </w:p>
    <w:p w14:paraId="3ACE6396" w14:textId="77777777" w:rsidR="004A3B50" w:rsidRPr="004A3B50" w:rsidRDefault="004A3B50" w:rsidP="004A3B50">
      <w:pPr>
        <w:pStyle w:val="EndNoteBibliography"/>
        <w:ind w:left="720" w:hanging="720"/>
      </w:pPr>
      <w:bookmarkStart w:id="58" w:name="_ENREF_53"/>
      <w:r w:rsidRPr="004A3B50">
        <w:t xml:space="preserve">Engel JF, Kollat DT and Blackwell RD (1968) </w:t>
      </w:r>
      <w:r w:rsidRPr="004A3B50">
        <w:rPr>
          <w:i/>
        </w:rPr>
        <w:t xml:space="preserve">Consumer behavior, </w:t>
      </w:r>
      <w:r w:rsidRPr="004A3B50">
        <w:t>New York: Holt, Rinehart and Winston.</w:t>
      </w:r>
      <w:bookmarkEnd w:id="58"/>
    </w:p>
    <w:p w14:paraId="69E78061" w14:textId="77777777" w:rsidR="004A3B50" w:rsidRPr="004A3B50" w:rsidRDefault="004A3B50" w:rsidP="004A3B50">
      <w:pPr>
        <w:pStyle w:val="EndNoteBibliography"/>
        <w:ind w:left="720" w:hanging="720"/>
      </w:pPr>
      <w:bookmarkStart w:id="59" w:name="_ENREF_54"/>
      <w:r w:rsidRPr="004A3B50">
        <w:t xml:space="preserve">Fishbein M and Ajzen I (1975) </w:t>
      </w:r>
      <w:r w:rsidRPr="004A3B50">
        <w:rPr>
          <w:i/>
        </w:rPr>
        <w:t xml:space="preserve">Belief, attitude, intention, and behavior: An introduction to theory and research, </w:t>
      </w:r>
      <w:r w:rsidRPr="004A3B50">
        <w:t>Reading, MA: Addison-Wesley.</w:t>
      </w:r>
      <w:bookmarkEnd w:id="59"/>
    </w:p>
    <w:p w14:paraId="1A05CDBE" w14:textId="77777777" w:rsidR="004A3B50" w:rsidRPr="004A3B50" w:rsidRDefault="004A3B50" w:rsidP="004A3B50">
      <w:pPr>
        <w:pStyle w:val="EndNoteBibliography"/>
        <w:ind w:left="720" w:hanging="720"/>
      </w:pPr>
      <w:bookmarkStart w:id="60" w:name="_ENREF_55"/>
      <w:r w:rsidRPr="004A3B50">
        <w:t xml:space="preserve">Fitness J (2001) Betrayal, rejection, revenge, and forgiveness: An interpersonal script approach. In: Leary MR (ed) </w:t>
      </w:r>
      <w:r w:rsidRPr="004A3B50">
        <w:rPr>
          <w:i/>
        </w:rPr>
        <w:t>Interpersonal rejection.</w:t>
      </w:r>
      <w:r w:rsidRPr="004A3B50">
        <w:t xml:space="preserve"> New York: Oxford University Press, pp.73-104.</w:t>
      </w:r>
      <w:bookmarkEnd w:id="60"/>
    </w:p>
    <w:p w14:paraId="47195239" w14:textId="77777777" w:rsidR="004A3B50" w:rsidRPr="004A3B50" w:rsidRDefault="004A3B50" w:rsidP="004A3B50">
      <w:pPr>
        <w:pStyle w:val="EndNoteBibliography"/>
        <w:ind w:left="720" w:hanging="720"/>
      </w:pPr>
      <w:bookmarkStart w:id="61" w:name="_ENREF_56"/>
      <w:r w:rsidRPr="004A3B50">
        <w:t xml:space="preserve">Folger R and Cropanzano R (1998) </w:t>
      </w:r>
      <w:r w:rsidRPr="004A3B50">
        <w:rPr>
          <w:i/>
        </w:rPr>
        <w:t xml:space="preserve">Organizational justice and human resource management, </w:t>
      </w:r>
      <w:r w:rsidRPr="004A3B50">
        <w:t>Newbury Park, CA: Sage.</w:t>
      </w:r>
      <w:bookmarkEnd w:id="61"/>
    </w:p>
    <w:p w14:paraId="2B8091DA" w14:textId="77777777" w:rsidR="004A3B50" w:rsidRPr="004A3B50" w:rsidRDefault="004A3B50" w:rsidP="004A3B50">
      <w:pPr>
        <w:pStyle w:val="EndNoteBibliography"/>
        <w:ind w:left="720" w:hanging="720"/>
      </w:pPr>
      <w:bookmarkStart w:id="62" w:name="_ENREF_57"/>
      <w:r w:rsidRPr="004A3B50">
        <w:t xml:space="preserve">Folger R and Greenberg J (1985) Procedural justice: An interpretive analysis of personnel systems. In: Rowland K and Ferris G (eds) </w:t>
      </w:r>
      <w:r w:rsidRPr="004A3B50">
        <w:rPr>
          <w:i/>
        </w:rPr>
        <w:t>Research in personnel and human resources management.</w:t>
      </w:r>
      <w:r w:rsidRPr="004A3B50">
        <w:t xml:space="preserve"> Greenwich, CT: JAI Press, pp.141-183.</w:t>
      </w:r>
      <w:bookmarkEnd w:id="62"/>
    </w:p>
    <w:p w14:paraId="79CB0930" w14:textId="77777777" w:rsidR="004A3B50" w:rsidRPr="004A3B50" w:rsidRDefault="004A3B50" w:rsidP="004A3B50">
      <w:pPr>
        <w:pStyle w:val="EndNoteBibliography"/>
        <w:ind w:left="720" w:hanging="720"/>
      </w:pPr>
      <w:bookmarkStart w:id="63" w:name="_ENREF_58"/>
      <w:r w:rsidRPr="004A3B50">
        <w:t xml:space="preserve">Folger R and Konovsky MA (1989) Effects of procedural and distributive justice on reactions to pay raise decisions. </w:t>
      </w:r>
      <w:r w:rsidRPr="004A3B50">
        <w:rPr>
          <w:i/>
        </w:rPr>
        <w:t>Academy of Management Journal</w:t>
      </w:r>
      <w:r w:rsidRPr="004A3B50">
        <w:t xml:space="preserve"> 32(1): 115-130.</w:t>
      </w:r>
      <w:bookmarkEnd w:id="63"/>
    </w:p>
    <w:p w14:paraId="43E299B3" w14:textId="77777777" w:rsidR="004A3B50" w:rsidRPr="004A3B50" w:rsidRDefault="004A3B50" w:rsidP="004A3B50">
      <w:pPr>
        <w:pStyle w:val="EndNoteBibliography"/>
        <w:ind w:left="720" w:hanging="720"/>
      </w:pPr>
      <w:bookmarkStart w:id="64" w:name="_ENREF_59"/>
      <w:r w:rsidRPr="004A3B50">
        <w:t xml:space="preserve">Frow P, Payne A, Wilkinson IF, et al. (2011) Customer management and crm: Addressing the dark side. </w:t>
      </w:r>
      <w:r w:rsidRPr="004A3B50">
        <w:rPr>
          <w:i/>
        </w:rPr>
        <w:t>Journal of Services Marketing</w:t>
      </w:r>
      <w:r w:rsidRPr="004A3B50">
        <w:t xml:space="preserve"> 25(2): 79-89.</w:t>
      </w:r>
      <w:bookmarkEnd w:id="64"/>
    </w:p>
    <w:p w14:paraId="1969658F" w14:textId="77777777" w:rsidR="004A3B50" w:rsidRPr="004A3B50" w:rsidRDefault="004A3B50" w:rsidP="004A3B50">
      <w:pPr>
        <w:pStyle w:val="EndNoteBibliography"/>
        <w:ind w:left="720" w:hanging="720"/>
      </w:pPr>
      <w:bookmarkStart w:id="65" w:name="_ENREF_60"/>
      <w:r w:rsidRPr="004A3B50">
        <w:t xml:space="preserve">Gentile C, Spiller N and Noci G (2007) How to sustain the customer experience. </w:t>
      </w:r>
      <w:r w:rsidRPr="004A3B50">
        <w:rPr>
          <w:i/>
        </w:rPr>
        <w:t>European Management Journal</w:t>
      </w:r>
      <w:r w:rsidRPr="004A3B50">
        <w:t xml:space="preserve"> 25(5): 395-410.</w:t>
      </w:r>
      <w:bookmarkEnd w:id="65"/>
    </w:p>
    <w:p w14:paraId="3592C7FD" w14:textId="77777777" w:rsidR="004A3B50" w:rsidRPr="004A3B50" w:rsidRDefault="004A3B50" w:rsidP="004A3B50">
      <w:pPr>
        <w:pStyle w:val="EndNoteBibliography"/>
        <w:ind w:left="720" w:hanging="720"/>
      </w:pPr>
      <w:bookmarkStart w:id="66" w:name="_ENREF_61"/>
      <w:r w:rsidRPr="004A3B50">
        <w:t xml:space="preserve">George JM (1991) State or trait: Effects of positive mood on prosocial behaviors at work. </w:t>
      </w:r>
      <w:r w:rsidRPr="004A3B50">
        <w:rPr>
          <w:i/>
        </w:rPr>
        <w:t>Journal of Applied Psychology</w:t>
      </w:r>
      <w:r w:rsidRPr="004A3B50">
        <w:t xml:space="preserve"> 76(2): 299-307.</w:t>
      </w:r>
      <w:bookmarkEnd w:id="66"/>
    </w:p>
    <w:p w14:paraId="0ECE28AA" w14:textId="77777777" w:rsidR="004A3B50" w:rsidRPr="004A3B50" w:rsidRDefault="004A3B50" w:rsidP="004A3B50">
      <w:pPr>
        <w:pStyle w:val="EndNoteBibliography"/>
        <w:ind w:left="720" w:hanging="720"/>
      </w:pPr>
      <w:bookmarkStart w:id="67" w:name="_ENREF_62"/>
      <w:r w:rsidRPr="004A3B50">
        <w:t xml:space="preserve">George WR (1990) Internal marketing and organizational behavior: A partnership in developing customer-conscious employees at every level. </w:t>
      </w:r>
      <w:r w:rsidRPr="004A3B50">
        <w:rPr>
          <w:i/>
        </w:rPr>
        <w:t>Journal of Business Research</w:t>
      </w:r>
      <w:r w:rsidRPr="004A3B50">
        <w:t xml:space="preserve"> 20(1): 63-70.</w:t>
      </w:r>
      <w:bookmarkEnd w:id="67"/>
    </w:p>
    <w:p w14:paraId="3C27C32E" w14:textId="77777777" w:rsidR="004A3B50" w:rsidRPr="004A3B50" w:rsidRDefault="004A3B50" w:rsidP="004A3B50">
      <w:pPr>
        <w:pStyle w:val="EndNoteBibliography"/>
        <w:ind w:left="720" w:hanging="720"/>
      </w:pPr>
      <w:bookmarkStart w:id="68" w:name="_ENREF_63"/>
      <w:r w:rsidRPr="004A3B50">
        <w:t xml:space="preserve">Gilliland SW and Chan D (2001) Justice in organizations: Theory, methods, and applications. In: Anderson N, Ones DS, Sinangil HK, et al. (eds) </w:t>
      </w:r>
      <w:r w:rsidRPr="004A3B50">
        <w:rPr>
          <w:i/>
        </w:rPr>
        <w:t>Handbook of industrial, work, and organizational psychology: Organizational psychology.</w:t>
      </w:r>
      <w:r w:rsidRPr="004A3B50">
        <w:t xml:space="preserve"> Thousand Oaks, CA: Sage, pp.143-165.</w:t>
      </w:r>
      <w:bookmarkEnd w:id="68"/>
    </w:p>
    <w:p w14:paraId="7C9B7B78" w14:textId="77777777" w:rsidR="004A3B50" w:rsidRPr="004A3B50" w:rsidRDefault="004A3B50" w:rsidP="004A3B50">
      <w:pPr>
        <w:pStyle w:val="EndNoteBibliography"/>
        <w:ind w:left="720" w:hanging="720"/>
      </w:pPr>
      <w:bookmarkStart w:id="69" w:name="_ENREF_64"/>
      <w:r w:rsidRPr="004A3B50">
        <w:t xml:space="preserve">Gioia DA, Price KN, Hamilton AL, et al. (2010) Forging an identity: An insider-outsider study of processes involved in the formation of organizational identity. </w:t>
      </w:r>
      <w:r w:rsidRPr="004A3B50">
        <w:rPr>
          <w:i/>
        </w:rPr>
        <w:t>Administrative Science Quarterly</w:t>
      </w:r>
      <w:r w:rsidRPr="004A3B50">
        <w:t xml:space="preserve"> 55(1): 1-46.</w:t>
      </w:r>
      <w:bookmarkEnd w:id="69"/>
    </w:p>
    <w:p w14:paraId="71E7B8FE" w14:textId="77777777" w:rsidR="004A3B50" w:rsidRPr="004A3B50" w:rsidRDefault="004A3B50" w:rsidP="004A3B50">
      <w:pPr>
        <w:pStyle w:val="EndNoteBibliography"/>
        <w:ind w:left="720" w:hanging="720"/>
      </w:pPr>
      <w:bookmarkStart w:id="70" w:name="_ENREF_65"/>
      <w:r w:rsidRPr="004A3B50">
        <w:t xml:space="preserve">Gittell JH, Seidner R and Wimbush J (2010) A relational model of how high-performance work systems work. </w:t>
      </w:r>
      <w:r w:rsidRPr="004A3B50">
        <w:rPr>
          <w:i/>
        </w:rPr>
        <w:t>Organization Science</w:t>
      </w:r>
      <w:r w:rsidRPr="004A3B50">
        <w:t xml:space="preserve"> 21(2): 490-506.</w:t>
      </w:r>
      <w:bookmarkEnd w:id="70"/>
    </w:p>
    <w:p w14:paraId="7C4CEA98" w14:textId="77777777" w:rsidR="004A3B50" w:rsidRPr="004A3B50" w:rsidRDefault="004A3B50" w:rsidP="004A3B50">
      <w:pPr>
        <w:pStyle w:val="EndNoteBibliography"/>
        <w:ind w:left="720" w:hanging="720"/>
      </w:pPr>
      <w:bookmarkStart w:id="71" w:name="_ENREF_66"/>
      <w:r w:rsidRPr="004A3B50">
        <w:t xml:space="preserve">Goldman B and Cropanzano R (2015) 'Justice' and 'fairness' are not the same thing. </w:t>
      </w:r>
      <w:r w:rsidRPr="004A3B50">
        <w:rPr>
          <w:i/>
        </w:rPr>
        <w:t>Journal of Organizational Behavior</w:t>
      </w:r>
      <w:r w:rsidRPr="004A3B50">
        <w:t xml:space="preserve"> 36(2): 313-318.</w:t>
      </w:r>
      <w:bookmarkEnd w:id="71"/>
    </w:p>
    <w:p w14:paraId="3D75C9DD" w14:textId="77777777" w:rsidR="004A3B50" w:rsidRPr="004A3B50" w:rsidRDefault="004A3B50" w:rsidP="004A3B50">
      <w:pPr>
        <w:pStyle w:val="EndNoteBibliography"/>
        <w:ind w:left="720" w:hanging="720"/>
      </w:pPr>
      <w:bookmarkStart w:id="72" w:name="_ENREF_67"/>
      <w:r w:rsidRPr="004A3B50">
        <w:t xml:space="preserve">Goodwin C and Ross I (1992) Consumer responses to service failures: Influence of procedural and interactional fairness perceptions. </w:t>
      </w:r>
      <w:r w:rsidRPr="004A3B50">
        <w:rPr>
          <w:i/>
        </w:rPr>
        <w:t>Journal of Business Research</w:t>
      </w:r>
      <w:r w:rsidRPr="004A3B50">
        <w:t xml:space="preserve"> 25(2): 149-163.</w:t>
      </w:r>
      <w:bookmarkEnd w:id="72"/>
    </w:p>
    <w:p w14:paraId="48C64714" w14:textId="77777777" w:rsidR="004A3B50" w:rsidRPr="004A3B50" w:rsidRDefault="004A3B50" w:rsidP="004A3B50">
      <w:pPr>
        <w:pStyle w:val="EndNoteBibliography"/>
        <w:ind w:left="720" w:hanging="720"/>
      </w:pPr>
      <w:bookmarkStart w:id="73" w:name="_ENREF_68"/>
      <w:r w:rsidRPr="004A3B50">
        <w:t xml:space="preserve">Gounaris S and Boukis A (2013) The role of employee job satisfaction in strengthening customer repurchase intentions. </w:t>
      </w:r>
      <w:r w:rsidRPr="004A3B50">
        <w:rPr>
          <w:i/>
        </w:rPr>
        <w:t>Journal of Services Marketing</w:t>
      </w:r>
      <w:r w:rsidRPr="004A3B50">
        <w:t xml:space="preserve"> 27(4): 322-333.</w:t>
      </w:r>
      <w:bookmarkEnd w:id="73"/>
    </w:p>
    <w:p w14:paraId="483B7BD4" w14:textId="77777777" w:rsidR="004A3B50" w:rsidRPr="004A3B50" w:rsidRDefault="004A3B50" w:rsidP="004A3B50">
      <w:pPr>
        <w:pStyle w:val="EndNoteBibliography"/>
        <w:ind w:left="720" w:hanging="720"/>
      </w:pPr>
      <w:bookmarkStart w:id="74" w:name="_ENREF_69"/>
      <w:r w:rsidRPr="004A3B50">
        <w:t xml:space="preserve">Graham JW (1991) An essay on organizational citizenship behavior. </w:t>
      </w:r>
      <w:r w:rsidRPr="004A3B50">
        <w:rPr>
          <w:i/>
        </w:rPr>
        <w:t>Employee Responsibilities and Rights Journal</w:t>
      </w:r>
      <w:r w:rsidRPr="004A3B50">
        <w:t xml:space="preserve"> 4(249 -270.</w:t>
      </w:r>
      <w:bookmarkEnd w:id="74"/>
    </w:p>
    <w:p w14:paraId="597BAC00" w14:textId="77777777" w:rsidR="004A3B50" w:rsidRPr="004A3B50" w:rsidRDefault="004A3B50" w:rsidP="004A3B50">
      <w:pPr>
        <w:pStyle w:val="EndNoteBibliography"/>
        <w:ind w:left="720" w:hanging="720"/>
      </w:pPr>
      <w:bookmarkStart w:id="75" w:name="_ENREF_70"/>
      <w:r w:rsidRPr="004A3B50">
        <w:t xml:space="preserve">Greenberg J and Colquitt JA (2013) </w:t>
      </w:r>
      <w:r w:rsidRPr="004A3B50">
        <w:rPr>
          <w:i/>
        </w:rPr>
        <w:t>Handbook of organizational justice</w:t>
      </w:r>
      <w:r w:rsidRPr="004A3B50">
        <w:t>: Psychology Press.</w:t>
      </w:r>
      <w:bookmarkEnd w:id="75"/>
    </w:p>
    <w:p w14:paraId="3EC18123" w14:textId="77777777" w:rsidR="004A3B50" w:rsidRPr="004A3B50" w:rsidRDefault="004A3B50" w:rsidP="004A3B50">
      <w:pPr>
        <w:pStyle w:val="EndNoteBibliography"/>
        <w:ind w:left="720" w:hanging="720"/>
      </w:pPr>
      <w:bookmarkStart w:id="76" w:name="_ENREF_71"/>
      <w:r w:rsidRPr="004A3B50">
        <w:t xml:space="preserve">Gronroos C and Voima P (2013) Critical service logic: Making sense of value creation and co-creation. </w:t>
      </w:r>
      <w:r w:rsidRPr="004A3B50">
        <w:rPr>
          <w:i/>
        </w:rPr>
        <w:t>Journal of the Academy of Marketing Science</w:t>
      </w:r>
      <w:r w:rsidRPr="004A3B50">
        <w:t xml:space="preserve"> 41(2): 133-150.</w:t>
      </w:r>
      <w:bookmarkEnd w:id="76"/>
    </w:p>
    <w:p w14:paraId="17F4C90B" w14:textId="77777777" w:rsidR="004A3B50" w:rsidRPr="004A3B50" w:rsidRDefault="004A3B50" w:rsidP="004A3B50">
      <w:pPr>
        <w:pStyle w:val="EndNoteBibliography"/>
        <w:ind w:left="720" w:hanging="720"/>
      </w:pPr>
      <w:bookmarkStart w:id="77" w:name="_ENREF_72"/>
      <w:r w:rsidRPr="004A3B50">
        <w:t xml:space="preserve">Gwinner KP, Gremler DD and Bitner MJ (1998) Relational benefits in services industries: The customer’s perspective. </w:t>
      </w:r>
      <w:r w:rsidRPr="004A3B50">
        <w:rPr>
          <w:i/>
        </w:rPr>
        <w:t>Journal of the Academy of Marketing Science</w:t>
      </w:r>
      <w:r w:rsidRPr="004A3B50">
        <w:t xml:space="preserve"> 26(2): 101-114.</w:t>
      </w:r>
      <w:bookmarkEnd w:id="77"/>
    </w:p>
    <w:p w14:paraId="279C7C2D" w14:textId="77777777" w:rsidR="004A3B50" w:rsidRPr="004A3B50" w:rsidRDefault="004A3B50" w:rsidP="004A3B50">
      <w:pPr>
        <w:pStyle w:val="EndNoteBibliography"/>
        <w:ind w:left="720" w:hanging="720"/>
      </w:pPr>
      <w:bookmarkStart w:id="78" w:name="_ENREF_73"/>
      <w:r w:rsidRPr="004A3B50">
        <w:t xml:space="preserve">Helkkula A, Kelleher C and Pihlstrom M (2012) Characterizing value as an experience: Implications for service researchers and managers. </w:t>
      </w:r>
      <w:r w:rsidRPr="004A3B50">
        <w:rPr>
          <w:i/>
        </w:rPr>
        <w:t>Journal of Service Research</w:t>
      </w:r>
      <w:r w:rsidRPr="004A3B50">
        <w:t xml:space="preserve"> 15(1): 59-75.</w:t>
      </w:r>
      <w:bookmarkEnd w:id="78"/>
    </w:p>
    <w:p w14:paraId="4137CBE8" w14:textId="77777777" w:rsidR="004A3B50" w:rsidRPr="004A3B50" w:rsidRDefault="004A3B50" w:rsidP="004A3B50">
      <w:pPr>
        <w:pStyle w:val="EndNoteBibliography"/>
        <w:ind w:left="720" w:hanging="720"/>
      </w:pPr>
      <w:bookmarkStart w:id="79" w:name="_ENREF_74"/>
      <w:r w:rsidRPr="004A3B50">
        <w:t xml:space="preserve">Herr PM, Kardes FR and Kim J (1991) Effects of word-of-mouth and product-attribute information on persuasion: An accessibility-diagnosticity perspective. </w:t>
      </w:r>
      <w:r w:rsidRPr="004A3B50">
        <w:rPr>
          <w:i/>
        </w:rPr>
        <w:t>Journal of Consumer Research</w:t>
      </w:r>
      <w:r w:rsidRPr="004A3B50">
        <w:t xml:space="preserve"> 17(4): 454-462.</w:t>
      </w:r>
      <w:bookmarkEnd w:id="79"/>
    </w:p>
    <w:p w14:paraId="6471631C" w14:textId="77777777" w:rsidR="004A3B50" w:rsidRPr="004A3B50" w:rsidRDefault="004A3B50" w:rsidP="004A3B50">
      <w:pPr>
        <w:pStyle w:val="EndNoteBibliography"/>
        <w:ind w:left="720" w:hanging="720"/>
      </w:pPr>
      <w:bookmarkStart w:id="80" w:name="_ENREF_75"/>
      <w:r w:rsidRPr="004A3B50">
        <w:t xml:space="preserve">Herrmann A, Xia L, Monroe KB, et al. (2007) The influence of price fairness on customer satisfaction: An empirical test in the context of automobile purchases. </w:t>
      </w:r>
      <w:r w:rsidRPr="004A3B50">
        <w:rPr>
          <w:i/>
        </w:rPr>
        <w:t>The Journal of Product and Brand Management</w:t>
      </w:r>
      <w:r w:rsidRPr="004A3B50">
        <w:t xml:space="preserve"> 16(1): 49-58.</w:t>
      </w:r>
      <w:bookmarkEnd w:id="80"/>
    </w:p>
    <w:p w14:paraId="7F08F9A3" w14:textId="77777777" w:rsidR="004A3B50" w:rsidRPr="004A3B50" w:rsidRDefault="004A3B50" w:rsidP="004A3B50">
      <w:pPr>
        <w:pStyle w:val="EndNoteBibliography"/>
        <w:ind w:left="720" w:hanging="720"/>
      </w:pPr>
      <w:bookmarkStart w:id="81" w:name="_ENREF_76"/>
      <w:r w:rsidRPr="004A3B50">
        <w:t xml:space="preserve">Higgins ET (2007) Value. In: Kruglanski AW and Higgins ET (eds) </w:t>
      </w:r>
      <w:r w:rsidRPr="004A3B50">
        <w:rPr>
          <w:i/>
        </w:rPr>
        <w:t>Social psychology: Handbook of basic principles.</w:t>
      </w:r>
      <w:r w:rsidRPr="004A3B50">
        <w:t xml:space="preserve"> New York, NY: The Guilford Press, pp.454-472.</w:t>
      </w:r>
      <w:bookmarkEnd w:id="81"/>
    </w:p>
    <w:p w14:paraId="36E0669B" w14:textId="77777777" w:rsidR="004A3B50" w:rsidRPr="004A3B50" w:rsidRDefault="004A3B50" w:rsidP="004A3B50">
      <w:pPr>
        <w:pStyle w:val="EndNoteBibliography"/>
        <w:ind w:left="720" w:hanging="720"/>
      </w:pPr>
      <w:bookmarkStart w:id="82" w:name="_ENREF_77"/>
      <w:r w:rsidRPr="004A3B50">
        <w:t xml:space="preserve">Higgins ET and Scholer AA (2009) Engaging the consumer: The science and art of the value creation process. </w:t>
      </w:r>
      <w:r w:rsidRPr="004A3B50">
        <w:rPr>
          <w:i/>
        </w:rPr>
        <w:t>Journal of Consumer Psychology</w:t>
      </w:r>
      <w:r w:rsidRPr="004A3B50">
        <w:t xml:space="preserve"> 19(2): 100-114.</w:t>
      </w:r>
      <w:bookmarkEnd w:id="82"/>
    </w:p>
    <w:p w14:paraId="2E7893E8" w14:textId="77777777" w:rsidR="004A3B50" w:rsidRPr="004A3B50" w:rsidRDefault="004A3B50" w:rsidP="004A3B50">
      <w:pPr>
        <w:pStyle w:val="EndNoteBibliography"/>
        <w:ind w:left="720" w:hanging="720"/>
      </w:pPr>
      <w:bookmarkStart w:id="83" w:name="_ENREF_78"/>
      <w:r w:rsidRPr="004A3B50">
        <w:t xml:space="preserve">Hogreve J, Iseke A, Derfuss K, et al. (2017) The service–profit chain: A meta-analytic test of a comprehensive theoretical framework. </w:t>
      </w:r>
      <w:r w:rsidRPr="004A3B50">
        <w:rPr>
          <w:i/>
        </w:rPr>
        <w:t>Journal of Marketing</w:t>
      </w:r>
      <w:r w:rsidRPr="004A3B50">
        <w:t xml:space="preserve"> 81(3): 41-61.</w:t>
      </w:r>
      <w:bookmarkEnd w:id="83"/>
    </w:p>
    <w:p w14:paraId="4BC8BB07" w14:textId="77777777" w:rsidR="004A3B50" w:rsidRPr="004A3B50" w:rsidRDefault="004A3B50" w:rsidP="004A3B50">
      <w:pPr>
        <w:pStyle w:val="EndNoteBibliography"/>
        <w:ind w:left="720" w:hanging="720"/>
      </w:pPr>
      <w:bookmarkStart w:id="84" w:name="_ENREF_79"/>
      <w:r w:rsidRPr="004A3B50">
        <w:t xml:space="preserve">Holtz BC (2013) Trust primacy: A model of the reciprocal relations between trust and perceived justice. </w:t>
      </w:r>
      <w:r w:rsidRPr="004A3B50">
        <w:rPr>
          <w:i/>
        </w:rPr>
        <w:t>Journal of Management</w:t>
      </w:r>
      <w:r w:rsidRPr="004A3B50">
        <w:t xml:space="preserve"> 39(7): 1891-1923.</w:t>
      </w:r>
      <w:bookmarkEnd w:id="84"/>
    </w:p>
    <w:p w14:paraId="3657C963" w14:textId="77777777" w:rsidR="004A3B50" w:rsidRPr="004A3B50" w:rsidRDefault="004A3B50" w:rsidP="004A3B50">
      <w:pPr>
        <w:pStyle w:val="EndNoteBibliography"/>
        <w:ind w:left="720" w:hanging="720"/>
      </w:pPr>
      <w:bookmarkStart w:id="85" w:name="_ENREF_80"/>
      <w:r w:rsidRPr="004A3B50">
        <w:t xml:space="preserve">Jeon H and Choi B (2012) The relationship between employee satisfaction and customer satisfaction. </w:t>
      </w:r>
      <w:r w:rsidRPr="004A3B50">
        <w:rPr>
          <w:i/>
        </w:rPr>
        <w:t>Journal of Services Marketing</w:t>
      </w:r>
      <w:r w:rsidRPr="004A3B50">
        <w:t xml:space="preserve"> 26(5): 332-341.</w:t>
      </w:r>
      <w:bookmarkEnd w:id="85"/>
    </w:p>
    <w:p w14:paraId="2980164E" w14:textId="77777777" w:rsidR="004A3B50" w:rsidRPr="004A3B50" w:rsidRDefault="004A3B50" w:rsidP="004A3B50">
      <w:pPr>
        <w:pStyle w:val="EndNoteBibliography"/>
        <w:ind w:left="720" w:hanging="720"/>
      </w:pPr>
      <w:bookmarkStart w:id="86" w:name="_ENREF_81"/>
      <w:r w:rsidRPr="004A3B50">
        <w:t xml:space="preserve">Johnston R (1995) The determinants of service quality: Satisfiers and dissatisfiers. </w:t>
      </w:r>
      <w:r w:rsidRPr="004A3B50">
        <w:rPr>
          <w:i/>
        </w:rPr>
        <w:t>International journal of service industry management</w:t>
      </w:r>
      <w:r w:rsidRPr="004A3B50">
        <w:t xml:space="preserve"> 6(5): 53-71.</w:t>
      </w:r>
      <w:bookmarkEnd w:id="86"/>
    </w:p>
    <w:p w14:paraId="72F344BA" w14:textId="77777777" w:rsidR="004A3B50" w:rsidRPr="004A3B50" w:rsidRDefault="004A3B50" w:rsidP="004A3B50">
      <w:pPr>
        <w:pStyle w:val="EndNoteBibliography"/>
        <w:ind w:left="720" w:hanging="720"/>
      </w:pPr>
      <w:bookmarkStart w:id="87" w:name="_ENREF_82"/>
      <w:r w:rsidRPr="004A3B50">
        <w:t xml:space="preserve">Judge TA and Bretz RD (1992) Effects of work values on job choice decisions. </w:t>
      </w:r>
      <w:r w:rsidRPr="004A3B50">
        <w:rPr>
          <w:i/>
        </w:rPr>
        <w:t>Journal of Applied Psychology</w:t>
      </w:r>
      <w:r w:rsidRPr="004A3B50">
        <w:t xml:space="preserve"> 77(3): 261-271.</w:t>
      </w:r>
      <w:bookmarkEnd w:id="87"/>
    </w:p>
    <w:p w14:paraId="1E568B8B" w14:textId="77777777" w:rsidR="004A3B50" w:rsidRPr="004A3B50" w:rsidRDefault="004A3B50" w:rsidP="004A3B50">
      <w:pPr>
        <w:pStyle w:val="EndNoteBibliography"/>
        <w:ind w:left="720" w:hanging="720"/>
      </w:pPr>
      <w:bookmarkStart w:id="88" w:name="_ENREF_83"/>
      <w:r w:rsidRPr="004A3B50">
        <w:t xml:space="preserve">Judge TA and Martocchio JJ (1995) The role of fairness orientation and supervisor attributions in absence disciplinary decisions. </w:t>
      </w:r>
      <w:r w:rsidRPr="004A3B50">
        <w:rPr>
          <w:i/>
        </w:rPr>
        <w:t>Journal of Business and Psychology</w:t>
      </w:r>
      <w:r w:rsidRPr="004A3B50">
        <w:t xml:space="preserve"> 10(1): 115-137.</w:t>
      </w:r>
      <w:bookmarkEnd w:id="88"/>
    </w:p>
    <w:p w14:paraId="14F602EB" w14:textId="77777777" w:rsidR="004A3B50" w:rsidRPr="004A3B50" w:rsidRDefault="004A3B50" w:rsidP="004A3B50">
      <w:pPr>
        <w:pStyle w:val="EndNoteBibliography"/>
        <w:ind w:left="720" w:hanging="720"/>
      </w:pPr>
      <w:bookmarkStart w:id="89" w:name="_ENREF_84"/>
      <w:r w:rsidRPr="004A3B50">
        <w:t xml:space="preserve">Kahn W, Heaphy ED and Truss C (2014) Relational contexts of personal engagement at work. In: Truss C, Alfes K, Delbridge R, et al. (eds) </w:t>
      </w:r>
      <w:r w:rsidRPr="004A3B50">
        <w:rPr>
          <w:i/>
        </w:rPr>
        <w:t>Employee engagement in theory and practice.</w:t>
      </w:r>
      <w:r w:rsidRPr="004A3B50">
        <w:t xml:space="preserve"> New York: Routledge, pp.163-179.</w:t>
      </w:r>
      <w:bookmarkEnd w:id="89"/>
    </w:p>
    <w:p w14:paraId="7B6D10DB" w14:textId="77777777" w:rsidR="004A3B50" w:rsidRPr="004A3B50" w:rsidRDefault="004A3B50" w:rsidP="004A3B50">
      <w:pPr>
        <w:pStyle w:val="EndNoteBibliography"/>
        <w:ind w:left="720" w:hanging="720"/>
      </w:pPr>
      <w:bookmarkStart w:id="90" w:name="_ENREF_85"/>
      <w:r w:rsidRPr="004A3B50">
        <w:t xml:space="preserve">Klaus P (2014) </w:t>
      </w:r>
      <w:r w:rsidRPr="004A3B50">
        <w:rPr>
          <w:i/>
        </w:rPr>
        <w:t>Measuring customer experience - how to develop and execute the most profitable customer experience strategies</w:t>
      </w:r>
      <w:r w:rsidRPr="004A3B50">
        <w:t>: Palgrave-Macmillan.</w:t>
      </w:r>
      <w:bookmarkEnd w:id="90"/>
    </w:p>
    <w:p w14:paraId="23D69824" w14:textId="77777777" w:rsidR="004A3B50" w:rsidRPr="004A3B50" w:rsidRDefault="004A3B50" w:rsidP="004A3B50">
      <w:pPr>
        <w:pStyle w:val="EndNoteBibliography"/>
        <w:ind w:left="720" w:hanging="720"/>
      </w:pPr>
      <w:bookmarkStart w:id="91" w:name="_ENREF_86"/>
      <w:r w:rsidRPr="004A3B50">
        <w:t xml:space="preserve">Klaus P and Maklan S (2012) Exq: A multiple‐item scale for assessing service experience. </w:t>
      </w:r>
      <w:r w:rsidRPr="004A3B50">
        <w:rPr>
          <w:i/>
        </w:rPr>
        <w:t>Journal of Service Management</w:t>
      </w:r>
      <w:r w:rsidRPr="004A3B50">
        <w:t xml:space="preserve"> 23(1): 5-33.</w:t>
      </w:r>
      <w:bookmarkEnd w:id="91"/>
    </w:p>
    <w:p w14:paraId="109A74F2" w14:textId="77777777" w:rsidR="004A3B50" w:rsidRPr="004A3B50" w:rsidRDefault="004A3B50" w:rsidP="004A3B50">
      <w:pPr>
        <w:pStyle w:val="EndNoteBibliography"/>
        <w:ind w:left="720" w:hanging="720"/>
      </w:pPr>
      <w:bookmarkStart w:id="92" w:name="_ENREF_87"/>
      <w:r w:rsidRPr="004A3B50">
        <w:t xml:space="preserve">Klaus P and Maklan S (2013) Towards a better measure of customer experience. </w:t>
      </w:r>
      <w:r w:rsidRPr="004A3B50">
        <w:rPr>
          <w:i/>
        </w:rPr>
        <w:t>International Journal of Market Research</w:t>
      </w:r>
      <w:r w:rsidRPr="004A3B50">
        <w:t xml:space="preserve"> 55(2).</w:t>
      </w:r>
      <w:bookmarkEnd w:id="92"/>
    </w:p>
    <w:p w14:paraId="6038DD50" w14:textId="77777777" w:rsidR="004A3B50" w:rsidRPr="004A3B50" w:rsidRDefault="004A3B50" w:rsidP="004A3B50">
      <w:pPr>
        <w:pStyle w:val="EndNoteBibliography"/>
        <w:ind w:left="720" w:hanging="720"/>
      </w:pPr>
      <w:bookmarkStart w:id="93" w:name="_ENREF_88"/>
      <w:r w:rsidRPr="004A3B50">
        <w:t xml:space="preserve">Konovsky MA and Pugh SD (1994) Citizenship behavior and social exchange. </w:t>
      </w:r>
      <w:r w:rsidRPr="004A3B50">
        <w:rPr>
          <w:i/>
        </w:rPr>
        <w:t>Academy of Management Journal</w:t>
      </w:r>
      <w:r w:rsidRPr="004A3B50">
        <w:t xml:space="preserve"> 37(3): 656-669.</w:t>
      </w:r>
      <w:bookmarkEnd w:id="93"/>
    </w:p>
    <w:p w14:paraId="017304BF" w14:textId="77777777" w:rsidR="004A3B50" w:rsidRPr="004A3B50" w:rsidRDefault="004A3B50" w:rsidP="004A3B50">
      <w:pPr>
        <w:pStyle w:val="EndNoteBibliography"/>
        <w:ind w:left="720" w:hanging="720"/>
      </w:pPr>
      <w:bookmarkStart w:id="94" w:name="_ENREF_89"/>
      <w:r w:rsidRPr="004A3B50">
        <w:t xml:space="preserve">Korschun D, Bhattacharya CB and Swain SD (2014) Corporate social responsibility, customer orientation, and the job performance of frontline employees. </w:t>
      </w:r>
      <w:r w:rsidRPr="004A3B50">
        <w:rPr>
          <w:i/>
        </w:rPr>
        <w:t>Journal of Marketing</w:t>
      </w:r>
      <w:r w:rsidRPr="004A3B50">
        <w:t xml:space="preserve"> 78(3): 20-37.</w:t>
      </w:r>
      <w:bookmarkEnd w:id="94"/>
    </w:p>
    <w:p w14:paraId="269D1701" w14:textId="77777777" w:rsidR="004A3B50" w:rsidRPr="004A3B50" w:rsidRDefault="004A3B50" w:rsidP="004A3B50">
      <w:pPr>
        <w:pStyle w:val="EndNoteBibliography"/>
        <w:ind w:left="720" w:hanging="720"/>
      </w:pPr>
      <w:bookmarkStart w:id="95" w:name="_ENREF_90"/>
      <w:r w:rsidRPr="004A3B50">
        <w:t xml:space="preserve">Kumar V (2015) Evolution of marketing as a discipline: What has happened and what to look out for. </w:t>
      </w:r>
      <w:r w:rsidRPr="004A3B50">
        <w:rPr>
          <w:i/>
        </w:rPr>
        <w:t>Journal of Marketing</w:t>
      </w:r>
      <w:r w:rsidRPr="004A3B50">
        <w:t xml:space="preserve"> 79(1): 1-9.</w:t>
      </w:r>
      <w:bookmarkEnd w:id="95"/>
    </w:p>
    <w:p w14:paraId="2DB0666A" w14:textId="77777777" w:rsidR="004A3B50" w:rsidRPr="004A3B50" w:rsidRDefault="004A3B50" w:rsidP="004A3B50">
      <w:pPr>
        <w:pStyle w:val="EndNoteBibliography"/>
        <w:ind w:left="720" w:hanging="720"/>
      </w:pPr>
      <w:bookmarkStart w:id="96" w:name="_ENREF_91"/>
      <w:r w:rsidRPr="004A3B50">
        <w:t xml:space="preserve">Kwortnik RJ and Han X (2011) The influence of guest perceptions of service fairness on lodging loyalty in china. </w:t>
      </w:r>
      <w:r w:rsidRPr="004A3B50">
        <w:rPr>
          <w:i/>
        </w:rPr>
        <w:t>Cornell Hospitality Quarterly</w:t>
      </w:r>
      <w:r w:rsidRPr="004A3B50">
        <w:t xml:space="preserve"> 52(3): 321-332.</w:t>
      </w:r>
      <w:bookmarkEnd w:id="96"/>
    </w:p>
    <w:p w14:paraId="391784BA" w14:textId="77777777" w:rsidR="004A3B50" w:rsidRPr="004A3B50" w:rsidRDefault="004A3B50" w:rsidP="004A3B50">
      <w:pPr>
        <w:pStyle w:val="EndNoteBibliography"/>
        <w:ind w:left="720" w:hanging="720"/>
      </w:pPr>
      <w:bookmarkStart w:id="97" w:name="_ENREF_92"/>
      <w:r w:rsidRPr="004A3B50">
        <w:t xml:space="preserve">Lazarova M and Taylor S (2009) Boundaryless careers, social capital, and knowledge management: Implications for organizational performance. </w:t>
      </w:r>
      <w:r w:rsidRPr="004A3B50">
        <w:rPr>
          <w:i/>
        </w:rPr>
        <w:t>Journal of Organizational Behavior</w:t>
      </w:r>
      <w:r w:rsidRPr="004A3B50">
        <w:t xml:space="preserve"> 30(1): 119-139.</w:t>
      </w:r>
      <w:bookmarkEnd w:id="97"/>
    </w:p>
    <w:p w14:paraId="30E95F93" w14:textId="77777777" w:rsidR="004A3B50" w:rsidRPr="004A3B50" w:rsidRDefault="004A3B50" w:rsidP="004A3B50">
      <w:pPr>
        <w:pStyle w:val="EndNoteBibliography"/>
        <w:ind w:left="720" w:hanging="720"/>
      </w:pPr>
      <w:bookmarkStart w:id="98" w:name="_ENREF_93"/>
      <w:r w:rsidRPr="004A3B50">
        <w:t xml:space="preserve">Lee-Wingate SN and Corfman KP (2011) The effect of consumer emotional disclosure on fairness perceptions. </w:t>
      </w:r>
      <w:r w:rsidRPr="004A3B50">
        <w:rPr>
          <w:i/>
        </w:rPr>
        <w:t>Psychology and Marketing</w:t>
      </w:r>
      <w:r w:rsidRPr="004A3B50">
        <w:t xml:space="preserve"> 28(9): 897-908.</w:t>
      </w:r>
      <w:bookmarkEnd w:id="98"/>
    </w:p>
    <w:p w14:paraId="33B13D16" w14:textId="77777777" w:rsidR="004A3B50" w:rsidRPr="004A3B50" w:rsidRDefault="004A3B50" w:rsidP="004A3B50">
      <w:pPr>
        <w:pStyle w:val="EndNoteBibliography"/>
        <w:ind w:left="720" w:hanging="720"/>
      </w:pPr>
      <w:bookmarkStart w:id="99" w:name="_ENREF_94"/>
      <w:r w:rsidRPr="004A3B50">
        <w:t xml:space="preserve">Lemon KN and Verhoef PC (in press) Understanding customer experience throughout the customer journey. </w:t>
      </w:r>
      <w:r w:rsidRPr="004A3B50">
        <w:rPr>
          <w:i/>
        </w:rPr>
        <w:t>Journal of Marketing</w:t>
      </w:r>
      <w:r w:rsidRPr="004A3B50">
        <w:t>.</w:t>
      </w:r>
      <w:bookmarkEnd w:id="99"/>
    </w:p>
    <w:p w14:paraId="3996A1B7" w14:textId="77777777" w:rsidR="004A3B50" w:rsidRPr="004A3B50" w:rsidRDefault="004A3B50" w:rsidP="004A3B50">
      <w:pPr>
        <w:pStyle w:val="EndNoteBibliography"/>
        <w:ind w:left="720" w:hanging="720"/>
      </w:pPr>
      <w:bookmarkStart w:id="100" w:name="_ENREF_95"/>
      <w:r w:rsidRPr="004A3B50">
        <w:t xml:space="preserve">Leroi-Werelds S, Streukens S, Brady MK, et al. (2014) Assessing the value of commonly used methods for measuring customer value: A multi-setting empirical study. </w:t>
      </w:r>
      <w:r w:rsidRPr="004A3B50">
        <w:rPr>
          <w:i/>
        </w:rPr>
        <w:t>Journal of the Academy of Marketing Science</w:t>
      </w:r>
      <w:r w:rsidRPr="004A3B50">
        <w:t xml:space="preserve"> 42(4): 430-451.</w:t>
      </w:r>
      <w:bookmarkEnd w:id="100"/>
    </w:p>
    <w:p w14:paraId="7B601391" w14:textId="77777777" w:rsidR="004A3B50" w:rsidRPr="004A3B50" w:rsidRDefault="004A3B50" w:rsidP="004A3B50">
      <w:pPr>
        <w:pStyle w:val="EndNoteBibliography"/>
        <w:ind w:left="720" w:hanging="720"/>
      </w:pPr>
      <w:bookmarkStart w:id="101" w:name="_ENREF_96"/>
      <w:r w:rsidRPr="004A3B50">
        <w:t xml:space="preserve">Li A and Cropanzano R (2009) Fairness at the group level: Justice climate and intraunit justice climate. </w:t>
      </w:r>
      <w:r w:rsidRPr="004A3B50">
        <w:rPr>
          <w:i/>
        </w:rPr>
        <w:t>Journal of Management</w:t>
      </w:r>
      <w:r w:rsidRPr="004A3B50">
        <w:t xml:space="preserve"> 35(3): 564-599.</w:t>
      </w:r>
      <w:bookmarkEnd w:id="101"/>
    </w:p>
    <w:p w14:paraId="5F9B440D" w14:textId="77777777" w:rsidR="004A3B50" w:rsidRPr="004A3B50" w:rsidRDefault="004A3B50" w:rsidP="004A3B50">
      <w:pPr>
        <w:pStyle w:val="EndNoteBibliography"/>
        <w:ind w:left="720" w:hanging="720"/>
      </w:pPr>
      <w:bookmarkStart w:id="102" w:name="_ENREF_97"/>
      <w:r w:rsidRPr="004A3B50">
        <w:t xml:space="preserve">Liden RC, Wayne SJ, Liao C, et al. (2014) Servant leadership and serving culture: Influence on individual and unit performance. </w:t>
      </w:r>
      <w:r w:rsidRPr="004A3B50">
        <w:rPr>
          <w:i/>
        </w:rPr>
        <w:t>Academy of Management Journal</w:t>
      </w:r>
      <w:r w:rsidRPr="004A3B50">
        <w:t xml:space="preserve"> 57(5): 1434-1452.</w:t>
      </w:r>
      <w:bookmarkEnd w:id="102"/>
    </w:p>
    <w:p w14:paraId="0C786C31" w14:textId="77777777" w:rsidR="004A3B50" w:rsidRPr="004A3B50" w:rsidRDefault="004A3B50" w:rsidP="004A3B50">
      <w:pPr>
        <w:pStyle w:val="EndNoteBibliography"/>
        <w:ind w:left="720" w:hanging="720"/>
      </w:pPr>
      <w:bookmarkStart w:id="103" w:name="_ENREF_98"/>
      <w:r w:rsidRPr="004A3B50">
        <w:t xml:space="preserve">Lind EA (1995) Justice and authority in organizations. In: Cropanzano R and Kacmar MK (eds) </w:t>
      </w:r>
      <w:r w:rsidRPr="004A3B50">
        <w:rPr>
          <w:i/>
        </w:rPr>
        <w:t>Organizational politics, justice, and support: Managing the social climate of the workplace.</w:t>
      </w:r>
      <w:r w:rsidRPr="004A3B50">
        <w:t xml:space="preserve"> Westport, CT: Quorum, pp.83-96.</w:t>
      </w:r>
      <w:bookmarkEnd w:id="103"/>
    </w:p>
    <w:p w14:paraId="39F6E8D3" w14:textId="77777777" w:rsidR="004A3B50" w:rsidRPr="004A3B50" w:rsidRDefault="004A3B50" w:rsidP="004A3B50">
      <w:pPr>
        <w:pStyle w:val="EndNoteBibliography"/>
        <w:ind w:left="720" w:hanging="720"/>
      </w:pPr>
      <w:bookmarkStart w:id="104" w:name="_ENREF_99"/>
      <w:r w:rsidRPr="004A3B50">
        <w:t xml:space="preserve">Lind EA (2001) Fairness heuristic theory: Justice judgments as pivotal cognitions in organizational relations. In: Greenberg J and Cropanzano R (eds) </w:t>
      </w:r>
      <w:r w:rsidRPr="004A3B50">
        <w:rPr>
          <w:i/>
        </w:rPr>
        <w:t>Advances in organizational justice.</w:t>
      </w:r>
      <w:r w:rsidRPr="004A3B50">
        <w:t xml:space="preserve"> Stanford, CA: Stanford University Press, pp.56-88.</w:t>
      </w:r>
      <w:bookmarkEnd w:id="104"/>
    </w:p>
    <w:p w14:paraId="0C727830" w14:textId="77777777" w:rsidR="004A3B50" w:rsidRPr="004A3B50" w:rsidRDefault="004A3B50" w:rsidP="004A3B50">
      <w:pPr>
        <w:pStyle w:val="EndNoteBibliography"/>
        <w:ind w:left="720" w:hanging="720"/>
      </w:pPr>
      <w:bookmarkStart w:id="105" w:name="_ENREF_100"/>
      <w:r w:rsidRPr="004A3B50">
        <w:t xml:space="preserve">Lind EA, Kanfer R and Earley PC (1990) Voice, control, and procedural justice: Instrumental and noninstrumental concerns in fairness judgments. </w:t>
      </w:r>
      <w:r w:rsidRPr="004A3B50">
        <w:rPr>
          <w:i/>
        </w:rPr>
        <w:t>Journal of Personality and Social Psychology</w:t>
      </w:r>
      <w:r w:rsidRPr="004A3B50">
        <w:t xml:space="preserve"> 59(5): 952-959.</w:t>
      </w:r>
      <w:bookmarkEnd w:id="105"/>
    </w:p>
    <w:p w14:paraId="38BC4C05" w14:textId="77777777" w:rsidR="004A3B50" w:rsidRPr="004A3B50" w:rsidRDefault="004A3B50" w:rsidP="004A3B50">
      <w:pPr>
        <w:pStyle w:val="EndNoteBibliography"/>
        <w:ind w:left="720" w:hanging="720"/>
      </w:pPr>
      <w:bookmarkStart w:id="106" w:name="_ENREF_101"/>
      <w:r w:rsidRPr="004A3B50">
        <w:t xml:space="preserve">Macdonald EK, Wilson H, Martinez V, et al. (2011) Assessing value-in-use: A conceptual framework and exploratory study. </w:t>
      </w:r>
      <w:r w:rsidRPr="004A3B50">
        <w:rPr>
          <w:i/>
        </w:rPr>
        <w:t>Industrial Marketing Management</w:t>
      </w:r>
      <w:r w:rsidRPr="004A3B50">
        <w:t xml:space="preserve"> 40(5): 671-682.</w:t>
      </w:r>
      <w:bookmarkEnd w:id="106"/>
    </w:p>
    <w:p w14:paraId="5566E6A0" w14:textId="77777777" w:rsidR="004A3B50" w:rsidRPr="004A3B50" w:rsidRDefault="004A3B50" w:rsidP="004A3B50">
      <w:pPr>
        <w:pStyle w:val="EndNoteBibliography"/>
        <w:ind w:left="720" w:hanging="720"/>
      </w:pPr>
      <w:bookmarkStart w:id="107" w:name="_ENREF_102"/>
      <w:r w:rsidRPr="004A3B50">
        <w:t xml:space="preserve">MacInnis DJ (2011) A framework for conceptual contributions in marketing. </w:t>
      </w:r>
      <w:r w:rsidRPr="004A3B50">
        <w:rPr>
          <w:i/>
        </w:rPr>
        <w:t>Journal of Marketing</w:t>
      </w:r>
      <w:r w:rsidRPr="004A3B50">
        <w:t xml:space="preserve"> 75(4): 136-154.</w:t>
      </w:r>
      <w:bookmarkEnd w:id="107"/>
    </w:p>
    <w:p w14:paraId="1279847F" w14:textId="77777777" w:rsidR="004A3B50" w:rsidRPr="004A3B50" w:rsidRDefault="004A3B50" w:rsidP="004A3B50">
      <w:pPr>
        <w:pStyle w:val="EndNoteBibliography"/>
        <w:ind w:left="720" w:hanging="720"/>
      </w:pPr>
      <w:bookmarkStart w:id="108" w:name="_ENREF_103"/>
      <w:r w:rsidRPr="004A3B50">
        <w:t xml:space="preserve">Masterson SS (2001) A trickle-down model of organizational justice: Relating employees' and customers' perceptions of and reactions to fairness. </w:t>
      </w:r>
      <w:r w:rsidRPr="004A3B50">
        <w:rPr>
          <w:i/>
        </w:rPr>
        <w:t>Journal of Applied Psychology</w:t>
      </w:r>
      <w:r w:rsidRPr="004A3B50">
        <w:t xml:space="preserve"> 86(4): 594-604.</w:t>
      </w:r>
      <w:bookmarkEnd w:id="108"/>
    </w:p>
    <w:p w14:paraId="63435257" w14:textId="77777777" w:rsidR="004A3B50" w:rsidRPr="004A3B50" w:rsidRDefault="004A3B50" w:rsidP="004A3B50">
      <w:pPr>
        <w:pStyle w:val="EndNoteBibliography"/>
        <w:ind w:left="720" w:hanging="720"/>
      </w:pPr>
      <w:bookmarkStart w:id="109" w:name="_ENREF_104"/>
      <w:r w:rsidRPr="004A3B50">
        <w:t xml:space="preserve">Masterson SS, Lewis K, Goldman BM, et al. (2000) Integrating justice and social exchange: The differing effects of fair procedures and treatment on work relationships. </w:t>
      </w:r>
      <w:r w:rsidRPr="004A3B50">
        <w:rPr>
          <w:i/>
        </w:rPr>
        <w:t>Academy of Management Journal</w:t>
      </w:r>
      <w:r w:rsidRPr="004A3B50">
        <w:t xml:space="preserve"> 43(4): 738-748.</w:t>
      </w:r>
      <w:bookmarkEnd w:id="109"/>
    </w:p>
    <w:p w14:paraId="10623B5F" w14:textId="77777777" w:rsidR="004A3B50" w:rsidRPr="004A3B50" w:rsidRDefault="004A3B50" w:rsidP="004A3B50">
      <w:pPr>
        <w:pStyle w:val="EndNoteBibliography"/>
        <w:ind w:left="720" w:hanging="720"/>
      </w:pPr>
      <w:bookmarkStart w:id="110" w:name="_ENREF_105"/>
      <w:r w:rsidRPr="004A3B50">
        <w:t xml:space="preserve">Maxham JG and Netemeyer RG (2003) Firms reap what they sow: The effects of shared values and perceived organizational justice on customers' evaluations of complaint handling. </w:t>
      </w:r>
      <w:r w:rsidRPr="004A3B50">
        <w:rPr>
          <w:i/>
        </w:rPr>
        <w:t>Journal of Marketing</w:t>
      </w:r>
      <w:r w:rsidRPr="004A3B50">
        <w:t xml:space="preserve"> 67(1): 46-62.</w:t>
      </w:r>
      <w:bookmarkEnd w:id="110"/>
    </w:p>
    <w:p w14:paraId="345F5B54" w14:textId="77777777" w:rsidR="004A3B50" w:rsidRPr="004A3B50" w:rsidRDefault="004A3B50" w:rsidP="004A3B50">
      <w:pPr>
        <w:pStyle w:val="EndNoteBibliography"/>
        <w:ind w:left="720" w:hanging="720"/>
      </w:pPr>
      <w:bookmarkStart w:id="111" w:name="_ENREF_106"/>
      <w:r w:rsidRPr="004A3B50">
        <w:t xml:space="preserve">Maxham JG, Netemeyer RG and Lichtenstein DR (2008) The retail value chain: Linking employee perceptions to employee performance, customer evaluations, and store performance. </w:t>
      </w:r>
      <w:r w:rsidRPr="004A3B50">
        <w:rPr>
          <w:i/>
        </w:rPr>
        <w:t>Marketing Science</w:t>
      </w:r>
      <w:r w:rsidRPr="004A3B50">
        <w:t xml:space="preserve"> 27(2): 147-167.</w:t>
      </w:r>
      <w:bookmarkEnd w:id="111"/>
    </w:p>
    <w:p w14:paraId="200645C6" w14:textId="77777777" w:rsidR="004A3B50" w:rsidRPr="004A3B50" w:rsidRDefault="004A3B50" w:rsidP="004A3B50">
      <w:pPr>
        <w:pStyle w:val="EndNoteBibliography"/>
        <w:ind w:left="720" w:hanging="720"/>
      </w:pPr>
      <w:bookmarkStart w:id="112" w:name="_ENREF_107"/>
      <w:r w:rsidRPr="004A3B50">
        <w:t xml:space="preserve">Maxwell S (2002) Rule-based price fairness and its effect on willingness to purchase. </w:t>
      </w:r>
      <w:r w:rsidRPr="004A3B50">
        <w:rPr>
          <w:i/>
        </w:rPr>
        <w:t>Journal of Economic Psychology</w:t>
      </w:r>
      <w:r w:rsidRPr="004A3B50">
        <w:t xml:space="preserve"> 23(2): 191-212.</w:t>
      </w:r>
      <w:bookmarkEnd w:id="112"/>
    </w:p>
    <w:p w14:paraId="629D65A0" w14:textId="77777777" w:rsidR="004A3B50" w:rsidRPr="004A3B50" w:rsidRDefault="004A3B50" w:rsidP="004A3B50">
      <w:pPr>
        <w:pStyle w:val="EndNoteBibliography"/>
        <w:ind w:left="720" w:hanging="720"/>
      </w:pPr>
      <w:bookmarkStart w:id="113" w:name="_ENREF_108"/>
      <w:r w:rsidRPr="004A3B50">
        <w:t xml:space="preserve">McFarlin DB and Sweeney PD (1992) Research notes. Distributive and procedural justice as predictors of satisfaction with personal and organizational outcomes. </w:t>
      </w:r>
      <w:r w:rsidRPr="004A3B50">
        <w:rPr>
          <w:i/>
        </w:rPr>
        <w:t>Academy of Management Journal</w:t>
      </w:r>
      <w:r w:rsidRPr="004A3B50">
        <w:t xml:space="preserve"> 35(3): 626-637.</w:t>
      </w:r>
      <w:bookmarkEnd w:id="113"/>
    </w:p>
    <w:p w14:paraId="53263C3F" w14:textId="77777777" w:rsidR="004A3B50" w:rsidRPr="004A3B50" w:rsidRDefault="004A3B50" w:rsidP="004A3B50">
      <w:pPr>
        <w:pStyle w:val="EndNoteBibliography"/>
        <w:ind w:left="720" w:hanging="720"/>
      </w:pPr>
      <w:bookmarkStart w:id="114" w:name="_ENREF_109"/>
      <w:r w:rsidRPr="004A3B50">
        <w:t xml:space="preserve">Mele C, Pels J and Storbacka K (2015) A holistic market conceptualization. </w:t>
      </w:r>
      <w:r w:rsidRPr="004A3B50">
        <w:rPr>
          <w:i/>
        </w:rPr>
        <w:t>Journal of the Academy of Marketing Science</w:t>
      </w:r>
      <w:r w:rsidRPr="004A3B50">
        <w:t xml:space="preserve"> 43(1): 100-114.</w:t>
      </w:r>
      <w:bookmarkEnd w:id="114"/>
    </w:p>
    <w:p w14:paraId="083E32DE" w14:textId="77777777" w:rsidR="004A3B50" w:rsidRPr="004A3B50" w:rsidRDefault="004A3B50" w:rsidP="004A3B50">
      <w:pPr>
        <w:pStyle w:val="EndNoteBibliography"/>
        <w:ind w:left="720" w:hanging="720"/>
      </w:pPr>
      <w:bookmarkStart w:id="115" w:name="_ENREF_110"/>
      <w:r w:rsidRPr="004A3B50">
        <w:t xml:space="preserve">Meyer C and Schwager A (2007) Understanding customer experience. </w:t>
      </w:r>
      <w:r w:rsidRPr="004A3B50">
        <w:rPr>
          <w:i/>
        </w:rPr>
        <w:t>Harvard Business Review</w:t>
      </w:r>
      <w:r w:rsidRPr="004A3B50">
        <w:t xml:space="preserve"> February(117-126.</w:t>
      </w:r>
      <w:bookmarkEnd w:id="115"/>
    </w:p>
    <w:p w14:paraId="7F53F74B" w14:textId="77777777" w:rsidR="004A3B50" w:rsidRPr="004A3B50" w:rsidRDefault="004A3B50" w:rsidP="004A3B50">
      <w:pPr>
        <w:pStyle w:val="EndNoteBibliography"/>
        <w:ind w:left="720" w:hanging="720"/>
      </w:pPr>
      <w:bookmarkStart w:id="116" w:name="_ENREF_111"/>
      <w:r w:rsidRPr="004A3B50">
        <w:t xml:space="preserve">Monroe KB (2003) </w:t>
      </w:r>
      <w:r w:rsidRPr="004A3B50">
        <w:rPr>
          <w:i/>
        </w:rPr>
        <w:t xml:space="preserve">Pricing: Making profitable decisions, </w:t>
      </w:r>
      <w:r w:rsidRPr="004A3B50">
        <w:t>Burr Ridge, IL: McGraw-Hill/Irwin.</w:t>
      </w:r>
      <w:bookmarkEnd w:id="116"/>
    </w:p>
    <w:p w14:paraId="2DFFEAB2" w14:textId="77777777" w:rsidR="004A3B50" w:rsidRPr="004A3B50" w:rsidRDefault="004A3B50" w:rsidP="004A3B50">
      <w:pPr>
        <w:pStyle w:val="EndNoteBibliography"/>
        <w:ind w:left="720" w:hanging="720"/>
      </w:pPr>
      <w:bookmarkStart w:id="117" w:name="_ENREF_112"/>
      <w:r w:rsidRPr="004A3B50">
        <w:t xml:space="preserve">Moorman C, Deshpande R and Zaltman G (1993) Factors affecting trust in market research relationships. </w:t>
      </w:r>
      <w:r w:rsidRPr="004A3B50">
        <w:rPr>
          <w:i/>
        </w:rPr>
        <w:t>Journal of Marketing</w:t>
      </w:r>
      <w:r w:rsidRPr="004A3B50">
        <w:t xml:space="preserve"> 57(1): 81-101.</w:t>
      </w:r>
      <w:bookmarkEnd w:id="117"/>
    </w:p>
    <w:p w14:paraId="0635B167" w14:textId="77777777" w:rsidR="004A3B50" w:rsidRPr="004A3B50" w:rsidRDefault="004A3B50" w:rsidP="004A3B50">
      <w:pPr>
        <w:pStyle w:val="EndNoteBibliography"/>
        <w:ind w:left="720" w:hanging="720"/>
      </w:pPr>
      <w:bookmarkStart w:id="118" w:name="_ENREF_113"/>
      <w:r w:rsidRPr="004A3B50">
        <w:t xml:space="preserve">Moorman RH (1991) Relationship between organizational justice and organizational citizenship behaviors: Do fairness perceptions influence employee citizenship? </w:t>
      </w:r>
      <w:r w:rsidRPr="004A3B50">
        <w:rPr>
          <w:i/>
        </w:rPr>
        <w:t>Journal of Applied Psychology</w:t>
      </w:r>
      <w:r w:rsidRPr="004A3B50">
        <w:t xml:space="preserve"> 76(6): 845-855.</w:t>
      </w:r>
      <w:bookmarkEnd w:id="118"/>
    </w:p>
    <w:p w14:paraId="36539E54" w14:textId="77777777" w:rsidR="004A3B50" w:rsidRPr="004A3B50" w:rsidRDefault="004A3B50" w:rsidP="004A3B50">
      <w:pPr>
        <w:pStyle w:val="EndNoteBibliography"/>
        <w:ind w:left="720" w:hanging="720"/>
      </w:pPr>
      <w:bookmarkStart w:id="119" w:name="_ENREF_114"/>
      <w:r w:rsidRPr="004A3B50">
        <w:t xml:space="preserve">Morgan RM and Hunt S, D. (1994) The commitment-trust theory of relationship marketing. </w:t>
      </w:r>
      <w:r w:rsidRPr="004A3B50">
        <w:rPr>
          <w:i/>
        </w:rPr>
        <w:t>Journal of Marketing</w:t>
      </w:r>
      <w:r w:rsidRPr="004A3B50">
        <w:t xml:space="preserve"> 58(3): 20-38.</w:t>
      </w:r>
      <w:bookmarkEnd w:id="119"/>
    </w:p>
    <w:p w14:paraId="0D80E8D1" w14:textId="77777777" w:rsidR="004A3B50" w:rsidRPr="004A3B50" w:rsidRDefault="004A3B50" w:rsidP="004A3B50">
      <w:pPr>
        <w:pStyle w:val="EndNoteBibliography"/>
        <w:ind w:left="720" w:hanging="720"/>
      </w:pPr>
      <w:bookmarkStart w:id="120" w:name="_ENREF_115"/>
      <w:r w:rsidRPr="004A3B50">
        <w:t xml:space="preserve">Morrison EW and Robinson SL (1997) When employees feel betrayed: A model of how psychological contract violation develops. </w:t>
      </w:r>
      <w:r w:rsidRPr="004A3B50">
        <w:rPr>
          <w:i/>
        </w:rPr>
        <w:t>Academy of Management Review</w:t>
      </w:r>
      <w:r w:rsidRPr="004A3B50">
        <w:t xml:space="preserve"> 22(1): 226-256.</w:t>
      </w:r>
      <w:bookmarkEnd w:id="120"/>
    </w:p>
    <w:p w14:paraId="6B0B6016" w14:textId="77777777" w:rsidR="004A3B50" w:rsidRPr="004A3B50" w:rsidRDefault="004A3B50" w:rsidP="004A3B50">
      <w:pPr>
        <w:pStyle w:val="EndNoteBibliography"/>
        <w:ind w:left="720" w:hanging="720"/>
      </w:pPr>
      <w:bookmarkStart w:id="121" w:name="_ENREF_116"/>
      <w:r w:rsidRPr="004A3B50">
        <w:t xml:space="preserve">Mowday RT, Porter LW and Steers RM (1982) </w:t>
      </w:r>
      <w:r w:rsidRPr="004A3B50">
        <w:rPr>
          <w:i/>
        </w:rPr>
        <w:t>Employee-organization linkages: The psychology of commitment, absenteeism, and turnover</w:t>
      </w:r>
      <w:r w:rsidRPr="004A3B50">
        <w:t>: Academic Press.</w:t>
      </w:r>
      <w:bookmarkEnd w:id="121"/>
    </w:p>
    <w:p w14:paraId="68172589" w14:textId="77777777" w:rsidR="004A3B50" w:rsidRPr="004A3B50" w:rsidRDefault="004A3B50" w:rsidP="004A3B50">
      <w:pPr>
        <w:pStyle w:val="EndNoteBibliography"/>
        <w:ind w:left="720" w:hanging="720"/>
      </w:pPr>
      <w:bookmarkStart w:id="122" w:name="_ENREF_117"/>
      <w:r w:rsidRPr="004A3B50">
        <w:t xml:space="preserve">Nagar V and Rajan MV (2005) Measuring customer relationships: The case of the retail banking industry. </w:t>
      </w:r>
      <w:r w:rsidRPr="004A3B50">
        <w:rPr>
          <w:i/>
        </w:rPr>
        <w:t>Management Science</w:t>
      </w:r>
      <w:r w:rsidRPr="004A3B50">
        <w:t xml:space="preserve"> 51(6): 904-919.</w:t>
      </w:r>
      <w:bookmarkEnd w:id="122"/>
    </w:p>
    <w:p w14:paraId="4B94C2B8" w14:textId="77777777" w:rsidR="004A3B50" w:rsidRPr="004A3B50" w:rsidRDefault="004A3B50" w:rsidP="004A3B50">
      <w:pPr>
        <w:pStyle w:val="EndNoteBibliography"/>
        <w:ind w:left="720" w:hanging="720"/>
      </w:pPr>
      <w:bookmarkStart w:id="123" w:name="_ENREF_118"/>
      <w:r w:rsidRPr="004A3B50">
        <w:t xml:space="preserve">Namkung Y and Jang SC (2010) Effects of perceived service fairness on emotions, and behavioral intentions in restaurants. </w:t>
      </w:r>
      <w:r w:rsidRPr="004A3B50">
        <w:rPr>
          <w:i/>
        </w:rPr>
        <w:t>European Journal of Marketing</w:t>
      </w:r>
      <w:r w:rsidRPr="004A3B50">
        <w:t xml:space="preserve"> 44(9/10): 1233-1259.</w:t>
      </w:r>
      <w:bookmarkEnd w:id="123"/>
    </w:p>
    <w:p w14:paraId="64967A35" w14:textId="77777777" w:rsidR="004A3B50" w:rsidRPr="004A3B50" w:rsidRDefault="004A3B50" w:rsidP="004A3B50">
      <w:pPr>
        <w:pStyle w:val="EndNoteBibliography"/>
        <w:ind w:left="720" w:hanging="720"/>
      </w:pPr>
      <w:bookmarkStart w:id="124" w:name="_ENREF_119"/>
      <w:r w:rsidRPr="004A3B50">
        <w:t xml:space="preserve">Netemeyer RG, Boles JS, McKee DO, et al. (1997) An investigation into the antecedents of organizational citizenship behaviors in a personal selling context. </w:t>
      </w:r>
      <w:r w:rsidRPr="004A3B50">
        <w:rPr>
          <w:i/>
        </w:rPr>
        <w:t>Journal of Marketing</w:t>
      </w:r>
      <w:r w:rsidRPr="004A3B50">
        <w:t xml:space="preserve"> 61(3): 85-98.</w:t>
      </w:r>
      <w:bookmarkEnd w:id="124"/>
    </w:p>
    <w:p w14:paraId="2F68F521" w14:textId="77777777" w:rsidR="004A3B50" w:rsidRPr="004A3B50" w:rsidRDefault="004A3B50" w:rsidP="004A3B50">
      <w:pPr>
        <w:pStyle w:val="EndNoteBibliography"/>
        <w:ind w:left="720" w:hanging="720"/>
      </w:pPr>
      <w:bookmarkStart w:id="125" w:name="_ENREF_120"/>
      <w:r w:rsidRPr="004A3B50">
        <w:t xml:space="preserve">Nguyen B and Klaus PP (2013) Retail fairness: Exploring consumer perceptions of fairness towards retailers’ marketing tactics. </w:t>
      </w:r>
      <w:r w:rsidRPr="004A3B50">
        <w:rPr>
          <w:i/>
        </w:rPr>
        <w:t>Journal of Retailing and Consumer Services</w:t>
      </w:r>
      <w:r w:rsidRPr="004A3B50">
        <w:t xml:space="preserve"> 20(3): 311-324.</w:t>
      </w:r>
      <w:bookmarkEnd w:id="125"/>
    </w:p>
    <w:p w14:paraId="493B384E" w14:textId="77777777" w:rsidR="004A3B50" w:rsidRPr="004A3B50" w:rsidRDefault="004A3B50" w:rsidP="004A3B50">
      <w:pPr>
        <w:pStyle w:val="EndNoteBibliography"/>
        <w:ind w:left="720" w:hanging="720"/>
      </w:pPr>
      <w:bookmarkStart w:id="126" w:name="_ENREF_121"/>
      <w:r w:rsidRPr="004A3B50">
        <w:t xml:space="preserve">Nguyen B, Klaus PP and Simkin L (2014) It’s just not fair: Exploring the effects of firm customization on unfairness perceptions, trust and loyalty. </w:t>
      </w:r>
      <w:r w:rsidRPr="004A3B50">
        <w:rPr>
          <w:i/>
        </w:rPr>
        <w:t>Journal of Services Marketing</w:t>
      </w:r>
      <w:r w:rsidRPr="004A3B50">
        <w:t xml:space="preserve"> 28(6): 484-497.</w:t>
      </w:r>
      <w:bookmarkEnd w:id="126"/>
    </w:p>
    <w:p w14:paraId="4F33773D" w14:textId="77777777" w:rsidR="004A3B50" w:rsidRPr="004A3B50" w:rsidRDefault="004A3B50" w:rsidP="004A3B50">
      <w:pPr>
        <w:pStyle w:val="EndNoteBibliography"/>
        <w:ind w:left="720" w:hanging="720"/>
      </w:pPr>
      <w:bookmarkStart w:id="127" w:name="_ENREF_122"/>
      <w:r w:rsidRPr="004A3B50">
        <w:t xml:space="preserve">Nguyen B, Simkin L, Klaus P, et al. (2015) Fairness quality: A conceptual model and multiple-item scale for assessing firms’ fairness – an exploratory study. </w:t>
      </w:r>
      <w:r w:rsidRPr="004A3B50">
        <w:rPr>
          <w:i/>
        </w:rPr>
        <w:t>Journal of Marketing Management</w:t>
      </w:r>
      <w:r w:rsidRPr="004A3B50">
        <w:t xml:space="preserve"> 31(11-12): 1181-1206.</w:t>
      </w:r>
      <w:bookmarkEnd w:id="127"/>
    </w:p>
    <w:p w14:paraId="3C841BDB" w14:textId="77777777" w:rsidR="004A3B50" w:rsidRPr="004A3B50" w:rsidRDefault="004A3B50" w:rsidP="004A3B50">
      <w:pPr>
        <w:pStyle w:val="EndNoteBibliography"/>
        <w:ind w:left="720" w:hanging="720"/>
      </w:pPr>
      <w:bookmarkStart w:id="128" w:name="_ENREF_123"/>
      <w:r w:rsidRPr="004A3B50">
        <w:t xml:space="preserve">Nishii LH, Lepak DP and Schneider B (2008) Employee attributions of the "why" of hr practices: Their effects on employee attitudes and behaviors, and customer satisfaction. </w:t>
      </w:r>
      <w:r w:rsidRPr="004A3B50">
        <w:rPr>
          <w:i/>
        </w:rPr>
        <w:t>Personnel Psychology</w:t>
      </w:r>
      <w:r w:rsidRPr="004A3B50">
        <w:t xml:space="preserve"> 61(3): 503-545.</w:t>
      </w:r>
      <w:bookmarkEnd w:id="128"/>
    </w:p>
    <w:p w14:paraId="72A66DC2" w14:textId="77777777" w:rsidR="004A3B50" w:rsidRPr="004A3B50" w:rsidRDefault="004A3B50" w:rsidP="004A3B50">
      <w:pPr>
        <w:pStyle w:val="EndNoteBibliography"/>
        <w:ind w:left="720" w:hanging="720"/>
      </w:pPr>
      <w:bookmarkStart w:id="129" w:name="_ENREF_124"/>
      <w:r w:rsidRPr="004A3B50">
        <w:t xml:space="preserve">Novak JD (2010) </w:t>
      </w:r>
      <w:r w:rsidRPr="004A3B50">
        <w:rPr>
          <w:i/>
        </w:rPr>
        <w:t>Learning, creating, and using knowledge: Concept maps as facilitative tools in schools and corporations</w:t>
      </w:r>
      <w:r w:rsidRPr="004A3B50">
        <w:t>: Routledge.</w:t>
      </w:r>
      <w:bookmarkEnd w:id="129"/>
    </w:p>
    <w:p w14:paraId="0F706AF8" w14:textId="77777777" w:rsidR="004A3B50" w:rsidRPr="004A3B50" w:rsidRDefault="004A3B50" w:rsidP="004A3B50">
      <w:pPr>
        <w:pStyle w:val="EndNoteBibliography"/>
        <w:ind w:left="720" w:hanging="720"/>
      </w:pPr>
      <w:bookmarkStart w:id="130" w:name="_ENREF_125"/>
      <w:r w:rsidRPr="004A3B50">
        <w:t xml:space="preserve">O’Connell V and O’Sullivan D (2011) The impact of customer satisfaction on ceo bonuses. </w:t>
      </w:r>
      <w:r w:rsidRPr="004A3B50">
        <w:rPr>
          <w:i/>
        </w:rPr>
        <w:t>Journal of the Academy of Marketing Science</w:t>
      </w:r>
      <w:r w:rsidRPr="004A3B50">
        <w:t xml:space="preserve"> 39(6): 828-845.</w:t>
      </w:r>
      <w:bookmarkEnd w:id="130"/>
    </w:p>
    <w:p w14:paraId="16A474F0" w14:textId="77777777" w:rsidR="004A3B50" w:rsidRPr="004A3B50" w:rsidRDefault="004A3B50" w:rsidP="004A3B50">
      <w:pPr>
        <w:pStyle w:val="EndNoteBibliography"/>
        <w:ind w:left="720" w:hanging="720"/>
      </w:pPr>
      <w:bookmarkStart w:id="131" w:name="_ENREF_126"/>
      <w:r w:rsidRPr="004A3B50">
        <w:t xml:space="preserve">Oliver RL (1997) </w:t>
      </w:r>
      <w:r w:rsidRPr="004A3B50">
        <w:rPr>
          <w:i/>
        </w:rPr>
        <w:t xml:space="preserve">Satisfaction: A behavioral perspective on the consumer, </w:t>
      </w:r>
      <w:r w:rsidRPr="004A3B50">
        <w:t>New York: McGraw-Hill.</w:t>
      </w:r>
      <w:bookmarkEnd w:id="131"/>
    </w:p>
    <w:p w14:paraId="73CD0AAA" w14:textId="77777777" w:rsidR="004A3B50" w:rsidRPr="004A3B50" w:rsidRDefault="004A3B50" w:rsidP="004A3B50">
      <w:pPr>
        <w:pStyle w:val="EndNoteBibliography"/>
        <w:ind w:left="720" w:hanging="720"/>
      </w:pPr>
      <w:bookmarkStart w:id="132" w:name="_ENREF_127"/>
      <w:r w:rsidRPr="004A3B50">
        <w:t xml:space="preserve">Oliver RL (1999) Whence consumer loyalty? </w:t>
      </w:r>
      <w:r w:rsidRPr="004A3B50">
        <w:rPr>
          <w:i/>
        </w:rPr>
        <w:t>Journal of Marketing</w:t>
      </w:r>
      <w:r w:rsidRPr="004A3B50">
        <w:t xml:space="preserve"> 63(33-44.</w:t>
      </w:r>
      <w:bookmarkEnd w:id="132"/>
    </w:p>
    <w:p w14:paraId="24005E4E" w14:textId="77777777" w:rsidR="004A3B50" w:rsidRPr="004A3B50" w:rsidRDefault="004A3B50" w:rsidP="004A3B50">
      <w:pPr>
        <w:pStyle w:val="EndNoteBibliography"/>
        <w:ind w:left="720" w:hanging="720"/>
      </w:pPr>
      <w:bookmarkStart w:id="133" w:name="_ENREF_128"/>
      <w:r w:rsidRPr="004A3B50">
        <w:t xml:space="preserve">Oliver RL and Swan JE (1989) Equity and disconfirmation perceptions as influences on merchant and product satisfaction. </w:t>
      </w:r>
      <w:r w:rsidRPr="004A3B50">
        <w:rPr>
          <w:i/>
        </w:rPr>
        <w:t>Journal of Consumer Research</w:t>
      </w:r>
      <w:r w:rsidRPr="004A3B50">
        <w:t xml:space="preserve"> 16(3): 372-383.</w:t>
      </w:r>
      <w:bookmarkEnd w:id="133"/>
    </w:p>
    <w:p w14:paraId="1D4D5130" w14:textId="77777777" w:rsidR="004A3B50" w:rsidRPr="004A3B50" w:rsidRDefault="004A3B50" w:rsidP="004A3B50">
      <w:pPr>
        <w:pStyle w:val="EndNoteBibliography"/>
        <w:ind w:left="720" w:hanging="720"/>
      </w:pPr>
      <w:bookmarkStart w:id="134" w:name="_ENREF_129"/>
      <w:r w:rsidRPr="004A3B50">
        <w:t xml:space="preserve">Olkkonen M-E and Lipponen J (2006) Relationships between organizational justice, identification with organization and work unit, and group-related outcomes. </w:t>
      </w:r>
      <w:r w:rsidRPr="004A3B50">
        <w:rPr>
          <w:i/>
        </w:rPr>
        <w:t>Organizational Behavior and Human Decision Processes</w:t>
      </w:r>
      <w:r w:rsidRPr="004A3B50">
        <w:t xml:space="preserve"> 100(2): 202-215.</w:t>
      </w:r>
      <w:bookmarkEnd w:id="134"/>
    </w:p>
    <w:p w14:paraId="6EC58182" w14:textId="77777777" w:rsidR="004A3B50" w:rsidRPr="004A3B50" w:rsidRDefault="004A3B50" w:rsidP="004A3B50">
      <w:pPr>
        <w:pStyle w:val="EndNoteBibliography"/>
        <w:ind w:left="720" w:hanging="720"/>
      </w:pPr>
      <w:bookmarkStart w:id="135" w:name="_ENREF_130"/>
      <w:r w:rsidRPr="004A3B50">
        <w:t xml:space="preserve">Organ DW (1988) A restatement of the satisfaction-performance hypothesis. </w:t>
      </w:r>
      <w:r w:rsidRPr="004A3B50">
        <w:rPr>
          <w:i/>
        </w:rPr>
        <w:t>Journal of Management</w:t>
      </w:r>
      <w:r w:rsidRPr="004A3B50">
        <w:t xml:space="preserve"> 14(4): 547-557.</w:t>
      </w:r>
      <w:bookmarkEnd w:id="135"/>
    </w:p>
    <w:p w14:paraId="734E6B35" w14:textId="77777777" w:rsidR="004A3B50" w:rsidRPr="004A3B50" w:rsidRDefault="004A3B50" w:rsidP="004A3B50">
      <w:pPr>
        <w:pStyle w:val="EndNoteBibliography"/>
        <w:ind w:left="720" w:hanging="720"/>
      </w:pPr>
      <w:bookmarkStart w:id="136" w:name="_ENREF_131"/>
      <w:r w:rsidRPr="004A3B50">
        <w:t xml:space="preserve">Ostroff C (1993) The effects of climate and personal influences on individual behavior and attitudes in organizations. </w:t>
      </w:r>
      <w:r w:rsidRPr="004A3B50">
        <w:rPr>
          <w:i/>
        </w:rPr>
        <w:t>Organizational behavior and human decision processes</w:t>
      </w:r>
      <w:r w:rsidRPr="004A3B50">
        <w:t xml:space="preserve"> 56(1): 56-90.</w:t>
      </w:r>
      <w:bookmarkEnd w:id="136"/>
    </w:p>
    <w:p w14:paraId="324ECFC2" w14:textId="77777777" w:rsidR="004A3B50" w:rsidRPr="004A3B50" w:rsidRDefault="004A3B50" w:rsidP="004A3B50">
      <w:pPr>
        <w:pStyle w:val="EndNoteBibliography"/>
        <w:ind w:left="720" w:hanging="720"/>
      </w:pPr>
      <w:bookmarkStart w:id="137" w:name="_ENREF_132"/>
      <w:r w:rsidRPr="004A3B50">
        <w:t xml:space="preserve">Parzefall M-R and Kuppelwieser VG (2012) Understanding the antecedents, the outcomes and the mediating role of social capital: An employee perspective. </w:t>
      </w:r>
      <w:r w:rsidRPr="004A3B50">
        <w:rPr>
          <w:i/>
        </w:rPr>
        <w:t>Human Relations</w:t>
      </w:r>
      <w:r w:rsidRPr="004A3B50">
        <w:t xml:space="preserve"> 65(4): 447-472.</w:t>
      </w:r>
      <w:bookmarkEnd w:id="137"/>
    </w:p>
    <w:p w14:paraId="51E13A2B" w14:textId="77777777" w:rsidR="004A3B50" w:rsidRPr="004A3B50" w:rsidRDefault="004A3B50" w:rsidP="004A3B50">
      <w:pPr>
        <w:pStyle w:val="EndNoteBibliography"/>
        <w:ind w:left="720" w:hanging="720"/>
      </w:pPr>
      <w:bookmarkStart w:id="138" w:name="_ENREF_133"/>
      <w:r w:rsidRPr="004A3B50">
        <w:t xml:space="preserve">Payne GT, Moore CB, Griffis SE, et al. (2011) Multilevel challenges and opportunities in social capital research. </w:t>
      </w:r>
      <w:r w:rsidRPr="004A3B50">
        <w:rPr>
          <w:i/>
        </w:rPr>
        <w:t>Journal of Management</w:t>
      </w:r>
      <w:r w:rsidRPr="004A3B50">
        <w:t xml:space="preserve"> 37(2): 491-520.</w:t>
      </w:r>
      <w:bookmarkEnd w:id="138"/>
    </w:p>
    <w:p w14:paraId="312F00ED" w14:textId="77777777" w:rsidR="004A3B50" w:rsidRPr="004A3B50" w:rsidRDefault="004A3B50" w:rsidP="004A3B50">
      <w:pPr>
        <w:pStyle w:val="EndNoteBibliography"/>
        <w:ind w:left="720" w:hanging="720"/>
      </w:pPr>
      <w:bookmarkStart w:id="139" w:name="_ENREF_134"/>
      <w:r w:rsidRPr="004A3B50">
        <w:t xml:space="preserve">Pérez-Arechaederra D, Herrero C, Lind A, et al. (2010) Exploration of fairness in health services: A qualitative analysis. </w:t>
      </w:r>
      <w:r w:rsidRPr="004A3B50">
        <w:rPr>
          <w:i/>
        </w:rPr>
        <w:t>Health Marketing Quarterly</w:t>
      </w:r>
      <w:r w:rsidRPr="004A3B50">
        <w:t xml:space="preserve"> 27(3): 244-261.</w:t>
      </w:r>
      <w:bookmarkEnd w:id="139"/>
    </w:p>
    <w:p w14:paraId="0E0AEF5C" w14:textId="77777777" w:rsidR="004A3B50" w:rsidRPr="004A3B50" w:rsidRDefault="004A3B50" w:rsidP="004A3B50">
      <w:pPr>
        <w:pStyle w:val="EndNoteBibliography"/>
        <w:ind w:left="720" w:hanging="720"/>
      </w:pPr>
      <w:bookmarkStart w:id="140" w:name="_ENREF_135"/>
      <w:r w:rsidRPr="004A3B50">
        <w:t xml:space="preserve">Piening EP, Baluch AM and Salge TO (2013) The relationship between employees’ perceptions of human resource systems and organizational performance: Examining mediating mechanisms and temporal dynamics. </w:t>
      </w:r>
      <w:r w:rsidRPr="004A3B50">
        <w:rPr>
          <w:i/>
        </w:rPr>
        <w:t>Journal of Applied Psychology</w:t>
      </w:r>
      <w:r w:rsidRPr="004A3B50">
        <w:t xml:space="preserve"> 98(6): 926-947.</w:t>
      </w:r>
      <w:bookmarkEnd w:id="140"/>
    </w:p>
    <w:p w14:paraId="216C300E" w14:textId="77777777" w:rsidR="004A3B50" w:rsidRPr="004A3B50" w:rsidRDefault="004A3B50" w:rsidP="004A3B50">
      <w:pPr>
        <w:pStyle w:val="EndNoteBibliography"/>
        <w:ind w:left="720" w:hanging="720"/>
      </w:pPr>
      <w:bookmarkStart w:id="141" w:name="_ENREF_136"/>
      <w:r w:rsidRPr="004A3B50">
        <w:t xml:space="preserve">Podsakoff NP, Podsakoff PM, MacKenzie SB, et al. (2014) Consequences of unit-level organizational citizenship behaviors: A review and recommendations for future research. </w:t>
      </w:r>
      <w:r w:rsidRPr="004A3B50">
        <w:rPr>
          <w:i/>
        </w:rPr>
        <w:t>Journal of Organizational Behavior</w:t>
      </w:r>
      <w:r w:rsidRPr="004A3B50">
        <w:t xml:space="preserve"> 35(S1): S87-S119.</w:t>
      </w:r>
      <w:bookmarkEnd w:id="141"/>
    </w:p>
    <w:p w14:paraId="57F994E0" w14:textId="77777777" w:rsidR="004A3B50" w:rsidRPr="004A3B50" w:rsidRDefault="004A3B50" w:rsidP="004A3B50">
      <w:pPr>
        <w:pStyle w:val="EndNoteBibliography"/>
        <w:ind w:left="720" w:hanging="720"/>
      </w:pPr>
      <w:bookmarkStart w:id="142" w:name="_ENREF_137"/>
      <w:r w:rsidRPr="004A3B50">
        <w:t xml:space="preserve">Podsakoff PM, MacKenzie SB, Moorman RH, et al. (1990) Transformational leader behaviors and their effects on followers' trust in leader, satisfaction, and organizational citizenship behaviors. </w:t>
      </w:r>
      <w:r w:rsidRPr="004A3B50">
        <w:rPr>
          <w:i/>
        </w:rPr>
        <w:t>The Leadership Quarterly</w:t>
      </w:r>
      <w:r w:rsidRPr="004A3B50">
        <w:t xml:space="preserve"> 1(2): 107-142.</w:t>
      </w:r>
      <w:bookmarkEnd w:id="142"/>
    </w:p>
    <w:p w14:paraId="0F45D3A1" w14:textId="77777777" w:rsidR="004A3B50" w:rsidRPr="004A3B50" w:rsidRDefault="004A3B50" w:rsidP="004A3B50">
      <w:pPr>
        <w:pStyle w:val="EndNoteBibliography"/>
        <w:ind w:left="720" w:hanging="720"/>
      </w:pPr>
      <w:bookmarkStart w:id="143" w:name="_ENREF_138"/>
      <w:r w:rsidRPr="004A3B50">
        <w:t xml:space="preserve">Poon JML (2012) Distributive justice, procedural justice, affective commitment, and turnover intention: A mediation–moderation framework1. </w:t>
      </w:r>
      <w:r w:rsidRPr="004A3B50">
        <w:rPr>
          <w:i/>
        </w:rPr>
        <w:t>Journal of Applied Social Psychology</w:t>
      </w:r>
      <w:r w:rsidRPr="004A3B50">
        <w:t xml:space="preserve"> 42(6): 1505-1532.</w:t>
      </w:r>
      <w:bookmarkEnd w:id="143"/>
    </w:p>
    <w:p w14:paraId="666A084E" w14:textId="77777777" w:rsidR="004A3B50" w:rsidRPr="004A3B50" w:rsidRDefault="004A3B50" w:rsidP="004A3B50">
      <w:pPr>
        <w:pStyle w:val="EndNoteBibliography"/>
        <w:ind w:left="720" w:hanging="720"/>
      </w:pPr>
      <w:bookmarkStart w:id="144" w:name="_ENREF_139"/>
      <w:r w:rsidRPr="004A3B50">
        <w:t xml:space="preserve">Restubog SLD, Hornsey MJ, Bordia P, et al. (2008) Effects of psychological contract breach on organizational citizenship behaviour: Insights from the group value model. </w:t>
      </w:r>
      <w:r w:rsidRPr="004A3B50">
        <w:rPr>
          <w:i/>
        </w:rPr>
        <w:t>Journal of Management Studies</w:t>
      </w:r>
      <w:r w:rsidRPr="004A3B50">
        <w:t xml:space="preserve"> 45(8): 1377-1400.</w:t>
      </w:r>
      <w:bookmarkEnd w:id="144"/>
    </w:p>
    <w:p w14:paraId="63402FC4" w14:textId="77777777" w:rsidR="004A3B50" w:rsidRPr="004A3B50" w:rsidRDefault="004A3B50" w:rsidP="004A3B50">
      <w:pPr>
        <w:pStyle w:val="EndNoteBibliography"/>
        <w:ind w:left="720" w:hanging="720"/>
      </w:pPr>
      <w:bookmarkStart w:id="145" w:name="_ENREF_140"/>
      <w:r w:rsidRPr="004A3B50">
        <w:t xml:space="preserve">Richins ML (1983) Negative word-of-mouth by dissatisfied consumers: A pilot study. </w:t>
      </w:r>
      <w:r w:rsidRPr="004A3B50">
        <w:rPr>
          <w:i/>
        </w:rPr>
        <w:t>Journal of Marketing</w:t>
      </w:r>
      <w:r w:rsidRPr="004A3B50">
        <w:t xml:space="preserve"> 47(1): 68-78.</w:t>
      </w:r>
      <w:bookmarkEnd w:id="145"/>
    </w:p>
    <w:p w14:paraId="4E62C235" w14:textId="77777777" w:rsidR="004A3B50" w:rsidRPr="004A3B50" w:rsidRDefault="004A3B50" w:rsidP="004A3B50">
      <w:pPr>
        <w:pStyle w:val="EndNoteBibliography"/>
        <w:ind w:left="720" w:hanging="720"/>
      </w:pPr>
      <w:bookmarkStart w:id="146" w:name="_ENREF_141"/>
      <w:r w:rsidRPr="004A3B50">
        <w:t xml:space="preserve">Roth AV and Jackson WE (1995) Strategic determinants of service quality and performance: Evidence from the banking industry. </w:t>
      </w:r>
      <w:r w:rsidRPr="004A3B50">
        <w:rPr>
          <w:i/>
        </w:rPr>
        <w:t>Management Science</w:t>
      </w:r>
      <w:r w:rsidRPr="004A3B50">
        <w:t xml:space="preserve"> 41(11): 1720-1733.</w:t>
      </w:r>
      <w:bookmarkEnd w:id="146"/>
    </w:p>
    <w:p w14:paraId="38BB6FF4" w14:textId="77777777" w:rsidR="004A3B50" w:rsidRPr="004A3B50" w:rsidRDefault="004A3B50" w:rsidP="004A3B50">
      <w:pPr>
        <w:pStyle w:val="EndNoteBibliography"/>
        <w:ind w:left="720" w:hanging="720"/>
      </w:pPr>
      <w:bookmarkStart w:id="147" w:name="_ENREF_142"/>
      <w:r w:rsidRPr="004A3B50">
        <w:t xml:space="preserve">Rousseau DM (1989) Psychological and implied contracts in organizations. </w:t>
      </w:r>
      <w:r w:rsidRPr="004A3B50">
        <w:rPr>
          <w:i/>
        </w:rPr>
        <w:t>Employee Responsibilities and Rights Journal</w:t>
      </w:r>
      <w:r w:rsidRPr="004A3B50">
        <w:t xml:space="preserve"> 2(2): 121-139.</w:t>
      </w:r>
      <w:bookmarkEnd w:id="147"/>
    </w:p>
    <w:p w14:paraId="1F049BA0" w14:textId="77777777" w:rsidR="004A3B50" w:rsidRPr="004A3B50" w:rsidRDefault="004A3B50" w:rsidP="004A3B50">
      <w:pPr>
        <w:pStyle w:val="EndNoteBibliography"/>
        <w:ind w:left="720" w:hanging="720"/>
      </w:pPr>
      <w:bookmarkStart w:id="148" w:name="_ENREF_143"/>
      <w:r w:rsidRPr="004A3B50">
        <w:t xml:space="preserve">Rousseau DM (1996) Changing the deal while keeping the people. </w:t>
      </w:r>
      <w:r w:rsidRPr="004A3B50">
        <w:rPr>
          <w:i/>
        </w:rPr>
        <w:t>Academy of Management Executive</w:t>
      </w:r>
      <w:r w:rsidRPr="004A3B50">
        <w:t xml:space="preserve"> 10(1): 50-61.</w:t>
      </w:r>
      <w:bookmarkEnd w:id="148"/>
    </w:p>
    <w:p w14:paraId="4F6AEF08" w14:textId="77777777" w:rsidR="004A3B50" w:rsidRPr="004A3B50" w:rsidRDefault="004A3B50" w:rsidP="004A3B50">
      <w:pPr>
        <w:pStyle w:val="EndNoteBibliography"/>
        <w:ind w:left="720" w:hanging="720"/>
      </w:pPr>
      <w:bookmarkStart w:id="149" w:name="_ENREF_144"/>
      <w:r w:rsidRPr="004A3B50">
        <w:t xml:space="preserve">Salleh M, Amin A, Muda S, et al. (2013) Fairness of performance appraisal and organizational commitment. </w:t>
      </w:r>
      <w:r w:rsidRPr="004A3B50">
        <w:rPr>
          <w:i/>
        </w:rPr>
        <w:t>Asian Social Science</w:t>
      </w:r>
      <w:r w:rsidRPr="004A3B50">
        <w:t xml:space="preserve"> 9(2): 121-128.</w:t>
      </w:r>
      <w:bookmarkEnd w:id="149"/>
    </w:p>
    <w:p w14:paraId="2288BEAA" w14:textId="77777777" w:rsidR="004A3B50" w:rsidRPr="004A3B50" w:rsidRDefault="004A3B50" w:rsidP="004A3B50">
      <w:pPr>
        <w:pStyle w:val="EndNoteBibliography"/>
        <w:ind w:left="720" w:hanging="720"/>
      </w:pPr>
      <w:bookmarkStart w:id="150" w:name="_ENREF_145"/>
      <w:r w:rsidRPr="004A3B50">
        <w:t xml:space="preserve">Schneider B and Bowen DE (1995) </w:t>
      </w:r>
      <w:r w:rsidRPr="004A3B50">
        <w:rPr>
          <w:i/>
        </w:rPr>
        <w:t>Winning the service game,</w:t>
      </w:r>
      <w:r w:rsidRPr="004A3B50">
        <w:t xml:space="preserve"> Boston, MA: Harvard Business.</w:t>
      </w:r>
      <w:bookmarkEnd w:id="150"/>
    </w:p>
    <w:p w14:paraId="1D4BD687" w14:textId="77777777" w:rsidR="004A3B50" w:rsidRPr="004A3B50" w:rsidRDefault="004A3B50" w:rsidP="004A3B50">
      <w:pPr>
        <w:pStyle w:val="EndNoteBibliography"/>
        <w:ind w:left="720" w:hanging="720"/>
      </w:pPr>
      <w:bookmarkStart w:id="151" w:name="_ENREF_146"/>
      <w:r w:rsidRPr="004A3B50">
        <w:t xml:space="preserve">Severt D, Tesone D and Murrmann S (2006) Prior experience satisfaction and subsequent fairness perceptions within the service experience. </w:t>
      </w:r>
      <w:r w:rsidRPr="004A3B50">
        <w:rPr>
          <w:i/>
        </w:rPr>
        <w:t>Journal of Hospitality &amp; Leisure Marketing</w:t>
      </w:r>
      <w:r w:rsidRPr="004A3B50">
        <w:t xml:space="preserve"> 13(3-4): 121-137.</w:t>
      </w:r>
      <w:bookmarkEnd w:id="151"/>
    </w:p>
    <w:p w14:paraId="0B481FAE" w14:textId="77777777" w:rsidR="004A3B50" w:rsidRPr="004A3B50" w:rsidRDefault="004A3B50" w:rsidP="004A3B50">
      <w:pPr>
        <w:pStyle w:val="EndNoteBibliography"/>
        <w:ind w:left="720" w:hanging="720"/>
      </w:pPr>
      <w:bookmarkStart w:id="152" w:name="_ENREF_147"/>
      <w:r w:rsidRPr="004A3B50">
        <w:t xml:space="preserve">Shah PP (2000) Network destruction: The structural implications of downsizing. </w:t>
      </w:r>
      <w:r w:rsidRPr="004A3B50">
        <w:rPr>
          <w:i/>
        </w:rPr>
        <w:t>Academy of Management Journal</w:t>
      </w:r>
      <w:r w:rsidRPr="004A3B50">
        <w:t xml:space="preserve"> 43(1): 101-112.</w:t>
      </w:r>
      <w:bookmarkEnd w:id="152"/>
    </w:p>
    <w:p w14:paraId="7679004A" w14:textId="77777777" w:rsidR="004A3B50" w:rsidRPr="004A3B50" w:rsidRDefault="004A3B50" w:rsidP="004A3B50">
      <w:pPr>
        <w:pStyle w:val="EndNoteBibliography"/>
        <w:ind w:left="720" w:hanging="720"/>
      </w:pPr>
      <w:bookmarkStart w:id="153" w:name="_ENREF_148"/>
      <w:r w:rsidRPr="004A3B50">
        <w:t xml:space="preserve">Sheng S, Bao Y and Pan Y (2007) Partitioning or bundling? Perceived fairness of the surcharge makes a difference. </w:t>
      </w:r>
      <w:r w:rsidRPr="004A3B50">
        <w:rPr>
          <w:i/>
        </w:rPr>
        <w:t>Psychology and Marketing</w:t>
      </w:r>
      <w:r w:rsidRPr="004A3B50">
        <w:t xml:space="preserve"> 24(12): 1025-1041.</w:t>
      </w:r>
      <w:bookmarkEnd w:id="153"/>
    </w:p>
    <w:p w14:paraId="6D064726" w14:textId="77777777" w:rsidR="004A3B50" w:rsidRPr="004A3B50" w:rsidRDefault="004A3B50" w:rsidP="004A3B50">
      <w:pPr>
        <w:pStyle w:val="EndNoteBibliography"/>
        <w:ind w:left="720" w:hanging="720"/>
      </w:pPr>
      <w:bookmarkStart w:id="154" w:name="_ENREF_149"/>
      <w:r w:rsidRPr="004A3B50">
        <w:t xml:space="preserve">Singley MK and Anderson JR (1989) </w:t>
      </w:r>
      <w:r w:rsidRPr="004A3B50">
        <w:rPr>
          <w:i/>
        </w:rPr>
        <w:t xml:space="preserve">The transfer of cognitive skill, </w:t>
      </w:r>
      <w:r w:rsidRPr="004A3B50">
        <w:t>Cambridge, MA: Harvard Univ. Press.</w:t>
      </w:r>
      <w:bookmarkEnd w:id="154"/>
    </w:p>
    <w:p w14:paraId="6AA85DF9" w14:textId="77777777" w:rsidR="004A3B50" w:rsidRPr="004A3B50" w:rsidRDefault="004A3B50" w:rsidP="004A3B50">
      <w:pPr>
        <w:pStyle w:val="EndNoteBibliography"/>
        <w:ind w:left="720" w:hanging="720"/>
      </w:pPr>
      <w:bookmarkStart w:id="155" w:name="_ENREF_150"/>
      <w:r w:rsidRPr="004A3B50">
        <w:t xml:space="preserve">Sluss DM and Ashforth BE (2007) Relational identity and identification: Defining ourselves through work relationships. </w:t>
      </w:r>
      <w:r w:rsidRPr="004A3B50">
        <w:rPr>
          <w:i/>
        </w:rPr>
        <w:t>Academy of Management Review</w:t>
      </w:r>
      <w:r w:rsidRPr="004A3B50">
        <w:t xml:space="preserve"> 32(1): 9-32.</w:t>
      </w:r>
      <w:bookmarkEnd w:id="155"/>
    </w:p>
    <w:p w14:paraId="00641955" w14:textId="77777777" w:rsidR="004A3B50" w:rsidRPr="004A3B50" w:rsidRDefault="004A3B50" w:rsidP="004A3B50">
      <w:pPr>
        <w:pStyle w:val="EndNoteBibliography"/>
        <w:ind w:left="720" w:hanging="720"/>
      </w:pPr>
      <w:bookmarkStart w:id="156" w:name="_ENREF_151"/>
      <w:r w:rsidRPr="004A3B50">
        <w:t xml:space="preserve">Smith HJ, Tyler TR and Huo YJ (2003) Interpersonal treatment, social identity, and organizational behavior. In: Haslam SA, van Knippenberg D, Platow MJ, et al. (eds) </w:t>
      </w:r>
      <w:r w:rsidRPr="004A3B50">
        <w:rPr>
          <w:i/>
        </w:rPr>
        <w:t>Social identity at work: Developing theory for organizational practice.</w:t>
      </w:r>
      <w:r w:rsidRPr="004A3B50">
        <w:t xml:space="preserve"> New York, NY: Psychology Press, pp.155-171.</w:t>
      </w:r>
      <w:bookmarkEnd w:id="156"/>
    </w:p>
    <w:p w14:paraId="2CAF527E" w14:textId="77777777" w:rsidR="004A3B50" w:rsidRPr="004A3B50" w:rsidRDefault="004A3B50" w:rsidP="004A3B50">
      <w:pPr>
        <w:pStyle w:val="EndNoteBibliography"/>
        <w:ind w:left="720" w:hanging="720"/>
      </w:pPr>
      <w:bookmarkStart w:id="157" w:name="_ENREF_152"/>
      <w:r w:rsidRPr="004A3B50">
        <w:t xml:space="preserve">Sousa CMP and Coelho F (2013) Exploring the relationship between individual values and the customer orientation of front-line employees. </w:t>
      </w:r>
      <w:r w:rsidRPr="004A3B50">
        <w:rPr>
          <w:i/>
        </w:rPr>
        <w:t>Journal of Marketing Management</w:t>
      </w:r>
      <w:r w:rsidRPr="004A3B50">
        <w:t xml:space="preserve"> 29(15-16): 1653-1679.</w:t>
      </w:r>
      <w:bookmarkEnd w:id="157"/>
    </w:p>
    <w:p w14:paraId="0064EB00" w14:textId="77777777" w:rsidR="004A3B50" w:rsidRPr="004A3B50" w:rsidRDefault="004A3B50" w:rsidP="004A3B50">
      <w:pPr>
        <w:pStyle w:val="EndNoteBibliography"/>
        <w:ind w:left="720" w:hanging="720"/>
      </w:pPr>
      <w:bookmarkStart w:id="158" w:name="_ENREF_153"/>
      <w:r w:rsidRPr="004A3B50">
        <w:t xml:space="preserve">Testa MR (2001) Organizational commitment, job satisfaction, and effort in the service environment. </w:t>
      </w:r>
      <w:r w:rsidRPr="004A3B50">
        <w:rPr>
          <w:i/>
        </w:rPr>
        <w:t>The Journal of Psychology</w:t>
      </w:r>
      <w:r w:rsidRPr="004A3B50">
        <w:t xml:space="preserve"> 135(2): 226-236.</w:t>
      </w:r>
      <w:bookmarkEnd w:id="158"/>
    </w:p>
    <w:p w14:paraId="777C624A" w14:textId="77777777" w:rsidR="004A3B50" w:rsidRPr="004A3B50" w:rsidRDefault="004A3B50" w:rsidP="004A3B50">
      <w:pPr>
        <w:pStyle w:val="EndNoteBibliography"/>
        <w:ind w:left="720" w:hanging="720"/>
      </w:pPr>
      <w:bookmarkStart w:id="159" w:name="_ENREF_154"/>
      <w:r w:rsidRPr="004A3B50">
        <w:t xml:space="preserve">Tremblay M, Cloutier J, Simard G, et al. (2010) The role of hrm practices, procedural justice, organizational support and trust in organizational commitment and in-role and extra-role performance. </w:t>
      </w:r>
      <w:r w:rsidRPr="004A3B50">
        <w:rPr>
          <w:i/>
        </w:rPr>
        <w:t>The International Journal of Human Resource Management</w:t>
      </w:r>
      <w:r w:rsidRPr="004A3B50">
        <w:t xml:space="preserve"> 21(3): 405-433.</w:t>
      </w:r>
      <w:bookmarkEnd w:id="159"/>
    </w:p>
    <w:p w14:paraId="73DA192E" w14:textId="77777777" w:rsidR="004A3B50" w:rsidRPr="004A3B50" w:rsidRDefault="004A3B50" w:rsidP="004A3B50">
      <w:pPr>
        <w:pStyle w:val="EndNoteBibliography"/>
        <w:ind w:left="720" w:hanging="720"/>
      </w:pPr>
      <w:bookmarkStart w:id="160" w:name="_ENREF_155"/>
      <w:r w:rsidRPr="004A3B50">
        <w:t xml:space="preserve">Tuzovic S, Simpson MC, Kuppelwieser VG, et al. (2014) From ‘free’ to fee: Acceptability of airline ancillary fees and the effects on customer behavior. </w:t>
      </w:r>
      <w:r w:rsidRPr="004A3B50">
        <w:rPr>
          <w:i/>
        </w:rPr>
        <w:t>Journal of Retailing and Consumer Services</w:t>
      </w:r>
      <w:r w:rsidRPr="004A3B50">
        <w:t xml:space="preserve"> 21(2): 98-107.</w:t>
      </w:r>
      <w:bookmarkEnd w:id="160"/>
    </w:p>
    <w:p w14:paraId="073C3473" w14:textId="77777777" w:rsidR="004A3B50" w:rsidRPr="004A3B50" w:rsidRDefault="004A3B50" w:rsidP="004A3B50">
      <w:pPr>
        <w:pStyle w:val="EndNoteBibliography"/>
        <w:ind w:left="720" w:hanging="720"/>
      </w:pPr>
      <w:bookmarkStart w:id="161" w:name="_ENREF_156"/>
      <w:r w:rsidRPr="004A3B50">
        <w:t xml:space="preserve">Tyagi PK (1982) Perceived organizational climate and the process of salesperson motivation. </w:t>
      </w:r>
      <w:r w:rsidRPr="004A3B50">
        <w:rPr>
          <w:i/>
        </w:rPr>
        <w:t>Journal of Marketing Research</w:t>
      </w:r>
      <w:r w:rsidRPr="004A3B50">
        <w:t xml:space="preserve"> 19(2): 240-254.</w:t>
      </w:r>
      <w:bookmarkEnd w:id="161"/>
    </w:p>
    <w:p w14:paraId="4DE684F6" w14:textId="77777777" w:rsidR="004A3B50" w:rsidRPr="004A3B50" w:rsidRDefault="004A3B50" w:rsidP="004A3B50">
      <w:pPr>
        <w:pStyle w:val="EndNoteBibliography"/>
        <w:ind w:left="720" w:hanging="720"/>
      </w:pPr>
      <w:bookmarkStart w:id="162" w:name="_ENREF_157"/>
      <w:r w:rsidRPr="004A3B50">
        <w:t xml:space="preserve">Tzabbar D, Tzafrir SS and Baruch Y (2016) A bridge over trouble waters: Replication, integration and extension of the relationship between hrm practices and organizational performance using moderating meta-analysis. </w:t>
      </w:r>
      <w:r w:rsidRPr="004A3B50">
        <w:rPr>
          <w:i/>
        </w:rPr>
        <w:t>Human Resource Management Review</w:t>
      </w:r>
      <w:r w:rsidRPr="004A3B50">
        <w:t xml:space="preserve"> in press(</w:t>
      </w:r>
      <w:bookmarkEnd w:id="162"/>
    </w:p>
    <w:p w14:paraId="0BFFC6AF" w14:textId="77777777" w:rsidR="004A3B50" w:rsidRPr="004A3B50" w:rsidRDefault="004A3B50" w:rsidP="004A3B50">
      <w:pPr>
        <w:pStyle w:val="EndNoteBibliography"/>
        <w:ind w:left="720" w:hanging="720"/>
      </w:pPr>
      <w:bookmarkStart w:id="163" w:name="_ENREF_158"/>
      <w:r w:rsidRPr="004A3B50">
        <w:t xml:space="preserve">Tzafrir SS (2005) The relationship between trust, hrm practices and firm performance. </w:t>
      </w:r>
      <w:r w:rsidRPr="004A3B50">
        <w:rPr>
          <w:i/>
        </w:rPr>
        <w:t>The International Journal of Human Resource Management</w:t>
      </w:r>
      <w:r w:rsidRPr="004A3B50">
        <w:t xml:space="preserve"> 16(9): 1600-1622.</w:t>
      </w:r>
      <w:bookmarkEnd w:id="163"/>
    </w:p>
    <w:p w14:paraId="38F443D2" w14:textId="77777777" w:rsidR="004A3B50" w:rsidRPr="004A3B50" w:rsidRDefault="004A3B50" w:rsidP="004A3B50">
      <w:pPr>
        <w:pStyle w:val="EndNoteBibliography"/>
        <w:ind w:left="720" w:hanging="720"/>
      </w:pPr>
      <w:bookmarkStart w:id="164" w:name="_ENREF_159"/>
      <w:r w:rsidRPr="004A3B50">
        <w:t xml:space="preserve">Tzafrir SS, Baruch Y and Dolan SL (2004) The consequences of emerging hrm practices for employees' trust in their managers. </w:t>
      </w:r>
      <w:r w:rsidRPr="004A3B50">
        <w:rPr>
          <w:i/>
        </w:rPr>
        <w:t>Personnel Review</w:t>
      </w:r>
      <w:r w:rsidRPr="004A3B50">
        <w:t xml:space="preserve"> 33(6): 628-647.</w:t>
      </w:r>
      <w:bookmarkEnd w:id="164"/>
    </w:p>
    <w:p w14:paraId="7E49F156" w14:textId="77777777" w:rsidR="004A3B50" w:rsidRPr="004A3B50" w:rsidRDefault="004A3B50" w:rsidP="004A3B50">
      <w:pPr>
        <w:pStyle w:val="EndNoteBibliography"/>
        <w:ind w:left="720" w:hanging="720"/>
      </w:pPr>
      <w:bookmarkStart w:id="165" w:name="_ENREF_160"/>
      <w:r w:rsidRPr="004A3B50">
        <w:t xml:space="preserve">Van den Bos K, Lind EA and Wilke HAM (2001) The psychology of procedural and distributive justice viewed from the perspective of fairness heuristic theory. In: Cropanzano R (ed) </w:t>
      </w:r>
      <w:r w:rsidRPr="004A3B50">
        <w:rPr>
          <w:i/>
        </w:rPr>
        <w:t>Justice in the workplace: From theory to practice.</w:t>
      </w:r>
      <w:r w:rsidRPr="004A3B50">
        <w:t xml:space="preserve"> Mahwah, NJ: Lawrence Erlbaum, pp.49-66.</w:t>
      </w:r>
      <w:bookmarkEnd w:id="165"/>
    </w:p>
    <w:p w14:paraId="6F53A238" w14:textId="77777777" w:rsidR="004A3B50" w:rsidRPr="004A3B50" w:rsidRDefault="004A3B50" w:rsidP="004A3B50">
      <w:pPr>
        <w:pStyle w:val="EndNoteBibliography"/>
        <w:ind w:left="720" w:hanging="720"/>
      </w:pPr>
      <w:bookmarkStart w:id="166" w:name="_ENREF_161"/>
      <w:r w:rsidRPr="004A3B50">
        <w:t xml:space="preserve">Van Vaerenbergh Y and Orsingher C (2016) Service recovery: An integrative framework and research agenda. </w:t>
      </w:r>
      <w:r w:rsidRPr="004A3B50">
        <w:rPr>
          <w:i/>
        </w:rPr>
        <w:t>The Academy of Management Perspectives</w:t>
      </w:r>
      <w:r w:rsidRPr="004A3B50">
        <w:t xml:space="preserve"> 30(3): 328-346.</w:t>
      </w:r>
      <w:bookmarkEnd w:id="166"/>
    </w:p>
    <w:p w14:paraId="0DD54835" w14:textId="77777777" w:rsidR="004A3B50" w:rsidRPr="004A3B50" w:rsidRDefault="004A3B50" w:rsidP="004A3B50">
      <w:pPr>
        <w:pStyle w:val="EndNoteBibliography"/>
        <w:ind w:left="720" w:hanging="720"/>
      </w:pPr>
      <w:bookmarkStart w:id="167" w:name="_ENREF_162"/>
      <w:r w:rsidRPr="004A3B50">
        <w:t xml:space="preserve">Vandenberghe C and Tremblay M (2008) The role of pay satisfaction and organizational commitment in turnover intentions: A two-sample study. </w:t>
      </w:r>
      <w:r w:rsidRPr="004A3B50">
        <w:rPr>
          <w:i/>
        </w:rPr>
        <w:t>Journal of Business and Psychology</w:t>
      </w:r>
      <w:r w:rsidRPr="004A3B50">
        <w:t xml:space="preserve"> 22(3): 275-286.</w:t>
      </w:r>
      <w:bookmarkEnd w:id="167"/>
    </w:p>
    <w:p w14:paraId="27EEAF92" w14:textId="77777777" w:rsidR="004A3B50" w:rsidRPr="004A3B50" w:rsidRDefault="004A3B50" w:rsidP="004A3B50">
      <w:pPr>
        <w:pStyle w:val="EndNoteBibliography"/>
        <w:ind w:left="720" w:hanging="720"/>
      </w:pPr>
      <w:bookmarkStart w:id="168" w:name="_ENREF_163"/>
      <w:r w:rsidRPr="004A3B50">
        <w:t xml:space="preserve">Vanhala M, Heilmann P and Salminen H (2016) Organizational trust dimensions as antecedents of organizational commitment. </w:t>
      </w:r>
      <w:r w:rsidRPr="004A3B50">
        <w:rPr>
          <w:i/>
        </w:rPr>
        <w:t>Knowledge and Process Management</w:t>
      </w:r>
      <w:r w:rsidRPr="004A3B50">
        <w:t xml:space="preserve"> 23(1): 46-61.</w:t>
      </w:r>
      <w:bookmarkEnd w:id="168"/>
    </w:p>
    <w:p w14:paraId="3F08992C" w14:textId="77777777" w:rsidR="004A3B50" w:rsidRPr="004A3B50" w:rsidRDefault="004A3B50" w:rsidP="004A3B50">
      <w:pPr>
        <w:pStyle w:val="EndNoteBibliography"/>
        <w:ind w:left="720" w:hanging="720"/>
      </w:pPr>
      <w:bookmarkStart w:id="169" w:name="_ENREF_164"/>
      <w:r w:rsidRPr="004A3B50">
        <w:t xml:space="preserve">Vargo SL and Lusch RF (2008) Service-dominant logic: Continuing the evolution. </w:t>
      </w:r>
      <w:r w:rsidRPr="004A3B50">
        <w:rPr>
          <w:i/>
        </w:rPr>
        <w:t>Journal of the Academy of Marketing Science</w:t>
      </w:r>
      <w:r w:rsidRPr="004A3B50">
        <w:t xml:space="preserve"> 36(1): 1-10.</w:t>
      </w:r>
      <w:bookmarkEnd w:id="169"/>
    </w:p>
    <w:p w14:paraId="49675972" w14:textId="77777777" w:rsidR="004A3B50" w:rsidRPr="004A3B50" w:rsidRDefault="004A3B50" w:rsidP="004A3B50">
      <w:pPr>
        <w:pStyle w:val="EndNoteBibliography"/>
        <w:ind w:left="720" w:hanging="720"/>
      </w:pPr>
      <w:bookmarkStart w:id="170" w:name="_ENREF_165"/>
      <w:r w:rsidRPr="004A3B50">
        <w:t xml:space="preserve">Vignoles VL, Regalia C, Manzi C, et al. (2006) Beyond self-esteem: Influence of multiple motives on identity construction. </w:t>
      </w:r>
      <w:r w:rsidRPr="004A3B50">
        <w:rPr>
          <w:i/>
        </w:rPr>
        <w:t>Journal of Personality and Social Psychology</w:t>
      </w:r>
      <w:r w:rsidRPr="004A3B50">
        <w:t xml:space="preserve"> 90(2): 308-333.</w:t>
      </w:r>
      <w:bookmarkEnd w:id="170"/>
    </w:p>
    <w:p w14:paraId="3D445809" w14:textId="77777777" w:rsidR="004A3B50" w:rsidRPr="004A3B50" w:rsidRDefault="004A3B50" w:rsidP="004A3B50">
      <w:pPr>
        <w:pStyle w:val="EndNoteBibliography"/>
        <w:ind w:left="720" w:hanging="720"/>
      </w:pPr>
      <w:bookmarkStart w:id="171" w:name="_ENREF_166"/>
      <w:r w:rsidRPr="004A3B50">
        <w:t xml:space="preserve">Walls AR (2013) A cross-sectional examination of hotel consumer experience and relative effects on consumer values. </w:t>
      </w:r>
      <w:r w:rsidRPr="004A3B50">
        <w:rPr>
          <w:i/>
        </w:rPr>
        <w:t>International Journal of Hospitality Management</w:t>
      </w:r>
      <w:r w:rsidRPr="004A3B50">
        <w:t xml:space="preserve"> 32(179-192.</w:t>
      </w:r>
      <w:bookmarkEnd w:id="171"/>
    </w:p>
    <w:p w14:paraId="085A5FDF" w14:textId="77777777" w:rsidR="004A3B50" w:rsidRPr="004A3B50" w:rsidRDefault="004A3B50" w:rsidP="004A3B50">
      <w:pPr>
        <w:pStyle w:val="EndNoteBibliography"/>
        <w:ind w:left="720" w:hanging="720"/>
      </w:pPr>
      <w:bookmarkStart w:id="172" w:name="_ENREF_167"/>
      <w:r w:rsidRPr="004A3B50">
        <w:t xml:space="preserve">Walls AR, Okumus F, Wang Y, et al. (2011) An epistemological view of consumer experiences. </w:t>
      </w:r>
      <w:r w:rsidRPr="004A3B50">
        <w:rPr>
          <w:i/>
        </w:rPr>
        <w:t>International Journal of Hospitality Management</w:t>
      </w:r>
      <w:r w:rsidRPr="004A3B50">
        <w:t xml:space="preserve"> 30(1): 10-21.</w:t>
      </w:r>
      <w:bookmarkEnd w:id="172"/>
    </w:p>
    <w:p w14:paraId="7E5A4853" w14:textId="77777777" w:rsidR="004A3B50" w:rsidRPr="004A3B50" w:rsidRDefault="004A3B50" w:rsidP="004A3B50">
      <w:pPr>
        <w:pStyle w:val="EndNoteBibliography"/>
        <w:ind w:left="720" w:hanging="720"/>
      </w:pPr>
      <w:bookmarkStart w:id="173" w:name="_ENREF_168"/>
      <w:r w:rsidRPr="004A3B50">
        <w:t xml:space="preserve">Wangenheim Fv (2005) Postswitching negative word-of-mouth. </w:t>
      </w:r>
      <w:r w:rsidRPr="004A3B50">
        <w:rPr>
          <w:i/>
        </w:rPr>
        <w:t>Journal of Service Research</w:t>
      </w:r>
      <w:r w:rsidRPr="004A3B50">
        <w:t xml:space="preserve"> 8(1): 67-78.</w:t>
      </w:r>
      <w:bookmarkEnd w:id="173"/>
    </w:p>
    <w:p w14:paraId="12CEC3CD" w14:textId="77777777" w:rsidR="004A3B50" w:rsidRPr="004A3B50" w:rsidRDefault="004A3B50" w:rsidP="004A3B50">
      <w:pPr>
        <w:pStyle w:val="EndNoteBibliography"/>
        <w:ind w:left="720" w:hanging="720"/>
      </w:pPr>
      <w:bookmarkStart w:id="174" w:name="_ENREF_169"/>
      <w:r w:rsidRPr="004A3B50">
        <w:t xml:space="preserve">Ward JC and Ostrom AL (2006) Complaining to the masses: The role of protest framing in customer-created complaint web sites. </w:t>
      </w:r>
      <w:r w:rsidRPr="004A3B50">
        <w:rPr>
          <w:i/>
        </w:rPr>
        <w:t>Journal of Consumer Research</w:t>
      </w:r>
      <w:r w:rsidRPr="004A3B50">
        <w:t xml:space="preserve"> 33(12): 220-230.</w:t>
      </w:r>
      <w:bookmarkEnd w:id="174"/>
    </w:p>
    <w:p w14:paraId="2FDBFB54" w14:textId="77777777" w:rsidR="004A3B50" w:rsidRPr="004A3B50" w:rsidRDefault="004A3B50" w:rsidP="004A3B50">
      <w:pPr>
        <w:pStyle w:val="EndNoteBibliography"/>
        <w:ind w:left="720" w:hanging="720"/>
      </w:pPr>
      <w:bookmarkStart w:id="175" w:name="_ENREF_170"/>
      <w:r w:rsidRPr="004A3B50">
        <w:t xml:space="preserve">Weinberg BD and Davis L (2005) Exploring the wow in online-auction feedback. </w:t>
      </w:r>
      <w:r w:rsidRPr="004A3B50">
        <w:rPr>
          <w:i/>
        </w:rPr>
        <w:t>Journal of Business Research</w:t>
      </w:r>
      <w:r w:rsidRPr="004A3B50">
        <w:t xml:space="preserve"> 58(11): 1609-1621.</w:t>
      </w:r>
      <w:bookmarkEnd w:id="175"/>
    </w:p>
    <w:p w14:paraId="7A5B5F19" w14:textId="77777777" w:rsidR="004A3B50" w:rsidRPr="004A3B50" w:rsidRDefault="004A3B50" w:rsidP="004A3B50">
      <w:pPr>
        <w:pStyle w:val="EndNoteBibliography"/>
        <w:ind w:left="720" w:hanging="720"/>
      </w:pPr>
      <w:bookmarkStart w:id="176" w:name="_ENREF_171"/>
      <w:r w:rsidRPr="004A3B50">
        <w:t xml:space="preserve">Westbrook RA (1987) Product/consumption-based affective responses and postpurchase processes. </w:t>
      </w:r>
      <w:r w:rsidRPr="004A3B50">
        <w:rPr>
          <w:i/>
        </w:rPr>
        <w:t>Journal of Marketing Research</w:t>
      </w:r>
      <w:r w:rsidRPr="004A3B50">
        <w:t xml:space="preserve"> 24(3): 258-270.</w:t>
      </w:r>
      <w:bookmarkEnd w:id="176"/>
    </w:p>
    <w:p w14:paraId="385910F5" w14:textId="77777777" w:rsidR="004A3B50" w:rsidRPr="004A3B50" w:rsidRDefault="004A3B50" w:rsidP="004A3B50">
      <w:pPr>
        <w:pStyle w:val="EndNoteBibliography"/>
        <w:ind w:left="720" w:hanging="720"/>
      </w:pPr>
      <w:bookmarkStart w:id="177" w:name="_ENREF_172"/>
      <w:r w:rsidRPr="004A3B50">
        <w:t xml:space="preserve">Wirtz J and Lovelock C (2016) </w:t>
      </w:r>
      <w:r w:rsidRPr="004A3B50">
        <w:rPr>
          <w:i/>
        </w:rPr>
        <w:t xml:space="preserve">Services marketing:People, technology, strategy, </w:t>
      </w:r>
      <w:r w:rsidRPr="004A3B50">
        <w:t>New Jersey: World Scientific.</w:t>
      </w:r>
      <w:bookmarkEnd w:id="177"/>
    </w:p>
    <w:p w14:paraId="47C1BF54" w14:textId="77777777" w:rsidR="004A3B50" w:rsidRPr="004A3B50" w:rsidRDefault="004A3B50" w:rsidP="004A3B50">
      <w:pPr>
        <w:pStyle w:val="EndNoteBibliography"/>
        <w:ind w:left="720" w:hanging="720"/>
      </w:pPr>
      <w:bookmarkStart w:id="178" w:name="_ENREF_173"/>
      <w:r w:rsidRPr="004A3B50">
        <w:t xml:space="preserve">Wirtz J and Mattila AS (2004) Consumer responses to compensation, speed of recovery and apology after a service failure. </w:t>
      </w:r>
      <w:r w:rsidRPr="004A3B50">
        <w:rPr>
          <w:i/>
        </w:rPr>
        <w:t>International journal of service industry management</w:t>
      </w:r>
      <w:r w:rsidRPr="004A3B50">
        <w:t xml:space="preserve"> 15(2): 150-166.</w:t>
      </w:r>
      <w:bookmarkEnd w:id="178"/>
    </w:p>
    <w:p w14:paraId="5BF3A529" w14:textId="77777777" w:rsidR="004A3B50" w:rsidRPr="004A3B50" w:rsidRDefault="004A3B50" w:rsidP="004A3B50">
      <w:pPr>
        <w:pStyle w:val="EndNoteBibliography"/>
        <w:ind w:left="720" w:hanging="720"/>
      </w:pPr>
      <w:bookmarkStart w:id="179" w:name="_ENREF_174"/>
      <w:r w:rsidRPr="004A3B50">
        <w:t xml:space="preserve">Wong IA (2016) Linking firms, employees, and customers. </w:t>
      </w:r>
      <w:r w:rsidRPr="004A3B50">
        <w:rPr>
          <w:i/>
        </w:rPr>
        <w:t>Cornell Hospitality Quarterly</w:t>
      </w:r>
      <w:r w:rsidRPr="004A3B50">
        <w:t xml:space="preserve"> 57(1): 7-20.</w:t>
      </w:r>
      <w:bookmarkEnd w:id="179"/>
    </w:p>
    <w:p w14:paraId="71E66533" w14:textId="77777777" w:rsidR="004A3B50" w:rsidRPr="004A3B50" w:rsidRDefault="004A3B50" w:rsidP="004A3B50">
      <w:pPr>
        <w:pStyle w:val="EndNoteBibliography"/>
        <w:ind w:left="720" w:hanging="720"/>
      </w:pPr>
      <w:bookmarkStart w:id="180" w:name="_ENREF_175"/>
      <w:r w:rsidRPr="004A3B50">
        <w:t xml:space="preserve">Woodruff R (1997) Customer value: The next source for competitive advantage. </w:t>
      </w:r>
      <w:r w:rsidRPr="004A3B50">
        <w:rPr>
          <w:i/>
        </w:rPr>
        <w:t>Journal of the Academy of Marketing Science</w:t>
      </w:r>
      <w:r w:rsidRPr="004A3B50">
        <w:t xml:space="preserve"> 25(2): 139-153.</w:t>
      </w:r>
      <w:bookmarkEnd w:id="180"/>
    </w:p>
    <w:p w14:paraId="43BC39C3" w14:textId="77777777" w:rsidR="004A3B50" w:rsidRPr="004A3B50" w:rsidRDefault="004A3B50" w:rsidP="004A3B50">
      <w:pPr>
        <w:pStyle w:val="EndNoteBibliography"/>
        <w:ind w:left="720" w:hanging="720"/>
      </w:pPr>
      <w:bookmarkStart w:id="181" w:name="_ENREF_176"/>
      <w:r w:rsidRPr="004A3B50">
        <w:t xml:space="preserve">Wright PM and McMahan GC (2011) Exploring human capital: Putting ‘human’ back into strategic human resource management. </w:t>
      </w:r>
      <w:r w:rsidRPr="004A3B50">
        <w:rPr>
          <w:i/>
        </w:rPr>
        <w:t>Human Resource Management Journal</w:t>
      </w:r>
      <w:r w:rsidRPr="004A3B50">
        <w:t xml:space="preserve"> 21(2): 93-104.</w:t>
      </w:r>
      <w:bookmarkEnd w:id="181"/>
    </w:p>
    <w:p w14:paraId="5C2053D4" w14:textId="77777777" w:rsidR="004A3B50" w:rsidRPr="004A3B50" w:rsidRDefault="004A3B50" w:rsidP="004A3B50">
      <w:pPr>
        <w:pStyle w:val="EndNoteBibliography"/>
        <w:ind w:left="720" w:hanging="720"/>
      </w:pPr>
      <w:bookmarkStart w:id="182" w:name="_ENREF_177"/>
      <w:r w:rsidRPr="004A3B50">
        <w:t xml:space="preserve">Xia L and Kukar-Kinney M (2014) For our valued customers only: Examining consumer responses to preferential treatment practices. </w:t>
      </w:r>
      <w:r w:rsidRPr="004A3B50">
        <w:rPr>
          <w:i/>
        </w:rPr>
        <w:t>Journal of Business Research</w:t>
      </w:r>
      <w:r w:rsidRPr="004A3B50">
        <w:t xml:space="preserve"> 67(11): 2368-2375.</w:t>
      </w:r>
      <w:bookmarkEnd w:id="182"/>
    </w:p>
    <w:p w14:paraId="3C67B2BC" w14:textId="77777777" w:rsidR="004A3B50" w:rsidRPr="004A3B50" w:rsidRDefault="004A3B50" w:rsidP="004A3B50">
      <w:pPr>
        <w:pStyle w:val="EndNoteBibliography"/>
        <w:ind w:left="720" w:hanging="720"/>
      </w:pPr>
      <w:bookmarkStart w:id="183" w:name="_ENREF_178"/>
      <w:r w:rsidRPr="004A3B50">
        <w:t xml:space="preserve">Xia L and Monroe KB (2010) Is a good deal always fair? Examining the concepts of transaction value and price fairness. </w:t>
      </w:r>
      <w:r w:rsidRPr="004A3B50">
        <w:rPr>
          <w:i/>
        </w:rPr>
        <w:t>Journal of Economic Psychology</w:t>
      </w:r>
      <w:r w:rsidRPr="004A3B50">
        <w:t xml:space="preserve"> 31(6): 884-894.</w:t>
      </w:r>
      <w:bookmarkEnd w:id="183"/>
    </w:p>
    <w:p w14:paraId="3A26D823" w14:textId="77777777" w:rsidR="004A3B50" w:rsidRPr="004A3B50" w:rsidRDefault="004A3B50" w:rsidP="004A3B50">
      <w:pPr>
        <w:pStyle w:val="EndNoteBibliography"/>
        <w:ind w:left="720" w:hanging="720"/>
      </w:pPr>
      <w:bookmarkStart w:id="184" w:name="_ENREF_179"/>
      <w:r w:rsidRPr="004A3B50">
        <w:t xml:space="preserve">Xia L, Monroe KB and Cox JL (2004) The price is unfair! A conceptual framework of price fairness perceptions. </w:t>
      </w:r>
      <w:r w:rsidRPr="004A3B50">
        <w:rPr>
          <w:i/>
        </w:rPr>
        <w:t>Journal of Marketing</w:t>
      </w:r>
      <w:r w:rsidRPr="004A3B50">
        <w:t xml:space="preserve"> 68(4): 1-15.</w:t>
      </w:r>
      <w:bookmarkEnd w:id="184"/>
    </w:p>
    <w:p w14:paraId="5FA340BB" w14:textId="77777777" w:rsidR="004A3B50" w:rsidRPr="004A3B50" w:rsidRDefault="004A3B50" w:rsidP="004A3B50">
      <w:pPr>
        <w:pStyle w:val="EndNoteBibliography"/>
        <w:ind w:left="720" w:hanging="720"/>
      </w:pPr>
      <w:bookmarkStart w:id="185" w:name="_ENREF_180"/>
      <w:r w:rsidRPr="004A3B50">
        <w:t xml:space="preserve">Yoo J and Arnold TJ (2016) Frontline employee customer-oriented attitude in the presence of job demands and resources: The influence upon deep and surface acting. </w:t>
      </w:r>
      <w:r w:rsidRPr="004A3B50">
        <w:rPr>
          <w:i/>
        </w:rPr>
        <w:t>Journal of Service Research</w:t>
      </w:r>
      <w:r w:rsidRPr="004A3B50">
        <w:t xml:space="preserve"> 19(1): 102-117.</w:t>
      </w:r>
      <w:bookmarkEnd w:id="185"/>
    </w:p>
    <w:p w14:paraId="69FA8489" w14:textId="77777777" w:rsidR="004A3B50" w:rsidRPr="004A3B50" w:rsidRDefault="004A3B50" w:rsidP="004A3B50">
      <w:pPr>
        <w:pStyle w:val="EndNoteBibliography"/>
        <w:ind w:left="720" w:hanging="720"/>
      </w:pPr>
      <w:bookmarkStart w:id="186" w:name="_ENREF_181"/>
      <w:r w:rsidRPr="004A3B50">
        <w:t xml:space="preserve">Zablah AR, Franke GR, Brown TJ, et al. (2012) How and when does customer orientation influence frontline employee job outcomes? A meta-analytic evaluation. </w:t>
      </w:r>
      <w:r w:rsidRPr="004A3B50">
        <w:rPr>
          <w:i/>
        </w:rPr>
        <w:t>Journal of Marketing</w:t>
      </w:r>
      <w:r w:rsidRPr="004A3B50">
        <w:t xml:space="preserve"> 76(3): 21-40.</w:t>
      </w:r>
      <w:bookmarkEnd w:id="186"/>
    </w:p>
    <w:p w14:paraId="35F4786B" w14:textId="77777777" w:rsidR="004A3B50" w:rsidRPr="004A3B50" w:rsidRDefault="004A3B50" w:rsidP="004A3B50">
      <w:pPr>
        <w:pStyle w:val="EndNoteBibliography"/>
        <w:ind w:left="720" w:hanging="720"/>
      </w:pPr>
      <w:bookmarkStart w:id="187" w:name="_ENREF_182"/>
      <w:r w:rsidRPr="004A3B50">
        <w:t xml:space="preserve">Zagenczyk TJ, Gibney R, Few WT, et al. (2011) Psychological contracts and organizational identification: The mediating effect of perceived organizational support. </w:t>
      </w:r>
      <w:r w:rsidRPr="004A3B50">
        <w:rPr>
          <w:i/>
        </w:rPr>
        <w:t>Journal of Labor Research</w:t>
      </w:r>
      <w:r w:rsidRPr="004A3B50">
        <w:t xml:space="preserve"> 32(3): 254-281.</w:t>
      </w:r>
      <w:bookmarkEnd w:id="187"/>
    </w:p>
    <w:p w14:paraId="0E4D771D" w14:textId="77777777" w:rsidR="004A3B50" w:rsidRPr="004A3B50" w:rsidRDefault="004A3B50" w:rsidP="004A3B50">
      <w:pPr>
        <w:pStyle w:val="EndNoteBibliography"/>
        <w:ind w:left="720" w:hanging="720"/>
      </w:pPr>
      <w:bookmarkStart w:id="188" w:name="_ENREF_183"/>
      <w:r w:rsidRPr="004A3B50">
        <w:t xml:space="preserve">Zeithaml VA (1988) Consumer perceptions of price, quality, and value - a means-end model and synthesis of evidence. </w:t>
      </w:r>
      <w:r w:rsidRPr="004A3B50">
        <w:rPr>
          <w:i/>
        </w:rPr>
        <w:t>Journal of Marketing</w:t>
      </w:r>
      <w:r w:rsidRPr="004A3B50">
        <w:t xml:space="preserve"> 52(3): 2-22.</w:t>
      </w:r>
      <w:bookmarkEnd w:id="188"/>
    </w:p>
    <w:p w14:paraId="31D757C9" w14:textId="77777777" w:rsidR="004A3B50" w:rsidRPr="004A3B50" w:rsidRDefault="004A3B50" w:rsidP="004A3B50">
      <w:pPr>
        <w:pStyle w:val="EndNoteBibliography"/>
        <w:ind w:left="720" w:hanging="720"/>
      </w:pPr>
      <w:bookmarkStart w:id="189" w:name="_ENREF_184"/>
      <w:r w:rsidRPr="004A3B50">
        <w:t xml:space="preserve">Zhang S, van Doorn J and Leeflang PSH (2014) Does the importance of value, brand and relationship equity for customer loyalty differ between eastern and western cultures? </w:t>
      </w:r>
      <w:r w:rsidRPr="004A3B50">
        <w:rPr>
          <w:i/>
        </w:rPr>
        <w:t>International Business Review</w:t>
      </w:r>
      <w:r w:rsidRPr="004A3B50">
        <w:t xml:space="preserve"> 23(1): 284-292.</w:t>
      </w:r>
      <w:bookmarkEnd w:id="189"/>
    </w:p>
    <w:p w14:paraId="49A0B54B" w14:textId="2F858F4D" w:rsidR="0064732D" w:rsidRPr="004A3B50" w:rsidRDefault="00F53CC8" w:rsidP="00700859">
      <w:pPr>
        <w:ind w:left="720" w:hanging="720"/>
        <w:rPr>
          <w:color w:val="000000"/>
        </w:rPr>
      </w:pPr>
      <w:r w:rsidRPr="004A3B50">
        <w:rPr>
          <w:color w:val="000000"/>
        </w:rPr>
        <w:fldChar w:fldCharType="end"/>
      </w:r>
    </w:p>
    <w:p w14:paraId="3557EBF1" w14:textId="77777777" w:rsidR="0064732D" w:rsidRPr="004A3B50" w:rsidRDefault="0064732D" w:rsidP="0064732D">
      <w:pPr>
        <w:keepNext/>
        <w:spacing w:after="160"/>
        <w:sectPr w:rsidR="0064732D" w:rsidRPr="004A3B50" w:rsidSect="0029149D">
          <w:footerReference w:type="even" r:id="rId10"/>
          <w:footerReference w:type="default" r:id="rId11"/>
          <w:pgSz w:w="11906" w:h="16838" w:code="9"/>
          <w:pgMar w:top="1417" w:right="1417" w:bottom="1417" w:left="1417" w:header="708" w:footer="708" w:gutter="0"/>
          <w:cols w:space="708"/>
          <w:docGrid w:linePitch="360"/>
        </w:sectPr>
      </w:pPr>
    </w:p>
    <w:p w14:paraId="09035365" w14:textId="6AF8803E" w:rsidR="0064732D" w:rsidRPr="004A3B50" w:rsidRDefault="00F75132" w:rsidP="0064732D">
      <w:pPr>
        <w:keepNext/>
        <w:spacing w:after="160"/>
      </w:pPr>
      <w:r w:rsidRPr="004A3B50">
        <w:rPr>
          <w:noProof/>
          <w:lang w:val="en-GB" w:eastAsia="zh-CN"/>
        </w:rPr>
        <mc:AlternateContent>
          <mc:Choice Requires="wpc">
            <w:drawing>
              <wp:inline distT="0" distB="0" distL="0" distR="0" wp14:anchorId="6C900574" wp14:editId="78303ADD">
                <wp:extent cx="5807710" cy="6732270"/>
                <wp:effectExtent l="0" t="0" r="21590" b="0"/>
                <wp:docPr id="45" name="Canvas 3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0" name="Text Box 5"/>
                        <wps:cNvSpPr txBox="1">
                          <a:spLocks noChangeArrowheads="1"/>
                        </wps:cNvSpPr>
                        <wps:spPr bwMode="auto">
                          <a:xfrm>
                            <a:off x="1885315" y="922655"/>
                            <a:ext cx="1648460" cy="456565"/>
                          </a:xfrm>
                          <a:prstGeom prst="rect">
                            <a:avLst/>
                          </a:prstGeom>
                          <a:solidFill>
                            <a:srgbClr val="FFFFFF"/>
                          </a:solidFill>
                          <a:ln w="19050">
                            <a:solidFill>
                              <a:srgbClr val="000000"/>
                            </a:solidFill>
                            <a:miter lim="800000"/>
                            <a:headEnd/>
                            <a:tailEnd/>
                          </a:ln>
                        </wps:spPr>
                        <wps:txbx>
                          <w:txbxContent>
                            <w:p w14:paraId="19CA778F" w14:textId="77777777" w:rsidR="00A952B0" w:rsidRPr="008873A6" w:rsidRDefault="00A952B0" w:rsidP="0064732D">
                              <w:pPr>
                                <w:spacing w:line="240" w:lineRule="auto"/>
                                <w:ind w:firstLine="0"/>
                                <w:rPr>
                                  <w:b/>
                                  <w:lang w:val="en-GB"/>
                                </w:rPr>
                              </w:pPr>
                              <w:r>
                                <w:rPr>
                                  <w:b/>
                                  <w:lang w:val="en-GB"/>
                                </w:rPr>
                                <w:t>Employees’ Fairness Perception</w:t>
                              </w:r>
                            </w:p>
                          </w:txbxContent>
                        </wps:txbx>
                        <wps:bodyPr rot="0" vert="horz" wrap="square" lIns="91440" tIns="45720" rIns="91440" bIns="45720" anchor="t" anchorCtr="0" upright="1">
                          <a:noAutofit/>
                        </wps:bodyPr>
                      </wps:wsp>
                      <wps:wsp>
                        <wps:cNvPr id="12" name="Text Box 7"/>
                        <wps:cNvSpPr txBox="1">
                          <a:spLocks noChangeArrowheads="1"/>
                        </wps:cNvSpPr>
                        <wps:spPr bwMode="auto">
                          <a:xfrm>
                            <a:off x="1885315" y="1855470"/>
                            <a:ext cx="1648460" cy="487045"/>
                          </a:xfrm>
                          <a:prstGeom prst="rect">
                            <a:avLst/>
                          </a:prstGeom>
                          <a:solidFill>
                            <a:srgbClr val="FFFFFF"/>
                          </a:solidFill>
                          <a:ln w="19050">
                            <a:solidFill>
                              <a:srgbClr val="000000"/>
                            </a:solidFill>
                            <a:miter lim="800000"/>
                            <a:headEnd/>
                            <a:tailEnd/>
                          </a:ln>
                        </wps:spPr>
                        <wps:txbx>
                          <w:txbxContent>
                            <w:p w14:paraId="0E0167D2" w14:textId="77777777" w:rsidR="00A952B0" w:rsidRPr="008873A6" w:rsidRDefault="00A952B0" w:rsidP="0064732D">
                              <w:pPr>
                                <w:spacing w:line="240" w:lineRule="auto"/>
                                <w:ind w:firstLine="0"/>
                                <w:rPr>
                                  <w:b/>
                                  <w:lang w:val="en-GB"/>
                                </w:rPr>
                              </w:pPr>
                              <w:r>
                                <w:rPr>
                                  <w:b/>
                                  <w:lang w:val="en-GB"/>
                                </w:rPr>
                                <w:t>Psychological Contract Strength</w:t>
                              </w:r>
                            </w:p>
                          </w:txbxContent>
                        </wps:txbx>
                        <wps:bodyPr rot="0" vert="horz" wrap="square" lIns="91440" tIns="45720" rIns="91440" bIns="45720" anchor="t" anchorCtr="0" upright="1">
                          <a:noAutofit/>
                        </wps:bodyPr>
                      </wps:wsp>
                      <wps:wsp>
                        <wps:cNvPr id="13" name="AutoShape 8"/>
                        <wps:cNvCnPr>
                          <a:cxnSpLocks noChangeShapeType="1"/>
                          <a:stCxn id="10" idx="2"/>
                          <a:endCxn id="12" idx="0"/>
                        </wps:cNvCnPr>
                        <wps:spPr bwMode="auto">
                          <a:xfrm>
                            <a:off x="2709545" y="1388745"/>
                            <a:ext cx="635" cy="45720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9"/>
                        <wps:cNvCnPr>
                          <a:cxnSpLocks noChangeShapeType="1"/>
                          <a:stCxn id="12" idx="2"/>
                          <a:endCxn id="15" idx="0"/>
                        </wps:cNvCnPr>
                        <wps:spPr bwMode="auto">
                          <a:xfrm>
                            <a:off x="2709545" y="2352040"/>
                            <a:ext cx="635" cy="45656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Text Box 10"/>
                        <wps:cNvSpPr txBox="1">
                          <a:spLocks noChangeArrowheads="1"/>
                        </wps:cNvSpPr>
                        <wps:spPr bwMode="auto">
                          <a:xfrm>
                            <a:off x="1885315" y="2818130"/>
                            <a:ext cx="1648460" cy="666115"/>
                          </a:xfrm>
                          <a:prstGeom prst="rect">
                            <a:avLst/>
                          </a:prstGeom>
                          <a:solidFill>
                            <a:srgbClr val="FFFFFF"/>
                          </a:solidFill>
                          <a:ln w="19050">
                            <a:solidFill>
                              <a:srgbClr val="000000"/>
                            </a:solidFill>
                            <a:miter lim="800000"/>
                            <a:headEnd/>
                            <a:tailEnd/>
                          </a:ln>
                        </wps:spPr>
                        <wps:txbx>
                          <w:txbxContent>
                            <w:p w14:paraId="692175DB" w14:textId="77777777" w:rsidR="00A952B0" w:rsidRPr="008873A6" w:rsidRDefault="00A952B0" w:rsidP="0064732D">
                              <w:pPr>
                                <w:spacing w:line="240" w:lineRule="auto"/>
                                <w:ind w:firstLine="0"/>
                                <w:rPr>
                                  <w:b/>
                                  <w:lang w:val="en-GB"/>
                                </w:rPr>
                              </w:pPr>
                              <w:r>
                                <w:rPr>
                                  <w:b/>
                                  <w:lang w:val="en-GB"/>
                                </w:rPr>
                                <w:t>Organizational Commitment, Identity &amp; Loyalty</w:t>
                              </w:r>
                            </w:p>
                          </w:txbxContent>
                        </wps:txbx>
                        <wps:bodyPr rot="0" vert="horz" wrap="square" lIns="91440" tIns="45720" rIns="91440" bIns="45720" anchor="t" anchorCtr="0" upright="1">
                          <a:noAutofit/>
                        </wps:bodyPr>
                      </wps:wsp>
                      <wps:wsp>
                        <wps:cNvPr id="16" name="Text Box 11"/>
                        <wps:cNvSpPr txBox="1">
                          <a:spLocks noChangeArrowheads="1"/>
                        </wps:cNvSpPr>
                        <wps:spPr bwMode="auto">
                          <a:xfrm>
                            <a:off x="4425950" y="2837180"/>
                            <a:ext cx="1162685" cy="638810"/>
                          </a:xfrm>
                          <a:prstGeom prst="rect">
                            <a:avLst/>
                          </a:prstGeom>
                          <a:solidFill>
                            <a:srgbClr val="FFFFFF"/>
                          </a:solidFill>
                          <a:ln w="19050">
                            <a:solidFill>
                              <a:srgbClr val="000000"/>
                            </a:solidFill>
                            <a:miter lim="800000"/>
                            <a:headEnd/>
                            <a:tailEnd/>
                          </a:ln>
                        </wps:spPr>
                        <wps:txbx>
                          <w:txbxContent>
                            <w:p w14:paraId="5044627A" w14:textId="77777777" w:rsidR="00A952B0" w:rsidRPr="008873A6" w:rsidRDefault="00A952B0" w:rsidP="0064732D">
                              <w:pPr>
                                <w:spacing w:line="240" w:lineRule="auto"/>
                                <w:ind w:firstLine="0"/>
                                <w:rPr>
                                  <w:b/>
                                  <w:lang w:val="en-GB"/>
                                </w:rPr>
                              </w:pPr>
                              <w:r>
                                <w:rPr>
                                  <w:b/>
                                  <w:lang w:val="en-GB"/>
                                </w:rPr>
                                <w:t>Training and Knowledge Transfer</w:t>
                              </w:r>
                            </w:p>
                          </w:txbxContent>
                        </wps:txbx>
                        <wps:bodyPr rot="0" vert="horz" wrap="square" lIns="91440" tIns="45720" rIns="91440" bIns="45720" anchor="t" anchorCtr="0" upright="1">
                          <a:noAutofit/>
                        </wps:bodyPr>
                      </wps:wsp>
                      <wps:wsp>
                        <wps:cNvPr id="17" name="AutoShape 12"/>
                        <wps:cNvCnPr>
                          <a:cxnSpLocks noChangeShapeType="1"/>
                          <a:stCxn id="16" idx="1"/>
                          <a:endCxn id="15" idx="3"/>
                        </wps:cNvCnPr>
                        <wps:spPr bwMode="auto">
                          <a:xfrm flipH="1" flipV="1">
                            <a:off x="3543300" y="3151505"/>
                            <a:ext cx="873125" cy="508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13"/>
                        <wps:cNvSpPr txBox="1">
                          <a:spLocks noChangeArrowheads="1"/>
                        </wps:cNvSpPr>
                        <wps:spPr bwMode="auto">
                          <a:xfrm>
                            <a:off x="1885315" y="3961765"/>
                            <a:ext cx="1648460" cy="436880"/>
                          </a:xfrm>
                          <a:prstGeom prst="rect">
                            <a:avLst/>
                          </a:prstGeom>
                          <a:solidFill>
                            <a:srgbClr val="FFFFFF"/>
                          </a:solidFill>
                          <a:ln w="19050">
                            <a:solidFill>
                              <a:srgbClr val="000000"/>
                            </a:solidFill>
                            <a:miter lim="800000"/>
                            <a:headEnd/>
                            <a:tailEnd/>
                          </a:ln>
                        </wps:spPr>
                        <wps:txbx>
                          <w:txbxContent>
                            <w:p w14:paraId="37DD5B83" w14:textId="77777777" w:rsidR="00A952B0" w:rsidRPr="008873A6" w:rsidRDefault="00A952B0" w:rsidP="0064732D">
                              <w:pPr>
                                <w:spacing w:line="240" w:lineRule="auto"/>
                                <w:ind w:firstLine="0"/>
                                <w:rPr>
                                  <w:b/>
                                  <w:lang w:val="en-GB"/>
                                </w:rPr>
                              </w:pPr>
                              <w:r>
                                <w:rPr>
                                  <w:b/>
                                  <w:lang w:val="en-GB"/>
                                </w:rPr>
                                <w:t>Customer Experience (CX)</w:t>
                              </w:r>
                            </w:p>
                          </w:txbxContent>
                        </wps:txbx>
                        <wps:bodyPr rot="0" vert="horz" wrap="square" lIns="91440" tIns="45720" rIns="91440" bIns="45720" anchor="t" anchorCtr="0" upright="1">
                          <a:noAutofit/>
                        </wps:bodyPr>
                      </wps:wsp>
                      <wps:wsp>
                        <wps:cNvPr id="19" name="AutoShape 14"/>
                        <wps:cNvCnPr>
                          <a:cxnSpLocks noChangeShapeType="1"/>
                          <a:stCxn id="15" idx="2"/>
                          <a:endCxn id="18" idx="0"/>
                        </wps:cNvCnPr>
                        <wps:spPr bwMode="auto">
                          <a:xfrm>
                            <a:off x="2709545" y="3493770"/>
                            <a:ext cx="635" cy="45847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15"/>
                        <wps:cNvSpPr txBox="1">
                          <a:spLocks noChangeArrowheads="1"/>
                        </wps:cNvSpPr>
                        <wps:spPr bwMode="auto">
                          <a:xfrm>
                            <a:off x="4486275" y="3860165"/>
                            <a:ext cx="1162685" cy="638810"/>
                          </a:xfrm>
                          <a:prstGeom prst="rect">
                            <a:avLst/>
                          </a:prstGeom>
                          <a:solidFill>
                            <a:srgbClr val="FFFFFF"/>
                          </a:solidFill>
                          <a:ln w="19050">
                            <a:solidFill>
                              <a:srgbClr val="000000"/>
                            </a:solidFill>
                            <a:miter lim="800000"/>
                            <a:headEnd/>
                            <a:tailEnd/>
                          </a:ln>
                        </wps:spPr>
                        <wps:txbx>
                          <w:txbxContent>
                            <w:p w14:paraId="738C8DA2" w14:textId="77777777" w:rsidR="00A952B0" w:rsidRPr="008873A6" w:rsidRDefault="00A952B0" w:rsidP="0064732D">
                              <w:pPr>
                                <w:spacing w:line="240" w:lineRule="auto"/>
                                <w:ind w:firstLine="0"/>
                                <w:rPr>
                                  <w:b/>
                                  <w:lang w:val="en-GB"/>
                                </w:rPr>
                              </w:pPr>
                              <w:r>
                                <w:rPr>
                                  <w:b/>
                                  <w:lang w:val="en-GB"/>
                                </w:rPr>
                                <w:t>Value-in-use Perceptions</w:t>
                              </w:r>
                            </w:p>
                          </w:txbxContent>
                        </wps:txbx>
                        <wps:bodyPr rot="0" vert="horz" wrap="square" lIns="91440" tIns="45720" rIns="91440" bIns="45720" anchor="t" anchorCtr="0" upright="1">
                          <a:noAutofit/>
                        </wps:bodyPr>
                      </wps:wsp>
                      <wps:wsp>
                        <wps:cNvPr id="21" name="AutoShape 16"/>
                        <wps:cNvCnPr>
                          <a:cxnSpLocks noChangeShapeType="1"/>
                          <a:stCxn id="18" idx="3"/>
                          <a:endCxn id="20" idx="1"/>
                        </wps:cNvCnPr>
                        <wps:spPr bwMode="auto">
                          <a:xfrm flipV="1">
                            <a:off x="3543300" y="4179570"/>
                            <a:ext cx="933450" cy="63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Text Box 17"/>
                        <wps:cNvSpPr txBox="1">
                          <a:spLocks noChangeArrowheads="1"/>
                        </wps:cNvSpPr>
                        <wps:spPr bwMode="auto">
                          <a:xfrm>
                            <a:off x="1885315" y="4862830"/>
                            <a:ext cx="1657985" cy="469265"/>
                          </a:xfrm>
                          <a:prstGeom prst="rect">
                            <a:avLst/>
                          </a:prstGeom>
                          <a:solidFill>
                            <a:srgbClr val="FFFFFF"/>
                          </a:solidFill>
                          <a:ln w="19050">
                            <a:solidFill>
                              <a:srgbClr val="000000"/>
                            </a:solidFill>
                            <a:miter lim="800000"/>
                            <a:headEnd/>
                            <a:tailEnd/>
                          </a:ln>
                        </wps:spPr>
                        <wps:txbx>
                          <w:txbxContent>
                            <w:p w14:paraId="301330C8" w14:textId="77777777" w:rsidR="00A952B0" w:rsidRPr="008873A6" w:rsidRDefault="00A952B0" w:rsidP="0064732D">
                              <w:pPr>
                                <w:spacing w:line="240" w:lineRule="auto"/>
                                <w:ind w:firstLine="0"/>
                                <w:rPr>
                                  <w:b/>
                                  <w:lang w:val="en-GB"/>
                                </w:rPr>
                              </w:pPr>
                              <w:r>
                                <w:rPr>
                                  <w:b/>
                                  <w:lang w:val="en-GB"/>
                                </w:rPr>
                                <w:t>Customer’s Fairness Perceptions</w:t>
                              </w:r>
                            </w:p>
                          </w:txbxContent>
                        </wps:txbx>
                        <wps:bodyPr rot="0" vert="horz" wrap="square" lIns="91440" tIns="45720" rIns="91440" bIns="45720" anchor="t" anchorCtr="0" upright="1">
                          <a:noAutofit/>
                        </wps:bodyPr>
                      </wps:wsp>
                      <wps:wsp>
                        <wps:cNvPr id="23" name="AutoShape 18"/>
                        <wps:cNvCnPr>
                          <a:cxnSpLocks noChangeShapeType="1"/>
                          <a:stCxn id="18" idx="2"/>
                          <a:endCxn id="22" idx="0"/>
                        </wps:cNvCnPr>
                        <wps:spPr bwMode="auto">
                          <a:xfrm>
                            <a:off x="2709545" y="4408170"/>
                            <a:ext cx="5080" cy="44513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Text Box 19"/>
                        <wps:cNvSpPr txBox="1">
                          <a:spLocks noChangeArrowheads="1"/>
                        </wps:cNvSpPr>
                        <wps:spPr bwMode="auto">
                          <a:xfrm>
                            <a:off x="1990725" y="5995670"/>
                            <a:ext cx="1450975" cy="460375"/>
                          </a:xfrm>
                          <a:prstGeom prst="rect">
                            <a:avLst/>
                          </a:prstGeom>
                          <a:solidFill>
                            <a:srgbClr val="FFFFFF"/>
                          </a:solidFill>
                          <a:ln w="19050">
                            <a:solidFill>
                              <a:srgbClr val="000000"/>
                            </a:solidFill>
                            <a:miter lim="800000"/>
                            <a:headEnd/>
                            <a:tailEnd/>
                          </a:ln>
                        </wps:spPr>
                        <wps:txbx>
                          <w:txbxContent>
                            <w:p w14:paraId="0F018C50" w14:textId="77777777" w:rsidR="00A952B0" w:rsidRPr="008873A6" w:rsidRDefault="00A952B0" w:rsidP="0064732D">
                              <w:pPr>
                                <w:spacing w:line="240" w:lineRule="auto"/>
                                <w:ind w:firstLine="0"/>
                                <w:rPr>
                                  <w:b/>
                                  <w:lang w:val="en-GB"/>
                                </w:rPr>
                              </w:pPr>
                              <w:r>
                                <w:rPr>
                                  <w:b/>
                                  <w:lang w:val="en-GB"/>
                                </w:rPr>
                                <w:t>Customer’s Purchase Decision</w:t>
                              </w:r>
                            </w:p>
                          </w:txbxContent>
                        </wps:txbx>
                        <wps:bodyPr rot="0" vert="horz" wrap="square" lIns="91440" tIns="45720" rIns="91440" bIns="45720" anchor="t" anchorCtr="0" upright="1">
                          <a:noAutofit/>
                        </wps:bodyPr>
                      </wps:wsp>
                      <wps:wsp>
                        <wps:cNvPr id="25" name="Text Box 20"/>
                        <wps:cNvSpPr txBox="1">
                          <a:spLocks noChangeArrowheads="1"/>
                        </wps:cNvSpPr>
                        <wps:spPr bwMode="auto">
                          <a:xfrm>
                            <a:off x="3775075" y="5995670"/>
                            <a:ext cx="1457325" cy="460375"/>
                          </a:xfrm>
                          <a:prstGeom prst="rect">
                            <a:avLst/>
                          </a:prstGeom>
                          <a:solidFill>
                            <a:srgbClr val="FFFFFF"/>
                          </a:solidFill>
                          <a:ln w="19050">
                            <a:solidFill>
                              <a:srgbClr val="000000"/>
                            </a:solidFill>
                            <a:miter lim="800000"/>
                            <a:headEnd/>
                            <a:tailEnd/>
                          </a:ln>
                        </wps:spPr>
                        <wps:txbx>
                          <w:txbxContent>
                            <w:p w14:paraId="7C67EBD6" w14:textId="77777777" w:rsidR="00A952B0" w:rsidRPr="008873A6" w:rsidRDefault="00A952B0" w:rsidP="0064732D">
                              <w:pPr>
                                <w:spacing w:line="240" w:lineRule="auto"/>
                                <w:ind w:firstLine="0"/>
                                <w:rPr>
                                  <w:b/>
                                  <w:lang w:val="en-GB"/>
                                </w:rPr>
                              </w:pPr>
                              <w:r>
                                <w:rPr>
                                  <w:b/>
                                  <w:lang w:val="en-GB"/>
                                </w:rPr>
                                <w:t>Customer’s WOM</w:t>
                              </w:r>
                            </w:p>
                          </w:txbxContent>
                        </wps:txbx>
                        <wps:bodyPr rot="0" vert="horz" wrap="square" lIns="91440" tIns="45720" rIns="91440" bIns="45720" anchor="t" anchorCtr="0" upright="1">
                          <a:noAutofit/>
                        </wps:bodyPr>
                      </wps:wsp>
                      <wps:wsp>
                        <wps:cNvPr id="26" name="Text Box 21"/>
                        <wps:cNvSpPr txBox="1">
                          <a:spLocks noChangeArrowheads="1"/>
                        </wps:cNvSpPr>
                        <wps:spPr bwMode="auto">
                          <a:xfrm>
                            <a:off x="127000" y="5995670"/>
                            <a:ext cx="1520825" cy="460375"/>
                          </a:xfrm>
                          <a:prstGeom prst="rect">
                            <a:avLst/>
                          </a:prstGeom>
                          <a:solidFill>
                            <a:srgbClr val="FFFFFF"/>
                          </a:solidFill>
                          <a:ln w="19050">
                            <a:solidFill>
                              <a:srgbClr val="000000"/>
                            </a:solidFill>
                            <a:miter lim="800000"/>
                            <a:headEnd/>
                            <a:tailEnd/>
                          </a:ln>
                        </wps:spPr>
                        <wps:txbx>
                          <w:txbxContent>
                            <w:p w14:paraId="67F2F13A" w14:textId="77777777" w:rsidR="00A952B0" w:rsidRPr="008873A6" w:rsidRDefault="00A952B0" w:rsidP="0064732D">
                              <w:pPr>
                                <w:spacing w:line="240" w:lineRule="auto"/>
                                <w:ind w:firstLine="0"/>
                                <w:rPr>
                                  <w:b/>
                                  <w:lang w:val="en-GB"/>
                                </w:rPr>
                              </w:pPr>
                              <w:r>
                                <w:rPr>
                                  <w:b/>
                                  <w:lang w:val="en-GB"/>
                                </w:rPr>
                                <w:t>Customer’s Loyalty</w:t>
                              </w:r>
                            </w:p>
                          </w:txbxContent>
                        </wps:txbx>
                        <wps:bodyPr rot="0" vert="horz" wrap="square" lIns="91440" tIns="45720" rIns="91440" bIns="45720" anchor="t" anchorCtr="0" upright="1">
                          <a:noAutofit/>
                        </wps:bodyPr>
                      </wps:wsp>
                      <wps:wsp>
                        <wps:cNvPr id="27" name="AutoShape 22"/>
                        <wps:cNvCnPr>
                          <a:cxnSpLocks noChangeShapeType="1"/>
                          <a:stCxn id="22" idx="2"/>
                          <a:endCxn id="26" idx="0"/>
                        </wps:cNvCnPr>
                        <wps:spPr bwMode="auto">
                          <a:xfrm flipH="1">
                            <a:off x="887730" y="5341620"/>
                            <a:ext cx="1826895" cy="6445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23"/>
                        <wps:cNvCnPr>
                          <a:cxnSpLocks noChangeShapeType="1"/>
                          <a:stCxn id="22" idx="2"/>
                          <a:endCxn id="24" idx="0"/>
                        </wps:cNvCnPr>
                        <wps:spPr bwMode="auto">
                          <a:xfrm>
                            <a:off x="2714625" y="5341620"/>
                            <a:ext cx="1905" cy="6445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24"/>
                        <wps:cNvCnPr>
                          <a:cxnSpLocks noChangeShapeType="1"/>
                          <a:stCxn id="22" idx="2"/>
                          <a:endCxn id="25" idx="0"/>
                        </wps:cNvCnPr>
                        <wps:spPr bwMode="auto">
                          <a:xfrm>
                            <a:off x="2714625" y="5341620"/>
                            <a:ext cx="1789430" cy="6445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Text Box 26"/>
                        <wps:cNvSpPr txBox="1">
                          <a:spLocks noChangeArrowheads="1"/>
                        </wps:cNvSpPr>
                        <wps:spPr bwMode="auto">
                          <a:xfrm>
                            <a:off x="1647825" y="550291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963F94" w14:textId="726E9F0C" w:rsidR="00A952B0" w:rsidRPr="0066122D" w:rsidRDefault="00A952B0" w:rsidP="0064732D">
                              <w:pPr>
                                <w:ind w:firstLine="0"/>
                                <w:jc w:val="center"/>
                                <w:rPr>
                                  <w:lang w:val="en-GB"/>
                                </w:rPr>
                              </w:pPr>
                              <w:r>
                                <w:rPr>
                                  <w:highlight w:val="yellow"/>
                                  <w:lang w:val="en-GB"/>
                                </w:rPr>
                                <w:t>P3</w:t>
                              </w:r>
                            </w:p>
                          </w:txbxContent>
                        </wps:txbx>
                        <wps:bodyPr rot="0" vert="horz" wrap="square" lIns="91440" tIns="45720" rIns="91440" bIns="45720" anchor="t" anchorCtr="0" upright="1">
                          <a:noAutofit/>
                        </wps:bodyPr>
                      </wps:wsp>
                      <wps:wsp>
                        <wps:cNvPr id="32" name="Text Box 27"/>
                        <wps:cNvSpPr txBox="1">
                          <a:spLocks noChangeArrowheads="1"/>
                        </wps:cNvSpPr>
                        <wps:spPr bwMode="auto">
                          <a:xfrm>
                            <a:off x="2470150" y="559943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23535C" w14:textId="32AD2AF5" w:rsidR="00A952B0" w:rsidRPr="0066122D" w:rsidRDefault="00A952B0" w:rsidP="0064732D">
                              <w:pPr>
                                <w:ind w:firstLine="0"/>
                                <w:jc w:val="center"/>
                                <w:rPr>
                                  <w:lang w:val="en-GB"/>
                                </w:rPr>
                              </w:pPr>
                              <w:r w:rsidRPr="00745906">
                                <w:rPr>
                                  <w:highlight w:val="yellow"/>
                                  <w:lang w:val="en-GB"/>
                                </w:rPr>
                                <w:t>P3</w:t>
                              </w:r>
                            </w:p>
                          </w:txbxContent>
                        </wps:txbx>
                        <wps:bodyPr rot="0" vert="horz" wrap="square" lIns="91440" tIns="45720" rIns="91440" bIns="45720" anchor="t" anchorCtr="0" upright="1">
                          <a:noAutofit/>
                        </wps:bodyPr>
                      </wps:wsp>
                      <wps:wsp>
                        <wps:cNvPr id="33" name="Text Box 28"/>
                        <wps:cNvSpPr txBox="1">
                          <a:spLocks noChangeArrowheads="1"/>
                        </wps:cNvSpPr>
                        <wps:spPr bwMode="auto">
                          <a:xfrm>
                            <a:off x="3600450" y="559943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6A5E08" w14:textId="40D4CE13" w:rsidR="00A952B0" w:rsidRPr="0066122D" w:rsidRDefault="00A952B0" w:rsidP="0064732D">
                              <w:pPr>
                                <w:ind w:firstLine="0"/>
                                <w:jc w:val="center"/>
                                <w:rPr>
                                  <w:lang w:val="en-GB"/>
                                </w:rPr>
                              </w:pPr>
                              <w:r>
                                <w:rPr>
                                  <w:highlight w:val="yellow"/>
                                  <w:lang w:val="en-GB"/>
                                </w:rPr>
                                <w:t>P3</w:t>
                              </w:r>
                            </w:p>
                          </w:txbxContent>
                        </wps:txbx>
                        <wps:bodyPr rot="0" vert="horz" wrap="square" lIns="91440" tIns="45720" rIns="91440" bIns="45720" anchor="t" anchorCtr="0" upright="1">
                          <a:noAutofit/>
                        </wps:bodyPr>
                      </wps:wsp>
                      <wps:wsp>
                        <wps:cNvPr id="34" name="Text Box 29"/>
                        <wps:cNvSpPr txBox="1">
                          <a:spLocks noChangeArrowheads="1"/>
                        </wps:cNvSpPr>
                        <wps:spPr bwMode="auto">
                          <a:xfrm>
                            <a:off x="2460625" y="447040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47289" w14:textId="49C996D6" w:rsidR="00A952B0" w:rsidRPr="0066122D" w:rsidRDefault="00A952B0" w:rsidP="0064732D">
                              <w:pPr>
                                <w:ind w:firstLine="0"/>
                                <w:jc w:val="center"/>
                                <w:rPr>
                                  <w:lang w:val="en-GB"/>
                                </w:rPr>
                              </w:pPr>
                              <w:r>
                                <w:rPr>
                                  <w:highlight w:val="yellow"/>
                                  <w:lang w:val="en-GB"/>
                                </w:rPr>
                                <w:t>P2</w:t>
                              </w:r>
                            </w:p>
                          </w:txbxContent>
                        </wps:txbx>
                        <wps:bodyPr rot="0" vert="horz" wrap="square" lIns="91440" tIns="45720" rIns="91440" bIns="45720" anchor="t" anchorCtr="0" upright="1">
                          <a:noAutofit/>
                        </wps:bodyPr>
                      </wps:wsp>
                      <wps:wsp>
                        <wps:cNvPr id="35" name="Text Box 30"/>
                        <wps:cNvSpPr txBox="1">
                          <a:spLocks noChangeArrowheads="1"/>
                        </wps:cNvSpPr>
                        <wps:spPr bwMode="auto">
                          <a:xfrm>
                            <a:off x="3775075" y="4037965"/>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9C0A59" w14:textId="765E905E" w:rsidR="00A952B0" w:rsidRPr="0066122D" w:rsidRDefault="00A952B0" w:rsidP="0064732D">
                              <w:pPr>
                                <w:ind w:firstLine="0"/>
                                <w:jc w:val="center"/>
                                <w:rPr>
                                  <w:lang w:val="en-GB"/>
                                </w:rPr>
                              </w:pPr>
                              <w:r w:rsidRPr="00745906">
                                <w:rPr>
                                  <w:highlight w:val="yellow"/>
                                  <w:lang w:val="en-GB"/>
                                </w:rPr>
                                <w:t>R4</w:t>
                              </w:r>
                            </w:p>
                          </w:txbxContent>
                        </wps:txbx>
                        <wps:bodyPr rot="0" vert="horz" wrap="square" lIns="91440" tIns="45720" rIns="91440" bIns="45720" anchor="t" anchorCtr="0" upright="1">
                          <a:noAutofit/>
                        </wps:bodyPr>
                      </wps:wsp>
                      <wps:wsp>
                        <wps:cNvPr id="36" name="Text Box 31"/>
                        <wps:cNvSpPr txBox="1">
                          <a:spLocks noChangeArrowheads="1"/>
                        </wps:cNvSpPr>
                        <wps:spPr bwMode="auto">
                          <a:xfrm>
                            <a:off x="2466340" y="357124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F114F7" w14:textId="3F940893" w:rsidR="00A952B0" w:rsidRPr="0066122D" w:rsidRDefault="00A952B0" w:rsidP="0064732D">
                              <w:pPr>
                                <w:ind w:firstLine="0"/>
                                <w:jc w:val="center"/>
                                <w:rPr>
                                  <w:lang w:val="en-GB"/>
                                </w:rPr>
                              </w:pPr>
                              <w:r w:rsidRPr="00107CC2">
                                <w:rPr>
                                  <w:highlight w:val="yellow"/>
                                  <w:lang w:val="en-GB"/>
                                </w:rPr>
                                <w:t>P1</w:t>
                              </w:r>
                            </w:p>
                          </w:txbxContent>
                        </wps:txbx>
                        <wps:bodyPr rot="0" vert="horz" wrap="square" lIns="91440" tIns="45720" rIns="91440" bIns="45720" anchor="t" anchorCtr="0" upright="1">
                          <a:noAutofit/>
                        </wps:bodyPr>
                      </wps:wsp>
                      <wps:wsp>
                        <wps:cNvPr id="37" name="Text Box 32"/>
                        <wps:cNvSpPr txBox="1">
                          <a:spLocks noChangeArrowheads="1"/>
                        </wps:cNvSpPr>
                        <wps:spPr bwMode="auto">
                          <a:xfrm>
                            <a:off x="3784600" y="3009265"/>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795FF0" w14:textId="79E0C0D6" w:rsidR="00A952B0" w:rsidRPr="0066122D" w:rsidRDefault="00A952B0" w:rsidP="0064732D">
                              <w:pPr>
                                <w:ind w:firstLine="0"/>
                                <w:jc w:val="center"/>
                                <w:rPr>
                                  <w:lang w:val="en-GB"/>
                                </w:rPr>
                              </w:pPr>
                              <w:r w:rsidRPr="00745906">
                                <w:rPr>
                                  <w:highlight w:val="yellow"/>
                                  <w:lang w:val="en-GB"/>
                                </w:rPr>
                                <w:t>R3</w:t>
                              </w:r>
                            </w:p>
                          </w:txbxContent>
                        </wps:txbx>
                        <wps:bodyPr rot="0" vert="horz" wrap="square" lIns="91440" tIns="45720" rIns="91440" bIns="45720" anchor="t" anchorCtr="0" upright="1">
                          <a:noAutofit/>
                        </wps:bodyPr>
                      </wps:wsp>
                      <wps:wsp>
                        <wps:cNvPr id="38" name="Text Box 33"/>
                        <wps:cNvSpPr txBox="1">
                          <a:spLocks noChangeArrowheads="1"/>
                        </wps:cNvSpPr>
                        <wps:spPr bwMode="auto">
                          <a:xfrm>
                            <a:off x="2466340" y="2427605"/>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D22C30" w14:textId="5767F779" w:rsidR="00A952B0" w:rsidRPr="0066122D" w:rsidRDefault="00A952B0" w:rsidP="0064732D">
                              <w:pPr>
                                <w:ind w:firstLine="0"/>
                                <w:jc w:val="center"/>
                                <w:rPr>
                                  <w:lang w:val="en-GB"/>
                                </w:rPr>
                              </w:pPr>
                              <w:r w:rsidRPr="00745906">
                                <w:rPr>
                                  <w:highlight w:val="yellow"/>
                                  <w:lang w:val="en-GB"/>
                                </w:rPr>
                                <w:t>R2</w:t>
                              </w:r>
                            </w:p>
                          </w:txbxContent>
                        </wps:txbx>
                        <wps:bodyPr rot="0" vert="horz" wrap="square" lIns="91440" tIns="45720" rIns="91440" bIns="45720" anchor="t" anchorCtr="0" upright="1">
                          <a:noAutofit/>
                        </wps:bodyPr>
                      </wps:wsp>
                      <wps:wsp>
                        <wps:cNvPr id="39" name="Text Box 34"/>
                        <wps:cNvSpPr txBox="1">
                          <a:spLocks noChangeArrowheads="1"/>
                        </wps:cNvSpPr>
                        <wps:spPr bwMode="auto">
                          <a:xfrm>
                            <a:off x="2470150" y="146558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0023D4" w14:textId="5C7C198D" w:rsidR="00A952B0" w:rsidRPr="0066122D" w:rsidRDefault="00A952B0" w:rsidP="0064732D">
                              <w:pPr>
                                <w:ind w:firstLine="0"/>
                                <w:jc w:val="center"/>
                                <w:rPr>
                                  <w:lang w:val="en-GB"/>
                                </w:rPr>
                              </w:pPr>
                              <w:r w:rsidRPr="00745906">
                                <w:rPr>
                                  <w:highlight w:val="yellow"/>
                                  <w:lang w:val="en-GB"/>
                                </w:rPr>
                                <w:t>R1</w:t>
                              </w:r>
                            </w:p>
                          </w:txbxContent>
                        </wps:txbx>
                        <wps:bodyPr rot="0" vert="horz" wrap="square" lIns="91440" tIns="45720" rIns="91440" bIns="45720" anchor="t" anchorCtr="0" upright="1">
                          <a:noAutofit/>
                        </wps:bodyPr>
                      </wps:wsp>
                      <wps:wsp>
                        <wps:cNvPr id="40" name="AutoShape 35"/>
                        <wps:cNvCnPr>
                          <a:cxnSpLocks noChangeShapeType="1"/>
                          <a:stCxn id="10" idx="1"/>
                          <a:endCxn id="22" idx="1"/>
                        </wps:cNvCnPr>
                        <wps:spPr bwMode="auto">
                          <a:xfrm rot="10800000" flipH="1" flipV="1">
                            <a:off x="1875790" y="1151255"/>
                            <a:ext cx="635" cy="3946525"/>
                          </a:xfrm>
                          <a:prstGeom prst="bentConnector3">
                            <a:avLst>
                              <a:gd name="adj1" fmla="val -84000000"/>
                            </a:avLst>
                          </a:prstGeom>
                          <a:noFill/>
                          <a:ln w="381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36"/>
                        <wps:cNvSpPr txBox="1">
                          <a:spLocks noChangeArrowheads="1"/>
                        </wps:cNvSpPr>
                        <wps:spPr bwMode="auto">
                          <a:xfrm>
                            <a:off x="879475" y="2427605"/>
                            <a:ext cx="885825" cy="658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A6AEC3" w14:textId="57467340" w:rsidR="00A952B0" w:rsidRPr="00F638E0" w:rsidRDefault="00A952B0" w:rsidP="00F638E0">
                              <w:pPr>
                                <w:spacing w:line="240" w:lineRule="auto"/>
                                <w:ind w:firstLine="0"/>
                                <w:jc w:val="center"/>
                                <w:rPr>
                                  <w:highlight w:val="yellow"/>
                                  <w:lang w:val="en-GB"/>
                                </w:rPr>
                              </w:pPr>
                              <w:r w:rsidRPr="002660AA">
                                <w:rPr>
                                  <w:highlight w:val="yellow"/>
                                  <w:lang w:val="en-GB"/>
                                </w:rPr>
                                <w:t>P</w:t>
                              </w:r>
                              <w:r>
                                <w:rPr>
                                  <w:highlight w:val="yellow"/>
                                  <w:lang w:val="en-GB"/>
                                </w:rPr>
                                <w:t>4</w:t>
                              </w:r>
                              <w:r w:rsidRPr="002660AA">
                                <w:rPr>
                                  <w:highlight w:val="yellow"/>
                                  <w:lang w:val="en-GB"/>
                                </w:rPr>
                                <w:t>: Fairness Bridge</w:t>
                              </w:r>
                            </w:p>
                          </w:txbxContent>
                        </wps:txbx>
                        <wps:bodyPr rot="0" vert="horz" wrap="square" lIns="91440" tIns="45720" rIns="91440" bIns="45720" anchor="t" anchorCtr="0" upright="1">
                          <a:noAutofit/>
                        </wps:bodyPr>
                      </wps:wsp>
                      <wps:wsp>
                        <wps:cNvPr id="42" name="AutoShape 37"/>
                        <wps:cNvCnPr>
                          <a:cxnSpLocks noChangeShapeType="1"/>
                        </wps:cNvCnPr>
                        <wps:spPr bwMode="auto">
                          <a:xfrm>
                            <a:off x="0" y="3693160"/>
                            <a:ext cx="580771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3" name="Text Box 38"/>
                        <wps:cNvSpPr txBox="1">
                          <a:spLocks noChangeArrowheads="1"/>
                        </wps:cNvSpPr>
                        <wps:spPr bwMode="auto">
                          <a:xfrm>
                            <a:off x="171450" y="1245869"/>
                            <a:ext cx="1114425" cy="12639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560289" w14:textId="1E695404" w:rsidR="00A952B0" w:rsidRDefault="00A952B0" w:rsidP="0064732D">
                              <w:pPr>
                                <w:spacing w:line="240" w:lineRule="auto"/>
                                <w:ind w:firstLine="0"/>
                                <w:rPr>
                                  <w:i/>
                                  <w:lang w:val="en-GB"/>
                                </w:rPr>
                              </w:pPr>
                              <w:r w:rsidRPr="002E6027">
                                <w:rPr>
                                  <w:i/>
                                  <w:lang w:val="en-GB"/>
                                </w:rPr>
                                <w:t>Intra-organizational</w:t>
                              </w:r>
                            </w:p>
                            <w:p w14:paraId="49C8D354" w14:textId="44D1AB26" w:rsidR="00A952B0" w:rsidRDefault="00A952B0" w:rsidP="0064732D">
                              <w:pPr>
                                <w:spacing w:line="240" w:lineRule="auto"/>
                                <w:ind w:firstLine="0"/>
                                <w:rPr>
                                  <w:i/>
                                  <w:lang w:val="en-GB"/>
                                </w:rPr>
                              </w:pPr>
                            </w:p>
                            <w:p w14:paraId="3A9FAD6B" w14:textId="4A073088" w:rsidR="00A952B0" w:rsidRPr="002E6027" w:rsidRDefault="00A952B0" w:rsidP="0064732D">
                              <w:pPr>
                                <w:spacing w:line="240" w:lineRule="auto"/>
                                <w:ind w:firstLine="0"/>
                                <w:rPr>
                                  <w:i/>
                                  <w:lang w:val="en-GB"/>
                                </w:rPr>
                              </w:pPr>
                              <w:r>
                                <w:rPr>
                                  <w:i/>
                                  <w:lang w:val="en-GB"/>
                                </w:rPr>
                                <w:t>(OB Research Focus)</w:t>
                              </w:r>
                            </w:p>
                          </w:txbxContent>
                        </wps:txbx>
                        <wps:bodyPr rot="0" vert="horz" wrap="square" lIns="91440" tIns="45720" rIns="91440" bIns="45720" anchor="t" anchorCtr="0" upright="1">
                          <a:noAutofit/>
                        </wps:bodyPr>
                      </wps:wsp>
                      <wps:wsp>
                        <wps:cNvPr id="44" name="Text Box 39"/>
                        <wps:cNvSpPr txBox="1">
                          <a:spLocks noChangeArrowheads="1"/>
                        </wps:cNvSpPr>
                        <wps:spPr bwMode="auto">
                          <a:xfrm>
                            <a:off x="184150" y="4216400"/>
                            <a:ext cx="1114425" cy="12366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F0A737" w14:textId="7A1D6443" w:rsidR="00A952B0" w:rsidRDefault="00A952B0" w:rsidP="0064732D">
                              <w:pPr>
                                <w:spacing w:line="240" w:lineRule="auto"/>
                                <w:ind w:firstLine="0"/>
                                <w:rPr>
                                  <w:i/>
                                  <w:lang w:val="en-GB"/>
                                </w:rPr>
                              </w:pPr>
                              <w:r>
                                <w:rPr>
                                  <w:i/>
                                  <w:lang w:val="en-GB"/>
                                </w:rPr>
                                <w:t>Extra</w:t>
                              </w:r>
                              <w:r w:rsidRPr="002E6027">
                                <w:rPr>
                                  <w:i/>
                                  <w:lang w:val="en-GB"/>
                                </w:rPr>
                                <w:t>-organizational</w:t>
                              </w:r>
                            </w:p>
                            <w:p w14:paraId="549C4B0F" w14:textId="72146B53" w:rsidR="00A952B0" w:rsidRDefault="00A952B0" w:rsidP="0064732D">
                              <w:pPr>
                                <w:spacing w:line="240" w:lineRule="auto"/>
                                <w:ind w:firstLine="0"/>
                                <w:rPr>
                                  <w:i/>
                                  <w:lang w:val="en-GB"/>
                                </w:rPr>
                              </w:pPr>
                            </w:p>
                            <w:p w14:paraId="146634E8" w14:textId="5D992CBF" w:rsidR="00A952B0" w:rsidRPr="002E6027" w:rsidRDefault="00A952B0" w:rsidP="0064732D">
                              <w:pPr>
                                <w:spacing w:line="240" w:lineRule="auto"/>
                                <w:ind w:firstLine="0"/>
                                <w:rPr>
                                  <w:i/>
                                  <w:lang w:val="en-GB"/>
                                </w:rPr>
                              </w:pPr>
                              <w:r>
                                <w:rPr>
                                  <w:i/>
                                  <w:lang w:val="en-GB"/>
                                </w:rPr>
                                <w:t>(Marketing Research Focus)</w:t>
                              </w:r>
                            </w:p>
                          </w:txbxContent>
                        </wps:txbx>
                        <wps:bodyPr rot="0" vert="horz" wrap="square" lIns="91440" tIns="45720" rIns="91440" bIns="45720" anchor="t" anchorCtr="0" upright="1">
                          <a:noAutofit/>
                        </wps:bodyPr>
                      </wps:wsp>
                    </wpc:wpc>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6C900574" id="Canvas 38" o:spid="_x0000_s1026" editas="canvas" style="width:457.3pt;height:530.1pt;mso-position-horizontal-relative:char;mso-position-vertical-relative:line" coordsize="58077,673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7ruwkAAI9rAAAOAAAAZHJzL2Uyb0RvYy54bWzsXW9zo74Rft+ZfgeG9z4jJEB4zvebO/vS&#10;dub6Z+aufU8MjmltcIHEvnb63bsrgZAB5y6Jj0wSJTMJDkQIaffZR7ur5f1vx93WukuKMs2zuU3e&#10;ObaVZKs8TrObuf33b1cTbltlFWVxtM2zZG5/T0r7tw+//937w36WuPkm38ZJYUEjWTk77Of2pqr2&#10;s+m0XG2SXVS+y/dJBifXebGLKvhY3EzjIjpA67vt1HUcf3rIi3hf5KukLOGvS3nS/iDaX6+TVfXX&#10;9bpMKms7t6FvlfhZiJ/X+HP64X00uymi/SZd1d2IHtGLXZRmcFPV1DKqIuu2SHtN7dJVkZf5unq3&#10;ynfTfL1OV4l4Bnga4nSeZhFld1EpHmYFo9N0EI4u2O71DfY7y6/S7RZGYwqtz/Bv+PsA85Pg6W12&#10;epH8i7i2vuawhwks92oqy6d18esm2ifiycvZ6i93fyusNAb5ginMoh3I0bfkWFmf8qPl4RTizeGq&#10;r3u4rjrCn+FSMR3l/ku++ldpZfliE2U3yceiyA+bJIqhewT/Ex5B/atsp8RGrg9/zmO4TXRb5aKh&#10;47rY4RDAjFnYOuceJZ5tfZ/boev6nuhGNMNerfC8zzjzobcruIB5PnyLu0WzpqF9UVZ/SPKdhQdz&#10;uwBJFTeK7r6UFXYsmjWX4H3LfJvGOEXiQ3FzvdgW1l0EUn0lvurWTy7bZtYBuhI6niMH42wbjvga&#10;amOXVqCf23Q3t7m6KJrhEH7OYuhnNKuidCuPoc8oKGJMcRjlgFbH62M9R9d5/B1Gt8ilHgJuwMEm&#10;L/5jWwfQwbld/vs2KhLb2v4pgxkKCWOotOID8wIXPhT6mWv9TJStoKm5XdmWPFxUUtFv90V6s4E7&#10;SZnI8o8wq+tUjDJOv+xV3W+QYdntXy/Mbk+YA5wCTSLHF2bCPY8FNS4OSzMPHPa2pVliUTNXRqh1&#10;hKaNUKOSCRS3eDNSANGLDGEhmq2O2dcONouLv33fA+wKaAbQqxbHTAF/GgOwutgW4GwWq1OgRuKU&#10;ENoGz+V9UJV+Cs/dwAk9kGrEc0I5D6SEt4DuUzgpwRxgSN7qLJiXVREh4izyLANczwsJPGegXZle&#10;RE9EbJd7gfdoxC7y2xqYB0DaqsT4VkUK1nALQAu32yUxAG4C9A2PYHhrGBcPD8ZIjDfYNUFn/hs6&#10;4Wf+mbMJc/3PE+Ysl5OPVws28a9I4C3pcrFYkv9h5wmbbdI4TjK0Wg21IuznaEFN8iQpUuRKjdT0&#10;tHXRZQCr5rfodMcKSS3Fp0OhGBHlWV8hwgsoRCP1AwoBknpRhXCp5zpgiKXm1QxHU4gfsxujEEYh&#10;FIcH8exweKD1IFvPyntcTjihHRk/YfG+7xNg/BIf3yaLF6ZYAA7OleE9Ou/x+1ItWMzoUs2Y64Ww&#10;4kMq43IaEN6VauK7Pq/pjA9kR6ofWP03LNW0QSAj1bpUB41Ut2yeKAB4Ap0HbREUpSb6Op1v2IuY&#10;kYfQeWu9Tfd/xMWDOPpHs96vXTbUY5QCc0e9ANcN8ZyOz4YHlLi1WniO1JrzSmEojaE0itKAk7tL&#10;aRSgPJtfkoY+CaTfsV3HnlAaRn3+Izl/5Y5JQWmYAf8hZ3vYSLUG/mqongD+DcIPLF1BkS66dKUs&#10;pEHXnaktXXnt6zQ4b3w5ehxxOPyE8YcuzgsS8Qwkn/suOAkFmeG+Q3o4b0j+SQBK4LyaK0PyNZLv&#10;AmGWUq3hvN+YxCfgfAPmggqd+OxRkVr+/2CSfx+1ZyQIvS7ih5QyXBKjAx/R/14njmH2htk3zN7t&#10;x2jJ8wdpGYA/7zsrvSBs3DrMDyEp4X45fwvMXsGYQXwd8QeCtOQSUdoG8fvMHhXposweMkM46eK8&#10;cNvIMC3ziAF6E6btJ9WdofYqTKsyy4gepv06XmpZGDoB+iGBq3hh6PldISdAZULk/iIdwXcoHN9L&#10;aN4C0CujbIBeB3qQks6CFaj3c8RawQvjOfWC9ZxUB7Rxv0PqpJHqGFIum7kyUq1LdT/WCmvY55Bq&#10;AnljdUhpWKghcYYboRapHZgGLLwwyqwaodaFeiDUCqS5lepHZk4q4j3AyZsorDAJD/bCiFAruAqa&#10;nHjImgxgUSp4C2Xgf+zmHXBIOwhr3uIz5oFi3MtbjCPGOGKUI0aFWFsnpavHWH+BesCS4AJLVsL8&#10;hs0PagVsz6gdk0YlTGZxPLQP7MySdSA+614gPnufxQBRHUElAh4ytCTCXW+0wmjFA7SCqmiWcuS4&#10;ygs8bi6OzwJB/tGR4zluKPMs21wcBvs8Gj+O6wXPlIeJDE7bWFFv9YTdFP2tH8Rlzic3nFz5PJiw&#10;K+ZNwsDhE4eEn0LfYSFbXp1u/fiSZsnTt37gJpUQ2SJ29WSHY6lvhLzYJka1cwW73+wpaX4P7S1R&#10;S5s2kd2sbbS1De1H0VzlsBtVJ13I94HMT7lIgSU7mhlYgxidVDvuBzeo97djvSCdVK4ho5O6TqoY&#10;YGsnlbtxVJ2kvgMbio1OyiIYsLPxsVskX5BOKseW0UldJ/tBSFd5S0fVSRciMI3bgoHNZHLLs7GT&#10;r9hOKm+a0UldJ/shVMkZR8/51UOoDOKjYTfn16wnh4orvWjuqtx5Rid1newHgMHt04bKxkvWATvp&#10;U6xRhJsKvQAdJGY9eVLB7fWtJ0XU0myAb+o11KXZqIpfq/UkuH2eQydpgKXXap10nCYR2nDXV8xd&#10;lYff2EndTqqgeauTiuWPvZ5UdtJlbuB3N98b7vrquKvy8Bud1HVSRe1bnVQsf2SdbGMhkKTied1C&#10;MUYnX51OKg+/0UlNJ3EB190BKzcP1U6eRyaXQThYpsv0y9yoJBtx6kG5l6J6LoECNfgla92cr3pD&#10;eADbAiUZhvJlUOBGLF9aMqyKIdAQMOBHKZnXSdZWtaQiIC+qWmII9SauBzGK/4k1eHZbqKQNJYqt&#10;CQf3seisTPes/wNqLugVjlUOQlMGk0JCxBiFi01NzLFrYrJ+jg5VDH5UG8iDkNW7UgZpKZT5Vvn7&#10;vscZpC9LGR61VJpJ0cER0OuMPyFFRwXUjAnUTaBK0Wnzq8Gl0/pvHmACH2LNcGLrAm3SSFE/pAQq&#10;58OdWyMF1DQI0JqOUcDhSalmaNGWUbmRtfljOJJPcm9VZgkp8h0Lg4l3puYyvOXj5zOjWT+3hSrm&#10;O6p9IQHu1hXhAYgNeNwX6NMKNiHwigPcHoCCTVwfarYJpTtfj+rXbOY1FuZyFqbdYWssjG5h+skt&#10;VNnicZWSsyYHlLlQELGb29JRSgqVn0UkwyilePOSVpT/5WSctRuEX4pSAosSL30Sief1G6rwtVL6&#10;ZzjW36P14f8AAAD//wMAUEsDBBQABgAIAAAAIQDdVG7C2QAAAAYBAAAPAAAAZHJzL2Rvd25yZXYu&#10;eG1sTI7BTsMwEETvSPyDtZW4UTspikqIUyEkDhxbKnF14yWOGq/T2GnC37NwgctKo3mafdVu8b24&#10;4hi7QBqytQKB1ATbUavh+P56vwURkyFr+kCo4Qsj7Orbm8qUNsy0x+shtYJHKJZGg0tpKKWMjUNv&#10;4joMSNx9htGbxHFspR3NzOO+l7lShfSmI/7gzIAvDpvzYfIa1CXvN5fFTml/zPwQ3j62bt5ofbda&#10;np9AJFzSHww/+qwONTudwkQ2ip43mPu93D1mDwWIE0OqUDnIupL/9etvAAAA//8DAFBLAQItABQA&#10;BgAIAAAAIQC2gziS/gAAAOEBAAATAAAAAAAAAAAAAAAAAAAAAABbQ29udGVudF9UeXBlc10ueG1s&#10;UEsBAi0AFAAGAAgAAAAhADj9If/WAAAAlAEAAAsAAAAAAAAAAAAAAAAALwEAAF9yZWxzLy5yZWxz&#10;UEsBAi0AFAAGAAgAAAAhANzALuu7CQAAj2sAAA4AAAAAAAAAAAAAAAAALgIAAGRycy9lMm9Eb2Mu&#10;eG1sUEsBAi0AFAAGAAgAAAAhAN1UbsLZAAAABgEAAA8AAAAAAAAAAAAAAAAAFQwAAGRycy9kb3du&#10;cmV2LnhtbFBLBQYAAAAABAAEAPMAAAAb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077;height:67322;visibility:visible;mso-wrap-style:square">
                  <v:fill o:detectmouseclick="t"/>
                  <v:path o:connecttype="none"/>
                </v:shape>
                <v:shapetype id="_x0000_t202" coordsize="21600,21600" o:spt="202" path="m,l,21600r21600,l21600,xe">
                  <v:stroke joinstyle="miter"/>
                  <v:path gradientshapeok="t" o:connecttype="rect"/>
                </v:shapetype>
                <v:shape id="Text Box 5" o:spid="_x0000_s1028" type="#_x0000_t202" style="position:absolute;left:18853;top:9226;width:16484;height:4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CtwwAAANsAAAAPAAAAZHJzL2Rvd25yZXYueG1sRI9Pa8JA&#10;EMXvBb/DMoK3urFYkdRVRDB4rP/wOs1Os6HZ2ZDdxvjtO4eCtxnem/d+s9oMvlE9dbEObGA2zUAR&#10;l8HWXBm4nPevS1AxIVtsApOBB0XYrEcvK8xtuPOR+lOqlIRwzNGAS6nNtY6lI49xGlpi0b5D5zHJ&#10;2lXadniXcN/otyxbaI81S4PDlnaOyp/TrzfwHm+f8/7xVbtqeS10Mfjj/FwYMxkP2w9QiYb0NP9f&#10;H6zgC738IgPo9R8AAAD//wMAUEsBAi0AFAAGAAgAAAAhANvh9svuAAAAhQEAABMAAAAAAAAAAAAA&#10;AAAAAAAAAFtDb250ZW50X1R5cGVzXS54bWxQSwECLQAUAAYACAAAACEAWvQsW78AAAAVAQAACwAA&#10;AAAAAAAAAAAAAAAfAQAAX3JlbHMvLnJlbHNQSwECLQAUAAYACAAAACEACPnwrcMAAADbAAAADwAA&#10;AAAAAAAAAAAAAAAHAgAAZHJzL2Rvd25yZXYueG1sUEsFBgAAAAADAAMAtwAAAPcCAAAAAA==&#10;" strokeweight="1.5pt">
                  <v:textbox>
                    <w:txbxContent>
                      <w:p w14:paraId="19CA778F" w14:textId="77777777" w:rsidR="00A952B0" w:rsidRPr="008873A6" w:rsidRDefault="00A952B0" w:rsidP="0064732D">
                        <w:pPr>
                          <w:spacing w:line="240" w:lineRule="auto"/>
                          <w:ind w:firstLine="0"/>
                          <w:rPr>
                            <w:b/>
                            <w:lang w:val="en-GB"/>
                          </w:rPr>
                        </w:pPr>
                        <w:r>
                          <w:rPr>
                            <w:b/>
                            <w:lang w:val="en-GB"/>
                          </w:rPr>
                          <w:t>Employees’ Fairness Perception</w:t>
                        </w:r>
                      </w:p>
                    </w:txbxContent>
                  </v:textbox>
                </v:shape>
                <v:shape id="Text Box 7" o:spid="_x0000_s1029" type="#_x0000_t202" style="position:absolute;left:18853;top:18554;width:1648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8tBvwAAANsAAAAPAAAAZHJzL2Rvd25yZXYueG1sRE9Li8Iw&#10;EL4L+x/CLHjTdEWXUo2yLGzx6BOvYzM2xWZSmljrvzeCsLf5+J6zWPW2Fh21vnKs4GucgCAunK64&#10;VHDY/41SED4ga6wdk4IHeVgtPwYLzLS785a6XShFDGGfoQITQpNJ6QtDFv3YNcSRu7jWYoiwLaVu&#10;8R7DbS0nSfItLVYcGww29GuouO5uVsHMnzbT7nGuTJkec5n3djvd50oNP/ufOYhAffgXv91rHedP&#10;4PVLPEAunwAAAP//AwBQSwECLQAUAAYACAAAACEA2+H2y+4AAACFAQAAEwAAAAAAAAAAAAAAAAAA&#10;AAAAW0NvbnRlbnRfVHlwZXNdLnhtbFBLAQItABQABgAIAAAAIQBa9CxbvwAAABUBAAALAAAAAAAA&#10;AAAAAAAAAB8BAABfcmVscy8ucmVsc1BLAQItABQABgAIAAAAIQCXZ8tBvwAAANsAAAAPAAAAAAAA&#10;AAAAAAAAAAcCAABkcnMvZG93bnJldi54bWxQSwUGAAAAAAMAAwC3AAAA8wIAAAAA&#10;" strokeweight="1.5pt">
                  <v:textbox>
                    <w:txbxContent>
                      <w:p w14:paraId="0E0167D2" w14:textId="77777777" w:rsidR="00A952B0" w:rsidRPr="008873A6" w:rsidRDefault="00A952B0" w:rsidP="0064732D">
                        <w:pPr>
                          <w:spacing w:line="240" w:lineRule="auto"/>
                          <w:ind w:firstLine="0"/>
                          <w:rPr>
                            <w:b/>
                            <w:lang w:val="en-GB"/>
                          </w:rPr>
                        </w:pPr>
                        <w:r>
                          <w:rPr>
                            <w:b/>
                            <w:lang w:val="en-GB"/>
                          </w:rPr>
                          <w:t>Psychological Contract Strength</w:t>
                        </w:r>
                      </w:p>
                    </w:txbxContent>
                  </v:textbox>
                </v:shape>
                <v:shapetype id="_x0000_t32" coordsize="21600,21600" o:spt="32" o:oned="t" path="m,l21600,21600e" filled="f">
                  <v:path arrowok="t" fillok="f" o:connecttype="none"/>
                  <o:lock v:ext="edit" shapetype="t"/>
                </v:shapetype>
                <v:shape id="AutoShape 8" o:spid="_x0000_s1030" type="#_x0000_t32" style="position:absolute;left:27095;top:13887;width: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qeNvwAAANsAAAAPAAAAZHJzL2Rvd25yZXYueG1sRE9Na8JA&#10;EL0X/A/LFLzVTRVKiK4igtSDF20PHofsmESzs2F3GpN/7xYKvc3jfc5qM7hW9RRi49nA+ywDRVx6&#10;23Bl4Ptr/5aDioJssfVMBkaKsFlPXlZYWP/gE/VnqVQK4ViggVqkK7SOZU0O48x3xIm7+uBQEgyV&#10;tgEfKdy1ep5lH9phw6mhxo52NZX3848z0Hdy/KTxkt+OXoKlvJ+PJ23M9HXYLkEJDfIv/nMfbJq/&#10;gN9f0gF6/QQAAP//AwBQSwECLQAUAAYACAAAACEA2+H2y+4AAACFAQAAEwAAAAAAAAAAAAAAAAAA&#10;AAAAW0NvbnRlbnRfVHlwZXNdLnhtbFBLAQItABQABgAIAAAAIQBa9CxbvwAAABUBAAALAAAAAAAA&#10;AAAAAAAAAB8BAABfcmVscy8ucmVsc1BLAQItABQABgAIAAAAIQCO6qeNvwAAANsAAAAPAAAAAAAA&#10;AAAAAAAAAAcCAABkcnMvZG93bnJldi54bWxQSwUGAAAAAAMAAwC3AAAA8wIAAAAA&#10;" strokeweight="2.25pt">
                  <v:stroke endarrow="block"/>
                </v:shape>
                <v:shape id="AutoShape 9" o:spid="_x0000_s1031" type="#_x0000_t32" style="position:absolute;left:27095;top:23520;width:6;height:4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z/5vwAAANsAAAAPAAAAZHJzL2Rvd25yZXYueG1sRE9Na8JA&#10;EL0X/A/LFLzVTUVKiK4igtSDF20PHofsmESzs2F3GpN/7xYKvc3jfc5qM7hW9RRi49nA+ywDRVx6&#10;23Bl4Ptr/5aDioJssfVMBkaKsFlPXlZYWP/gE/VnqVQK4ViggVqkK7SOZU0O48x3xIm7+uBQEgyV&#10;tgEfKdy1ep5lH9phw6mhxo52NZX3848z0Hdy/KTxkt+OXoKlvJ+PJ23M9HXYLkEJDfIv/nMfbJq/&#10;gN9f0gF6/QQAAP//AwBQSwECLQAUAAYACAAAACEA2+H2y+4AAACFAQAAEwAAAAAAAAAAAAAAAAAA&#10;AAAAW0NvbnRlbnRfVHlwZXNdLnhtbFBLAQItABQABgAIAAAAIQBa9CxbvwAAABUBAAALAAAAAAAA&#10;AAAAAAAAAB8BAABfcmVscy8ucmVsc1BLAQItABQABgAIAAAAIQABAz/5vwAAANsAAAAPAAAAAAAA&#10;AAAAAAAAAAcCAABkcnMvZG93bnJldi54bWxQSwUGAAAAAAMAAwC3AAAA8wIAAAAA&#10;" strokeweight="2.25pt">
                  <v:stroke endarrow="block"/>
                </v:shape>
                <v:shape id="Text Box 10" o:spid="_x0000_s1032" type="#_x0000_t202" style="position:absolute;left:18853;top:28181;width:16484;height:6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lM1wAAAANsAAAAPAAAAZHJzL2Rvd25yZXYueG1sRE/fa8Iw&#10;EH4f+D+EE/Y2U4cd0hlFBMsetTr2emvOpNhcSpPV+t+bwWBv9/H9vNVmdK0YqA+NZwXzWQaCuPa6&#10;YaPgfNq/LEGEiKyx9UwK7hRgs548rbDQ/sZHGqpoRArhUKACG2NXSBlqSw7DzHfEibv43mFMsDdS&#10;93hL4a6Vr1n2Jh02nBosdrSzVF+rH6cgD1+HxXD/bqxZfpayHN1xcSqVep6O23cQkcb4L/5zf+g0&#10;P4ffX9IBcv0AAAD//wMAUEsBAi0AFAAGAAgAAAAhANvh9svuAAAAhQEAABMAAAAAAAAAAAAAAAAA&#10;AAAAAFtDb250ZW50X1R5cGVzXS54bWxQSwECLQAUAAYACAAAACEAWvQsW78AAAAVAQAACwAAAAAA&#10;AAAAAAAAAAAfAQAAX3JlbHMvLnJlbHNQSwECLQAUAAYACAAAACEAGI5TNcAAAADbAAAADwAAAAAA&#10;AAAAAAAAAAAHAgAAZHJzL2Rvd25yZXYueG1sUEsFBgAAAAADAAMAtwAAAPQCAAAAAA==&#10;" strokeweight="1.5pt">
                  <v:textbox>
                    <w:txbxContent>
                      <w:p w14:paraId="692175DB" w14:textId="77777777" w:rsidR="00A952B0" w:rsidRPr="008873A6" w:rsidRDefault="00A952B0" w:rsidP="0064732D">
                        <w:pPr>
                          <w:spacing w:line="240" w:lineRule="auto"/>
                          <w:ind w:firstLine="0"/>
                          <w:rPr>
                            <w:b/>
                            <w:lang w:val="en-GB"/>
                          </w:rPr>
                        </w:pPr>
                        <w:r>
                          <w:rPr>
                            <w:b/>
                            <w:lang w:val="en-GB"/>
                          </w:rPr>
                          <w:t>Organizational Commitment, Identity &amp; Loyalty</w:t>
                        </w:r>
                      </w:p>
                    </w:txbxContent>
                  </v:textbox>
                </v:shape>
                <v:shape id="Text Box 11" o:spid="_x0000_s1033" type="#_x0000_t202" style="position:absolute;left:44259;top:28371;width:11627;height:6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M1CwAAAANsAAAAPAAAAZHJzL2Rvd25yZXYueG1sRE/fa8Iw&#10;EH4f+D+EE/Y2U4cT6YwigmWP2jr2emvOpNhcSpPV+t+bwWBv9/H9vPV2dK0YqA+NZwXzWQaCuPa6&#10;YaPgXB1eViBCRNbYeiYFdwqw3Uye1phrf+MTDWU0IoVwyFGBjbHLpQy1JYdh5jvixF187zAm2Bup&#10;e7ylcNfK1yxbSocNpwaLHe0t1dfyxyl4C1/HxXD/bqxZfRayGN1pURVKPU/H3TuISGP8F/+5P3Sa&#10;v4TfX9IBcvMAAAD//wMAUEsBAi0AFAAGAAgAAAAhANvh9svuAAAAhQEAABMAAAAAAAAAAAAAAAAA&#10;AAAAAFtDb250ZW50X1R5cGVzXS54bWxQSwECLQAUAAYACAAAACEAWvQsW78AAAAVAQAACwAAAAAA&#10;AAAAAAAAAAAfAQAAX3JlbHMvLnJlbHNQSwECLQAUAAYACAAAACEA6FzNQsAAAADbAAAADwAAAAAA&#10;AAAAAAAAAAAHAgAAZHJzL2Rvd25yZXYueG1sUEsFBgAAAAADAAMAtwAAAPQCAAAAAA==&#10;" strokeweight="1.5pt">
                  <v:textbox>
                    <w:txbxContent>
                      <w:p w14:paraId="5044627A" w14:textId="77777777" w:rsidR="00A952B0" w:rsidRPr="008873A6" w:rsidRDefault="00A952B0" w:rsidP="0064732D">
                        <w:pPr>
                          <w:spacing w:line="240" w:lineRule="auto"/>
                          <w:ind w:firstLine="0"/>
                          <w:rPr>
                            <w:b/>
                            <w:lang w:val="en-GB"/>
                          </w:rPr>
                        </w:pPr>
                        <w:r>
                          <w:rPr>
                            <w:b/>
                            <w:lang w:val="en-GB"/>
                          </w:rPr>
                          <w:t>Training and Knowledge Transfer</w:t>
                        </w:r>
                      </w:p>
                    </w:txbxContent>
                  </v:textbox>
                </v:shape>
                <v:shape id="AutoShape 12" o:spid="_x0000_s1034" type="#_x0000_t32" style="position:absolute;left:35433;top:31515;width:8731;height: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ZnDvgAAANsAAAAPAAAAZHJzL2Rvd25yZXYueG1sRE9Na8Mw&#10;DL0P9h+MBrutTgtdSlonlNFBr0tHzyJWk9BITm2vyf79PBjspsf71K6aeVB38qF3YmC5yECRNM72&#10;0hr4PL2/bECFiGJxcEIGvilAVT4+7LCwbpIPutexVSlEQoEGuhjHQuvQdMQYFm4kSdzFecaYoG+1&#10;9TilcB70KsteNWMvqaHDkd46aq71Fxs4X/P8wCe/OUxBr+vVjXFgNub5ad5vQUWa47/4z320aX4O&#10;v7+kA3T5AwAA//8DAFBLAQItABQABgAIAAAAIQDb4fbL7gAAAIUBAAATAAAAAAAAAAAAAAAAAAAA&#10;AABbQ29udGVudF9UeXBlc10ueG1sUEsBAi0AFAAGAAgAAAAhAFr0LFu/AAAAFQEAAAsAAAAAAAAA&#10;AAAAAAAAHwEAAF9yZWxzLy5yZWxzUEsBAi0AFAAGAAgAAAAhAPqNmcO+AAAA2wAAAA8AAAAAAAAA&#10;AAAAAAAABwIAAGRycy9kb3ducmV2LnhtbFBLBQYAAAAAAwADALcAAADyAgAAAAA=&#10;" strokeweight="2.25pt">
                  <v:stroke endarrow="block"/>
                </v:shape>
                <v:shape id="Text Box 13" o:spid="_x0000_s1035" type="#_x0000_t202" style="position:absolute;left:18853;top:39617;width:16484;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yrwwAAANsAAAAPAAAAZHJzL2Rvd25yZXYueG1sRI9Pa8JA&#10;EMXvBb/DMoK3urFYkdRVRDB4rP/wOs1Os6HZ2ZDdxvjtO4eCtxnem/d+s9oMvlE9dbEObGA2zUAR&#10;l8HWXBm4nPevS1AxIVtsApOBB0XYrEcvK8xtuPOR+lOqlIRwzNGAS6nNtY6lI49xGlpi0b5D5zHJ&#10;2lXadniXcN/otyxbaI81S4PDlnaOyp/TrzfwHm+f8/7xVbtqeS10Mfjj/FwYMxkP2w9QiYb0NP9f&#10;H6zgC6z8IgPo9R8AAAD//wMAUEsBAi0AFAAGAAgAAAAhANvh9svuAAAAhQEAABMAAAAAAAAAAAAA&#10;AAAAAAAAAFtDb250ZW50X1R5cGVzXS54bWxQSwECLQAUAAYACAAAACEAWvQsW78AAAAVAQAACwAA&#10;AAAAAAAAAAAAAAAfAQAAX3JlbHMvLnJlbHNQSwECLQAUAAYACAAAACEA9o/8q8MAAADbAAAADwAA&#10;AAAAAAAAAAAAAAAHAgAAZHJzL2Rvd25yZXYueG1sUEsFBgAAAAADAAMAtwAAAPcCAAAAAA==&#10;" strokeweight="1.5pt">
                  <v:textbox>
                    <w:txbxContent>
                      <w:p w14:paraId="37DD5B83" w14:textId="77777777" w:rsidR="00A952B0" w:rsidRPr="008873A6" w:rsidRDefault="00A952B0" w:rsidP="0064732D">
                        <w:pPr>
                          <w:spacing w:line="240" w:lineRule="auto"/>
                          <w:ind w:firstLine="0"/>
                          <w:rPr>
                            <w:b/>
                            <w:lang w:val="en-GB"/>
                          </w:rPr>
                        </w:pPr>
                        <w:r>
                          <w:rPr>
                            <w:b/>
                            <w:lang w:val="en-GB"/>
                          </w:rPr>
                          <w:t>Customer Experience (CX)</w:t>
                        </w:r>
                      </w:p>
                    </w:txbxContent>
                  </v:textbox>
                </v:shape>
                <v:shape id="AutoShape 14" o:spid="_x0000_s1036" type="#_x0000_t32" style="position:absolute;left:27095;top:34937;width:6;height:45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BnvwAAANsAAAAPAAAAZHJzL2Rvd25yZXYueG1sRE9Na8JA&#10;EL0X/A/LCN7qRg+SRlcpBakHL9oePA7ZMUmbnQ2705j8e1cQepvH+5zNbnCt6inExrOBxTwDRVx6&#10;23Bl4Ptr/5qDioJssfVMBkaKsNtOXjZYWH/jE/VnqVQK4ViggVqkK7SOZU0O49x3xIm7+uBQEgyV&#10;tgFvKdy1epllK+2w4dRQY0cfNZW/5z9noO/k+EnjJf85egmW8n45nrQxs+nwvgYlNMi/+Ok+2DT/&#10;DR6/pAP09g4AAP//AwBQSwECLQAUAAYACAAAACEA2+H2y+4AAACFAQAAEwAAAAAAAAAAAAAAAAAA&#10;AAAAW0NvbnRlbnRfVHlwZXNdLnhtbFBLAQItABQABgAIAAAAIQBa9CxbvwAAABUBAAALAAAAAAAA&#10;AAAAAAAAAB8BAABfcmVscy8ucmVsc1BLAQItABQABgAIAAAAIQDvApBnvwAAANsAAAAPAAAAAAAA&#10;AAAAAAAAAAcCAABkcnMvZG93bnJldi54bWxQSwUGAAAAAAMAAwC3AAAA8wIAAAAA&#10;" strokeweight="2.25pt">
                  <v:stroke endarrow="block"/>
                </v:shape>
                <v:shape id="Text Box 15" o:spid="_x0000_s1037" type="#_x0000_t202" style="position:absolute;left:44862;top:38601;width:11627;height:6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ToQwAAAANsAAAAPAAAAZHJzL2Rvd25yZXYueG1sRE/Pa8Iw&#10;FL4L/g/hDXbTdOJEalMRwbLjqhu7vjXPpti8lCbW9r9fDgOPH9/vbD/aVgzU+8axgrdlAoK4crrh&#10;WsHX5bTYgvABWWPrmBRM5GGfz2cZpto9uKThHGoRQ9inqMCE0KVS+sqQRb90HXHkrq63GCLsa6l7&#10;fMRw28pVkmykxYZjg8GOjoaq2/luFbz7n8/1MP02pt5+F7IYbbm+FEq9voyHHYhAY3iK/90fWsEq&#10;ro9f4g+Q+R8AAAD//wMAUEsBAi0AFAAGAAgAAAAhANvh9svuAAAAhQEAABMAAAAAAAAAAAAAAAAA&#10;AAAAAFtDb250ZW50X1R5cGVzXS54bWxQSwECLQAUAAYACAAAACEAWvQsW78AAAAVAQAACwAAAAAA&#10;AAAAAAAAAAAfAQAAX3JlbHMvLnJlbHNQSwECLQAUAAYACAAAACEAxpU6EMAAAADbAAAADwAAAAAA&#10;AAAAAAAAAAAHAgAAZHJzL2Rvd25yZXYueG1sUEsFBgAAAAADAAMAtwAAAPQCAAAAAA==&#10;" strokeweight="1.5pt">
                  <v:textbox>
                    <w:txbxContent>
                      <w:p w14:paraId="738C8DA2" w14:textId="77777777" w:rsidR="00A952B0" w:rsidRPr="008873A6" w:rsidRDefault="00A952B0" w:rsidP="0064732D">
                        <w:pPr>
                          <w:spacing w:line="240" w:lineRule="auto"/>
                          <w:ind w:firstLine="0"/>
                          <w:rPr>
                            <w:b/>
                            <w:lang w:val="en-GB"/>
                          </w:rPr>
                        </w:pPr>
                        <w:r>
                          <w:rPr>
                            <w:b/>
                            <w:lang w:val="en-GB"/>
                          </w:rPr>
                          <w:t>Value-in-use Perceptions</w:t>
                        </w:r>
                      </w:p>
                    </w:txbxContent>
                  </v:textbox>
                </v:shape>
                <v:shape id="AutoShape 16" o:spid="_x0000_s1038" type="#_x0000_t32" style="position:absolute;left:35433;top:41795;width:9334;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xg8xQAAANsAAAAPAAAAZHJzL2Rvd25yZXYueG1sRI9Ba8JA&#10;FITvQv/D8gq96SaBFomuwbYoLUjBVO/P7DMJZt+m2TXG/nq3IPQ4zMw3zDwbTCN66lxtWUE8iUAQ&#10;F1bXXCrYfa/GUxDOI2tsLJOCKznIFg+jOabaXnhLfe5LESDsUlRQed+mUrqiIoNuYlvi4B1tZ9AH&#10;2ZVSd3gJcNPIJIpepMGaw0KFLb1VVJzys1Hg8l+/P8h+83Nuks+v9936+fqaKPX0OCxnIDwN/j98&#10;b39oBUkMf1/CD5CLGwAAAP//AwBQSwECLQAUAAYACAAAACEA2+H2y+4AAACFAQAAEwAAAAAAAAAA&#10;AAAAAAAAAAAAW0NvbnRlbnRfVHlwZXNdLnhtbFBLAQItABQABgAIAAAAIQBa9CxbvwAAABUBAAAL&#10;AAAAAAAAAAAAAAAAAB8BAABfcmVscy8ucmVsc1BLAQItABQABgAIAAAAIQAJnxg8xQAAANsAAAAP&#10;AAAAAAAAAAAAAAAAAAcCAABkcnMvZG93bnJldi54bWxQSwUGAAAAAAMAAwC3AAAA+QIAAAAA&#10;" strokeweight="2.25pt">
                  <v:stroke endarrow="block"/>
                </v:shape>
                <v:shape id="Text Box 17" o:spid="_x0000_s1039" type="#_x0000_t202" style="position:absolute;left:18853;top:48628;width:16580;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wH8wQAAANsAAAAPAAAAZHJzL2Rvd25yZXYueG1sRI9Pi8Iw&#10;FMTvC36H8ARva2pRka5RRLB49C9e3zZvm7LNS2lird/eLCx4HGbmN8xy3dtadNT6yrGCyTgBQVw4&#10;XXGp4HLefS5A+ICssXZMCp7kYb0afCwx0+7BR+pOoRQRwj5DBSaEJpPSF4Ys+rFriKP341qLIcq2&#10;lLrFR4TbWqZJMpcWK44LBhvaGip+T3erYOZvh2n3/K5MubjmMu/tcXrOlRoN+80XiEB9eIf/23ut&#10;IE3h70v8AXL1AgAA//8DAFBLAQItABQABgAIAAAAIQDb4fbL7gAAAIUBAAATAAAAAAAAAAAAAAAA&#10;AAAAAABbQ29udGVudF9UeXBlc10ueG1sUEsBAi0AFAAGAAgAAAAhAFr0LFu/AAAAFQEAAAsAAAAA&#10;AAAAAAAAAAAAHwEAAF9yZWxzLy5yZWxzUEsBAi0AFAAGAAgAAAAhAFkLAfzBAAAA2wAAAA8AAAAA&#10;AAAAAAAAAAAABwIAAGRycy9kb3ducmV2LnhtbFBLBQYAAAAAAwADALcAAAD1AgAAAAA=&#10;" strokeweight="1.5pt">
                  <v:textbox>
                    <w:txbxContent>
                      <w:p w14:paraId="301330C8" w14:textId="77777777" w:rsidR="00A952B0" w:rsidRPr="008873A6" w:rsidRDefault="00A952B0" w:rsidP="0064732D">
                        <w:pPr>
                          <w:spacing w:line="240" w:lineRule="auto"/>
                          <w:ind w:firstLine="0"/>
                          <w:rPr>
                            <w:b/>
                            <w:lang w:val="en-GB"/>
                          </w:rPr>
                        </w:pPr>
                        <w:r>
                          <w:rPr>
                            <w:b/>
                            <w:lang w:val="en-GB"/>
                          </w:rPr>
                          <w:t>Customer’s Fairness Perceptions</w:t>
                        </w:r>
                      </w:p>
                    </w:txbxContent>
                  </v:textbox>
                </v:shape>
                <v:shape id="AutoShape 18" o:spid="_x0000_s1040" type="#_x0000_t32" style="position:absolute;left:27095;top:44081;width:51;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m0wwgAAANsAAAAPAAAAZHJzL2Rvd25yZXYueG1sRI/NasMw&#10;EITvgb6D2EJvsVwXinGjhFIo7SGX/BxyXKyt7cRaGWnr2G9fBQI9DjPzDbPaTK5XI4XYeTbwnOWg&#10;iGtvO24MHA+fyxJUFGSLvWcyMFOEzfphscLK+ivvaNxLoxKEY4UGWpGh0jrWLTmMmR+Ik/fjg0NJ&#10;MjTaBrwmuOt1keev2mHHaaHFgT5aqi/7X2dgHGT7RfOpPG+9BEvlWMw7bczT4/T+Bkpokv/wvf1t&#10;DRQvcPuSfoBe/wEAAP//AwBQSwECLQAUAAYACAAAACEA2+H2y+4AAACFAQAAEwAAAAAAAAAAAAAA&#10;AAAAAAAAW0NvbnRlbnRfVHlwZXNdLnhtbFBLAQItABQABgAIAAAAIQBa9CxbvwAAABUBAAALAAAA&#10;AAAAAAAAAAAAAB8BAABfcmVscy8ucmVsc1BLAQItABQABgAIAAAAIQBAhm0wwgAAANsAAAAPAAAA&#10;AAAAAAAAAAAAAAcCAABkcnMvZG93bnJldi54bWxQSwUGAAAAAAMAAwC3AAAA9gIAAAAA&#10;" strokeweight="2.25pt">
                  <v:stroke endarrow="block"/>
                </v:shape>
                <v:shape id="Text Box 19" o:spid="_x0000_s1041" type="#_x0000_t202" style="position:absolute;left:19907;top:59956;width:14510;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jwTwwAAANsAAAAPAAAAZHJzL2Rvd25yZXYueG1sRI/NasMw&#10;EITvhbyD2EBujdzglOBGCaVQ02PsJOS6tbaWqbUyluqft48KhR6HmfmG2R8n24qBet84VvC0TkAQ&#10;V043XCu4nN8fdyB8QNbYOiYFM3k4HhYPe8y0G7mgoQy1iBD2GSowIXSZlL4yZNGvXUccvS/XWwxR&#10;9rXUPY4Rblu5SZJnabHhuGCwozdD1Xf5YxVs/e2UDvNnY+rdNZf5ZIv0nCu1Wk6vLyACTeE//Nf+&#10;0Ao2Kfx+iT9AHu4AAAD//wMAUEsBAi0AFAAGAAgAAAAhANvh9svuAAAAhQEAABMAAAAAAAAAAAAA&#10;AAAAAAAAAFtDb250ZW50X1R5cGVzXS54bWxQSwECLQAUAAYACAAAACEAWvQsW78AAAAVAQAACwAA&#10;AAAAAAAAAAAAAAAfAQAAX3JlbHMvLnJlbHNQSwECLQAUAAYACAAAACEAua48E8MAAADbAAAADwAA&#10;AAAAAAAAAAAAAAAHAgAAZHJzL2Rvd25yZXYueG1sUEsFBgAAAAADAAMAtwAAAPcCAAAAAA==&#10;" strokeweight="1.5pt">
                  <v:textbox>
                    <w:txbxContent>
                      <w:p w14:paraId="0F018C50" w14:textId="77777777" w:rsidR="00A952B0" w:rsidRPr="008873A6" w:rsidRDefault="00A952B0" w:rsidP="0064732D">
                        <w:pPr>
                          <w:spacing w:line="240" w:lineRule="auto"/>
                          <w:ind w:firstLine="0"/>
                          <w:rPr>
                            <w:b/>
                            <w:lang w:val="en-GB"/>
                          </w:rPr>
                        </w:pPr>
                        <w:r>
                          <w:rPr>
                            <w:b/>
                            <w:lang w:val="en-GB"/>
                          </w:rPr>
                          <w:t>Customer’s Purchase Decision</w:t>
                        </w:r>
                      </w:p>
                    </w:txbxContent>
                  </v:textbox>
                </v:shape>
                <v:shape id="Text Box 20" o:spid="_x0000_s1042" type="#_x0000_t202" style="position:absolute;left:37750;top:59956;width:14574;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pmIwwAAANsAAAAPAAAAZHJzL2Rvd25yZXYueG1sRI/NasMw&#10;EITvhb6D2EJvjdxgB+NECaUQ02OdH3rdWhvL1FoZS3Hst68KhRyHmfmG2ewm24mRBt86VvC6SEAQ&#10;10633Cg4HfcvOQgfkDV2jknBTB5228eHDRba3bii8RAaESHsC1RgQugLKX1tyKJfuJ44ehc3WAxR&#10;Do3UA94i3HZymSQrabHluGCwp3dD9c/hahVk/uszHefv1jT5uZTlZKv0WCr1/DS9rUEEmsI9/N/+&#10;0AqWGfx9iT9Abn8BAAD//wMAUEsBAi0AFAAGAAgAAAAhANvh9svuAAAAhQEAABMAAAAAAAAAAAAA&#10;AAAAAAAAAFtDb250ZW50X1R5cGVzXS54bWxQSwECLQAUAAYACAAAACEAWvQsW78AAAAVAQAACwAA&#10;AAAAAAAAAAAAAAAfAQAAX3JlbHMvLnJlbHNQSwECLQAUAAYACAAAACEA1uKZiMMAAADbAAAADwAA&#10;AAAAAAAAAAAAAAAHAgAAZHJzL2Rvd25yZXYueG1sUEsFBgAAAAADAAMAtwAAAPcCAAAAAA==&#10;" strokeweight="1.5pt">
                  <v:textbox>
                    <w:txbxContent>
                      <w:p w14:paraId="7C67EBD6" w14:textId="77777777" w:rsidR="00A952B0" w:rsidRPr="008873A6" w:rsidRDefault="00A952B0" w:rsidP="0064732D">
                        <w:pPr>
                          <w:spacing w:line="240" w:lineRule="auto"/>
                          <w:ind w:firstLine="0"/>
                          <w:rPr>
                            <w:b/>
                            <w:lang w:val="en-GB"/>
                          </w:rPr>
                        </w:pPr>
                        <w:r>
                          <w:rPr>
                            <w:b/>
                            <w:lang w:val="en-GB"/>
                          </w:rPr>
                          <w:t>Customer’s WOM</w:t>
                        </w:r>
                      </w:p>
                    </w:txbxContent>
                  </v:textbox>
                </v:shape>
                <v:shape id="Text Box 21" o:spid="_x0000_s1043" type="#_x0000_t202" style="position:absolute;left:1270;top:59956;width:15208;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Af/wwAAANsAAAAPAAAAZHJzL2Rvd25yZXYueG1sRI/BasMw&#10;EETvhf6D2EJvjdzgBuNECaUQ02PtJPS6tTaWqbUyluLYf18VAjkOM/OG2ewm24mRBt86VvC6SEAQ&#10;10633Cg4HvYvGQgfkDV2jknBTB5228eHDebaXbmksQqNiBD2OSowIfS5lL42ZNEvXE8cvbMbLIYo&#10;h0bqAa8Rbju5TJKVtNhyXDDY04eh+re6WAVv/vsrHeef1jTZqZDFZMv0UCj1/DS9r0EEmsI9fGt/&#10;agXLFfx/iT9Abv8AAAD//wMAUEsBAi0AFAAGAAgAAAAhANvh9svuAAAAhQEAABMAAAAAAAAAAAAA&#10;AAAAAAAAAFtDb250ZW50X1R5cGVzXS54bWxQSwECLQAUAAYACAAAACEAWvQsW78AAAAVAQAACwAA&#10;AAAAAAAAAAAAAAAfAQAAX3JlbHMvLnJlbHNQSwECLQAUAAYACAAAACEAJjAH/8MAAADbAAAADwAA&#10;AAAAAAAAAAAAAAAHAgAAZHJzL2Rvd25yZXYueG1sUEsFBgAAAAADAAMAtwAAAPcCAAAAAA==&#10;" strokeweight="1.5pt">
                  <v:textbox>
                    <w:txbxContent>
                      <w:p w14:paraId="67F2F13A" w14:textId="77777777" w:rsidR="00A952B0" w:rsidRPr="008873A6" w:rsidRDefault="00A952B0" w:rsidP="0064732D">
                        <w:pPr>
                          <w:spacing w:line="240" w:lineRule="auto"/>
                          <w:ind w:firstLine="0"/>
                          <w:rPr>
                            <w:b/>
                            <w:lang w:val="en-GB"/>
                          </w:rPr>
                        </w:pPr>
                        <w:r>
                          <w:rPr>
                            <w:b/>
                            <w:lang w:val="en-GB"/>
                          </w:rPr>
                          <w:t>Customer’s Loyalty</w:t>
                        </w:r>
                      </w:p>
                    </w:txbxContent>
                  </v:textbox>
                </v:shape>
                <v:shape id="AutoShape 22" o:spid="_x0000_s1044" type="#_x0000_t32" style="position:absolute;left:8877;top:53416;width:18269;height:64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iXTxQAAANsAAAAPAAAAZHJzL2Rvd25yZXYueG1sRI9Ba8JA&#10;FITvgv9heYK3ZmOgVqKrqKVioQim9v7Mviah2bdpdo2xv75bKHgcZuYbZrHqTS06al1lWcEkikEQ&#10;51ZXXCg4vb88zEA4j6yxtkwKbuRgtRwOFphqe+UjdZkvRICwS1FB6X2TSunykgy6yDbEwfu0rUEf&#10;ZFtI3eI1wE0tkzieSoMVh4USG9qWlH9lF6PAZT/+4yy7t+9Lnbwenk+7x9smUWo86tdzEJ56fw//&#10;t/daQfIEf1/CD5DLXwAAAP//AwBQSwECLQAUAAYACAAAACEA2+H2y+4AAACFAQAAEwAAAAAAAAAA&#10;AAAAAAAAAAAAW0NvbnRlbnRfVHlwZXNdLnhtbFBLAQItABQABgAIAAAAIQBa9CxbvwAAABUBAAAL&#10;AAAAAAAAAAAAAAAAAB8BAABfcmVscy8ucmVsc1BLAQItABQABgAIAAAAIQDpOiXTxQAAANsAAAAP&#10;AAAAAAAAAAAAAAAAAAcCAABkcnMvZG93bnJldi54bWxQSwUGAAAAAAMAAwC3AAAA+QIAAAAA&#10;" strokeweight="2.25pt">
                  <v:stroke endarrow="block"/>
                </v:shape>
                <v:shape id="AutoShape 23" o:spid="_x0000_s1045" type="#_x0000_t32" style="position:absolute;left:27146;top:53416;width:19;height:6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v9BvgAAANsAAAAPAAAAZHJzL2Rvd25yZXYueG1sRE89b8Iw&#10;EN2R+A/WVWIDpxmqKGBQhYTowAJlYDzFRxIanyP7GpJ/Xw9IHZ/e92Y3uk4NFGLr2cD7KgNFXHnb&#10;cm3g+n1YFqCiIFvsPJOBiSLstvPZBkvrn3ym4SK1SiEcSzTQiPSl1rFqyGFc+Z44cXcfHEqCodY2&#10;4DOFu07nWfahHbacGhrsad9Q9XP5dQaGXk5Hmm7F4+QlWCqGfDprYxZv4+calNAo/+KX+8sayNPY&#10;9CX9AL39AwAA//8DAFBLAQItABQABgAIAAAAIQDb4fbL7gAAAIUBAAATAAAAAAAAAAAAAAAAAAAA&#10;AABbQ29udGVudF9UeXBlc10ueG1sUEsBAi0AFAAGAAgAAAAhAFr0LFu/AAAAFQEAAAsAAAAAAAAA&#10;AAAAAAAAHwEAAF9yZWxzLy5yZWxzUEsBAi0AFAAGAAgAAAAhAE4i/0G+AAAA2wAAAA8AAAAAAAAA&#10;AAAAAAAABwIAAGRycy9kb3ducmV2LnhtbFBLBQYAAAAAAwADALcAAADyAgAAAAA=&#10;" strokeweight="2.25pt">
                  <v:stroke endarrow="block"/>
                </v:shape>
                <v:shape id="AutoShape 24" o:spid="_x0000_s1046" type="#_x0000_t32" style="position:absolute;left:27146;top:53416;width:17894;height:6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lrawgAAANsAAAAPAAAAZHJzL2Rvd25yZXYueG1sRI/NasMw&#10;EITvgb6D2EJvtVwfiutGCaVQ2kMu+TnkuFhb24m1MtLWsd++CgRyHGbmG2a5nlyvRgqx82zgJctB&#10;EdfedtwYOOy/nktQUZAt9p7JwEwR1quHxRIr6y+8pXEnjUoQjhUaaEWGSutYt+QwZn4gTt6vDw4l&#10;ydBoG/CS4K7XRZ6/aocdp4UWB/psqT7v/pyBcZDNN83H8rTxEiyVYzFvtTFPj9PHOyihSe7hW/vH&#10;Gije4Pol/QC9+gcAAP//AwBQSwECLQAUAAYACAAAACEA2+H2y+4AAACFAQAAEwAAAAAAAAAAAAAA&#10;AAAAAAAAW0NvbnRlbnRfVHlwZXNdLnhtbFBLAQItABQABgAIAAAAIQBa9CxbvwAAABUBAAALAAAA&#10;AAAAAAAAAAAAAB8BAABfcmVscy8ucmVsc1BLAQItABQABgAIAAAAIQAhblrawgAAANsAAAAPAAAA&#10;AAAAAAAAAAAAAAcCAABkcnMvZG93bnJldi54bWxQSwUGAAAAAAMAAwC3AAAA9gIAAAAA&#10;" strokeweight="2.25pt">
                  <v:stroke endarrow="block"/>
                </v:shape>
                <v:shape id="Text Box 26" o:spid="_x0000_s1047" type="#_x0000_t202" style="position:absolute;left:16478;top:55029;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25963F94" w14:textId="726E9F0C" w:rsidR="00A952B0" w:rsidRPr="0066122D" w:rsidRDefault="00A952B0" w:rsidP="0064732D">
                        <w:pPr>
                          <w:ind w:firstLine="0"/>
                          <w:jc w:val="center"/>
                          <w:rPr>
                            <w:lang w:val="en-GB"/>
                          </w:rPr>
                        </w:pPr>
                        <w:r>
                          <w:rPr>
                            <w:highlight w:val="yellow"/>
                            <w:lang w:val="en-GB"/>
                          </w:rPr>
                          <w:t>P3</w:t>
                        </w:r>
                      </w:p>
                    </w:txbxContent>
                  </v:textbox>
                </v:shape>
                <v:shape id="Text Box 27" o:spid="_x0000_s1048" type="#_x0000_t202" style="position:absolute;left:24701;top:55994;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pzxwwAAANsAAAAPAAAAZHJzL2Rvd25yZXYueG1sRI/disIw&#10;FITvhX2HcBa8kTVd/7rbNYoKirf+PMBpc2zLNieliba+vREEL4eZ+YaZLztTiRs1rrSs4HsYgSDO&#10;rC45V3A+bb9+QDiPrLGyTAru5GC5+OjNMdG25QPdjj4XAcIuQQWF93UipcsKMuiGtiYO3sU2Bn2Q&#10;TS51g22Am0qOomgmDZYcFgqsaVNQ9n+8GgWXfTuY/rbpzp/jw2S2xjJO7V2p/me3+gPhqfPv8Ku9&#10;1wrGI3h+CT9ALh4AAAD//wMAUEsBAi0AFAAGAAgAAAAhANvh9svuAAAAhQEAABMAAAAAAAAAAAAA&#10;AAAAAAAAAFtDb250ZW50X1R5cGVzXS54bWxQSwECLQAUAAYACAAAACEAWvQsW78AAAAVAQAACwAA&#10;AAAAAAAAAAAAAAAfAQAAX3JlbHMvLnJlbHNQSwECLQAUAAYACAAAACEAWUqc8cMAAADbAAAADwAA&#10;AAAAAAAAAAAAAAAHAgAAZHJzL2Rvd25yZXYueG1sUEsFBgAAAAADAAMAtwAAAPcCAAAAAA==&#10;" stroked="f">
                  <v:textbox>
                    <w:txbxContent>
                      <w:p w14:paraId="1723535C" w14:textId="32AD2AF5" w:rsidR="00A952B0" w:rsidRPr="0066122D" w:rsidRDefault="00A952B0" w:rsidP="0064732D">
                        <w:pPr>
                          <w:ind w:firstLine="0"/>
                          <w:jc w:val="center"/>
                          <w:rPr>
                            <w:lang w:val="en-GB"/>
                          </w:rPr>
                        </w:pPr>
                        <w:r w:rsidRPr="00745906">
                          <w:rPr>
                            <w:highlight w:val="yellow"/>
                            <w:lang w:val="en-GB"/>
                          </w:rPr>
                          <w:t>P3</w:t>
                        </w:r>
                      </w:p>
                    </w:txbxContent>
                  </v:textbox>
                </v:shape>
                <v:shape id="Text Box 28" o:spid="_x0000_s1049" type="#_x0000_t202" style="position:absolute;left:36004;top:55994;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jlqwQAAANsAAAAPAAAAZHJzL2Rvd25yZXYueG1sRI/disIw&#10;FITvF3yHcARvFk3912oUFVa89ecBjs2xLTYnpYm2vv1GELwcZuYbZrluTCGeVLncsoJ+LwJBnFid&#10;c6rgcv7rzkA4j6yxsEwKXuRgvWr9LDHWtuYjPU8+FQHCLkYFmfdlLKVLMjLoerYkDt7NVgZ9kFUq&#10;dYV1gJtCDqJoIg3mHBYyLGmXUXI/PYyC26H+Hc/r695fpsfRZIv59GpfSnXazWYBwlPjv+FP+6AV&#10;DIfw/hJ+gFz9AwAA//8DAFBLAQItABQABgAIAAAAIQDb4fbL7gAAAIUBAAATAAAAAAAAAAAAAAAA&#10;AAAAAABbQ29udGVudF9UeXBlc10ueG1sUEsBAi0AFAAGAAgAAAAhAFr0LFu/AAAAFQEAAAsAAAAA&#10;AAAAAAAAAAAAHwEAAF9yZWxzLy5yZWxzUEsBAi0AFAAGAAgAAAAhADYGOWrBAAAA2wAAAA8AAAAA&#10;AAAAAAAAAAAABwIAAGRycy9kb3ducmV2LnhtbFBLBQYAAAAAAwADALcAAAD1AgAAAAA=&#10;" stroked="f">
                  <v:textbox>
                    <w:txbxContent>
                      <w:p w14:paraId="0E6A5E08" w14:textId="40D4CE13" w:rsidR="00A952B0" w:rsidRPr="0066122D" w:rsidRDefault="00A952B0" w:rsidP="0064732D">
                        <w:pPr>
                          <w:ind w:firstLine="0"/>
                          <w:jc w:val="center"/>
                          <w:rPr>
                            <w:lang w:val="en-GB"/>
                          </w:rPr>
                        </w:pPr>
                        <w:r>
                          <w:rPr>
                            <w:highlight w:val="yellow"/>
                            <w:lang w:val="en-GB"/>
                          </w:rPr>
                          <w:t>P3</w:t>
                        </w:r>
                      </w:p>
                    </w:txbxContent>
                  </v:textbox>
                </v:shape>
                <v:shape id="Text Box 29" o:spid="_x0000_s1050" type="#_x0000_t202" style="position:absolute;left:24606;top:44704;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6EewQAAANsAAAAPAAAAZHJzL2Rvd25yZXYueG1sRI/disIw&#10;FITvBd8hHMEbWVP/d7tGUUHx1p8HODbHtticlCba+vZGELwcZuYbZr5sTCEeVLncsoJBPwJBnFid&#10;c6rgfNr+/IJwHlljYZkUPMnBctFuzTHWtuYDPY4+FQHCLkYFmfdlLKVLMjLo+rYkDt7VVgZ9kFUq&#10;dYV1gJtCDqNoKg3mHBYyLGmTUXI73o2C677uTf7qy86fZ4fxdI357GKfSnU7zeofhKfGf8Of9l4r&#10;GI3h/SX8ALl4AQAA//8DAFBLAQItABQABgAIAAAAIQDb4fbL7gAAAIUBAAATAAAAAAAAAAAAAAAA&#10;AAAAAABbQ29udGVudF9UeXBlc10ueG1sUEsBAi0AFAAGAAgAAAAhAFr0LFu/AAAAFQEAAAsAAAAA&#10;AAAAAAAAAAAAHwEAAF9yZWxzLy5yZWxzUEsBAi0AFAAGAAgAAAAhALnvoR7BAAAA2wAAAA8AAAAA&#10;AAAAAAAAAAAABwIAAGRycy9kb3ducmV2LnhtbFBLBQYAAAAAAwADALcAAAD1AgAAAAA=&#10;" stroked="f">
                  <v:textbox>
                    <w:txbxContent>
                      <w:p w14:paraId="7B247289" w14:textId="49C996D6" w:rsidR="00A952B0" w:rsidRPr="0066122D" w:rsidRDefault="00A952B0" w:rsidP="0064732D">
                        <w:pPr>
                          <w:ind w:firstLine="0"/>
                          <w:jc w:val="center"/>
                          <w:rPr>
                            <w:lang w:val="en-GB"/>
                          </w:rPr>
                        </w:pPr>
                        <w:r>
                          <w:rPr>
                            <w:highlight w:val="yellow"/>
                            <w:lang w:val="en-GB"/>
                          </w:rPr>
                          <w:t>P2</w:t>
                        </w:r>
                      </w:p>
                    </w:txbxContent>
                  </v:textbox>
                </v:shape>
                <v:shape id="Text Box 30" o:spid="_x0000_s1051" type="#_x0000_t202" style="position:absolute;left:37750;top:40379;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169C0A59" w14:textId="765E905E" w:rsidR="00A952B0" w:rsidRPr="0066122D" w:rsidRDefault="00A952B0" w:rsidP="0064732D">
                        <w:pPr>
                          <w:ind w:firstLine="0"/>
                          <w:jc w:val="center"/>
                          <w:rPr>
                            <w:lang w:val="en-GB"/>
                          </w:rPr>
                        </w:pPr>
                        <w:r w:rsidRPr="00745906">
                          <w:rPr>
                            <w:highlight w:val="yellow"/>
                            <w:lang w:val="en-GB"/>
                          </w:rPr>
                          <w:t>R4</w:t>
                        </w:r>
                      </w:p>
                    </w:txbxContent>
                  </v:textbox>
                </v:shape>
                <v:shape id="Text Box 31" o:spid="_x0000_s1052" type="#_x0000_t202" style="position:absolute;left:24663;top:35712;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ZrywgAAANsAAAAPAAAAZHJzL2Rvd25yZXYueG1sRI/disIw&#10;FITvF3yHcARvFk39q7tdo6igeOvPAxybY1u2OSlNtPXtjSB4OczMN8x82ZpS3Kl2hWUFw0EEgji1&#10;uuBMwfm07f+AcB5ZY2mZFDzIwXLR+Zpjom3DB7offSYChF2CCnLvq0RKl+Zk0A1sRRy8q60N+iDr&#10;TOoamwA3pRxFUSwNFhwWcqxok1P6f7wZBdd98z39bS47f54dJvEai9nFPpTqddvVHwhPrf+E3+29&#10;VjCO4fUl/AC5eAIAAP//AwBQSwECLQAUAAYACAAAACEA2+H2y+4AAACFAQAAEwAAAAAAAAAAAAAA&#10;AAAAAAAAW0NvbnRlbnRfVHlwZXNdLnhtbFBLAQItABQABgAIAAAAIQBa9CxbvwAAABUBAAALAAAA&#10;AAAAAAAAAAAAAB8BAABfcmVscy8ucmVsc1BLAQItABQABgAIAAAAIQAmcZrywgAAANsAAAAPAAAA&#10;AAAAAAAAAAAAAAcCAABkcnMvZG93bnJldi54bWxQSwUGAAAAAAMAAwC3AAAA9gIAAAAA&#10;" stroked="f">
                  <v:textbox>
                    <w:txbxContent>
                      <w:p w14:paraId="3AF114F7" w14:textId="3F940893" w:rsidR="00A952B0" w:rsidRPr="0066122D" w:rsidRDefault="00A952B0" w:rsidP="0064732D">
                        <w:pPr>
                          <w:ind w:firstLine="0"/>
                          <w:jc w:val="center"/>
                          <w:rPr>
                            <w:lang w:val="en-GB"/>
                          </w:rPr>
                        </w:pPr>
                        <w:r w:rsidRPr="00107CC2">
                          <w:rPr>
                            <w:highlight w:val="yellow"/>
                            <w:lang w:val="en-GB"/>
                          </w:rPr>
                          <w:t>P1</w:t>
                        </w:r>
                      </w:p>
                    </w:txbxContent>
                  </v:textbox>
                </v:shape>
                <v:shape id="Text Box 32" o:spid="_x0000_s1053" type="#_x0000_t202" style="position:absolute;left:37846;top:30092;width:4857;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13795FF0" w14:textId="79E0C0D6" w:rsidR="00A952B0" w:rsidRPr="0066122D" w:rsidRDefault="00A952B0" w:rsidP="0064732D">
                        <w:pPr>
                          <w:ind w:firstLine="0"/>
                          <w:jc w:val="center"/>
                          <w:rPr>
                            <w:lang w:val="en-GB"/>
                          </w:rPr>
                        </w:pPr>
                        <w:r w:rsidRPr="00745906">
                          <w:rPr>
                            <w:highlight w:val="yellow"/>
                            <w:lang w:val="en-GB"/>
                          </w:rPr>
                          <w:t>R3</w:t>
                        </w:r>
                      </w:p>
                    </w:txbxContent>
                  </v:textbox>
                </v:shape>
                <v:shape id="Text Box 33" o:spid="_x0000_s1054" type="#_x0000_t202" style="position:absolute;left:24663;top:24276;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7AD22C30" w14:textId="5767F779" w:rsidR="00A952B0" w:rsidRPr="0066122D" w:rsidRDefault="00A952B0" w:rsidP="0064732D">
                        <w:pPr>
                          <w:ind w:firstLine="0"/>
                          <w:jc w:val="center"/>
                          <w:rPr>
                            <w:lang w:val="en-GB"/>
                          </w:rPr>
                        </w:pPr>
                        <w:r w:rsidRPr="00745906">
                          <w:rPr>
                            <w:highlight w:val="yellow"/>
                            <w:lang w:val="en-GB"/>
                          </w:rPr>
                          <w:t>R2</w:t>
                        </w:r>
                      </w:p>
                    </w:txbxContent>
                  </v:textbox>
                </v:shape>
                <v:shape id="Text Box 34" o:spid="_x0000_s1055" type="#_x0000_t202" style="position:absolute;left:24701;top:14655;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g6AwQAAANsAAAAPAAAAZHJzL2Rvd25yZXYueG1sRI/disIw&#10;FITvhX2HcBa8EU3Xf6tRVFC89ecBjs2xLTYnpcna+vZGELwcZuYbZrFqTCEeVLncsoK/XgSCOLE6&#10;51TB5bzrTkE4j6yxsEwKnuRgtfxpLTDWtuYjPU4+FQHCLkYFmfdlLKVLMjLoerYkDt7NVgZ9kFUq&#10;dYV1gJtC9qNoLA3mHBYyLGmbUXI//RsFt0PdGc3q695fJsfheIP55GqfSrV/m/UchKfGf8Of9kEr&#10;GMzg/SX8ALl8AQAA//8DAFBLAQItABQABgAIAAAAIQDb4fbL7gAAAIUBAAATAAAAAAAAAAAAAAAA&#10;AAAAAABbQ29udGVudF9UeXBlc10ueG1sUEsBAi0AFAAGAAgAAAAhAFr0LFu/AAAAFQEAAAsAAAAA&#10;AAAAAAAAAAAAHwEAAF9yZWxzLy5yZWxzUEsBAi0AFAAGAAgAAAAhAFfuDoDBAAAA2wAAAA8AAAAA&#10;AAAAAAAAAAAABwIAAGRycy9kb3ducmV2LnhtbFBLBQYAAAAAAwADALcAAAD1AgAAAAA=&#10;" stroked="f">
                  <v:textbox>
                    <w:txbxContent>
                      <w:p w14:paraId="5B0023D4" w14:textId="5C7C198D" w:rsidR="00A952B0" w:rsidRPr="0066122D" w:rsidRDefault="00A952B0" w:rsidP="0064732D">
                        <w:pPr>
                          <w:ind w:firstLine="0"/>
                          <w:jc w:val="center"/>
                          <w:rPr>
                            <w:lang w:val="en-GB"/>
                          </w:rPr>
                        </w:pPr>
                        <w:r w:rsidRPr="00745906">
                          <w:rPr>
                            <w:highlight w:val="yellow"/>
                            <w:lang w:val="en-GB"/>
                          </w:rPr>
                          <w:t>R1</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5" o:spid="_x0000_s1056" type="#_x0000_t34" style="position:absolute;left:18757;top:11512;width:7;height:39465;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1zOwwAAANsAAAAPAAAAZHJzL2Rvd25yZXYueG1sRE/LasJA&#10;FN0X+g/DLbirE0uREh1DTSl1I0Tjo8tL5jZJm7kTMmMS/76zEFweznuZjKYRPXWutqxgNo1AEBdW&#10;11wqOOSfz28gnEfW2FgmBVdykKweH5YYazvwjvq9L0UIYRejgsr7NpbSFRUZdFPbEgfux3YGfYBd&#10;KXWHQwg3jXyJork0WHNoqLCltKLib38xCvJT329369+vQ/FxbM7fl2tms1SpydP4vgDhafR38c29&#10;0Qpew/rwJfwAufoHAAD//wMAUEsBAi0AFAAGAAgAAAAhANvh9svuAAAAhQEAABMAAAAAAAAAAAAA&#10;AAAAAAAAAFtDb250ZW50X1R5cGVzXS54bWxQSwECLQAUAAYACAAAACEAWvQsW78AAAAVAQAACwAA&#10;AAAAAAAAAAAAAAAfAQAAX3JlbHMvLnJlbHNQSwECLQAUAAYACAAAACEAActczsMAAADbAAAADwAA&#10;AAAAAAAAAAAAAAAHAgAAZHJzL2Rvd25yZXYueG1sUEsFBgAAAAADAAMAtwAAAPcCAAAAAA==&#10;" adj="-18144000" strokeweight="3pt">
                  <v:stroke endarrow="block"/>
                </v:shape>
                <v:shape id="Text Box 36" o:spid="_x0000_s1057" type="#_x0000_t202" style="position:absolute;left:8794;top:24276;width:8859;height:6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45A6AEC3" w14:textId="57467340" w:rsidR="00A952B0" w:rsidRPr="00F638E0" w:rsidRDefault="00A952B0" w:rsidP="00F638E0">
                        <w:pPr>
                          <w:spacing w:line="240" w:lineRule="auto"/>
                          <w:ind w:firstLine="0"/>
                          <w:jc w:val="center"/>
                          <w:rPr>
                            <w:highlight w:val="yellow"/>
                            <w:lang w:val="en-GB"/>
                          </w:rPr>
                        </w:pPr>
                        <w:r w:rsidRPr="002660AA">
                          <w:rPr>
                            <w:highlight w:val="yellow"/>
                            <w:lang w:val="en-GB"/>
                          </w:rPr>
                          <w:t>P</w:t>
                        </w:r>
                        <w:r>
                          <w:rPr>
                            <w:highlight w:val="yellow"/>
                            <w:lang w:val="en-GB"/>
                          </w:rPr>
                          <w:t>4</w:t>
                        </w:r>
                        <w:r w:rsidRPr="002660AA">
                          <w:rPr>
                            <w:highlight w:val="yellow"/>
                            <w:lang w:val="en-GB"/>
                          </w:rPr>
                          <w:t>: Fairness Bridge</w:t>
                        </w:r>
                      </w:p>
                    </w:txbxContent>
                  </v:textbox>
                </v:shape>
                <v:shape id="AutoShape 37" o:spid="_x0000_s1058" type="#_x0000_t32" style="position:absolute;top:36931;width:5807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oCaxgAAANsAAAAPAAAAZHJzL2Rvd25yZXYueG1sRI9RS8Mw&#10;FIXfhf2HcAVfxKXb3JC6bIyBoMjYOgVfL821KW1uQpN1nb9+EQQfD+ec73CW68G2oqcu1I4VTMYZ&#10;COLS6ZorBZ8fLw9PIEJE1tg6JgUXCrBejW6WmGt35oL6Y6xEgnDIUYGJ0edShtKQxTB2njh5366z&#10;GJPsKqk7PCe4beU0yxbSYs1pwaCnraGyOZ6sgqZv9sVhHvz96YcW797s3mZfWqm722HzDCLSEP/D&#10;f+1XreBxCr9f0g+QqysAAAD//wMAUEsBAi0AFAAGAAgAAAAhANvh9svuAAAAhQEAABMAAAAAAAAA&#10;AAAAAAAAAAAAAFtDb250ZW50X1R5cGVzXS54bWxQSwECLQAUAAYACAAAACEAWvQsW78AAAAVAQAA&#10;CwAAAAAAAAAAAAAAAAAfAQAAX3JlbHMvLnJlbHNQSwECLQAUAAYACAAAACEAATKAmsYAAADbAAAA&#10;DwAAAAAAAAAAAAAAAAAHAgAAZHJzL2Rvd25yZXYueG1sUEsFBgAAAAADAAMAtwAAAPoCAAAAAA==&#10;">
                  <v:stroke dashstyle="dash"/>
                </v:shape>
                <v:shape id="Text Box 38" o:spid="_x0000_s1059" type="#_x0000_t202" style="position:absolute;left:1714;top:12458;width:11144;height:12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EoXwQAAANsAAAAPAAAAZHJzL2Rvd25yZXYueG1sRI/disIw&#10;FITvBd8hHMEbWVP/d7tGUUHx1p8HODbHtticlCba+vZGELwcZuYbZr5sTCEeVLncsoJBPwJBnFid&#10;c6rgfNr+/IJwHlljYZkUPMnBctFuzTHWtuYDPY4+FQHCLkYFmfdlLKVLMjLo+rYkDt7VVgZ9kFUq&#10;dYV1gJtCDqNoKg3mHBYyLGmTUXI73o2C677uTf7qy86fZ4fxdI357GKfSnU7zeofhKfGf8Of9l4r&#10;GI/g/SX8ALl4AQAA//8DAFBLAQItABQABgAIAAAAIQDb4fbL7gAAAIUBAAATAAAAAAAAAAAAAAAA&#10;AAAAAABbQ29udGVudF9UeXBlc10ueG1sUEsBAi0AFAAGAAgAAAAhAFr0LFu/AAAAFQEAAAsAAAAA&#10;AAAAAAAAAAAAHwEAAF9yZWxzLy5yZWxzUEsBAi0AFAAGAAgAAAAhAG4AShfBAAAA2wAAAA8AAAAA&#10;AAAAAAAAAAAABwIAAGRycy9kb3ducmV2LnhtbFBLBQYAAAAAAwADALcAAAD1AgAAAAA=&#10;" stroked="f">
                  <v:textbox>
                    <w:txbxContent>
                      <w:p w14:paraId="49560289" w14:textId="1E695404" w:rsidR="00A952B0" w:rsidRDefault="00A952B0" w:rsidP="0064732D">
                        <w:pPr>
                          <w:spacing w:line="240" w:lineRule="auto"/>
                          <w:ind w:firstLine="0"/>
                          <w:rPr>
                            <w:i/>
                            <w:lang w:val="en-GB"/>
                          </w:rPr>
                        </w:pPr>
                        <w:r w:rsidRPr="002E6027">
                          <w:rPr>
                            <w:i/>
                            <w:lang w:val="en-GB"/>
                          </w:rPr>
                          <w:t>Intra-organizational</w:t>
                        </w:r>
                      </w:p>
                      <w:p w14:paraId="49C8D354" w14:textId="44D1AB26" w:rsidR="00A952B0" w:rsidRDefault="00A952B0" w:rsidP="0064732D">
                        <w:pPr>
                          <w:spacing w:line="240" w:lineRule="auto"/>
                          <w:ind w:firstLine="0"/>
                          <w:rPr>
                            <w:i/>
                            <w:lang w:val="en-GB"/>
                          </w:rPr>
                        </w:pPr>
                      </w:p>
                      <w:p w14:paraId="3A9FAD6B" w14:textId="4A073088" w:rsidR="00A952B0" w:rsidRPr="002E6027" w:rsidRDefault="00A952B0" w:rsidP="0064732D">
                        <w:pPr>
                          <w:spacing w:line="240" w:lineRule="auto"/>
                          <w:ind w:firstLine="0"/>
                          <w:rPr>
                            <w:i/>
                            <w:lang w:val="en-GB"/>
                          </w:rPr>
                        </w:pPr>
                        <w:r>
                          <w:rPr>
                            <w:i/>
                            <w:lang w:val="en-GB"/>
                          </w:rPr>
                          <w:t>(OB Research Focus)</w:t>
                        </w:r>
                      </w:p>
                    </w:txbxContent>
                  </v:textbox>
                </v:shape>
                <v:shape id="Text Box 39" o:spid="_x0000_s1060" type="#_x0000_t202" style="position:absolute;left:1841;top:42164;width:11144;height:12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dJjwQAAANsAAAAPAAAAZHJzL2Rvd25yZXYueG1sRI/disIw&#10;FITvBd8hHMEb0VSpf9UoruDirT8PcGyObbE5KU3W1rc3woKXw8x8w6y3rSnFk2pXWFYwHkUgiFOr&#10;C84UXC+H4QKE88gaS8uk4EUOtptuZ42Jtg2f6Hn2mQgQdgkqyL2vEildmpNBN7IVcfDutjbog6wz&#10;qWtsAtyUchJFM2mw4LCQY0X7nNLH+c8ouB+bwXTZ3H79dX6KZz9YzG/2pVS/1+5WIDy1/hv+bx+1&#10;gjiGz5fwA+TmDQAA//8DAFBLAQItABQABgAIAAAAIQDb4fbL7gAAAIUBAAATAAAAAAAAAAAAAAAA&#10;AAAAAABbQ29udGVudF9UeXBlc10ueG1sUEsBAi0AFAAGAAgAAAAhAFr0LFu/AAAAFQEAAAsAAAAA&#10;AAAAAAAAAAAAHwEAAF9yZWxzLy5yZWxzUEsBAi0AFAAGAAgAAAAhAOHp0mPBAAAA2wAAAA8AAAAA&#10;AAAAAAAAAAAABwIAAGRycy9kb3ducmV2LnhtbFBLBQYAAAAAAwADALcAAAD1AgAAAAA=&#10;" stroked="f">
                  <v:textbox>
                    <w:txbxContent>
                      <w:p w14:paraId="7EF0A737" w14:textId="7A1D6443" w:rsidR="00A952B0" w:rsidRDefault="00A952B0" w:rsidP="0064732D">
                        <w:pPr>
                          <w:spacing w:line="240" w:lineRule="auto"/>
                          <w:ind w:firstLine="0"/>
                          <w:rPr>
                            <w:i/>
                            <w:lang w:val="en-GB"/>
                          </w:rPr>
                        </w:pPr>
                        <w:r>
                          <w:rPr>
                            <w:i/>
                            <w:lang w:val="en-GB"/>
                          </w:rPr>
                          <w:t>Extra</w:t>
                        </w:r>
                        <w:r w:rsidRPr="002E6027">
                          <w:rPr>
                            <w:i/>
                            <w:lang w:val="en-GB"/>
                          </w:rPr>
                          <w:t>-organizational</w:t>
                        </w:r>
                      </w:p>
                      <w:p w14:paraId="549C4B0F" w14:textId="72146B53" w:rsidR="00A952B0" w:rsidRDefault="00A952B0" w:rsidP="0064732D">
                        <w:pPr>
                          <w:spacing w:line="240" w:lineRule="auto"/>
                          <w:ind w:firstLine="0"/>
                          <w:rPr>
                            <w:i/>
                            <w:lang w:val="en-GB"/>
                          </w:rPr>
                        </w:pPr>
                      </w:p>
                      <w:p w14:paraId="146634E8" w14:textId="5D992CBF" w:rsidR="00A952B0" w:rsidRPr="002E6027" w:rsidRDefault="00A952B0" w:rsidP="0064732D">
                        <w:pPr>
                          <w:spacing w:line="240" w:lineRule="auto"/>
                          <w:ind w:firstLine="0"/>
                          <w:rPr>
                            <w:i/>
                            <w:lang w:val="en-GB"/>
                          </w:rPr>
                        </w:pPr>
                        <w:r>
                          <w:rPr>
                            <w:i/>
                            <w:lang w:val="en-GB"/>
                          </w:rPr>
                          <w:t>(Marketing Research Focus)</w:t>
                        </w:r>
                      </w:p>
                    </w:txbxContent>
                  </v:textbox>
                </v:shape>
                <w10:anchorlock/>
              </v:group>
            </w:pict>
          </mc:Fallback>
        </mc:AlternateContent>
      </w:r>
    </w:p>
    <w:p w14:paraId="5FA3112C" w14:textId="6D3CB4D3" w:rsidR="0064732D" w:rsidRPr="004A3B50" w:rsidRDefault="0064732D" w:rsidP="0064732D">
      <w:pPr>
        <w:ind w:firstLine="708"/>
      </w:pPr>
      <w:r w:rsidRPr="004A3B50">
        <w:rPr>
          <w:i/>
          <w:iCs/>
        </w:rPr>
        <w:t>Figure 1</w:t>
      </w:r>
      <w:r w:rsidRPr="004A3B50">
        <w:t>. The Conceptual Framework</w:t>
      </w:r>
    </w:p>
    <w:p w14:paraId="4CF20015" w14:textId="58ED2140" w:rsidR="003053DB" w:rsidRPr="004A3B50" w:rsidRDefault="003053DB" w:rsidP="003053DB">
      <w:pPr>
        <w:ind w:left="709" w:hanging="1"/>
        <w:rPr>
          <w:sz w:val="20"/>
        </w:rPr>
      </w:pPr>
      <w:r w:rsidRPr="004A3B50">
        <w:rPr>
          <w:sz w:val="20"/>
        </w:rPr>
        <w:t>Note</w:t>
      </w:r>
      <w:r w:rsidR="00947658" w:rsidRPr="004A3B50">
        <w:rPr>
          <w:sz w:val="20"/>
        </w:rPr>
        <w:t xml:space="preserve"> </w:t>
      </w:r>
      <w:r w:rsidRPr="004A3B50">
        <w:rPr>
          <w:sz w:val="20"/>
        </w:rPr>
        <w:t xml:space="preserve">: </w:t>
      </w:r>
      <w:r w:rsidR="00CA265A" w:rsidRPr="004A3B50">
        <w:rPr>
          <w:sz w:val="20"/>
        </w:rPr>
        <w:t xml:space="preserve">For the sake of </w:t>
      </w:r>
      <w:r w:rsidRPr="004A3B50">
        <w:rPr>
          <w:sz w:val="20"/>
        </w:rPr>
        <w:t xml:space="preserve">better readability, we refrain from distinguishing </w:t>
      </w:r>
      <w:r w:rsidR="00CA265A" w:rsidRPr="004A3B50">
        <w:rPr>
          <w:sz w:val="20"/>
        </w:rPr>
        <w:t xml:space="preserve">between </w:t>
      </w:r>
      <w:r w:rsidRPr="004A3B50">
        <w:rPr>
          <w:sz w:val="20"/>
        </w:rPr>
        <w:t>organizational commitment, identity, and loyalty (P2) in this figure.</w:t>
      </w:r>
    </w:p>
    <w:p w14:paraId="0EE1C782" w14:textId="77777777" w:rsidR="003053DB" w:rsidRPr="004A3B50" w:rsidRDefault="003053DB" w:rsidP="0064732D">
      <w:pPr>
        <w:ind w:firstLine="708"/>
        <w:sectPr w:rsidR="003053DB" w:rsidRPr="004A3B50" w:rsidSect="0029149D">
          <w:pgSz w:w="11906" w:h="16838" w:code="9"/>
          <w:pgMar w:top="1417" w:right="1417" w:bottom="1417" w:left="1417" w:header="708" w:footer="708" w:gutter="0"/>
          <w:cols w:space="708"/>
          <w:docGrid w:linePitch="360"/>
        </w:sectPr>
      </w:pPr>
    </w:p>
    <w:p w14:paraId="0DD6A9C4" w14:textId="77777777" w:rsidR="0064732D" w:rsidRPr="004A3B50" w:rsidRDefault="0064732D" w:rsidP="0064732D">
      <w:pPr>
        <w:ind w:firstLine="0"/>
        <w:jc w:val="center"/>
      </w:pPr>
      <w:r w:rsidRPr="004A3B50">
        <w:rPr>
          <w:i/>
          <w:iCs/>
        </w:rPr>
        <w:t xml:space="preserve"> </w:t>
      </w:r>
    </w:p>
    <w:p w14:paraId="7F3B8370" w14:textId="77777777" w:rsidR="0064732D" w:rsidRPr="004A3B50" w:rsidRDefault="0064732D" w:rsidP="0064732D">
      <w:pPr>
        <w:ind w:firstLine="0"/>
        <w:jc w:val="center"/>
      </w:pPr>
    </w:p>
    <w:tbl>
      <w:tblPr>
        <w:tblW w:w="0" w:type="auto"/>
        <w:tblLayout w:type="fixed"/>
        <w:tblLook w:val="04A0" w:firstRow="1" w:lastRow="0" w:firstColumn="1" w:lastColumn="0" w:noHBand="0" w:noVBand="1"/>
      </w:tblPr>
      <w:tblGrid>
        <w:gridCol w:w="2278"/>
        <w:gridCol w:w="2083"/>
        <w:gridCol w:w="2835"/>
        <w:gridCol w:w="2126"/>
        <w:gridCol w:w="2126"/>
        <w:gridCol w:w="2586"/>
      </w:tblGrid>
      <w:tr w:rsidR="0064732D" w:rsidRPr="004A3B50" w14:paraId="1E2C9BA4" w14:textId="77777777" w:rsidTr="0029149D">
        <w:tc>
          <w:tcPr>
            <w:tcW w:w="2278" w:type="dxa"/>
            <w:tcBorders>
              <w:bottom w:val="single" w:sz="4" w:space="0" w:color="auto"/>
            </w:tcBorders>
            <w:shd w:val="clear" w:color="auto" w:fill="auto"/>
            <w:vAlign w:val="center"/>
          </w:tcPr>
          <w:p w14:paraId="292E6B95" w14:textId="77777777" w:rsidR="0064732D" w:rsidRPr="004A3B50" w:rsidRDefault="0064732D" w:rsidP="00FE1A8E">
            <w:pPr>
              <w:spacing w:line="240" w:lineRule="auto"/>
              <w:ind w:firstLine="0"/>
              <w:rPr>
                <w:rFonts w:cs="Times New Roman"/>
                <w:sz w:val="20"/>
                <w:szCs w:val="20"/>
              </w:rPr>
            </w:pPr>
            <w:r w:rsidRPr="004A3B50">
              <w:rPr>
                <w:rFonts w:cs="Times New Roman"/>
                <w:sz w:val="20"/>
                <w:szCs w:val="20"/>
              </w:rPr>
              <w:t>Theoretical propositions</w:t>
            </w:r>
          </w:p>
        </w:tc>
        <w:tc>
          <w:tcPr>
            <w:tcW w:w="4918" w:type="dxa"/>
            <w:gridSpan w:val="2"/>
            <w:tcBorders>
              <w:bottom w:val="single" w:sz="4" w:space="0" w:color="auto"/>
            </w:tcBorders>
            <w:shd w:val="clear" w:color="auto" w:fill="auto"/>
            <w:vAlign w:val="center"/>
          </w:tcPr>
          <w:p w14:paraId="74E1EB66" w14:textId="77777777" w:rsidR="0064732D" w:rsidRPr="004A3B50" w:rsidRDefault="0064732D" w:rsidP="00FE1A8E">
            <w:pPr>
              <w:spacing w:line="240" w:lineRule="auto"/>
              <w:ind w:firstLine="0"/>
              <w:rPr>
                <w:rFonts w:cs="Times New Roman"/>
                <w:color w:val="FF0000"/>
                <w:sz w:val="20"/>
                <w:szCs w:val="20"/>
              </w:rPr>
            </w:pPr>
            <w:r w:rsidRPr="004A3B50">
              <w:rPr>
                <w:rFonts w:cs="Times New Roman"/>
                <w:sz w:val="20"/>
                <w:szCs w:val="20"/>
              </w:rPr>
              <w:t>Identified constructs and their relationships</w:t>
            </w:r>
          </w:p>
        </w:tc>
        <w:tc>
          <w:tcPr>
            <w:tcW w:w="2126" w:type="dxa"/>
            <w:tcBorders>
              <w:bottom w:val="single" w:sz="4" w:space="0" w:color="auto"/>
            </w:tcBorders>
            <w:shd w:val="clear" w:color="auto" w:fill="auto"/>
            <w:vAlign w:val="center"/>
          </w:tcPr>
          <w:p w14:paraId="1A1091B5" w14:textId="77777777" w:rsidR="0064732D" w:rsidRPr="004A3B50" w:rsidRDefault="0064732D" w:rsidP="00FE1A8E">
            <w:pPr>
              <w:spacing w:line="240" w:lineRule="auto"/>
              <w:ind w:firstLine="0"/>
              <w:rPr>
                <w:rFonts w:cs="Times New Roman"/>
                <w:sz w:val="20"/>
                <w:szCs w:val="20"/>
              </w:rPr>
            </w:pPr>
            <w:r w:rsidRPr="004A3B50">
              <w:rPr>
                <w:rFonts w:cs="Times New Roman"/>
                <w:sz w:val="20"/>
                <w:szCs w:val="20"/>
              </w:rPr>
              <w:t>Related constructs</w:t>
            </w:r>
          </w:p>
        </w:tc>
        <w:tc>
          <w:tcPr>
            <w:tcW w:w="2126" w:type="dxa"/>
            <w:tcBorders>
              <w:bottom w:val="single" w:sz="4" w:space="0" w:color="auto"/>
            </w:tcBorders>
            <w:shd w:val="clear" w:color="auto" w:fill="auto"/>
            <w:vAlign w:val="center"/>
          </w:tcPr>
          <w:p w14:paraId="08B284BB" w14:textId="77777777" w:rsidR="0064732D" w:rsidRPr="004A3B50" w:rsidRDefault="0064732D" w:rsidP="00FE1A8E">
            <w:pPr>
              <w:spacing w:line="240" w:lineRule="auto"/>
              <w:ind w:firstLine="0"/>
              <w:rPr>
                <w:rFonts w:cs="Times New Roman"/>
                <w:sz w:val="20"/>
                <w:szCs w:val="20"/>
              </w:rPr>
            </w:pPr>
            <w:r w:rsidRPr="004A3B50">
              <w:rPr>
                <w:rFonts w:cs="Times New Roman"/>
                <w:sz w:val="20"/>
                <w:szCs w:val="20"/>
              </w:rPr>
              <w:t>Supportive literature</w:t>
            </w:r>
          </w:p>
        </w:tc>
        <w:tc>
          <w:tcPr>
            <w:tcW w:w="2586" w:type="dxa"/>
            <w:tcBorders>
              <w:bottom w:val="single" w:sz="4" w:space="0" w:color="auto"/>
            </w:tcBorders>
            <w:shd w:val="clear" w:color="auto" w:fill="auto"/>
            <w:vAlign w:val="center"/>
          </w:tcPr>
          <w:p w14:paraId="439AA159" w14:textId="77777777" w:rsidR="0064732D" w:rsidRPr="004A3B50" w:rsidRDefault="0064732D" w:rsidP="00FE1A8E">
            <w:pPr>
              <w:spacing w:line="240" w:lineRule="auto"/>
              <w:ind w:firstLine="0"/>
              <w:rPr>
                <w:rFonts w:cs="Times New Roman"/>
                <w:sz w:val="20"/>
                <w:szCs w:val="20"/>
              </w:rPr>
            </w:pPr>
            <w:r w:rsidRPr="004A3B50">
              <w:rPr>
                <w:rFonts w:cs="Times New Roman"/>
                <w:sz w:val="20"/>
                <w:szCs w:val="20"/>
              </w:rPr>
              <w:t>Future research directions</w:t>
            </w:r>
          </w:p>
        </w:tc>
      </w:tr>
      <w:tr w:rsidR="0064732D" w:rsidRPr="004A3B50" w14:paraId="71C80D66" w14:textId="77777777" w:rsidTr="0029149D">
        <w:trPr>
          <w:trHeight w:val="514"/>
        </w:trPr>
        <w:tc>
          <w:tcPr>
            <w:tcW w:w="4361" w:type="dxa"/>
            <w:gridSpan w:val="2"/>
            <w:tcBorders>
              <w:top w:val="single" w:sz="4" w:space="0" w:color="auto"/>
            </w:tcBorders>
            <w:shd w:val="clear" w:color="auto" w:fill="auto"/>
            <w:vAlign w:val="center"/>
          </w:tcPr>
          <w:p w14:paraId="305BA0EB" w14:textId="77777777" w:rsidR="0064732D" w:rsidRPr="004A3B50" w:rsidRDefault="0064732D" w:rsidP="00FE1A8E">
            <w:pPr>
              <w:spacing w:line="240" w:lineRule="auto"/>
              <w:ind w:firstLine="0"/>
              <w:rPr>
                <w:rFonts w:cs="Times New Roman"/>
                <w:i/>
                <w:sz w:val="20"/>
                <w:szCs w:val="20"/>
              </w:rPr>
            </w:pPr>
            <w:r w:rsidRPr="004A3B50">
              <w:rPr>
                <w:rFonts w:cs="Times New Roman"/>
                <w:i/>
                <w:sz w:val="20"/>
                <w:szCs w:val="20"/>
              </w:rPr>
              <w:t>Intra-organizational fairness</w:t>
            </w:r>
          </w:p>
        </w:tc>
        <w:tc>
          <w:tcPr>
            <w:tcW w:w="2835" w:type="dxa"/>
            <w:tcBorders>
              <w:top w:val="single" w:sz="4" w:space="0" w:color="auto"/>
            </w:tcBorders>
            <w:shd w:val="clear" w:color="auto" w:fill="auto"/>
          </w:tcPr>
          <w:p w14:paraId="46393601" w14:textId="77777777" w:rsidR="0064732D" w:rsidRPr="004A3B50" w:rsidRDefault="0064732D" w:rsidP="00FE1A8E">
            <w:pPr>
              <w:spacing w:line="240" w:lineRule="auto"/>
              <w:ind w:firstLine="0"/>
              <w:rPr>
                <w:rFonts w:cs="Times New Roman"/>
                <w:sz w:val="20"/>
                <w:szCs w:val="20"/>
              </w:rPr>
            </w:pPr>
          </w:p>
        </w:tc>
        <w:tc>
          <w:tcPr>
            <w:tcW w:w="2126" w:type="dxa"/>
            <w:tcBorders>
              <w:top w:val="single" w:sz="4" w:space="0" w:color="auto"/>
            </w:tcBorders>
            <w:shd w:val="clear" w:color="auto" w:fill="auto"/>
          </w:tcPr>
          <w:p w14:paraId="1BD9AE04" w14:textId="77777777" w:rsidR="0064732D" w:rsidRPr="004A3B50" w:rsidRDefault="0064732D" w:rsidP="00FE1A8E">
            <w:pPr>
              <w:spacing w:line="240" w:lineRule="auto"/>
              <w:ind w:firstLine="0"/>
              <w:rPr>
                <w:rFonts w:cs="Times New Roman"/>
                <w:sz w:val="20"/>
                <w:szCs w:val="20"/>
              </w:rPr>
            </w:pPr>
          </w:p>
        </w:tc>
        <w:tc>
          <w:tcPr>
            <w:tcW w:w="2126" w:type="dxa"/>
            <w:tcBorders>
              <w:top w:val="single" w:sz="4" w:space="0" w:color="auto"/>
            </w:tcBorders>
            <w:shd w:val="clear" w:color="auto" w:fill="auto"/>
          </w:tcPr>
          <w:p w14:paraId="08F58747" w14:textId="77777777" w:rsidR="0064732D" w:rsidRPr="004A3B50" w:rsidRDefault="0064732D" w:rsidP="00FE1A8E">
            <w:pPr>
              <w:spacing w:line="240" w:lineRule="auto"/>
              <w:ind w:firstLine="0"/>
              <w:rPr>
                <w:rFonts w:cs="Times New Roman"/>
                <w:sz w:val="20"/>
                <w:szCs w:val="20"/>
              </w:rPr>
            </w:pPr>
          </w:p>
        </w:tc>
        <w:tc>
          <w:tcPr>
            <w:tcW w:w="2586" w:type="dxa"/>
            <w:tcBorders>
              <w:top w:val="single" w:sz="4" w:space="0" w:color="auto"/>
            </w:tcBorders>
            <w:shd w:val="clear" w:color="auto" w:fill="auto"/>
          </w:tcPr>
          <w:p w14:paraId="4E536EA2" w14:textId="77777777" w:rsidR="0064732D" w:rsidRPr="004A3B50" w:rsidRDefault="0064732D" w:rsidP="00FE1A8E">
            <w:pPr>
              <w:spacing w:line="240" w:lineRule="auto"/>
              <w:ind w:firstLine="0"/>
              <w:rPr>
                <w:rFonts w:cs="Times New Roman"/>
                <w:sz w:val="20"/>
                <w:szCs w:val="20"/>
              </w:rPr>
            </w:pPr>
          </w:p>
        </w:tc>
      </w:tr>
      <w:tr w:rsidR="00222A31" w:rsidRPr="004A3B50" w14:paraId="71CBAF92" w14:textId="77777777" w:rsidTr="0029149D">
        <w:trPr>
          <w:trHeight w:val="1845"/>
        </w:trPr>
        <w:tc>
          <w:tcPr>
            <w:tcW w:w="2278" w:type="dxa"/>
            <w:vMerge w:val="restart"/>
            <w:shd w:val="clear" w:color="auto" w:fill="auto"/>
          </w:tcPr>
          <w:p w14:paraId="06591905" w14:textId="333E72D7" w:rsidR="00222A31" w:rsidRPr="004A3B50" w:rsidRDefault="00222A31" w:rsidP="00222A31">
            <w:pPr>
              <w:spacing w:line="240" w:lineRule="auto"/>
              <w:ind w:firstLine="0"/>
              <w:rPr>
                <w:rFonts w:cs="Times New Roman"/>
                <w:sz w:val="20"/>
                <w:szCs w:val="20"/>
              </w:rPr>
            </w:pPr>
            <w:r w:rsidRPr="004A3B50">
              <w:rPr>
                <w:rFonts w:cs="Times New Roman"/>
                <w:sz w:val="20"/>
                <w:szCs w:val="20"/>
              </w:rPr>
              <w:t>A fair environment enables the formation of organizational commitment, identity, and loyalty.</w:t>
            </w:r>
          </w:p>
        </w:tc>
        <w:tc>
          <w:tcPr>
            <w:tcW w:w="2083" w:type="dxa"/>
            <w:shd w:val="clear" w:color="auto" w:fill="auto"/>
          </w:tcPr>
          <w:p w14:paraId="23219BB3" w14:textId="28FAE21B"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mployee perceptions of fairness will lead to strong psychological contract (P</w:t>
            </w:r>
            <w:r w:rsidR="00776DD1" w:rsidRPr="004A3B50">
              <w:rPr>
                <w:rFonts w:cs="Times New Roman"/>
                <w:sz w:val="20"/>
                <w:szCs w:val="20"/>
              </w:rPr>
              <w:t>1</w:t>
            </w:r>
            <w:r w:rsidRPr="004A3B50">
              <w:rPr>
                <w:rFonts w:cs="Times New Roman"/>
                <w:sz w:val="20"/>
                <w:szCs w:val="20"/>
              </w:rPr>
              <w:t>).</w:t>
            </w:r>
          </w:p>
        </w:tc>
        <w:tc>
          <w:tcPr>
            <w:tcW w:w="2835" w:type="dxa"/>
            <w:shd w:val="clear" w:color="auto" w:fill="auto"/>
          </w:tcPr>
          <w:p w14:paraId="5B5EF56C" w14:textId="7B83CB2E"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zh-CN"/>
              </w:rPr>
              <w:drawing>
                <wp:inline distT="0" distB="0" distL="0" distR="0" wp14:anchorId="24852C6B" wp14:editId="54FCA647">
                  <wp:extent cx="1123950" cy="971550"/>
                  <wp:effectExtent l="0" t="0" r="0" b="0"/>
                  <wp:docPr id="3"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3950" cy="971550"/>
                          </a:xfrm>
                          <a:prstGeom prst="rect">
                            <a:avLst/>
                          </a:prstGeom>
                          <a:noFill/>
                          <a:ln>
                            <a:noFill/>
                          </a:ln>
                        </pic:spPr>
                      </pic:pic>
                    </a:graphicData>
                  </a:graphic>
                </wp:inline>
              </w:drawing>
            </w:r>
          </w:p>
        </w:tc>
        <w:tc>
          <w:tcPr>
            <w:tcW w:w="2126" w:type="dxa"/>
            <w:shd w:val="clear" w:color="auto" w:fill="auto"/>
          </w:tcPr>
          <w:p w14:paraId="64FA1071"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iCs/>
                <w:sz w:val="20"/>
                <w:szCs w:val="20"/>
              </w:rPr>
              <w:t>Psychological contract</w:t>
            </w:r>
          </w:p>
          <w:p w14:paraId="6855A194"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7288A9D8" w14:textId="6F47F3D9" w:rsidR="00222A31" w:rsidRPr="004A3B50" w:rsidRDefault="001A7A2B" w:rsidP="00222A31">
            <w:pPr>
              <w:numPr>
                <w:ilvl w:val="0"/>
                <w:numId w:val="3"/>
              </w:numPr>
              <w:spacing w:line="240" w:lineRule="auto"/>
              <w:ind w:left="132" w:hanging="187"/>
              <w:contextualSpacing/>
              <w:rPr>
                <w:rFonts w:cs="Times New Roman"/>
                <w:noProof/>
                <w:sz w:val="20"/>
                <w:szCs w:val="20"/>
              </w:rPr>
            </w:pPr>
            <w:hyperlink w:anchor="_ENREF_143" w:tooltip="Rousseau, 1996 #11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Rousseau&lt;/Author&gt;&lt;Year&gt;1996&lt;/Year&gt;&lt;RecNum&gt;113&lt;/RecNum&gt;&lt;DisplayText&gt;Rousseau (1996)&lt;/DisplayText&gt;&lt;record&gt;&lt;rec-number&gt;113&lt;/rec-number&gt;&lt;foreign-keys&gt;&lt;key app="EN" db-id="e5a2p2xsraep0ge2wzp59zsvs0dd9x0expxr" timestamp="1465549846"&gt;113&lt;/key&gt;&lt;/foreign-keys&gt;&lt;ref-type name="Journal Article"&gt;17&lt;/ref-type&gt;&lt;contributors&gt;&lt;authors&gt;&lt;author&gt;Rousseau, Denise M.&lt;/author&gt;&lt;/authors&gt;&lt;/contributors&gt;&lt;titles&gt;&lt;title&gt;Changing the Deal while Keeping the People&lt;/title&gt;&lt;secondary-title&gt;Academy of Management Executive&lt;/secondary-title&gt;&lt;/titles&gt;&lt;periodical&gt;&lt;full-title&gt;Academy of Management Executive&lt;/full-title&gt;&lt;/periodical&gt;&lt;pages&gt;50-61&lt;/pages&gt;&lt;volume&gt;10&lt;/volume&gt;&lt;number&gt;1&lt;/number&gt;&lt;dates&gt;&lt;year&gt;1996&lt;/year&gt;&lt;/dates&gt;&lt;publisher&gt;Academy of Management&lt;/publisher&gt;&lt;isbn&gt;10795545&lt;/isbn&gt;&lt;urls&gt;&lt;related-urls&gt;&lt;url&gt;http://www.jstor.org/stable/4165305&lt;/url&gt;&lt;/related-urls&gt;&lt;/urls&gt;&lt;custom1&gt;Full publication date: Feb., 1996&lt;/custom1&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Rousseau (1996)</w:t>
              </w:r>
              <w:r w:rsidR="004A3B50" w:rsidRPr="004A3B50">
                <w:rPr>
                  <w:rFonts w:cs="Times New Roman"/>
                  <w:noProof/>
                  <w:sz w:val="20"/>
                  <w:szCs w:val="20"/>
                </w:rPr>
                <w:fldChar w:fldCharType="end"/>
              </w:r>
            </w:hyperlink>
          </w:p>
          <w:p w14:paraId="3824A580" w14:textId="2C694AAD" w:rsidR="00222A31" w:rsidRPr="004A3B50" w:rsidRDefault="001A7A2B" w:rsidP="00222A31">
            <w:pPr>
              <w:numPr>
                <w:ilvl w:val="0"/>
                <w:numId w:val="3"/>
              </w:numPr>
              <w:spacing w:line="240" w:lineRule="auto"/>
              <w:ind w:left="132" w:hanging="187"/>
              <w:contextualSpacing/>
              <w:rPr>
                <w:rFonts w:cs="Times New Roman"/>
                <w:noProof/>
                <w:sz w:val="20"/>
                <w:szCs w:val="20"/>
              </w:rPr>
            </w:pPr>
            <w:hyperlink w:anchor="_ENREF_49" w:tooltip="Demerouti, 2010 #157"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Demerouti&lt;/Author&gt;&lt;Year&gt;2010&lt;/Year&gt;&lt;RecNum&gt;157&lt;/RecNum&gt;&lt;DisplayText&gt;Demerouti et al. (2010)&lt;/DisplayText&gt;&lt;record&gt;&lt;rec-number&gt;157&lt;/rec-number&gt;&lt;foreign-keys&gt;&lt;key app="EN" db-id="e5a2p2xsraep0ge2wzp59zsvs0dd9x0expxr" timestamp="1467709797"&gt;157&lt;/key&gt;&lt;/foreign-keys&gt;&lt;ref-type name="Book Section"&gt;5&lt;/ref-type&gt;&lt;contributors&gt;&lt;authors&gt;&lt;author&gt;Demerouti, Evangelia&lt;/author&gt;&lt;author&gt;Cropanzano, Russell&lt;/author&gt;&lt;author&gt;Bakker, AB&lt;/author&gt;&lt;author&gt;Leiter, MP&lt;/author&gt;&lt;/authors&gt;&lt;secondary-authors&gt;&lt;author&gt;Bakker, Arnold B.&lt;/author&gt;&lt;author&gt;Leiter, Michael P.&lt;/author&gt;&lt;/secondary-authors&gt;&lt;/contributors&gt;&lt;titles&gt;&lt;title&gt;From thought to action: Employee work engagement and job performance&lt;/title&gt;&lt;secondary-title&gt;Work engagement: A handbook of essential theory and research&lt;/secondary-title&gt;&lt;/titles&gt;&lt;periodical&gt;&lt;full-title&gt;Work engagement: A handbook of essential theory and research&lt;/full-title&gt;&lt;/periodical&gt;&lt;pages&gt;147-163&lt;/pages&gt;&lt;volume&gt;65&lt;/volume&gt;&lt;dates&gt;&lt;year&gt;2010&lt;/year&gt;&lt;/dates&gt;&lt;pub-location&gt;New York&lt;/pub-location&gt;&lt;publisher&gt;Psychology Press&lt;/publisher&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Demerouti et al. (2010)</w:t>
              </w:r>
              <w:r w:rsidR="004A3B50" w:rsidRPr="004A3B50">
                <w:rPr>
                  <w:rFonts w:cs="Times New Roman"/>
                  <w:noProof/>
                  <w:sz w:val="20"/>
                  <w:szCs w:val="20"/>
                </w:rPr>
                <w:fldChar w:fldCharType="end"/>
              </w:r>
            </w:hyperlink>
          </w:p>
        </w:tc>
        <w:tc>
          <w:tcPr>
            <w:tcW w:w="2586" w:type="dxa"/>
            <w:shd w:val="clear" w:color="auto" w:fill="auto"/>
          </w:tcPr>
          <w:p w14:paraId="70EDE734"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Transform perception of fairness and justice into a strong psychological contract</w:t>
            </w:r>
          </w:p>
        </w:tc>
      </w:tr>
      <w:tr w:rsidR="00222A31" w:rsidRPr="004A3B50" w14:paraId="26C3620E" w14:textId="77777777" w:rsidTr="0029149D">
        <w:trPr>
          <w:trHeight w:val="1956"/>
        </w:trPr>
        <w:tc>
          <w:tcPr>
            <w:tcW w:w="2278" w:type="dxa"/>
            <w:vMerge/>
            <w:shd w:val="clear" w:color="auto" w:fill="auto"/>
          </w:tcPr>
          <w:p w14:paraId="2E1B73A5" w14:textId="77777777" w:rsidR="00222A31" w:rsidRPr="004A3B50" w:rsidRDefault="00222A31" w:rsidP="00222A31">
            <w:pPr>
              <w:spacing w:line="240" w:lineRule="auto"/>
              <w:ind w:firstLine="0"/>
              <w:rPr>
                <w:rFonts w:cs="Times New Roman"/>
                <w:sz w:val="20"/>
                <w:szCs w:val="20"/>
              </w:rPr>
            </w:pPr>
          </w:p>
        </w:tc>
        <w:tc>
          <w:tcPr>
            <w:tcW w:w="2083" w:type="dxa"/>
            <w:shd w:val="clear" w:color="auto" w:fill="auto"/>
          </w:tcPr>
          <w:p w14:paraId="3D82A461" w14:textId="63EE8369" w:rsidR="00222A31" w:rsidRPr="0029149D" w:rsidRDefault="00222A31" w:rsidP="006B49A7">
            <w:pPr>
              <w:numPr>
                <w:ilvl w:val="0"/>
                <w:numId w:val="3"/>
              </w:numPr>
              <w:spacing w:line="240" w:lineRule="auto"/>
              <w:ind w:left="132" w:hanging="187"/>
              <w:contextualSpacing/>
              <w:rPr>
                <w:rFonts w:cs="Times New Roman"/>
                <w:sz w:val="20"/>
                <w:szCs w:val="20"/>
              </w:rPr>
            </w:pPr>
            <w:r w:rsidRPr="0029149D">
              <w:rPr>
                <w:rFonts w:cs="Times New Roman"/>
                <w:sz w:val="20"/>
                <w:szCs w:val="20"/>
              </w:rPr>
              <w:t>The strength of the psychological contract leads to organizational commitment, identity, and loyalty (P</w:t>
            </w:r>
            <w:r w:rsidR="00776DD1" w:rsidRPr="0029149D">
              <w:rPr>
                <w:rFonts w:cs="Times New Roman"/>
                <w:sz w:val="20"/>
                <w:szCs w:val="20"/>
              </w:rPr>
              <w:t>2</w:t>
            </w:r>
            <w:r w:rsidRPr="0029149D">
              <w:rPr>
                <w:rFonts w:cs="Times New Roman"/>
                <w:sz w:val="20"/>
                <w:szCs w:val="20"/>
              </w:rPr>
              <w:t xml:space="preserve">). </w:t>
            </w:r>
          </w:p>
          <w:p w14:paraId="57E8E000" w14:textId="77777777" w:rsidR="00222A31" w:rsidRPr="004A3B50" w:rsidRDefault="00222A31" w:rsidP="00222A31">
            <w:pPr>
              <w:spacing w:line="240" w:lineRule="auto"/>
              <w:rPr>
                <w:rFonts w:cs="Times New Roman"/>
                <w:sz w:val="20"/>
                <w:szCs w:val="20"/>
              </w:rPr>
            </w:pPr>
          </w:p>
          <w:p w14:paraId="1BE633C6" w14:textId="77777777" w:rsidR="00222A31" w:rsidRPr="004A3B50" w:rsidRDefault="00222A31" w:rsidP="00222A31">
            <w:pPr>
              <w:spacing w:line="240" w:lineRule="auto"/>
              <w:rPr>
                <w:rFonts w:cs="Times New Roman"/>
                <w:sz w:val="20"/>
                <w:szCs w:val="20"/>
              </w:rPr>
            </w:pPr>
          </w:p>
        </w:tc>
        <w:tc>
          <w:tcPr>
            <w:tcW w:w="2835" w:type="dxa"/>
            <w:shd w:val="clear" w:color="auto" w:fill="auto"/>
          </w:tcPr>
          <w:p w14:paraId="695CE940" w14:textId="50854036"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zh-CN"/>
              </w:rPr>
              <w:drawing>
                <wp:inline distT="0" distB="0" distL="0" distR="0" wp14:anchorId="2405D80B" wp14:editId="4103F971">
                  <wp:extent cx="1114425" cy="1104900"/>
                  <wp:effectExtent l="0" t="0" r="0" b="0"/>
                  <wp:docPr id="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4425" cy="1104900"/>
                          </a:xfrm>
                          <a:prstGeom prst="rect">
                            <a:avLst/>
                          </a:prstGeom>
                          <a:noFill/>
                          <a:ln>
                            <a:noFill/>
                          </a:ln>
                        </pic:spPr>
                      </pic:pic>
                    </a:graphicData>
                  </a:graphic>
                </wp:inline>
              </w:drawing>
            </w:r>
          </w:p>
        </w:tc>
        <w:tc>
          <w:tcPr>
            <w:tcW w:w="2126" w:type="dxa"/>
            <w:shd w:val="clear" w:color="auto" w:fill="auto"/>
          </w:tcPr>
          <w:p w14:paraId="2C6D308A"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iCs/>
                <w:sz w:val="20"/>
                <w:szCs w:val="20"/>
              </w:rPr>
              <w:t>Organizational identity</w:t>
            </w:r>
          </w:p>
          <w:p w14:paraId="73EBF45F"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3E0AE356" w14:textId="23A59E7D" w:rsidR="00222A31" w:rsidRPr="004A3B50" w:rsidRDefault="001A7A2B" w:rsidP="00222A31">
            <w:pPr>
              <w:numPr>
                <w:ilvl w:val="0"/>
                <w:numId w:val="3"/>
              </w:numPr>
              <w:spacing w:line="240" w:lineRule="auto"/>
              <w:ind w:left="132" w:hanging="187"/>
              <w:contextualSpacing/>
              <w:rPr>
                <w:rFonts w:cs="Times New Roman"/>
                <w:noProof/>
                <w:sz w:val="20"/>
                <w:szCs w:val="20"/>
              </w:rPr>
            </w:pPr>
            <w:hyperlink w:anchor="_ENREF_13" w:tooltip="Ashforth, 1989 #122"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Ashforth&lt;/Author&gt;&lt;Year&gt;1989&lt;/Year&gt;&lt;RecNum&gt;122&lt;/RecNum&gt;&lt;DisplayText&gt;Ashforth and Mael (1989)&lt;/DisplayText&gt;&lt;record&gt;&lt;rec-number&gt;122&lt;/rec-number&gt;&lt;foreign-keys&gt;&lt;key app="EN" db-id="e5a2p2xsraep0ge2wzp59zsvs0dd9x0expxr" timestamp="1465551312"&gt;122&lt;/key&gt;&lt;/foreign-keys&gt;&lt;ref-type name="Journal Article"&gt;17&lt;/ref-type&gt;&lt;contributors&gt;&lt;authors&gt;&lt;author&gt;Ashforth, Blake E.&lt;/author&gt;&lt;author&gt;Mael, Fred&lt;/author&gt;&lt;/authors&gt;&lt;/contributors&gt;&lt;titles&gt;&lt;title&gt;Social Identity Theory and the Organization&lt;/title&gt;&lt;secondary-title&gt;Academy of Management Review&lt;/secondary-title&gt;&lt;/titles&gt;&lt;periodical&gt;&lt;full-title&gt;Academy of Management Review&lt;/full-title&gt;&lt;/periodical&gt;&lt;pages&gt;20-39&lt;/pages&gt;&lt;volume&gt;14&lt;/volume&gt;&lt;number&gt;1&lt;/number&gt;&lt;dates&gt;&lt;year&gt;1989&lt;/year&gt;&lt;pub-dates&gt;&lt;date&gt;January 1, 1989&lt;/date&gt;&lt;/pub-dates&gt;&lt;/dates&gt;&lt;urls&gt;&lt;related-urls&gt;&lt;url&gt;http://amr.aom.org/content/14/1/20.abstract&lt;/url&gt;&lt;/related-urls&gt;&lt;/urls&gt;&lt;electronic-resource-num&gt;10.5465/amr.1989.4278999&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Ashforth and Mael (1989)</w:t>
              </w:r>
              <w:r w:rsidR="004A3B50" w:rsidRPr="004A3B50">
                <w:rPr>
                  <w:rFonts w:cs="Times New Roman"/>
                  <w:noProof/>
                  <w:sz w:val="20"/>
                  <w:szCs w:val="20"/>
                </w:rPr>
                <w:fldChar w:fldCharType="end"/>
              </w:r>
            </w:hyperlink>
          </w:p>
        </w:tc>
        <w:tc>
          <w:tcPr>
            <w:tcW w:w="2586" w:type="dxa"/>
            <w:shd w:val="clear" w:color="auto" w:fill="auto"/>
          </w:tcPr>
          <w:p w14:paraId="42C039C7"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Associate psychological contract and identification</w:t>
            </w:r>
          </w:p>
          <w:p w14:paraId="63755178" w14:textId="77777777" w:rsidR="00222A31" w:rsidRPr="004A3B50" w:rsidRDefault="00222A31" w:rsidP="00222A31">
            <w:pPr>
              <w:spacing w:line="240" w:lineRule="auto"/>
              <w:ind w:firstLine="0"/>
              <w:rPr>
                <w:rFonts w:cs="Times New Roman"/>
                <w:sz w:val="20"/>
                <w:szCs w:val="20"/>
              </w:rPr>
            </w:pPr>
          </w:p>
        </w:tc>
      </w:tr>
      <w:tr w:rsidR="00222A31" w:rsidRPr="004A3B50" w14:paraId="07E2DB12" w14:textId="77777777" w:rsidTr="0029149D">
        <w:tc>
          <w:tcPr>
            <w:tcW w:w="2278" w:type="dxa"/>
            <w:shd w:val="clear" w:color="auto" w:fill="auto"/>
          </w:tcPr>
          <w:p w14:paraId="711336E2" w14:textId="77777777" w:rsidR="00222A31" w:rsidRPr="004A3B50" w:rsidRDefault="00222A31" w:rsidP="00222A31">
            <w:pPr>
              <w:spacing w:line="240" w:lineRule="auto"/>
              <w:ind w:firstLine="0"/>
              <w:rPr>
                <w:rFonts w:cs="Times New Roman"/>
                <w:sz w:val="20"/>
                <w:szCs w:val="20"/>
              </w:rPr>
            </w:pPr>
            <w:r w:rsidRPr="004A3B50">
              <w:rPr>
                <w:rFonts w:cs="Times New Roman"/>
                <w:sz w:val="20"/>
                <w:szCs w:val="20"/>
              </w:rPr>
              <w:t>Training and knowledge transfer is an important factor in employees’ organizational commitment, identity and loyalty.</w:t>
            </w:r>
          </w:p>
        </w:tc>
        <w:tc>
          <w:tcPr>
            <w:tcW w:w="2083" w:type="dxa"/>
            <w:shd w:val="clear" w:color="auto" w:fill="auto"/>
          </w:tcPr>
          <w:p w14:paraId="092D7557" w14:textId="1A3FE15E" w:rsidR="00222A31" w:rsidRPr="004A3B50" w:rsidRDefault="00222A31" w:rsidP="00222A31">
            <w:pPr>
              <w:spacing w:line="240" w:lineRule="auto"/>
              <w:ind w:firstLine="0"/>
              <w:rPr>
                <w:rFonts w:cs="Times New Roman"/>
                <w:sz w:val="20"/>
                <w:szCs w:val="20"/>
              </w:rPr>
            </w:pPr>
            <w:r w:rsidRPr="004A3B50">
              <w:rPr>
                <w:rFonts w:cs="Times New Roman"/>
                <w:sz w:val="20"/>
                <w:szCs w:val="20"/>
              </w:rPr>
              <w:t>Investment in training and knowledge transfer leads to organizational commitment, identity, and loyalty (P</w:t>
            </w:r>
            <w:r w:rsidR="00776DD1" w:rsidRPr="004A3B50">
              <w:rPr>
                <w:rFonts w:cs="Times New Roman"/>
                <w:sz w:val="20"/>
                <w:szCs w:val="20"/>
              </w:rPr>
              <w:t>3</w:t>
            </w:r>
            <w:r w:rsidRPr="004A3B50">
              <w:rPr>
                <w:rFonts w:cs="Times New Roman"/>
                <w:sz w:val="20"/>
                <w:szCs w:val="20"/>
              </w:rPr>
              <w:t>).</w:t>
            </w:r>
          </w:p>
        </w:tc>
        <w:tc>
          <w:tcPr>
            <w:tcW w:w="2835" w:type="dxa"/>
            <w:shd w:val="clear" w:color="auto" w:fill="auto"/>
          </w:tcPr>
          <w:p w14:paraId="2FFB3A30" w14:textId="77777777" w:rsidR="00222A31" w:rsidRPr="004A3B50" w:rsidRDefault="00222A31" w:rsidP="00222A31">
            <w:pPr>
              <w:spacing w:line="240" w:lineRule="auto"/>
              <w:ind w:firstLine="0"/>
              <w:rPr>
                <w:rFonts w:cs="Times New Roman"/>
                <w:sz w:val="20"/>
                <w:szCs w:val="20"/>
              </w:rPr>
            </w:pPr>
          </w:p>
          <w:p w14:paraId="53F40406" w14:textId="214D329F"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zh-CN"/>
              </w:rPr>
              <w:drawing>
                <wp:inline distT="0" distB="0" distL="0" distR="0" wp14:anchorId="0F3DE94D" wp14:editId="547B8293">
                  <wp:extent cx="1157605" cy="1266825"/>
                  <wp:effectExtent l="0" t="0" r="0" b="0"/>
                  <wp:docPr id="5"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7605" cy="1266825"/>
                          </a:xfrm>
                          <a:prstGeom prst="rect">
                            <a:avLst/>
                          </a:prstGeom>
                          <a:noFill/>
                          <a:ln>
                            <a:noFill/>
                          </a:ln>
                        </pic:spPr>
                      </pic:pic>
                    </a:graphicData>
                  </a:graphic>
                </wp:inline>
              </w:drawing>
            </w:r>
          </w:p>
        </w:tc>
        <w:tc>
          <w:tcPr>
            <w:tcW w:w="2126" w:type="dxa"/>
            <w:shd w:val="clear" w:color="auto" w:fill="auto"/>
          </w:tcPr>
          <w:p w14:paraId="534B4A0C"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iCs/>
                <w:sz w:val="20"/>
                <w:szCs w:val="20"/>
              </w:rPr>
              <w:t>HRM high practices</w:t>
            </w:r>
          </w:p>
          <w:p w14:paraId="0A648F78"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Knowledge transfer</w:t>
            </w:r>
          </w:p>
          <w:p w14:paraId="4EE0B1A7"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Organizational commitment and loyalty</w:t>
            </w:r>
          </w:p>
          <w:p w14:paraId="1D0C4350"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7A7F2043" w14:textId="7D59A632" w:rsidR="00222A31" w:rsidRPr="004A3B50" w:rsidRDefault="001A7A2B" w:rsidP="00222A31">
            <w:pPr>
              <w:numPr>
                <w:ilvl w:val="0"/>
                <w:numId w:val="3"/>
              </w:numPr>
              <w:spacing w:line="240" w:lineRule="auto"/>
              <w:ind w:left="132" w:hanging="187"/>
              <w:contextualSpacing/>
              <w:rPr>
                <w:rFonts w:cs="Times New Roman"/>
                <w:noProof/>
                <w:sz w:val="20"/>
                <w:szCs w:val="20"/>
              </w:rPr>
            </w:pPr>
            <w:hyperlink w:anchor="_ENREF_157" w:tooltip="Tzabbar, 2016 #158"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Tzabbar&lt;/Author&gt;&lt;Year&gt;2016&lt;/Year&gt;&lt;RecNum&gt;158&lt;/RecNum&gt;&lt;DisplayText&gt;Tzabbar et al. (2016)&lt;/DisplayText&gt;&lt;record&gt;&lt;rec-number&gt;158&lt;/rec-number&gt;&lt;foreign-keys&gt;&lt;key app="EN" db-id="e5a2p2xsraep0ge2wzp59zsvs0dd9x0expxr" timestamp="1467710130"&gt;158&lt;/key&gt;&lt;/foreign-keys&gt;&lt;ref-type name="Journal Article"&gt;17&lt;/ref-type&gt;&lt;contributors&gt;&lt;authors&gt;&lt;author&gt;Tzabbar, D.&lt;/author&gt;&lt;author&gt;Tzafrir, Shay S.&lt;/author&gt;&lt;author&gt;Baruch, Yehuda&lt;/author&gt;&lt;/authors&gt;&lt;/contributors&gt;&lt;titles&gt;&lt;title&gt;A Bridge Over Trouble Waters: Replication, Integration and Extension of the Relationship between HRM Practices and Organizational Performance Using Moderating Meta-Analysis&lt;/title&gt;&lt;secondary-title&gt;Human Resource Management Review&lt;/secondary-title&gt;&lt;/titles&gt;&lt;periodical&gt;&lt;full-title&gt;Human Resource Management Review&lt;/full-title&gt;&lt;/periodical&gt;&lt;volume&gt;in press&lt;/volume&gt;&lt;dates&gt;&lt;year&gt;2016&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Tzabbar et al. (2016)</w:t>
              </w:r>
              <w:r w:rsidR="004A3B50" w:rsidRPr="004A3B50">
                <w:rPr>
                  <w:rFonts w:cs="Times New Roman"/>
                  <w:noProof/>
                  <w:sz w:val="20"/>
                  <w:szCs w:val="20"/>
                </w:rPr>
                <w:fldChar w:fldCharType="end"/>
              </w:r>
            </w:hyperlink>
          </w:p>
          <w:p w14:paraId="7A05A020" w14:textId="6A50AACD" w:rsidR="00222A31" w:rsidRPr="004A3B50" w:rsidRDefault="001A7A2B" w:rsidP="00222A31">
            <w:pPr>
              <w:numPr>
                <w:ilvl w:val="0"/>
                <w:numId w:val="3"/>
              </w:numPr>
              <w:spacing w:line="240" w:lineRule="auto"/>
              <w:ind w:left="132" w:hanging="187"/>
              <w:contextualSpacing/>
              <w:rPr>
                <w:rFonts w:cs="Times New Roman"/>
                <w:iCs/>
                <w:sz w:val="20"/>
                <w:szCs w:val="20"/>
              </w:rPr>
            </w:pPr>
            <w:hyperlink w:anchor="_ENREF_5" w:tooltip="Akbar, 2003 #159"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Akbar&lt;/Author&gt;&lt;Year&gt;2003&lt;/Year&gt;&lt;RecNum&gt;159&lt;/RecNum&gt;&lt;DisplayText&gt;Akbar (2003)&lt;/DisplayText&gt;&lt;record&gt;&lt;rec-number&gt;159&lt;/rec-number&gt;&lt;foreign-keys&gt;&lt;key app="EN" db-id="e5a2p2xsraep0ge2wzp59zsvs0dd9x0expxr" timestamp="1467710270"&gt;159&lt;/key&gt;&lt;/foreign-keys&gt;&lt;ref-type name="Journal Article"&gt;17&lt;/ref-type&gt;&lt;contributors&gt;&lt;authors&gt;&lt;author&gt;Akbar, Hammad&lt;/author&gt;&lt;/authors&gt;&lt;/contributors&gt;&lt;titles&gt;&lt;title&gt;Knowledge Levels and their Transformation: Towards the Integration of Knowledge Creation and Individual Learning&lt;/title&gt;&lt;secondary-title&gt;Journal of Management Studies&lt;/secondary-title&gt;&lt;/titles&gt;&lt;periodical&gt;&lt;full-title&gt;Journal of Management Studies&lt;/full-title&gt;&lt;/periodical&gt;&lt;pages&gt;1997-2021&lt;/pages&gt;&lt;volume&gt;40&lt;/volume&gt;&lt;number&gt;8&lt;/number&gt;&lt;dates&gt;&lt;year&gt;2003&lt;/year&gt;&lt;/dates&gt;&lt;publisher&gt;Blackwell Publishing Ltd.&lt;/publisher&gt;&lt;isbn&gt;1467-6486&lt;/isbn&gt;&lt;urls&gt;&lt;related-urls&gt;&lt;url&gt;http://dx.doi.org/10.1046/j.1467-6486.2003.00409.x&lt;/url&gt;&lt;/related-urls&gt;&lt;/urls&gt;&lt;electronic-resource-num&gt;10.1046/j.1467-6486.2003.00409.x&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Akbar (2003)</w:t>
              </w:r>
              <w:r w:rsidR="004A3B50" w:rsidRPr="004A3B50">
                <w:rPr>
                  <w:rFonts w:cs="Times New Roman"/>
                  <w:noProof/>
                  <w:sz w:val="20"/>
                  <w:szCs w:val="20"/>
                </w:rPr>
                <w:fldChar w:fldCharType="end"/>
              </w:r>
            </w:hyperlink>
          </w:p>
          <w:p w14:paraId="44DCDA25" w14:textId="7858A37D" w:rsidR="00222A31" w:rsidRPr="004A3B50" w:rsidRDefault="001A7A2B" w:rsidP="00222A31">
            <w:pPr>
              <w:numPr>
                <w:ilvl w:val="0"/>
                <w:numId w:val="3"/>
              </w:numPr>
              <w:spacing w:line="240" w:lineRule="auto"/>
              <w:ind w:left="132" w:hanging="187"/>
              <w:contextualSpacing/>
              <w:rPr>
                <w:rFonts w:cs="Times New Roman"/>
                <w:noProof/>
                <w:sz w:val="20"/>
                <w:szCs w:val="20"/>
              </w:rPr>
            </w:pPr>
            <w:hyperlink w:anchor="_ENREF_39" w:tooltip="Cohen, 2003 #40"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Cohen&lt;/Author&gt;&lt;Year&gt;2003&lt;/Year&gt;&lt;RecNum&gt;160&lt;/RecNum&gt;&lt;DisplayText&gt;Cohen (2003)&lt;/DisplayText&gt;&lt;record&gt;&lt;rec-number&gt;160&lt;/rec-number&gt;&lt;foreign-keys&gt;&lt;key app="EN" db-id="e5a2p2xsraep0ge2wzp59zsvs0dd9x0expxr" timestamp="1467710296"&gt;160&lt;/key&gt;&lt;/foreign-keys&gt;&lt;ref-type name="Book"&gt;6&lt;/ref-type&gt;&lt;contributors&gt;&lt;authors&gt;&lt;author&gt;Cohen, A.&lt;/author&gt;&lt;/authors&gt;&lt;/contributors&gt;&lt;titles&gt;&lt;title&gt;Multiple commitments in the workplace: An integrative approach&lt;/title&gt;&lt;/titles&gt;&lt;dates&gt;&lt;year&gt;2003&lt;/year&gt;&lt;/dates&gt;&lt;pub-location&gt;Mahwah, NJ&lt;/pub-location&gt;&lt;publisher&gt;Lawrence Erlbaum&lt;/publisher&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Cohen (2003)</w:t>
              </w:r>
              <w:r w:rsidR="004A3B50" w:rsidRPr="004A3B50">
                <w:rPr>
                  <w:rFonts w:cs="Times New Roman"/>
                  <w:noProof/>
                  <w:sz w:val="20"/>
                  <w:szCs w:val="20"/>
                </w:rPr>
                <w:fldChar w:fldCharType="end"/>
              </w:r>
            </w:hyperlink>
          </w:p>
          <w:p w14:paraId="67A99448" w14:textId="4A9C45B4" w:rsidR="00222A31" w:rsidRPr="004A3B50" w:rsidRDefault="001A7A2B" w:rsidP="00222A31">
            <w:pPr>
              <w:numPr>
                <w:ilvl w:val="0"/>
                <w:numId w:val="3"/>
              </w:numPr>
              <w:spacing w:line="240" w:lineRule="auto"/>
              <w:ind w:left="132" w:hanging="187"/>
              <w:contextualSpacing/>
              <w:rPr>
                <w:rFonts w:cs="Times New Roman"/>
                <w:noProof/>
                <w:sz w:val="20"/>
                <w:szCs w:val="20"/>
              </w:rPr>
            </w:pPr>
            <w:hyperlink w:anchor="_ENREF_14" w:tooltip="Baruch, 1998 #35"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Baruch&lt;/Author&gt;&lt;Year&gt;1998&lt;/Year&gt;&lt;RecNum&gt;35&lt;/RecNum&gt;&lt;DisplayText&gt;Baruch (1998)&lt;/DisplayText&gt;&lt;record&gt;&lt;rec-number&gt;35&lt;/rec-number&gt;&lt;foreign-keys&gt;&lt;key app="EN" db-id="e5a2p2xsraep0ge2wzp59zsvs0dd9x0expxr" timestamp="1427367247"&gt;35&lt;/key&gt;&lt;/foreign-keys&gt;&lt;ref-type name="Journal Article"&gt;17&lt;/ref-type&gt;&lt;contributors&gt;&lt;authors&gt;&lt;author&gt;Baruch, Yehuda&lt;/author&gt;&lt;/authors&gt;&lt;/contributors&gt;&lt;titles&gt;&lt;title&gt;The Rise and Fall of Organizational Commitment&lt;/title&gt;&lt;secondary-title&gt;Human System Management&lt;/secondary-title&gt;&lt;/titles&gt;&lt;periodical&gt;&lt;full-title&gt;Human System Management&lt;/full-title&gt;&lt;/periodical&gt;&lt;pages&gt;135-143&lt;/pages&gt;&lt;volume&gt;17&lt;/volume&gt;&lt;number&gt;2&lt;/number&gt;&lt;dates&gt;&lt;year&gt;1998&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Baruch (1998)</w:t>
              </w:r>
              <w:r w:rsidR="004A3B50" w:rsidRPr="004A3B50">
                <w:rPr>
                  <w:rFonts w:cs="Times New Roman"/>
                  <w:noProof/>
                  <w:sz w:val="20"/>
                  <w:szCs w:val="20"/>
                </w:rPr>
                <w:fldChar w:fldCharType="end"/>
              </w:r>
            </w:hyperlink>
          </w:p>
          <w:p w14:paraId="6FAA7C00" w14:textId="77777777" w:rsidR="00222A31" w:rsidRPr="004A3B50" w:rsidRDefault="00222A31" w:rsidP="00222A31">
            <w:pPr>
              <w:spacing w:line="240" w:lineRule="auto"/>
              <w:rPr>
                <w:rFonts w:cs="Times New Roman"/>
                <w:iCs/>
                <w:sz w:val="20"/>
                <w:szCs w:val="20"/>
              </w:rPr>
            </w:pPr>
          </w:p>
          <w:p w14:paraId="7A63F0C6" w14:textId="77777777" w:rsidR="00222A31" w:rsidRPr="004A3B50" w:rsidRDefault="00222A31" w:rsidP="00222A31">
            <w:pPr>
              <w:spacing w:line="240" w:lineRule="auto"/>
              <w:rPr>
                <w:rFonts w:cs="Times New Roman"/>
                <w:iCs/>
                <w:sz w:val="20"/>
                <w:szCs w:val="20"/>
              </w:rPr>
            </w:pPr>
          </w:p>
          <w:p w14:paraId="6718E7F8" w14:textId="77777777" w:rsidR="00222A31" w:rsidRPr="004A3B50" w:rsidRDefault="00222A31" w:rsidP="00222A31">
            <w:pPr>
              <w:spacing w:line="240" w:lineRule="auto"/>
              <w:rPr>
                <w:rFonts w:cs="Times New Roman"/>
                <w:iCs/>
                <w:sz w:val="20"/>
                <w:szCs w:val="20"/>
              </w:rPr>
            </w:pPr>
          </w:p>
          <w:p w14:paraId="418801AA" w14:textId="77777777" w:rsidR="00222A31" w:rsidRPr="004A3B50" w:rsidRDefault="00222A31" w:rsidP="00222A31">
            <w:pPr>
              <w:spacing w:line="240" w:lineRule="auto"/>
              <w:ind w:firstLine="0"/>
              <w:rPr>
                <w:rFonts w:cs="Times New Roman"/>
                <w:sz w:val="20"/>
                <w:szCs w:val="20"/>
              </w:rPr>
            </w:pPr>
          </w:p>
        </w:tc>
        <w:tc>
          <w:tcPr>
            <w:tcW w:w="2586" w:type="dxa"/>
            <w:shd w:val="clear" w:color="auto" w:fill="auto"/>
          </w:tcPr>
          <w:p w14:paraId="19B4B82B"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 xml:space="preserve">HRM impact and its </w:t>
            </w:r>
            <w:r w:rsidRPr="004A3B50">
              <w:rPr>
                <w:rFonts w:cs="Times New Roman"/>
                <w:noProof/>
                <w:sz w:val="20"/>
                <w:szCs w:val="20"/>
              </w:rPr>
              <w:t>moderation / mediation</w:t>
            </w:r>
            <w:r w:rsidRPr="004A3B50">
              <w:rPr>
                <w:rFonts w:cs="Times New Roman"/>
                <w:sz w:val="20"/>
                <w:szCs w:val="20"/>
              </w:rPr>
              <w:t xml:space="preserve"> on work performance</w:t>
            </w:r>
          </w:p>
          <w:p w14:paraId="450A0231"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Knowledge management connection with people management</w:t>
            </w:r>
          </w:p>
          <w:p w14:paraId="2C02F0F6"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Organizational commitment as a mediator in the exchange of work practices</w:t>
            </w:r>
          </w:p>
        </w:tc>
      </w:tr>
      <w:tr w:rsidR="00222A31" w:rsidRPr="004A3B50" w14:paraId="443E1366" w14:textId="77777777" w:rsidTr="0029149D">
        <w:trPr>
          <w:trHeight w:val="492"/>
        </w:trPr>
        <w:tc>
          <w:tcPr>
            <w:tcW w:w="4361" w:type="dxa"/>
            <w:gridSpan w:val="2"/>
            <w:shd w:val="clear" w:color="auto" w:fill="auto"/>
            <w:vAlign w:val="center"/>
          </w:tcPr>
          <w:p w14:paraId="24FB02E1" w14:textId="77777777" w:rsidR="00222A31" w:rsidRPr="004A3B50" w:rsidRDefault="00222A31" w:rsidP="00222A31">
            <w:pPr>
              <w:spacing w:line="240" w:lineRule="auto"/>
              <w:ind w:firstLine="0"/>
              <w:rPr>
                <w:rFonts w:cs="Times New Roman"/>
                <w:i/>
                <w:sz w:val="20"/>
                <w:szCs w:val="20"/>
              </w:rPr>
            </w:pPr>
            <w:r w:rsidRPr="004A3B50">
              <w:rPr>
                <w:rFonts w:cs="Times New Roman"/>
                <w:i/>
                <w:sz w:val="20"/>
                <w:szCs w:val="20"/>
              </w:rPr>
              <w:t>Extra-organizational fairness</w:t>
            </w:r>
          </w:p>
        </w:tc>
        <w:tc>
          <w:tcPr>
            <w:tcW w:w="2835" w:type="dxa"/>
            <w:shd w:val="clear" w:color="auto" w:fill="auto"/>
          </w:tcPr>
          <w:p w14:paraId="4CAA3433"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38A166CA" w14:textId="77777777" w:rsidR="00222A31" w:rsidRPr="004A3B50" w:rsidRDefault="00222A31" w:rsidP="00222A31">
            <w:pPr>
              <w:spacing w:line="240" w:lineRule="auto"/>
              <w:ind w:left="-55" w:firstLine="0"/>
              <w:rPr>
                <w:rFonts w:cs="Times New Roman"/>
                <w:sz w:val="20"/>
                <w:szCs w:val="20"/>
              </w:rPr>
            </w:pPr>
          </w:p>
        </w:tc>
        <w:tc>
          <w:tcPr>
            <w:tcW w:w="2126" w:type="dxa"/>
            <w:shd w:val="clear" w:color="auto" w:fill="auto"/>
          </w:tcPr>
          <w:p w14:paraId="22F11A31" w14:textId="77777777" w:rsidR="00222A31" w:rsidRPr="004A3B50" w:rsidRDefault="00222A31" w:rsidP="00222A31">
            <w:pPr>
              <w:spacing w:line="240" w:lineRule="auto"/>
              <w:ind w:left="-55" w:firstLine="0"/>
              <w:rPr>
                <w:rFonts w:cs="Times New Roman"/>
                <w:sz w:val="20"/>
                <w:szCs w:val="20"/>
              </w:rPr>
            </w:pPr>
          </w:p>
        </w:tc>
        <w:tc>
          <w:tcPr>
            <w:tcW w:w="2586" w:type="dxa"/>
            <w:shd w:val="clear" w:color="auto" w:fill="auto"/>
          </w:tcPr>
          <w:p w14:paraId="1686963B" w14:textId="77777777" w:rsidR="00222A31" w:rsidRPr="004A3B50" w:rsidRDefault="00222A31" w:rsidP="00222A31">
            <w:pPr>
              <w:spacing w:line="240" w:lineRule="auto"/>
              <w:ind w:left="-55" w:firstLine="0"/>
              <w:rPr>
                <w:rFonts w:cs="Times New Roman"/>
                <w:sz w:val="20"/>
                <w:szCs w:val="20"/>
              </w:rPr>
            </w:pPr>
          </w:p>
        </w:tc>
      </w:tr>
      <w:tr w:rsidR="00222A31" w:rsidRPr="004A3B50" w14:paraId="5D3290C2" w14:textId="77777777" w:rsidTr="0029149D">
        <w:trPr>
          <w:trHeight w:val="3011"/>
        </w:trPr>
        <w:tc>
          <w:tcPr>
            <w:tcW w:w="2278" w:type="dxa"/>
            <w:vMerge w:val="restart"/>
            <w:shd w:val="clear" w:color="auto" w:fill="auto"/>
          </w:tcPr>
          <w:p w14:paraId="34204C8A" w14:textId="77777777" w:rsidR="00222A31" w:rsidRPr="004A3B50" w:rsidRDefault="00222A31" w:rsidP="00222A31">
            <w:pPr>
              <w:spacing w:line="240" w:lineRule="auto"/>
              <w:ind w:firstLine="0"/>
              <w:rPr>
                <w:rFonts w:cs="Times New Roman"/>
                <w:sz w:val="20"/>
                <w:szCs w:val="20"/>
              </w:rPr>
            </w:pPr>
            <w:r w:rsidRPr="004A3B50">
              <w:rPr>
                <w:rFonts w:cs="Times New Roman"/>
                <w:sz w:val="20"/>
                <w:szCs w:val="20"/>
              </w:rPr>
              <w:t>Customer experience and value-in-use perceptions are crucial to the impact of fairness on service profitability</w:t>
            </w:r>
          </w:p>
        </w:tc>
        <w:tc>
          <w:tcPr>
            <w:tcW w:w="2083" w:type="dxa"/>
            <w:shd w:val="clear" w:color="auto" w:fill="auto"/>
          </w:tcPr>
          <w:p w14:paraId="56251B94" w14:textId="3FFD5FAB"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mployees’ organizational commitment, identity, and loyalty influence customers’ experiences (P</w:t>
            </w:r>
            <w:r w:rsidR="00776DD1" w:rsidRPr="004A3B50">
              <w:rPr>
                <w:rFonts w:cs="Times New Roman"/>
                <w:sz w:val="20"/>
                <w:szCs w:val="20"/>
              </w:rPr>
              <w:t>4</w:t>
            </w:r>
            <w:r w:rsidRPr="004A3B50">
              <w:rPr>
                <w:rFonts w:cs="Times New Roman"/>
                <w:sz w:val="20"/>
                <w:szCs w:val="20"/>
              </w:rPr>
              <w:t>).</w:t>
            </w:r>
          </w:p>
        </w:tc>
        <w:tc>
          <w:tcPr>
            <w:tcW w:w="2835" w:type="dxa"/>
            <w:shd w:val="clear" w:color="auto" w:fill="auto"/>
          </w:tcPr>
          <w:p w14:paraId="689FE79C" w14:textId="745C1398"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zh-CN"/>
              </w:rPr>
              <w:drawing>
                <wp:inline distT="0" distB="0" distL="0" distR="0" wp14:anchorId="552BF781" wp14:editId="2D6E1D05">
                  <wp:extent cx="1181100" cy="1133475"/>
                  <wp:effectExtent l="0" t="0" r="0" b="0"/>
                  <wp:docPr id="6"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81100" cy="1133475"/>
                          </a:xfrm>
                          <a:prstGeom prst="rect">
                            <a:avLst/>
                          </a:prstGeom>
                          <a:noFill/>
                          <a:ln>
                            <a:noFill/>
                          </a:ln>
                        </pic:spPr>
                      </pic:pic>
                    </a:graphicData>
                  </a:graphic>
                </wp:inline>
              </w:drawing>
            </w:r>
          </w:p>
          <w:p w14:paraId="59854C9F"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69D960C0"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Social capital and quality perceptions</w:t>
            </w:r>
          </w:p>
          <w:p w14:paraId="5361A2A8"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Employee behavior and value creation efforts</w:t>
            </w:r>
          </w:p>
          <w:p w14:paraId="63A9D900"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Employee satisfaction</w:t>
            </w:r>
          </w:p>
          <w:p w14:paraId="05F6CA44"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Human interactions</w:t>
            </w:r>
          </w:p>
          <w:p w14:paraId="67BA5071"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iCs/>
                <w:sz w:val="20"/>
                <w:szCs w:val="20"/>
              </w:rPr>
              <w:t>Employee extra effort and procurement</w:t>
            </w:r>
          </w:p>
          <w:p w14:paraId="71ACF2AA"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Employee attitudes and behaviors and customer satisfaction</w:t>
            </w:r>
          </w:p>
        </w:tc>
        <w:tc>
          <w:tcPr>
            <w:tcW w:w="2126" w:type="dxa"/>
            <w:shd w:val="clear" w:color="auto" w:fill="auto"/>
          </w:tcPr>
          <w:p w14:paraId="12E64804" w14:textId="508AB1B5"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51" w:tooltip="Ellinger, 2013 #14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Ellinger&lt;/Author&gt;&lt;Year&gt;2013&lt;/Year&gt;&lt;RecNum&gt;142&lt;/RecNum&gt;&lt;DisplayText&gt;Ellinger et al. (2013)&lt;/DisplayText&gt;&lt;record&gt;&lt;rec-number&gt;142&lt;/rec-number&gt;&lt;foreign-keys&gt;&lt;key app="EN" db-id="e5a2p2xsraep0ge2wzp59zsvs0dd9x0expxr" timestamp="1465554220"&gt;142&lt;/key&gt;&lt;/foreign-keys&gt;&lt;ref-type name="Journal Article"&gt;17&lt;/ref-type&gt;&lt;contributors&gt;&lt;authors&gt;&lt;author&gt;Ellinger, Alexander E.&lt;/author&gt;&lt;author&gt;Musgrove, Carolyn Findley&lt;/author&gt;&lt;author&gt;Ellinger, Andrea D.&lt;/author&gt;&lt;author&gt;Bachrach, Daniel G.&lt;/author&gt;&lt;author&gt;Elmadağ Baş, Ayşe Banu&lt;/author&gt;&lt;author&gt;Wang, Yu-Lin&lt;/author&gt;&lt;/authors&gt;&lt;/contributors&gt;&lt;titles&gt;&lt;title&gt;Influences of organizational investments in social capital on service employee commitment and performance&lt;/title&gt;&lt;secondary-title&gt;Journal of Business Research&lt;/secondary-title&gt;&lt;/titles&gt;&lt;periodical&gt;&lt;full-title&gt;Journal of Business Research&lt;/full-title&gt;&lt;/periodical&gt;&lt;pages&gt;1124-1133&lt;/pages&gt;&lt;volume&gt;66&lt;/volume&gt;&lt;number&gt;8&lt;/number&gt;&lt;keywords&gt;&lt;keyword&gt;Social capital&lt;/keyword&gt;&lt;keyword&gt;Commitment to service quality&lt;/keyword&gt;&lt;keyword&gt;Commitment to the firm&lt;/keyword&gt;&lt;keyword&gt;Job performance&lt;/keyword&gt;&lt;keyword&gt;Organizational citizenship behavior&lt;/keyword&gt;&lt;keyword&gt;Service employee&lt;/keyword&gt;&lt;/keywords&gt;&lt;dates&gt;&lt;year&gt;2013&lt;/year&gt;&lt;pub-dates&gt;&lt;date&gt;8//&lt;/date&gt;&lt;/pub-dates&gt;&lt;/dates&gt;&lt;isbn&gt;0148-2963&lt;/isbn&gt;&lt;urls&gt;&lt;related-urls&gt;&lt;url&gt;http://www.sciencedirect.com/science/article/pii/S0148296312000926&lt;/url&gt;&lt;/related-urls&gt;&lt;/urls&gt;&lt;electronic-resource-num&gt;http://dx.doi.org/10.1016/j.jbusres.2012.03.008&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Ellinger et al. (2013)</w:t>
              </w:r>
              <w:r w:rsidR="004A3B50" w:rsidRPr="004A3B50">
                <w:rPr>
                  <w:rFonts w:cs="Times New Roman"/>
                  <w:sz w:val="20"/>
                  <w:szCs w:val="20"/>
                </w:rPr>
                <w:fldChar w:fldCharType="end"/>
              </w:r>
            </w:hyperlink>
          </w:p>
          <w:p w14:paraId="2765766E" w14:textId="3BA7D314"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97" w:tooltip="Liden, 2014 #131"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Liden&lt;/Author&gt;&lt;Year&gt;2014&lt;/Year&gt;&lt;RecNum&gt;131&lt;/RecNum&gt;&lt;DisplayText&gt;Liden et al. (2014)&lt;/DisplayText&gt;&lt;record&gt;&lt;rec-number&gt;131&lt;/rec-number&gt;&lt;foreign-keys&gt;&lt;key app="EN" db-id="e5a2p2xsraep0ge2wzp59zsvs0dd9x0expxr" timestamp="1465552689"&gt;131&lt;/key&gt;&lt;/foreign-keys&gt;&lt;ref-type name="Journal Article"&gt;17&lt;/ref-type&gt;&lt;contributors&gt;&lt;authors&gt;&lt;author&gt;Liden, Robert C.&lt;/author&gt;&lt;author&gt;Wayne, Sandy J.&lt;/author&gt;&lt;author&gt;Liao, Chenwei&lt;/author&gt;&lt;author&gt;Meuser, Jeremy D.&lt;/author&gt;&lt;/authors&gt;&lt;/contributors&gt;&lt;titles&gt;&lt;title&gt;Servant Leadership and Serving Culture: Influence on Individual and Unit Performance&lt;/title&gt;&lt;secondary-title&gt;Academy of Management Journal&lt;/secondary-title&gt;&lt;/titles&gt;&lt;periodical&gt;&lt;full-title&gt;Academy of Management Journal&lt;/full-title&gt;&lt;/periodical&gt;&lt;pages&gt;1434-1452&lt;/pages&gt;&lt;volume&gt;57&lt;/volume&gt;&lt;number&gt;5&lt;/number&gt;&lt;dates&gt;&lt;year&gt;2014&lt;/year&gt;&lt;pub-dates&gt;&lt;date&gt;October 1, 2014&lt;/date&gt;&lt;/pub-dates&gt;&lt;/dates&gt;&lt;urls&gt;&lt;related-urls&gt;&lt;url&gt;http://amj.aom.org/content/57/5/1434.abstract&lt;/url&gt;&lt;/related-urls&gt;&lt;/urls&gt;&lt;electronic-resource-num&gt;10.5465/amj.2013.003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Liden et al. (2014)</w:t>
              </w:r>
              <w:r w:rsidR="004A3B50" w:rsidRPr="004A3B50">
                <w:rPr>
                  <w:rFonts w:cs="Times New Roman"/>
                  <w:sz w:val="20"/>
                  <w:szCs w:val="20"/>
                </w:rPr>
                <w:fldChar w:fldCharType="end"/>
              </w:r>
            </w:hyperlink>
          </w:p>
          <w:p w14:paraId="7A7D1D8B" w14:textId="33D01434"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68" w:tooltip="Gounaris, 2013 #27"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Gounaris&lt;/Author&gt;&lt;Year&gt;2013&lt;/Year&gt;&lt;RecNum&gt;27&lt;/RecNum&gt;&lt;DisplayText&gt;Gounaris and Boukis (2013)&lt;/DisplayText&gt;&lt;record&gt;&lt;rec-number&gt;27&lt;/rec-number&gt;&lt;foreign-keys&gt;&lt;key app="EN" db-id="e5a2p2xsraep0ge2wzp59zsvs0dd9x0expxr" timestamp="1425891702"&gt;27&lt;/key&gt;&lt;/foreign-keys&gt;&lt;ref-type name="Journal Article"&gt;17&lt;/ref-type&gt;&lt;contributors&gt;&lt;authors&gt;&lt;author&gt;Gounaris, Spiros&lt;/author&gt;&lt;author&gt;Boukis, Achilleas&lt;/author&gt;&lt;/authors&gt;&lt;/contributors&gt;&lt;titles&gt;&lt;title&gt;The role of employee job satisfaction in strengthening customer repurchase intentions&lt;/title&gt;&lt;secondary-title&gt;Journal of Services Marketing&lt;/secondary-title&gt;&lt;/titles&gt;&lt;periodical&gt;&lt;full-title&gt;Journal of Services Marketing&lt;/full-title&gt;&lt;/periodical&gt;&lt;pages&gt;322-333&lt;/pages&gt;&lt;volume&gt;27&lt;/volume&gt;&lt;number&gt;4&lt;/number&gt;&lt;dates&gt;&lt;year&gt;2013&lt;/year&gt;&lt;/dates&gt;&lt;isbn&gt;0887-6045&lt;/isbn&gt;&lt;urls&gt;&lt;/urls&gt;&lt;electronic-resource-num&gt;10.1108/0887604131133079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Gounaris and Boukis (2013)</w:t>
              </w:r>
              <w:r w:rsidR="004A3B50" w:rsidRPr="004A3B50">
                <w:rPr>
                  <w:rFonts w:cs="Times New Roman"/>
                  <w:sz w:val="20"/>
                  <w:szCs w:val="20"/>
                </w:rPr>
                <w:fldChar w:fldCharType="end"/>
              </w:r>
            </w:hyperlink>
          </w:p>
          <w:p w14:paraId="2CE3578E" w14:textId="727806D7"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67" w:tooltip="Walls, 2011 #123"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Walls&lt;/Author&gt;&lt;Year&gt;2011&lt;/Year&gt;&lt;RecNum&gt;123&lt;/RecNum&gt;&lt;DisplayText&gt;Walls et al. (2011)&lt;/DisplayText&gt;&lt;record&gt;&lt;rec-number&gt;123&lt;/rec-number&gt;&lt;foreign-keys&gt;&lt;key app="EN" db-id="e5a2p2xsraep0ge2wzp59zsvs0dd9x0expxr" timestamp="1465551641"&gt;123&lt;/key&gt;&lt;/foreign-keys&gt;&lt;ref-type name="Journal Article"&gt;17&lt;/ref-type&gt;&lt;contributors&gt;&lt;authors&gt;&lt;author&gt;Walls, Andrew R.&lt;/author&gt;&lt;author&gt;Okumus, Fevzi&lt;/author&gt;&lt;author&gt;Wang, Youcheng&lt;/author&gt;&lt;author&gt;Kwun, David Joon-Wuk&lt;/author&gt;&lt;/authors&gt;&lt;/contributors&gt;&lt;titles&gt;&lt;title&gt;An epistemological view of consumer experiences&lt;/title&gt;&lt;secondary-title&gt;International Journal of Hospitality Management&lt;/secondary-title&gt;&lt;/titles&gt;&lt;periodical&gt;&lt;full-title&gt;International Journal of Hospitality Management&lt;/full-title&gt;&lt;/periodical&gt;&lt;pages&gt;10-21&lt;/pages&gt;&lt;volume&gt;30&lt;/volume&gt;&lt;number&gt;1&lt;/number&gt;&lt;keywords&gt;&lt;keyword&gt;Consumer experience&lt;/keyword&gt;&lt;keyword&gt;Consumption experience&lt;/keyword&gt;&lt;keyword&gt;Experiential marketing&lt;/keyword&gt;&lt;keyword&gt;Hospitality and tourism marketing&lt;/keyword&gt;&lt;/keywords&gt;&lt;dates&gt;&lt;year&gt;2011&lt;/year&gt;&lt;pub-dates&gt;&lt;date&gt;3//&lt;/date&gt;&lt;/pub-dates&gt;&lt;/dates&gt;&lt;isbn&gt;0278-4319&lt;/isbn&gt;&lt;urls&gt;&lt;related-urls&gt;&lt;url&gt;http://www.sciencedirect.com/science/article/pii/S0278431910000307&lt;/url&gt;&lt;/related-urls&gt;&lt;/urls&gt;&lt;electronic-resource-num&gt;http://dx.doi.org/10.1016/j.ijhm.2010.03.008&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Walls et al. (2011)</w:t>
              </w:r>
              <w:r w:rsidR="004A3B50" w:rsidRPr="004A3B50">
                <w:rPr>
                  <w:rFonts w:cs="Times New Roman"/>
                  <w:sz w:val="20"/>
                  <w:szCs w:val="20"/>
                </w:rPr>
                <w:fldChar w:fldCharType="end"/>
              </w:r>
            </w:hyperlink>
          </w:p>
          <w:p w14:paraId="28A2B861" w14:textId="3F8588CF"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52" w:tooltip="Sousa, 2013 #124"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ousa and Coelho (2013)</w:t>
              </w:r>
              <w:r w:rsidR="004A3B50" w:rsidRPr="004A3B50">
                <w:rPr>
                  <w:rFonts w:cs="Times New Roman"/>
                  <w:sz w:val="20"/>
                  <w:szCs w:val="20"/>
                </w:rPr>
                <w:fldChar w:fldCharType="end"/>
              </w:r>
            </w:hyperlink>
          </w:p>
          <w:p w14:paraId="05883A42" w14:textId="4BD86946"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23" w:tooltip="Nishii, 2008 #152" w:history="1">
              <w:r w:rsidR="004A3B50" w:rsidRPr="004A3B50">
                <w:rPr>
                  <w:rFonts w:cs="Times New Roman"/>
                  <w:noProof/>
                  <w:sz w:val="20"/>
                  <w:szCs w:val="20"/>
                </w:rPr>
                <w:fldChar w:fldCharType="begin"/>
              </w:r>
              <w:r w:rsidR="004A3B50">
                <w:rPr>
                  <w:rFonts w:cs="Times New Roman"/>
                  <w:noProof/>
                  <w:sz w:val="20"/>
                  <w:szCs w:val="20"/>
                </w:rPr>
                <w:instrText xml:space="preserve"> ADDIN EN.CITE &lt;EndNote&gt;&lt;Cite AuthorYear="1"&gt;&lt;Author&gt;Nishii&lt;/Author&gt;&lt;Year&gt;2008&lt;/Year&gt;&lt;RecNum&gt;152&lt;/RecNum&gt;&lt;DisplayText&gt;Nishii et al. (2008)&lt;/DisplayText&gt;&lt;record&gt;&lt;rec-number&gt;152&lt;/rec-number&gt;&lt;foreign-keys&gt;&lt;key app="EN" db-id="e5a2p2xsraep0ge2wzp59zsvs0dd9x0expxr" timestamp="1467366140"&gt;152&lt;/key&gt;&lt;/foreign-keys&gt;&lt;ref-type name="Journal Article"&gt;17&lt;/ref-type&gt;&lt;contributors&gt;&lt;authors&gt;&lt;author&gt;Nishii, Lisa H.&lt;/author&gt;&lt;author&gt;Lepak, David P.&lt;/author&gt;&lt;author&gt;Schneider, Benjamin&lt;/author&gt;&lt;/authors&gt;&lt;/contributors&gt;&lt;titles&gt;&lt;title&gt;Employee Attributions of the &amp;quot;Why&amp;quot; of HR Practices: Their Effects on Employee Attitudes and Behaviors, and Customer Satisfaction&lt;/title&gt;&lt;secondary-title&gt;Personnel Psychology&lt;/secondary-title&gt;&lt;/titles&gt;&lt;periodical&gt;&lt;full-title&gt;Personnel Psychology&lt;/full-title&gt;&lt;/periodical&gt;&lt;pages&gt;503-545&lt;/pages&gt;&lt;volume&gt;61&lt;/volume&gt;&lt;number&gt;3&lt;/number&gt;&lt;dates&gt;&lt;year&gt;2008&lt;/year&gt;&lt;/dates&gt;&lt;publisher&gt;Blackwell Publishing Inc&lt;/publisher&gt;&lt;isbn&gt;1744-6570&lt;/isbn&gt;&lt;urls&gt;&lt;related-urls&gt;&lt;url&gt;http://dx.doi.org/10.1111/j.1744-6570.2008.00121.x&lt;/url&gt;&lt;/related-urls&gt;&lt;/urls&gt;&lt;electronic-resource-num&gt;10.1111/j.1744-6570.2008.00121.x&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Nishii et al. (2008)</w:t>
              </w:r>
              <w:r w:rsidR="004A3B50" w:rsidRPr="004A3B50">
                <w:rPr>
                  <w:rFonts w:cs="Times New Roman"/>
                  <w:noProof/>
                  <w:sz w:val="20"/>
                  <w:szCs w:val="20"/>
                </w:rPr>
                <w:fldChar w:fldCharType="end"/>
              </w:r>
            </w:hyperlink>
          </w:p>
        </w:tc>
        <w:tc>
          <w:tcPr>
            <w:tcW w:w="2586" w:type="dxa"/>
            <w:shd w:val="clear" w:color="auto" w:fill="auto"/>
          </w:tcPr>
          <w:p w14:paraId="562FA15C"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Disentangle and prioritize organizational constructs in their ability to shape CX</w:t>
            </w:r>
          </w:p>
          <w:p w14:paraId="7C4E26C7"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Test the effect of the three dimensions on facets of CX</w:t>
            </w:r>
          </w:p>
        </w:tc>
      </w:tr>
      <w:tr w:rsidR="00222A31" w:rsidRPr="004A3B50" w14:paraId="49A9121D" w14:textId="77777777" w:rsidTr="0029149D">
        <w:trPr>
          <w:trHeight w:val="2480"/>
        </w:trPr>
        <w:tc>
          <w:tcPr>
            <w:tcW w:w="2278" w:type="dxa"/>
            <w:vMerge/>
            <w:shd w:val="clear" w:color="auto" w:fill="auto"/>
          </w:tcPr>
          <w:p w14:paraId="77E8550A" w14:textId="77777777" w:rsidR="00222A31" w:rsidRPr="004A3B50" w:rsidRDefault="00222A31" w:rsidP="00222A31">
            <w:pPr>
              <w:spacing w:line="240" w:lineRule="auto"/>
              <w:ind w:firstLine="0"/>
              <w:rPr>
                <w:rFonts w:cs="Times New Roman"/>
                <w:i/>
                <w:sz w:val="20"/>
                <w:szCs w:val="20"/>
              </w:rPr>
            </w:pPr>
          </w:p>
        </w:tc>
        <w:tc>
          <w:tcPr>
            <w:tcW w:w="2083" w:type="dxa"/>
            <w:shd w:val="clear" w:color="auto" w:fill="auto"/>
          </w:tcPr>
          <w:p w14:paraId="2713566C" w14:textId="20539928"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An individual’s experience is crucial for value-in-use (P</w:t>
            </w:r>
            <w:r w:rsidR="00776DD1" w:rsidRPr="004A3B50">
              <w:rPr>
                <w:rFonts w:cs="Times New Roman"/>
                <w:sz w:val="20"/>
                <w:szCs w:val="20"/>
              </w:rPr>
              <w:t>5</w:t>
            </w:r>
            <w:r w:rsidRPr="004A3B50">
              <w:rPr>
                <w:rFonts w:cs="Times New Roman"/>
                <w:sz w:val="20"/>
                <w:szCs w:val="20"/>
              </w:rPr>
              <w:t xml:space="preserve">) </w:t>
            </w:r>
          </w:p>
        </w:tc>
        <w:tc>
          <w:tcPr>
            <w:tcW w:w="2835" w:type="dxa"/>
            <w:shd w:val="clear" w:color="auto" w:fill="auto"/>
          </w:tcPr>
          <w:p w14:paraId="2BE73564" w14:textId="7DFC6438" w:rsidR="00222A31" w:rsidRPr="004A3B50" w:rsidRDefault="00222A31" w:rsidP="00222A31">
            <w:pPr>
              <w:spacing w:line="240" w:lineRule="auto"/>
              <w:ind w:left="33" w:firstLine="0"/>
              <w:jc w:val="center"/>
              <w:rPr>
                <w:rFonts w:cs="Times New Roman"/>
                <w:sz w:val="20"/>
                <w:szCs w:val="20"/>
              </w:rPr>
            </w:pPr>
            <w:r w:rsidRPr="004A3B50">
              <w:rPr>
                <w:rFonts w:cs="Times New Roman"/>
                <w:noProof/>
                <w:sz w:val="20"/>
                <w:szCs w:val="20"/>
                <w:lang w:val="en-GB" w:eastAsia="zh-CN"/>
              </w:rPr>
              <w:drawing>
                <wp:inline distT="0" distB="0" distL="0" distR="0" wp14:anchorId="12C2E31D" wp14:editId="59F74419">
                  <wp:extent cx="1162050" cy="929005"/>
                  <wp:effectExtent l="0" t="0" r="0" b="0"/>
                  <wp:docPr id="7"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62050" cy="929005"/>
                          </a:xfrm>
                          <a:prstGeom prst="rect">
                            <a:avLst/>
                          </a:prstGeom>
                          <a:noFill/>
                          <a:ln>
                            <a:noFill/>
                          </a:ln>
                        </pic:spPr>
                      </pic:pic>
                    </a:graphicData>
                  </a:graphic>
                </wp:inline>
              </w:drawing>
            </w:r>
          </w:p>
        </w:tc>
        <w:tc>
          <w:tcPr>
            <w:tcW w:w="2126" w:type="dxa"/>
            <w:shd w:val="clear" w:color="auto" w:fill="auto"/>
          </w:tcPr>
          <w:p w14:paraId="5FF81418"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Physical environment and perceived value</w:t>
            </w:r>
          </w:p>
          <w:p w14:paraId="4B27C398"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Human interactions and perceived value</w:t>
            </w:r>
          </w:p>
          <w:p w14:paraId="4F87871E"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Value creation</w:t>
            </w:r>
          </w:p>
          <w:p w14:paraId="1D576F21"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Service-dominant logic</w:t>
            </w:r>
          </w:p>
          <w:p w14:paraId="3E4F07AD"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Value propositions and service experiences</w:t>
            </w:r>
          </w:p>
        </w:tc>
        <w:tc>
          <w:tcPr>
            <w:tcW w:w="2126" w:type="dxa"/>
            <w:shd w:val="clear" w:color="auto" w:fill="auto"/>
          </w:tcPr>
          <w:p w14:paraId="78E644A5" w14:textId="3D0AB1D0"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66" w:tooltip="Walls, 2013 #16"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Walls&lt;/Author&gt;&lt;Year&gt;2013&lt;/Year&gt;&lt;RecNum&gt;16&lt;/RecNum&gt;&lt;DisplayText&gt;Walls (2013)&lt;/DisplayText&gt;&lt;record&gt;&lt;rec-number&gt;16&lt;/rec-number&gt;&lt;foreign-keys&gt;&lt;key app="EN" db-id="e5a2p2xsraep0ge2wzp59zsvs0dd9x0expxr" timestamp="1425891650"&gt;16&lt;/key&gt;&lt;/foreign-keys&gt;&lt;ref-type name="Journal Article"&gt;17&lt;/ref-type&gt;&lt;contributors&gt;&lt;authors&gt;&lt;author&gt;Walls, Andrew R.&lt;/author&gt;&lt;/authors&gt;&lt;/contributors&gt;&lt;titles&gt;&lt;title&gt;A cross-sectional examination of hotel consumer experience and relative effects on consumer values&lt;/title&gt;&lt;secondary-title&gt;International Journal of Hospitality Management&lt;/secondary-title&gt;&lt;/titles&gt;&lt;periodical&gt;&lt;full-title&gt;International Journal of Hospitality Management&lt;/full-title&gt;&lt;/periodical&gt;&lt;pages&gt;179-192&lt;/pages&gt;&lt;volume&gt;32&lt;/volume&gt;&lt;dates&gt;&lt;year&gt;2013&lt;/year&gt;&lt;/dates&gt;&lt;isbn&gt;02784319&lt;/isbn&gt;&lt;urls&gt;&lt;/urls&gt;&lt;electronic-resource-num&gt;10.1016/j.ijhm.2012.04.00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Walls (2013)</w:t>
              </w:r>
              <w:r w:rsidR="004A3B50" w:rsidRPr="004A3B50">
                <w:rPr>
                  <w:rFonts w:cs="Times New Roman"/>
                  <w:sz w:val="20"/>
                  <w:szCs w:val="20"/>
                </w:rPr>
                <w:fldChar w:fldCharType="end"/>
              </w:r>
            </w:hyperlink>
          </w:p>
          <w:p w14:paraId="34E4751D" w14:textId="4AADBA9F"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71" w:tooltip="Gronroos, 2013 #2269"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Gronroos and Voima (2013)</w:t>
              </w:r>
              <w:r w:rsidR="004A3B50" w:rsidRPr="004A3B50">
                <w:rPr>
                  <w:rFonts w:cs="Times New Roman"/>
                  <w:sz w:val="20"/>
                  <w:szCs w:val="20"/>
                </w:rPr>
                <w:fldChar w:fldCharType="end"/>
              </w:r>
            </w:hyperlink>
          </w:p>
          <w:p w14:paraId="3B6DA716" w14:textId="5A72C062"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64" w:tooltip="Vargo, 2008 #63"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Vargo&lt;/Author&gt;&lt;Year&gt;2008&lt;/Year&gt;&lt;RecNum&gt;63&lt;/RecNum&gt;&lt;DisplayText&gt;Vargo and Lusch (2008)&lt;/DisplayText&gt;&lt;record&gt;&lt;rec-number&gt;63&lt;/rec-number&gt;&lt;foreign-keys&gt;&lt;key app="EN" db-id="e5a2p2xsraep0ge2wzp59zsvs0dd9x0expxr" timestamp="1427368914"&gt;63&lt;/key&gt;&lt;/foreign-keys&gt;&lt;ref-type name="Journal Article"&gt;17&lt;/ref-type&gt;&lt;contributors&gt;&lt;authors&gt;&lt;author&gt;Vargo, Stephen L.&lt;/author&gt;&lt;author&gt;Lusch, Robert F.&lt;/author&gt;&lt;/authors&gt;&lt;/contributors&gt;&lt;titles&gt;&lt;title&gt;Service-dominant logic: continuing the evolution&lt;/title&gt;&lt;secondary-title&gt;Journal of the Academy of Marketing Science&lt;/secondary-title&gt;&lt;alt-title&gt;J. of the Acad. Mark. Sci.&lt;/alt-title&gt;&lt;/titles&gt;&lt;periodical&gt;&lt;full-title&gt;Journal of the Academy of Marketing Science&lt;/full-title&gt;&lt;/periodical&gt;&lt;pages&gt;1-10&lt;/pages&gt;&lt;volume&gt;36&lt;/volume&gt;&lt;number&gt;1&lt;/number&gt;&lt;keywords&gt;&lt;keyword&gt;Service-dominant logic&lt;/keyword&gt;&lt;keyword&gt;New-dominant logic&lt;/keyword&gt;&lt;keyword&gt;Service&lt;/keyword&gt;&lt;/keywords&gt;&lt;dates&gt;&lt;year&gt;2008&lt;/year&gt;&lt;pub-dates&gt;&lt;date&gt;2008/03/01&lt;/date&gt;&lt;/pub-dates&gt;&lt;/dates&gt;&lt;publisher&gt;Springer US&lt;/publisher&gt;&lt;isbn&gt;0092-0703&lt;/isbn&gt;&lt;urls&gt;&lt;related-urls&gt;&lt;url&gt;http://dx.doi.org/10.1007/s11747-007-0069-6&lt;/url&gt;&lt;/related-urls&gt;&lt;/urls&gt;&lt;electronic-resource-num&gt;10.1007/s11747-007-0069-6&lt;/electronic-resource-num&gt;&lt;language&gt;English&lt;/language&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Vargo and Lusch (2008)</w:t>
              </w:r>
              <w:r w:rsidR="004A3B50" w:rsidRPr="004A3B50">
                <w:rPr>
                  <w:rFonts w:cs="Times New Roman"/>
                  <w:sz w:val="20"/>
                  <w:szCs w:val="20"/>
                </w:rPr>
                <w:fldChar w:fldCharType="end"/>
              </w:r>
            </w:hyperlink>
          </w:p>
          <w:p w14:paraId="78AFD0C1" w14:textId="23AAA5A3"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34" w:tooltip="Chandler, 2015 #1735"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Chandler&lt;/Author&gt;&lt;Year&gt;2015&lt;/Year&gt;&lt;RecNum&gt;39&lt;/RecNum&gt;&lt;DisplayText&gt;Chandler and Lusch (2015)&lt;/DisplayText&gt;&lt;record&gt;&lt;rec-number&gt;39&lt;/rec-number&gt;&lt;foreign-keys&gt;&lt;key app="EN" db-id="e5a2p2xsraep0ge2wzp59zsvs0dd9x0expxr" timestamp="1427367468"&gt;39&lt;/key&gt;&lt;/foreign-keys&gt;&lt;ref-type name="Journal Article"&gt;17&lt;/ref-type&gt;&lt;contributors&gt;&lt;authors&gt;&lt;author&gt;Chandler, J. D.&lt;/author&gt;&lt;author&gt;Lusch, R.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Chandler and Lusch (2015)</w:t>
              </w:r>
              <w:r w:rsidR="004A3B50" w:rsidRPr="004A3B50">
                <w:rPr>
                  <w:rFonts w:cs="Times New Roman"/>
                  <w:sz w:val="20"/>
                  <w:szCs w:val="20"/>
                </w:rPr>
                <w:fldChar w:fldCharType="end"/>
              </w:r>
            </w:hyperlink>
          </w:p>
        </w:tc>
        <w:tc>
          <w:tcPr>
            <w:tcW w:w="2586" w:type="dxa"/>
            <w:shd w:val="clear" w:color="auto" w:fill="auto"/>
          </w:tcPr>
          <w:p w14:paraId="0BE86D2F" w14:textId="00BE9513"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Further debate </w:t>
            </w:r>
            <w:r w:rsidR="00CA265A" w:rsidRPr="004A3B50">
              <w:rPr>
                <w:rFonts w:cs="Times New Roman"/>
                <w:noProof/>
                <w:sz w:val="20"/>
                <w:szCs w:val="20"/>
              </w:rPr>
              <w:t>o</w:t>
            </w:r>
            <w:r w:rsidRPr="004A3B50">
              <w:rPr>
                <w:rFonts w:cs="Times New Roman"/>
                <w:noProof/>
                <w:sz w:val="20"/>
                <w:szCs w:val="20"/>
              </w:rPr>
              <w:t>n</w:t>
            </w:r>
            <w:r w:rsidRPr="004A3B50">
              <w:rPr>
                <w:rFonts w:cs="Times New Roman"/>
                <w:sz w:val="20"/>
                <w:szCs w:val="20"/>
              </w:rPr>
              <w:t xml:space="preserve"> how far CX is the appropriate approach to identify value-in-use</w:t>
            </w:r>
          </w:p>
          <w:p w14:paraId="6EB15B4B"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Focus on how the value resides in the experiences derived therefrom</w:t>
            </w:r>
          </w:p>
          <w:p w14:paraId="2508476E" w14:textId="77777777" w:rsidR="00222A31" w:rsidRPr="004A3B50" w:rsidRDefault="00222A31" w:rsidP="00222A31">
            <w:pPr>
              <w:spacing w:line="240" w:lineRule="auto"/>
              <w:ind w:left="132" w:firstLine="0"/>
              <w:rPr>
                <w:rFonts w:cs="Times New Roman"/>
                <w:sz w:val="20"/>
                <w:szCs w:val="20"/>
              </w:rPr>
            </w:pPr>
          </w:p>
        </w:tc>
      </w:tr>
      <w:tr w:rsidR="00222A31" w:rsidRPr="004A3B50" w14:paraId="2A6E4147" w14:textId="77777777" w:rsidTr="0029149D">
        <w:trPr>
          <w:trHeight w:val="1994"/>
        </w:trPr>
        <w:tc>
          <w:tcPr>
            <w:tcW w:w="2278" w:type="dxa"/>
            <w:shd w:val="clear" w:color="auto" w:fill="auto"/>
          </w:tcPr>
          <w:p w14:paraId="06A49FF1" w14:textId="77777777" w:rsidR="00222A31" w:rsidRPr="004A3B50" w:rsidRDefault="00222A31" w:rsidP="00222A31">
            <w:pPr>
              <w:spacing w:line="240" w:lineRule="auto"/>
              <w:ind w:firstLine="0"/>
              <w:rPr>
                <w:rFonts w:cs="Times New Roman"/>
                <w:sz w:val="20"/>
                <w:szCs w:val="20"/>
              </w:rPr>
            </w:pPr>
            <w:r w:rsidRPr="004A3B50">
              <w:rPr>
                <w:rFonts w:cs="Times New Roman"/>
                <w:sz w:val="20"/>
                <w:szCs w:val="20"/>
              </w:rPr>
              <w:t>Both CX and value perceptions impact on customers’ fairness perceptions.</w:t>
            </w:r>
          </w:p>
        </w:tc>
        <w:tc>
          <w:tcPr>
            <w:tcW w:w="2083" w:type="dxa"/>
            <w:shd w:val="clear" w:color="auto" w:fill="auto"/>
          </w:tcPr>
          <w:p w14:paraId="74988C9B" w14:textId="657FB143"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An individual’s experience is crucial for fairness perceptions (P</w:t>
            </w:r>
            <w:r w:rsidR="00776DD1" w:rsidRPr="004A3B50">
              <w:rPr>
                <w:rFonts w:cs="Times New Roman"/>
                <w:sz w:val="20"/>
                <w:szCs w:val="20"/>
              </w:rPr>
              <w:t>6</w:t>
            </w:r>
            <w:r w:rsidRPr="004A3B50">
              <w:rPr>
                <w:rFonts w:cs="Times New Roman"/>
                <w:sz w:val="20"/>
                <w:szCs w:val="20"/>
              </w:rPr>
              <w:t>)</w:t>
            </w:r>
          </w:p>
        </w:tc>
        <w:tc>
          <w:tcPr>
            <w:tcW w:w="2835" w:type="dxa"/>
            <w:shd w:val="clear" w:color="auto" w:fill="auto"/>
          </w:tcPr>
          <w:p w14:paraId="1B570F05" w14:textId="77FD4279"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zh-CN"/>
              </w:rPr>
              <w:drawing>
                <wp:inline distT="0" distB="0" distL="0" distR="0" wp14:anchorId="598F7B71" wp14:editId="759F3691">
                  <wp:extent cx="1181100" cy="981075"/>
                  <wp:effectExtent l="0" t="0" r="0" b="0"/>
                  <wp:docPr id="8"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1100" cy="981075"/>
                          </a:xfrm>
                          <a:prstGeom prst="rect">
                            <a:avLst/>
                          </a:prstGeom>
                          <a:noFill/>
                          <a:ln>
                            <a:noFill/>
                          </a:ln>
                        </pic:spPr>
                      </pic:pic>
                    </a:graphicData>
                  </a:graphic>
                </wp:inline>
              </w:drawing>
            </w:r>
          </w:p>
        </w:tc>
        <w:tc>
          <w:tcPr>
            <w:tcW w:w="2126" w:type="dxa"/>
            <w:shd w:val="clear" w:color="auto" w:fill="auto"/>
          </w:tcPr>
          <w:p w14:paraId="75E7FE44"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Experience satisfaction</w:t>
            </w:r>
          </w:p>
          <w:p w14:paraId="60127388"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interactional fairness</w:t>
            </w:r>
          </w:p>
          <w:p w14:paraId="3EE719EC"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distributive fairness</w:t>
            </w:r>
          </w:p>
          <w:p w14:paraId="42DA53B1"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procedural fairness</w:t>
            </w:r>
          </w:p>
          <w:p w14:paraId="4CC988CA"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Unfair consumption experiences</w:t>
            </w:r>
          </w:p>
        </w:tc>
        <w:tc>
          <w:tcPr>
            <w:tcW w:w="2126" w:type="dxa"/>
            <w:shd w:val="clear" w:color="auto" w:fill="auto"/>
          </w:tcPr>
          <w:p w14:paraId="6A917EE7" w14:textId="6A621E58"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46" w:tooltip="Severt, 2006 #135"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evert&lt;/Author&gt;&lt;Year&gt;2006&lt;/Year&gt;&lt;RecNum&gt;135&lt;/RecNum&gt;&lt;DisplayText&gt;Severt et al. (2006)&lt;/DisplayText&gt;&lt;record&gt;&lt;rec-number&gt;135&lt;/rec-number&gt;&lt;foreign-keys&gt;&lt;key app="EN" db-id="e5a2p2xsraep0ge2wzp59zsvs0dd9x0expxr" timestamp="1465553173"&gt;135&lt;/key&gt;&lt;/foreign-keys&gt;&lt;ref-type name="Journal Article"&gt;17&lt;/ref-type&gt;&lt;contributors&gt;&lt;authors&gt;&lt;author&gt;Severt, Denver&lt;/author&gt;&lt;author&gt;Tesone, Dana&lt;/author&gt;&lt;author&gt;Murrmann, Suzanne&lt;/author&gt;&lt;/authors&gt;&lt;/contributors&gt;&lt;titles&gt;&lt;title&gt;Prior Experience Satisfaction and Subsequent Fairness Perceptions Within the Service Experience&lt;/title&gt;&lt;secondary-title&gt;Journal of Hospitality &amp;amp; Leisure Marketing&lt;/secondary-title&gt;&lt;/titles&gt;&lt;periodical&gt;&lt;full-title&gt;Journal of Hospitality &amp;amp; Leisure Marketing&lt;/full-title&gt;&lt;/periodical&gt;&lt;pages&gt;121-137&lt;/pages&gt;&lt;volume&gt;13&lt;/volume&gt;&lt;number&gt;3-4&lt;/number&gt;&lt;dates&gt;&lt;year&gt;2006&lt;/year&gt;&lt;pub-dates&gt;&lt;date&gt;2006/02/15&lt;/date&gt;&lt;/pub-dates&gt;&lt;/dates&gt;&lt;publisher&gt;Routledge&lt;/publisher&gt;&lt;isbn&gt;1050-7051&lt;/isbn&gt;&lt;urls&gt;&lt;related-urls&gt;&lt;url&gt;http://dx.doi.org/10.1300/J150v13n03_07&lt;/url&gt;&lt;/related-urls&gt;&lt;/urls&gt;&lt;electronic-resource-num&gt;10.1300/J150v13n03_07&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evert et al. (2006)</w:t>
              </w:r>
              <w:r w:rsidR="004A3B50" w:rsidRPr="004A3B50">
                <w:rPr>
                  <w:rFonts w:cs="Times New Roman"/>
                  <w:sz w:val="20"/>
                  <w:szCs w:val="20"/>
                </w:rPr>
                <w:fldChar w:fldCharType="end"/>
              </w:r>
            </w:hyperlink>
          </w:p>
          <w:p w14:paraId="6ABE55BB" w14:textId="5A189572"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93" w:tooltip="Lee-Wingate, 2011 #133"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Lee-Wingate&lt;/Author&gt;&lt;Year&gt;2011&lt;/Year&gt;&lt;RecNum&gt;133&lt;/RecNum&gt;&lt;DisplayText&gt;Lee-Wingate and Corfman (2011)&lt;/DisplayText&gt;&lt;record&gt;&lt;rec-number&gt;133&lt;/rec-number&gt;&lt;foreign-keys&gt;&lt;key app="EN" db-id="e5a2p2xsraep0ge2wzp59zsvs0dd9x0expxr" timestamp="1465552989"&gt;133&lt;/key&gt;&lt;/foreign-keys&gt;&lt;ref-type name="Journal Article"&gt;17&lt;/ref-type&gt;&lt;contributors&gt;&lt;authors&gt;&lt;author&gt;Lee-Wingate, Sooyeon Nikki&lt;/author&gt;&lt;author&gt;Corfman, Kim P.&lt;/author&gt;&lt;/authors&gt;&lt;/contributors&gt;&lt;titles&gt;&lt;title&gt;The effect of consumer emotional disclosure on fairness perceptions&lt;/title&gt;&lt;secondary-title&gt;Psychology and Marketing&lt;/secondary-title&gt;&lt;/titles&gt;&lt;periodical&gt;&lt;full-title&gt;Psychology and Marketing&lt;/full-title&gt;&lt;/periodical&gt;&lt;pages&gt;897-908&lt;/pages&gt;&lt;volume&gt;28&lt;/volume&gt;&lt;number&gt;9&lt;/number&gt;&lt;dates&gt;&lt;year&gt;2011&lt;/year&gt;&lt;/dates&gt;&lt;publisher&gt;Wiley Subscription Services, Inc., A Wiley Company&lt;/publisher&gt;&lt;isbn&gt;1520-6793&lt;/isbn&gt;&lt;urls&gt;&lt;related-urls&gt;&lt;url&gt;http://dx.doi.org/10.1002/mar.20417&lt;/url&gt;&lt;/related-urls&gt;&lt;/urls&gt;&lt;electronic-resource-num&gt;10.1002/mar.20417&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Lee-Wingate and Corfman (2011)</w:t>
              </w:r>
              <w:r w:rsidR="004A3B50" w:rsidRPr="004A3B50">
                <w:rPr>
                  <w:rFonts w:cs="Times New Roman"/>
                  <w:sz w:val="20"/>
                  <w:szCs w:val="20"/>
                </w:rPr>
                <w:fldChar w:fldCharType="end"/>
              </w:r>
            </w:hyperlink>
          </w:p>
        </w:tc>
        <w:tc>
          <w:tcPr>
            <w:tcW w:w="2586" w:type="dxa"/>
            <w:shd w:val="clear" w:color="auto" w:fill="auto"/>
          </w:tcPr>
          <w:p w14:paraId="22EBE3C4"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xamine how experiences influence the different fairness levels</w:t>
            </w:r>
          </w:p>
          <w:p w14:paraId="4E8DA135" w14:textId="77777777" w:rsidR="00222A31" w:rsidRPr="004A3B50" w:rsidRDefault="00222A31" w:rsidP="00222A31">
            <w:pPr>
              <w:spacing w:line="240" w:lineRule="auto"/>
              <w:ind w:firstLine="0"/>
              <w:rPr>
                <w:rFonts w:cs="Times New Roman"/>
                <w:sz w:val="20"/>
                <w:szCs w:val="20"/>
              </w:rPr>
            </w:pPr>
          </w:p>
        </w:tc>
      </w:tr>
      <w:tr w:rsidR="00222A31" w:rsidRPr="004A3B50" w14:paraId="242669B9" w14:textId="77777777" w:rsidTr="0029149D">
        <w:trPr>
          <w:trHeight w:val="3680"/>
        </w:trPr>
        <w:tc>
          <w:tcPr>
            <w:tcW w:w="2278" w:type="dxa"/>
            <w:shd w:val="clear" w:color="auto" w:fill="auto"/>
          </w:tcPr>
          <w:p w14:paraId="324EE19E" w14:textId="77777777" w:rsidR="00222A31" w:rsidRPr="004A3B50" w:rsidRDefault="00222A31" w:rsidP="00222A31">
            <w:pPr>
              <w:spacing w:line="240" w:lineRule="auto"/>
              <w:ind w:firstLine="0"/>
              <w:rPr>
                <w:rFonts w:cs="Times New Roman"/>
                <w:sz w:val="20"/>
                <w:szCs w:val="20"/>
              </w:rPr>
            </w:pPr>
            <w:r w:rsidRPr="004A3B50">
              <w:rPr>
                <w:rFonts w:cs="Times New Roman"/>
                <w:sz w:val="20"/>
                <w:szCs w:val="20"/>
              </w:rPr>
              <w:t>Fairness perceptions impact on customer behaviors.</w:t>
            </w:r>
          </w:p>
        </w:tc>
        <w:tc>
          <w:tcPr>
            <w:tcW w:w="2083" w:type="dxa"/>
            <w:shd w:val="clear" w:color="auto" w:fill="auto"/>
          </w:tcPr>
          <w:p w14:paraId="173243B7" w14:textId="16A30CE0" w:rsidR="00222A31" w:rsidRPr="004A3B50" w:rsidRDefault="00222A31" w:rsidP="00222A31">
            <w:pPr>
              <w:spacing w:line="240" w:lineRule="auto"/>
              <w:ind w:firstLine="0"/>
              <w:rPr>
                <w:rFonts w:cs="Times New Roman"/>
                <w:sz w:val="20"/>
                <w:szCs w:val="20"/>
              </w:rPr>
            </w:pPr>
            <w:r w:rsidRPr="004A3B50">
              <w:rPr>
                <w:rFonts w:cs="Times New Roman"/>
                <w:sz w:val="20"/>
                <w:szCs w:val="20"/>
              </w:rPr>
              <w:t>Customer fairness perceptions will positively influence their purchase decisions, loyalty, and WOM (P</w:t>
            </w:r>
            <w:r w:rsidR="00776DD1" w:rsidRPr="004A3B50">
              <w:rPr>
                <w:rFonts w:cs="Times New Roman"/>
                <w:sz w:val="20"/>
                <w:szCs w:val="20"/>
              </w:rPr>
              <w:t>7</w:t>
            </w:r>
            <w:r w:rsidRPr="004A3B50">
              <w:rPr>
                <w:rFonts w:cs="Times New Roman"/>
                <w:sz w:val="20"/>
                <w:szCs w:val="20"/>
              </w:rPr>
              <w:t>)</w:t>
            </w:r>
          </w:p>
        </w:tc>
        <w:tc>
          <w:tcPr>
            <w:tcW w:w="2835" w:type="dxa"/>
            <w:shd w:val="clear" w:color="auto" w:fill="auto"/>
          </w:tcPr>
          <w:p w14:paraId="7E5C8ABC" w14:textId="66FA08E0"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zh-CN"/>
              </w:rPr>
              <w:drawing>
                <wp:inline distT="0" distB="0" distL="0" distR="0" wp14:anchorId="707F88D2" wp14:editId="5FC36B58">
                  <wp:extent cx="1671955" cy="1504950"/>
                  <wp:effectExtent l="0" t="0" r="0" b="0"/>
                  <wp:docPr id="9"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71955" cy="1504950"/>
                          </a:xfrm>
                          <a:prstGeom prst="rect">
                            <a:avLst/>
                          </a:prstGeom>
                          <a:noFill/>
                          <a:ln>
                            <a:noFill/>
                          </a:ln>
                        </pic:spPr>
                      </pic:pic>
                    </a:graphicData>
                  </a:graphic>
                </wp:inline>
              </w:drawing>
            </w:r>
          </w:p>
        </w:tc>
        <w:tc>
          <w:tcPr>
            <w:tcW w:w="2126" w:type="dxa"/>
            <w:shd w:val="clear" w:color="auto" w:fill="auto"/>
          </w:tcPr>
          <w:p w14:paraId="3F434489"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Perceived fairness</w:t>
            </w:r>
          </w:p>
          <w:p w14:paraId="12A90786"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Negative and positive WOM</w:t>
            </w:r>
          </w:p>
          <w:p w14:paraId="79926BA7"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Service fairness</w:t>
            </w:r>
          </w:p>
          <w:p w14:paraId="0138ECEB"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Customer loyalty</w:t>
            </w:r>
          </w:p>
          <w:p w14:paraId="7FE5A199"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 xml:space="preserve">Re-patronage </w:t>
            </w:r>
          </w:p>
          <w:p w14:paraId="27756D8F"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Behavioral intention</w:t>
            </w:r>
          </w:p>
          <w:p w14:paraId="5EF8D972"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Equity perceptions and satisfaction</w:t>
            </w:r>
          </w:p>
          <w:p w14:paraId="0BBAC3BB"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Retail fairness and profitability</w:t>
            </w:r>
          </w:p>
          <w:p w14:paraId="16F3A431"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Justice</w:t>
            </w:r>
          </w:p>
          <w:p w14:paraId="1BEEBBAD"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Price fairness</w:t>
            </w:r>
          </w:p>
          <w:p w14:paraId="30A2A774"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WTP</w:t>
            </w:r>
          </w:p>
          <w:p w14:paraId="4BC58CD6" w14:textId="715A304D" w:rsidR="00222A31" w:rsidRPr="0029149D" w:rsidRDefault="00222A31" w:rsidP="0029149D">
            <w:pPr>
              <w:numPr>
                <w:ilvl w:val="0"/>
                <w:numId w:val="3"/>
              </w:numPr>
              <w:spacing w:line="240" w:lineRule="auto"/>
              <w:ind w:left="132" w:hanging="187"/>
              <w:contextualSpacing/>
              <w:rPr>
                <w:sz w:val="20"/>
                <w:szCs w:val="20"/>
              </w:rPr>
            </w:pPr>
            <w:r w:rsidRPr="004A3B50">
              <w:rPr>
                <w:rFonts w:cs="Times New Roman"/>
                <w:sz w:val="20"/>
                <w:szCs w:val="20"/>
              </w:rPr>
              <w:t>Consumer purchase</w:t>
            </w:r>
          </w:p>
        </w:tc>
        <w:tc>
          <w:tcPr>
            <w:tcW w:w="2126" w:type="dxa"/>
            <w:shd w:val="clear" w:color="auto" w:fill="auto"/>
          </w:tcPr>
          <w:p w14:paraId="74B8C196" w14:textId="489452F1"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77" w:tooltip="Xia, 2014 #134"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Xia&lt;/Author&gt;&lt;Year&gt;2014&lt;/Year&gt;&lt;RecNum&gt;134&lt;/RecNum&gt;&lt;DisplayText&gt;Xia and Kukar-Kinney (2014)&lt;/DisplayText&gt;&lt;record&gt;&lt;rec-number&gt;134&lt;/rec-number&gt;&lt;foreign-keys&gt;&lt;key app="EN" db-id="e5a2p2xsraep0ge2wzp59zsvs0dd9x0expxr" timestamp="1465553071"&gt;134&lt;/key&gt;&lt;/foreign-keys&gt;&lt;ref-type name="Journal Article"&gt;17&lt;/ref-type&gt;&lt;contributors&gt;&lt;authors&gt;&lt;author&gt;Xia, Lan&lt;/author&gt;&lt;author&gt;Kukar-Kinney, Monika&lt;/author&gt;&lt;/authors&gt;&lt;/contributors&gt;&lt;titles&gt;&lt;title&gt;For our valued customers only: Examining consumer responses to preferential treatment practices&lt;/title&gt;&lt;secondary-title&gt;Journal of Business Research&lt;/secondary-title&gt;&lt;/titles&gt;&lt;periodical&gt;&lt;full-title&gt;Journal of Business Research&lt;/full-title&gt;&lt;/periodical&gt;&lt;pages&gt;2368-2375&lt;/pages&gt;&lt;volume&gt;67&lt;/volume&gt;&lt;number&gt;11&lt;/number&gt;&lt;keywords&gt;&lt;keyword&gt;Preferential treatment&lt;/keyword&gt;&lt;keyword&gt;Gratitude&lt;/keyword&gt;&lt;keyword&gt;Fairness&lt;/keyword&gt;&lt;keyword&gt;Relationship marketing&lt;/keyword&gt;&lt;/keywords&gt;&lt;dates&gt;&lt;year&gt;2014&lt;/year&gt;&lt;pub-dates&gt;&lt;date&gt;11//&lt;/date&gt;&lt;/pub-dates&gt;&lt;/dates&gt;&lt;isbn&gt;0148-2963&lt;/isbn&gt;&lt;urls&gt;&lt;related-urls&gt;&lt;url&gt;http://www.sciencedirect.com/science/article/pii/S0148296314000666&lt;/url&gt;&lt;/related-urls&gt;&lt;/urls&gt;&lt;electronic-resource-num&gt;http://dx.doi.org/10.1016/j.jbusres.2014.02.002&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Xia and Kukar-Kinney (2014)</w:t>
              </w:r>
              <w:r w:rsidR="004A3B50" w:rsidRPr="004A3B50">
                <w:rPr>
                  <w:rFonts w:cs="Times New Roman"/>
                  <w:sz w:val="20"/>
                  <w:szCs w:val="20"/>
                </w:rPr>
                <w:fldChar w:fldCharType="end"/>
              </w:r>
            </w:hyperlink>
          </w:p>
          <w:p w14:paraId="6EE77B25" w14:textId="656DB95C"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91" w:tooltip="Kwortnik, 2011 #137" w:history="1">
              <w:r w:rsidR="004A3B50" w:rsidRPr="004A3B50">
                <w:rPr>
                  <w:rFonts w:cs="Times New Roman"/>
                  <w:sz w:val="20"/>
                  <w:szCs w:val="20"/>
                </w:rPr>
                <w:fldChar w:fldCharType="begin"/>
              </w:r>
              <w:r w:rsidR="004A3B50">
                <w:rPr>
                  <w:rFonts w:cs="Times New Roman"/>
                  <w:sz w:val="20"/>
                  <w:szCs w:val="20"/>
                </w:rPr>
                <w:instrText xml:space="preserve"> ADDIN EN.CITE &lt;EndNote&gt;&lt;Cite AuthorYear="1"&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Kwortnik and Han (2011)</w:t>
              </w:r>
              <w:r w:rsidR="004A3B50" w:rsidRPr="004A3B50">
                <w:rPr>
                  <w:rFonts w:cs="Times New Roman"/>
                  <w:sz w:val="20"/>
                  <w:szCs w:val="20"/>
                </w:rPr>
                <w:fldChar w:fldCharType="end"/>
              </w:r>
            </w:hyperlink>
          </w:p>
          <w:p w14:paraId="416C2AC2" w14:textId="61A5EE12"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22" w:tooltip="Blodgett, 1997 #138"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Blodgett&lt;/Author&gt;&lt;Year&gt;1997&lt;/Year&gt;&lt;RecNum&gt;138&lt;/RecNum&gt;&lt;DisplayText&gt;Blodgett et al. (1997)&lt;/DisplayText&gt;&lt;record&gt;&lt;rec-number&gt;138&lt;/rec-number&gt;&lt;foreign-keys&gt;&lt;key app="EN" db-id="e5a2p2xsraep0ge2wzp59zsvs0dd9x0expxr" timestamp="1465553544"&gt;138&lt;/key&gt;&lt;/foreign-keys&gt;&lt;ref-type name="Journal Article"&gt;17&lt;/ref-type&gt;&lt;contributors&gt;&lt;authors&gt;&lt;author&gt;Blodgett, Jeffrey G.&lt;/author&gt;&lt;author&gt;Hill, Donna J.&lt;/author&gt;&lt;author&gt;Tax, Stephen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pub-dates&gt;&lt;date&gt;1997/06/01&lt;/date&gt;&lt;/pub-dates&gt;&lt;/dates&gt;&lt;isbn&gt;0022-4359&lt;/isbn&gt;&lt;urls&gt;&lt;related-urls&gt;&lt;url&gt;http://www.sciencedirect.com/science/article/pii/S0022435997900038&lt;/url&gt;&lt;/related-urls&gt;&lt;/urls&gt;&lt;electronic-resource-num&gt;http://dx.doi.org/10.1016/S0022-4359(97)90003-8&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Blodgett et al. (1997)</w:t>
              </w:r>
              <w:r w:rsidR="004A3B50" w:rsidRPr="004A3B50">
                <w:rPr>
                  <w:rFonts w:cs="Times New Roman"/>
                  <w:sz w:val="20"/>
                  <w:szCs w:val="20"/>
                </w:rPr>
                <w:fldChar w:fldCharType="end"/>
              </w:r>
            </w:hyperlink>
          </w:p>
          <w:p w14:paraId="6DB1391A" w14:textId="08EE567A"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18" w:tooltip="Namkung, 2010 #57"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Namkung&lt;/Author&gt;&lt;Year&gt;2010&lt;/Year&gt;&lt;RecNum&gt;57&lt;/RecNum&gt;&lt;DisplayText&gt;Namkung and Jang (2010)&lt;/DisplayText&gt;&lt;record&gt;&lt;rec-number&gt;57&lt;/rec-number&gt;&lt;foreign-keys&gt;&lt;key app="EN" db-id="e5a2p2xsraep0ge2wzp59zsvs0dd9x0expxr" timestamp="1427368708"&gt;57&lt;/key&gt;&lt;/foreign-keys&gt;&lt;ref-type name="Journal Article"&gt;17&lt;/ref-type&gt;&lt;contributors&gt;&lt;authors&gt;&lt;author&gt;Namkung, Young&lt;/author&gt;&lt;author&gt;Jang, Soo Cheong&lt;/author&gt;&lt;/authors&gt;&lt;/contributors&gt;&lt;titles&gt;&lt;title&gt;Effects of perceived service fairness on emotions, and behavioral intentions in restaurants&lt;/title&gt;&lt;secondary-title&gt;European Journal of Marketing&lt;/secondary-title&gt;&lt;/titles&gt;&lt;periodical&gt;&lt;full-title&gt;European Journal of Marketing&lt;/full-title&gt;&lt;/periodical&gt;&lt;pages&gt;1233-1259&lt;/pages&gt;&lt;volume&gt;44&lt;/volume&gt;&lt;number&gt;9/10&lt;/number&gt;&lt;keywords&gt;&lt;keyword&gt;Service levels,Consumer behaviour,Restaurants,United States of America,Service delivery&lt;/keyword&gt;&lt;/keywords&gt;&lt;dates&gt;&lt;year&gt;2010&lt;/year&gt;&lt;/dates&gt;&lt;urls&gt;&lt;related-urls&gt;&lt;url&gt;http://www.emeraldinsight.com/doi/abs/10.1108/03090561011062826&lt;/url&gt;&lt;/related-urls&gt;&lt;/urls&gt;&lt;electronic-resource-num&gt;doi:10.1108/03090561011062826&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Namkung and Jang (2010)</w:t>
              </w:r>
              <w:r w:rsidR="004A3B50" w:rsidRPr="004A3B50">
                <w:rPr>
                  <w:rFonts w:cs="Times New Roman"/>
                  <w:sz w:val="20"/>
                  <w:szCs w:val="20"/>
                </w:rPr>
                <w:fldChar w:fldCharType="end"/>
              </w:r>
            </w:hyperlink>
          </w:p>
          <w:p w14:paraId="42E8987A" w14:textId="75B416B0"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28" w:tooltip="Oliver, 1989 #60"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Oliver&lt;/Author&gt;&lt;Year&gt;1989&lt;/Year&gt;&lt;RecNum&gt;60&lt;/RecNum&gt;&lt;DisplayText&gt;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Oliver and Swan (1989)</w:t>
              </w:r>
              <w:r w:rsidR="004A3B50" w:rsidRPr="004A3B50">
                <w:rPr>
                  <w:rFonts w:cs="Times New Roman"/>
                  <w:sz w:val="20"/>
                  <w:szCs w:val="20"/>
                </w:rPr>
                <w:fldChar w:fldCharType="end"/>
              </w:r>
            </w:hyperlink>
          </w:p>
          <w:p w14:paraId="702E47E0" w14:textId="42F79BF5"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20" w:tooltip="Nguyen, 2013 #59"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Nguyen&lt;/Author&gt;&lt;Year&gt;2013&lt;/Year&gt;&lt;RecNum&gt;59&lt;/RecNum&gt;&lt;DisplayText&gt;Nguyen and Klaus (2013)&lt;/DisplayText&gt;&lt;record&gt;&lt;rec-number&gt;59&lt;/rec-number&gt;&lt;foreign-keys&gt;&lt;key app="EN" db-id="e5a2p2xsraep0ge2wzp59zsvs0dd9x0expxr" timestamp="1427368810"&gt;59&lt;/key&gt;&lt;/foreign-keys&gt;&lt;ref-type name="Journal Article"&gt;17&lt;/ref-type&gt;&lt;contributors&gt;&lt;authors&gt;&lt;author&gt;Nguyen, Bang&lt;/author&gt;&lt;author&gt;Klaus, Philipp “Phil”&lt;/author&gt;&lt;/authors&gt;&lt;/contributors&gt;&lt;titles&gt;&lt;title&gt;Retail fairness: Exploring consumer perceptions of fairness towards retailers’ marketing tactics&lt;/title&gt;&lt;secondary-title&gt;Journal of Retailing and Consumer Services&lt;/secondary-title&gt;&lt;/titles&gt;&lt;periodical&gt;&lt;full-title&gt;Journal of Retailing and Consumer Services&lt;/full-title&gt;&lt;/periodical&gt;&lt;pages&gt;311-324&lt;/pages&gt;&lt;volume&gt;20&lt;/volume&gt;&lt;number&gt;3&lt;/number&gt;&lt;keywords&gt;&lt;keyword&gt;Fairness&lt;/keyword&gt;&lt;keyword&gt;Retailers&lt;/keyword&gt;&lt;keyword&gt;Marketing tactics&lt;/keyword&gt;&lt;keyword&gt;Trust&lt;/keyword&gt;&lt;/keywords&gt;&lt;dates&gt;&lt;year&gt;2013&lt;/year&gt;&lt;pub-dates&gt;&lt;date&gt;5//&lt;/date&gt;&lt;/pub-dates&gt;&lt;/dates&gt;&lt;isbn&gt;0969-6989&lt;/isbn&gt;&lt;urls&gt;&lt;related-urls&gt;&lt;url&gt;http://www.sciencedirect.com/science/article/pii/S0969698913000167&lt;/url&gt;&lt;/related-urls&gt;&lt;/urls&gt;&lt;electronic-resource-num&gt;http://dx.doi.org/10.1016/j.jretconser.2013.02.001&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Nguyen and Klaus (2013)</w:t>
              </w:r>
              <w:r w:rsidR="004A3B50" w:rsidRPr="004A3B50">
                <w:rPr>
                  <w:rFonts w:cs="Times New Roman"/>
                  <w:sz w:val="20"/>
                  <w:szCs w:val="20"/>
                </w:rPr>
                <w:fldChar w:fldCharType="end"/>
              </w:r>
            </w:hyperlink>
          </w:p>
          <w:p w14:paraId="3A88481F" w14:textId="4D55301A"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35" w:tooltip="Chebat, 2005 #136"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Chebat&lt;/Author&gt;&lt;Year&gt;2005&lt;/Year&gt;&lt;RecNum&gt;136&lt;/RecNum&gt;&lt;DisplayText&gt;Chebat and Slusarczyk (2005)&lt;/DisplayText&gt;&lt;record&gt;&lt;rec-number&gt;136&lt;/rec-number&gt;&lt;foreign-keys&gt;&lt;key app="EN" db-id="e5a2p2xsraep0ge2wzp59zsvs0dd9x0expxr" timestamp="1465553418"&gt;136&lt;/key&gt;&lt;/foreign-keys&gt;&lt;ref-type name="Journal Article"&gt;17&lt;/ref-type&gt;&lt;contributors&gt;&lt;authors&gt;&lt;author&gt;Chebat, Jean-Charles&lt;/author&gt;&lt;author&gt;Slusarczyk, Witold&lt;/author&gt;&lt;/authors&gt;&lt;/contributors&gt;&lt;titles&gt;&lt;title&gt;How emotions mediate the effects of perceived justice on loyalty in service recovery situations: an empirical study&lt;/title&gt;&lt;secondary-title&gt;Journal of Business Research&lt;/secondary-title&gt;&lt;/titles&gt;&lt;periodical&gt;&lt;full-title&gt;Journal of Business Research&lt;/full-title&gt;&lt;/periodical&gt;&lt;pages&gt;664-673&lt;/pages&gt;&lt;volume&gt;58&lt;/volume&gt;&lt;number&gt;5&lt;/number&gt;&lt;keywords&gt;&lt;keyword&gt;Justice&lt;/keyword&gt;&lt;keyword&gt;Emotions&lt;/keyword&gt;&lt;keyword&gt;Customer loyalty&lt;/keyword&gt;&lt;keyword&gt;Service recovery&lt;/keyword&gt;&lt;/keywords&gt;&lt;dates&gt;&lt;year&gt;2005&lt;/year&gt;&lt;pub-dates&gt;&lt;date&gt;5//&lt;/date&gt;&lt;/pub-dates&gt;&lt;/dates&gt;&lt;isbn&gt;0148-2963&lt;/isbn&gt;&lt;urls&gt;&lt;related-urls&gt;&lt;url&gt;http://www.sciencedirect.com/science/article/pii/S0148296303001905&lt;/url&gt;&lt;/related-urls&gt;&lt;/urls&gt;&lt;electronic-resource-num&gt;http://dx.doi.org/10.1016/j.jbusres.2003.09.005&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Chebat and Slusarczyk (2005)</w:t>
              </w:r>
              <w:r w:rsidR="004A3B50" w:rsidRPr="004A3B50">
                <w:rPr>
                  <w:rFonts w:cs="Times New Roman"/>
                  <w:sz w:val="20"/>
                  <w:szCs w:val="20"/>
                </w:rPr>
                <w:fldChar w:fldCharType="end"/>
              </w:r>
            </w:hyperlink>
          </w:p>
          <w:p w14:paraId="1943AEE5" w14:textId="678D325C"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07" w:tooltip="Maxwell, 2002 #8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well&lt;/Author&gt;&lt;Year&gt;2002&lt;/Year&gt;&lt;RecNum&gt;82&lt;/RecNum&gt;&lt;DisplayText&gt;Maxwell (2002)&lt;/DisplayText&gt;&lt;record&gt;&lt;rec-number&gt;82&lt;/rec-number&gt;&lt;foreign-keys&gt;&lt;key app="EN" db-id="e5a2p2xsraep0ge2wzp59zsvs0dd9x0expxr" timestamp="1434631366"&gt;82&lt;/key&gt;&lt;/foreign-keys&gt;&lt;ref-type name="Journal Article"&gt;17&lt;/ref-type&gt;&lt;contributors&gt;&lt;authors&gt;&lt;author&gt;Maxwell, Sarah&lt;/author&gt;&lt;/authors&gt;&lt;/contributors&gt;&lt;titles&gt;&lt;title&gt;Rule-based price fairness and its effect on willingness to purchase&lt;/title&gt;&lt;secondary-title&gt;Journal of Economic Psychology&lt;/secondary-title&gt;&lt;/titles&gt;&lt;periodical&gt;&lt;full-title&gt;Journal of Economic Psychology&lt;/full-title&gt;&lt;/periodical&gt;&lt;pages&gt;191-212&lt;/pages&gt;&lt;volume&gt;23&lt;/volume&gt;&lt;number&gt;2&lt;/number&gt;&lt;keywords&gt;&lt;keyword&gt;Attributions&lt;/keyword&gt;&lt;keyword&gt;Consumer behavior&lt;/keyword&gt;&lt;keyword&gt;Fair price&lt;/keyword&gt;&lt;keyword&gt;Marketing research&lt;/keyword&gt;&lt;keyword&gt;Price model&lt;/keyword&gt;&lt;keyword&gt;Pricing strategy&lt;/keyword&gt;&lt;keyword&gt;Procedural justice&lt;/keyword&gt;&lt;keyword&gt;Social norms&lt;/keyword&gt;&lt;keyword&gt;Social rules&lt;/keyword&gt;&lt;/keywords&gt;&lt;dates&gt;&lt;year&gt;2002&lt;/year&gt;&lt;pub-dates&gt;&lt;date&gt;4//&lt;/date&gt;&lt;/pub-dates&gt;&lt;/dates&gt;&lt;isbn&gt;0167-4870&lt;/isbn&gt;&lt;urls&gt;&lt;related-urls&gt;&lt;url&gt;http://www.sciencedirect.com/science/article/pii/S0167487002000636&lt;/url&gt;&lt;/related-urls&gt;&lt;/urls&gt;&lt;electronic-resource-num&gt;http://dx.doi.org/10.1016/S0167-4870(02)00063-6&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well (2002)</w:t>
              </w:r>
              <w:r w:rsidR="004A3B50" w:rsidRPr="004A3B50">
                <w:rPr>
                  <w:rFonts w:cs="Times New Roman"/>
                  <w:sz w:val="20"/>
                  <w:szCs w:val="20"/>
                </w:rPr>
                <w:fldChar w:fldCharType="end"/>
              </w:r>
            </w:hyperlink>
          </w:p>
          <w:p w14:paraId="549954AB" w14:textId="7521BB6A"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48" w:tooltip="Sheng, 2007 #83"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heng&lt;/Author&gt;&lt;Year&gt;2007&lt;/Year&gt;&lt;RecNum&gt;83&lt;/RecNum&gt;&lt;DisplayText&gt;Sheng et al. (2007)&lt;/DisplayText&gt;&lt;record&gt;&lt;rec-number&gt;83&lt;/rec-number&gt;&lt;foreign-keys&gt;&lt;key app="EN" db-id="e5a2p2xsraep0ge2wzp59zsvs0dd9x0expxr" timestamp="1434631535"&gt;83&lt;/key&gt;&lt;/foreign-keys&gt;&lt;ref-type name="Journal Article"&gt;17&lt;/ref-type&gt;&lt;contributors&gt;&lt;authors&gt;&lt;author&gt;Sheng, Shibin&lt;/author&gt;&lt;author&gt;Bao, Yeqing&lt;/author&gt;&lt;author&gt;Pan, Yue&lt;/author&gt;&lt;/authors&gt;&lt;/contributors&gt;&lt;titles&gt;&lt;title&gt;Partitioning or bundling? Perceived fairness of the surcharge makes a difference&lt;/title&gt;&lt;secondary-title&gt;Psychology and Marketing&lt;/secondary-title&gt;&lt;/titles&gt;&lt;periodical&gt;&lt;full-title&gt;Psychology and Marketing&lt;/full-title&gt;&lt;/periodical&gt;&lt;pages&gt;1025-1041&lt;/pages&gt;&lt;volume&gt;24&lt;/volume&gt;&lt;number&gt;12&lt;/number&gt;&lt;dates&gt;&lt;year&gt;2007&lt;/year&gt;&lt;/dates&gt;&lt;publisher&gt;Wiley Subscription Services, Inc., A Wiley Company&lt;/publisher&gt;&lt;isbn&gt;1520-6793&lt;/isbn&gt;&lt;urls&gt;&lt;related-urls&gt;&lt;url&gt;http://dx.doi.org/10.1002/mar.20194&lt;/url&gt;&lt;/related-urls&gt;&lt;/urls&gt;&lt;electronic-resource-num&gt;10.1002/mar.2019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heng et al. (2007)</w:t>
              </w:r>
              <w:r w:rsidR="004A3B50" w:rsidRPr="004A3B50">
                <w:rPr>
                  <w:rFonts w:cs="Times New Roman"/>
                  <w:sz w:val="20"/>
                  <w:szCs w:val="20"/>
                </w:rPr>
                <w:fldChar w:fldCharType="end"/>
              </w:r>
            </w:hyperlink>
          </w:p>
        </w:tc>
        <w:tc>
          <w:tcPr>
            <w:tcW w:w="2586" w:type="dxa"/>
            <w:shd w:val="clear" w:color="auto" w:fill="auto"/>
          </w:tcPr>
          <w:p w14:paraId="1951F6EB"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xamine justice perceptions and customers’ post-complaint behavior.</w:t>
            </w:r>
          </w:p>
          <w:p w14:paraId="787A6431" w14:textId="77777777" w:rsidR="00222A31" w:rsidRPr="004A3B50" w:rsidRDefault="00222A31" w:rsidP="00222A31">
            <w:pPr>
              <w:spacing w:line="240" w:lineRule="auto"/>
              <w:ind w:firstLine="0"/>
              <w:rPr>
                <w:rFonts w:cs="Times New Roman"/>
                <w:sz w:val="20"/>
                <w:szCs w:val="20"/>
              </w:rPr>
            </w:pPr>
          </w:p>
          <w:p w14:paraId="0A62AF4E" w14:textId="77777777" w:rsidR="00222A31" w:rsidRPr="004A3B50" w:rsidRDefault="00222A31" w:rsidP="00222A31">
            <w:pPr>
              <w:spacing w:line="240" w:lineRule="auto"/>
              <w:ind w:firstLine="0"/>
              <w:rPr>
                <w:rFonts w:cs="Times New Roman"/>
                <w:sz w:val="20"/>
                <w:szCs w:val="20"/>
              </w:rPr>
            </w:pPr>
          </w:p>
          <w:p w14:paraId="06EBEE6C" w14:textId="77777777" w:rsidR="00222A31" w:rsidRPr="004A3B50" w:rsidRDefault="00222A31" w:rsidP="00222A31">
            <w:pPr>
              <w:spacing w:line="240" w:lineRule="auto"/>
              <w:ind w:firstLine="0"/>
              <w:rPr>
                <w:rFonts w:cs="Times New Roman"/>
                <w:sz w:val="20"/>
                <w:szCs w:val="20"/>
              </w:rPr>
            </w:pPr>
          </w:p>
        </w:tc>
      </w:tr>
      <w:tr w:rsidR="00222A31" w:rsidRPr="004A3B50" w14:paraId="11BE877B" w14:textId="77777777" w:rsidTr="0029149D">
        <w:tc>
          <w:tcPr>
            <w:tcW w:w="2278" w:type="dxa"/>
            <w:tcBorders>
              <w:bottom w:val="single" w:sz="4" w:space="0" w:color="auto"/>
            </w:tcBorders>
            <w:shd w:val="clear" w:color="auto" w:fill="auto"/>
          </w:tcPr>
          <w:p w14:paraId="12E84530" w14:textId="77777777" w:rsidR="00222A31" w:rsidRPr="004A3B50" w:rsidRDefault="00222A31" w:rsidP="00222A31">
            <w:pPr>
              <w:spacing w:line="240" w:lineRule="auto"/>
              <w:ind w:firstLine="0"/>
              <w:rPr>
                <w:rFonts w:cs="Times New Roman"/>
                <w:i/>
                <w:sz w:val="20"/>
                <w:szCs w:val="20"/>
              </w:rPr>
            </w:pPr>
            <w:r w:rsidRPr="004A3B50">
              <w:rPr>
                <w:rFonts w:cs="Times New Roman"/>
                <w:sz w:val="20"/>
                <w:szCs w:val="20"/>
              </w:rPr>
              <w:t>The fairness bridge between employees and customers</w:t>
            </w:r>
          </w:p>
        </w:tc>
        <w:tc>
          <w:tcPr>
            <w:tcW w:w="2083" w:type="dxa"/>
            <w:tcBorders>
              <w:bottom w:val="single" w:sz="4" w:space="0" w:color="auto"/>
            </w:tcBorders>
            <w:shd w:val="clear" w:color="auto" w:fill="auto"/>
          </w:tcPr>
          <w:p w14:paraId="73B2EE0B" w14:textId="1DF76884" w:rsidR="00222A31" w:rsidRPr="004A3B50" w:rsidRDefault="00222A31" w:rsidP="00222A31">
            <w:pPr>
              <w:spacing w:line="240" w:lineRule="auto"/>
              <w:ind w:firstLine="0"/>
              <w:rPr>
                <w:rFonts w:cs="Times New Roman"/>
                <w:sz w:val="20"/>
                <w:szCs w:val="20"/>
              </w:rPr>
            </w:pPr>
            <w:r w:rsidRPr="004A3B50">
              <w:rPr>
                <w:rFonts w:cs="Times New Roman"/>
                <w:sz w:val="20"/>
                <w:szCs w:val="20"/>
              </w:rPr>
              <w:t>Employees’ perceptions of fairness will determine customers’ perceptions of fairness (P</w:t>
            </w:r>
            <w:r w:rsidR="00776DD1" w:rsidRPr="004A3B50">
              <w:rPr>
                <w:rFonts w:cs="Times New Roman"/>
                <w:sz w:val="20"/>
                <w:szCs w:val="20"/>
              </w:rPr>
              <w:t>8</w:t>
            </w:r>
            <w:r w:rsidRPr="004A3B50">
              <w:rPr>
                <w:rFonts w:cs="Times New Roman"/>
                <w:sz w:val="20"/>
                <w:szCs w:val="20"/>
              </w:rPr>
              <w:t>)</w:t>
            </w:r>
          </w:p>
        </w:tc>
        <w:tc>
          <w:tcPr>
            <w:tcW w:w="2835" w:type="dxa"/>
            <w:tcBorders>
              <w:bottom w:val="single" w:sz="4" w:space="0" w:color="auto"/>
            </w:tcBorders>
            <w:shd w:val="clear" w:color="auto" w:fill="auto"/>
          </w:tcPr>
          <w:p w14:paraId="32631143" w14:textId="77777777" w:rsidR="00222A31" w:rsidRPr="004A3B50" w:rsidRDefault="00222A31" w:rsidP="00222A31">
            <w:pPr>
              <w:spacing w:line="240" w:lineRule="auto"/>
              <w:ind w:firstLine="0"/>
              <w:jc w:val="center"/>
              <w:rPr>
                <w:rFonts w:cs="Times New Roman"/>
                <w:sz w:val="20"/>
                <w:szCs w:val="20"/>
              </w:rPr>
            </w:pPr>
            <w:r w:rsidRPr="004A3B50">
              <w:object w:dxaOrig="2805" w:dyaOrig="2040" w14:anchorId="67B0DA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75pt;height:61.5pt" o:ole="">
                  <v:imagedata r:id="rId19" o:title=""/>
                </v:shape>
                <o:OLEObject Type="Embed" ProgID="PBrush" ShapeID="_x0000_i1025" DrawAspect="Content" ObjectID="_1569049777" r:id="rId20"/>
              </w:object>
            </w:r>
          </w:p>
        </w:tc>
        <w:tc>
          <w:tcPr>
            <w:tcW w:w="2126" w:type="dxa"/>
            <w:tcBorders>
              <w:bottom w:val="single" w:sz="4" w:space="0" w:color="auto"/>
            </w:tcBorders>
            <w:shd w:val="clear" w:color="auto" w:fill="auto"/>
          </w:tcPr>
          <w:p w14:paraId="1D99F528"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mployee behaviors, customer orientation, job satisfaction</w:t>
            </w:r>
          </w:p>
          <w:p w14:paraId="365ED3C0"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Style w:val="Strong"/>
                <w:rFonts w:cs="Times New Roman"/>
                <w:b w:val="0"/>
                <w:noProof/>
                <w:sz w:val="20"/>
                <w:szCs w:val="20"/>
                <w:bdr w:val="none" w:sz="0" w:space="0" w:color="auto" w:frame="1"/>
              </w:rPr>
              <w:t xml:space="preserve">Staff treatment, customer </w:t>
            </w:r>
            <w:r w:rsidRPr="004A3B50">
              <w:rPr>
                <w:rFonts w:cs="Times New Roman"/>
                <w:sz w:val="20"/>
                <w:szCs w:val="20"/>
              </w:rPr>
              <w:t>fairness perceptions</w:t>
            </w:r>
          </w:p>
          <w:p w14:paraId="6EEE4CE1"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noProof/>
                <w:sz w:val="20"/>
                <w:szCs w:val="20"/>
              </w:rPr>
              <w:t>Service fairness</w:t>
            </w:r>
          </w:p>
          <w:p w14:paraId="470855AA"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mployee fairness perceptions, attitudes to the organization, and subsequent influence on customers</w:t>
            </w:r>
          </w:p>
          <w:p w14:paraId="25CB3366"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Value chain</w:t>
            </w:r>
          </w:p>
          <w:p w14:paraId="7F7FA552"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Customer satisfaction</w:t>
            </w:r>
          </w:p>
          <w:p w14:paraId="5EF62FC0"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Customer spending</w:t>
            </w:r>
          </w:p>
          <w:p w14:paraId="2592C76C"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Sales growth</w:t>
            </w:r>
          </w:p>
          <w:p w14:paraId="0AF93894" w14:textId="77777777" w:rsidR="00222A31" w:rsidRPr="004A3B50" w:rsidRDefault="001A7A2B" w:rsidP="00222A31">
            <w:pPr>
              <w:numPr>
                <w:ilvl w:val="0"/>
                <w:numId w:val="3"/>
              </w:numPr>
              <w:spacing w:line="240" w:lineRule="auto"/>
              <w:ind w:left="132" w:hanging="187"/>
              <w:contextualSpacing/>
              <w:rPr>
                <w:rFonts w:cs="Times New Roman"/>
                <w:sz w:val="20"/>
                <w:szCs w:val="20"/>
              </w:rPr>
            </w:pPr>
            <w:hyperlink r:id="rId21" w:history="1">
              <w:r w:rsidR="00222A31" w:rsidRPr="004A3B50">
                <w:rPr>
                  <w:rStyle w:val="Hyperlink"/>
                  <w:rFonts w:cs="Times New Roman"/>
                  <w:color w:val="auto"/>
                  <w:sz w:val="20"/>
                  <w:szCs w:val="20"/>
                  <w:u w:val="none"/>
                  <w:shd w:val="clear" w:color="auto" w:fill="FFFFFF"/>
                </w:rPr>
                <w:t>Organizational justice</w:t>
              </w:r>
            </w:hyperlink>
          </w:p>
          <w:p w14:paraId="15FC3E0A"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Customer justice</w:t>
            </w:r>
          </w:p>
        </w:tc>
        <w:tc>
          <w:tcPr>
            <w:tcW w:w="2126" w:type="dxa"/>
            <w:tcBorders>
              <w:bottom w:val="single" w:sz="4" w:space="0" w:color="auto"/>
            </w:tcBorders>
            <w:shd w:val="clear" w:color="auto" w:fill="auto"/>
          </w:tcPr>
          <w:p w14:paraId="08E4C8EC" w14:textId="70285995"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52" w:tooltip="Sousa, 2013 #124"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ousa and Coelho (2013)</w:t>
              </w:r>
              <w:r w:rsidR="004A3B50" w:rsidRPr="004A3B50">
                <w:rPr>
                  <w:rFonts w:cs="Times New Roman"/>
                  <w:sz w:val="20"/>
                  <w:szCs w:val="20"/>
                </w:rPr>
                <w:fldChar w:fldCharType="end"/>
              </w:r>
            </w:hyperlink>
          </w:p>
          <w:p w14:paraId="4BFCBD8E" w14:textId="3924CD85"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34" w:tooltip="Pérez-Arechaederra, 2010 #140"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Pérez-Arechaederra&lt;/Author&gt;&lt;Year&gt;2010&lt;/Year&gt;&lt;RecNum&gt;140&lt;/RecNum&gt;&lt;DisplayText&gt;Pérez-Arechaederra et al. (2010)&lt;/DisplayText&gt;&lt;record&gt;&lt;rec-number&gt;140&lt;/rec-number&gt;&lt;foreign-keys&gt;&lt;key app="EN" db-id="e5a2p2xsraep0ge2wzp59zsvs0dd9x0expxr" timestamp="1465553858"&gt;140&lt;/key&gt;&lt;/foreign-keys&gt;&lt;ref-type name="Journal Article"&gt;17&lt;/ref-type&gt;&lt;contributors&gt;&lt;authors&gt;&lt;author&gt;Pérez-Arechaederra, Diana&lt;/author&gt;&lt;author&gt;Herrero, Carmen&lt;/author&gt;&lt;author&gt;Lind, Allan&lt;/author&gt;&lt;author&gt;Masip, Jaume&lt;/author&gt;&lt;/authors&gt;&lt;/contributors&gt;&lt;titles&gt;&lt;title&gt;Exploration of Fairness in Health Services: A Qualitative Analysis&lt;/title&gt;&lt;secondary-title&gt;Health Marketing Quarterly&lt;/secondary-title&gt;&lt;/titles&gt;&lt;periodical&gt;&lt;full-title&gt;Health Marketing Quarterly&lt;/full-title&gt;&lt;/periodical&gt;&lt;pages&gt;244-261&lt;/pages&gt;&lt;volume&gt;27&lt;/volume&gt;&lt;number&gt;3&lt;/number&gt;&lt;dates&gt;&lt;year&gt;2010&lt;/year&gt;&lt;pub-dates&gt;&lt;date&gt;2010/08/11&lt;/date&gt;&lt;/pub-dates&gt;&lt;/dates&gt;&lt;publisher&gt;Routledge&lt;/publisher&gt;&lt;isbn&gt;0735-9683&lt;/isbn&gt;&lt;urls&gt;&lt;related-urls&gt;&lt;url&gt;http://dx.doi.org/10.1080/07359683.2010.495299&lt;/url&gt;&lt;/related-urls&gt;&lt;/urls&gt;&lt;electronic-resource-num&gt;10.1080/07359683.2010.49529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Pérez-Arechaederra et al. (2010)</w:t>
              </w:r>
              <w:r w:rsidR="004A3B50" w:rsidRPr="004A3B50">
                <w:rPr>
                  <w:rFonts w:cs="Times New Roman"/>
                  <w:sz w:val="20"/>
                  <w:szCs w:val="20"/>
                </w:rPr>
                <w:fldChar w:fldCharType="end"/>
              </w:r>
            </w:hyperlink>
          </w:p>
          <w:p w14:paraId="3A00D6CA" w14:textId="79A2E46A"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24" w:tooltip="Bowen, 1999 #7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Bowen et al. (1999)</w:t>
              </w:r>
              <w:r w:rsidR="004A3B50" w:rsidRPr="004A3B50">
                <w:rPr>
                  <w:rFonts w:cs="Times New Roman"/>
                  <w:sz w:val="20"/>
                  <w:szCs w:val="20"/>
                </w:rPr>
                <w:fldChar w:fldCharType="end"/>
              </w:r>
            </w:hyperlink>
          </w:p>
          <w:p w14:paraId="4D3CD3EE" w14:textId="7301A354"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03" w:tooltip="Masterson, 2001 #97"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sterson&lt;/Author&gt;&lt;Year&gt;2001&lt;/Year&gt;&lt;RecNum&gt;97&lt;/RecNum&gt;&lt;DisplayText&gt;Masterson (2001)&lt;/DisplayText&gt;&lt;record&gt;&lt;rec-number&gt;97&lt;/rec-number&gt;&lt;foreign-keys&gt;&lt;key app="EN" db-id="e5a2p2xsraep0ge2wzp59zsvs0dd9x0expxr" timestamp="1434712899"&gt;97&lt;/key&gt;&lt;/foreign-keys&gt;&lt;ref-type name="Journal Article"&gt;17&lt;/ref-type&gt;&lt;contributors&gt;&lt;authors&gt;&lt;author&gt;Masterson, S. S.&lt;/author&gt;&lt;/authors&gt;&lt;/contributors&gt;&lt;auth-address&gt;Department of Management, College of Business Administration, University of Cincinnati, Ohio 45221-0165, USA. suzanne.masterson@uc.edu&lt;/auth-address&gt;&lt;titles&gt;&lt;title&gt;A trickle-down model of organizational justice: relating employees&amp;apos; and customers&amp;apos; perceptions of and reactions to fairness&lt;/title&gt;&lt;secondary-title&gt;Journal of Applied Psychology&lt;/secondary-title&gt;&lt;alt-title&gt;The Journal of applied psychology&lt;/alt-title&gt;&lt;/titles&gt;&lt;periodical&gt;&lt;full-title&gt;Journal of Applied Psychology&lt;/full-title&gt;&lt;/periodical&gt;&lt;alt-periodical&gt;&lt;full-title&gt;J Appl Psychol&lt;/full-title&gt;&lt;abbr-1&gt;The Journal of applied psychology&lt;/abbr-1&gt;&lt;/alt-periodical&gt;&lt;pages&gt;594-604&lt;/pages&gt;&lt;volume&gt;86&lt;/volume&gt;&lt;number&gt;4&lt;/number&gt;&lt;edition&gt;2001/08/25&lt;/edition&gt;&lt;keywords&gt;&lt;keyword&gt;Adult&lt;/keyword&gt;&lt;keyword&gt;Attitude&lt;/keyword&gt;&lt;keyword&gt;Employee Grievances&lt;/keyword&gt;&lt;keyword&gt;Female&lt;/keyword&gt;&lt;keyword&gt;Humans&lt;/keyword&gt;&lt;keyword&gt;Job Satisfaction&lt;/keyword&gt;&lt;keyword&gt;Male&lt;/keyword&gt;&lt;keyword&gt;Middle Aged&lt;/keyword&gt;&lt;keyword&gt;Models, Organizational&lt;/keyword&gt;&lt;keyword&gt;Workplace/ legislation &amp;amp; jurisprudence&lt;/keyword&gt;&lt;/keywords&gt;&lt;dates&gt;&lt;year&gt;2001&lt;/year&gt;&lt;pub-dates&gt;&lt;date&gt;Aug&lt;/date&gt;&lt;/pub-dates&gt;&lt;/dates&gt;&lt;isbn&gt;0021-9010 (Print)&amp;#xD;0021-9010 (Linking)&lt;/isbn&gt;&lt;accession-num&gt;11519644&lt;/accession-num&gt;&lt;urls&gt;&lt;/urls&gt;&lt;remote-database-provider&gt;NLM&lt;/remote-database-provider&gt;&lt;language&gt;eng&lt;/language&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sterson (2001)</w:t>
              </w:r>
              <w:r w:rsidR="004A3B50" w:rsidRPr="004A3B50">
                <w:rPr>
                  <w:rFonts w:cs="Times New Roman"/>
                  <w:sz w:val="20"/>
                  <w:szCs w:val="20"/>
                </w:rPr>
                <w:fldChar w:fldCharType="end"/>
              </w:r>
            </w:hyperlink>
          </w:p>
          <w:p w14:paraId="319B356B" w14:textId="1D76AF26"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05" w:tooltip="Maxham, 2003 #98"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ham&lt;/Author&gt;&lt;Year&gt;2003&lt;/Year&gt;&lt;RecNum&gt;98&lt;/RecNum&gt;&lt;DisplayText&gt;Maxham and Netemeyer (2003)&lt;/DisplayText&gt;&lt;record&gt;&lt;rec-number&gt;98&lt;/rec-number&gt;&lt;foreign-keys&gt;&lt;key app="EN" db-id="e5a2p2xsraep0ge2wzp59zsvs0dd9x0expxr" timestamp="1434727235"&gt;98&lt;/key&gt;&lt;/foreign-keys&gt;&lt;ref-type name="Journal Article"&gt;17&lt;/ref-type&gt;&lt;contributors&gt;&lt;authors&gt;&lt;author&gt;Maxham, James G. &lt;/author&gt;&lt;author&gt;Netemeyer, Richard G.&lt;/author&gt;&lt;/authors&gt;&lt;/contributors&gt;&lt;titles&gt;&lt;title&gt;Firms Reap What They Sow: The Effects of Shared Values and Perceived Organizational Justice on Customers&amp;apos; Evaluations of Complaint Handling&lt;/title&gt;&lt;secondary-title&gt;Journal of Marketing&lt;/secondary-title&gt;&lt;/titles&gt;&lt;periodical&gt;&lt;full-title&gt;Journal of Marketing&lt;/full-title&gt;&lt;/periodical&gt;&lt;pages&gt;46-62&lt;/pages&gt;&lt;volume&gt;67&lt;/volume&gt;&lt;number&gt;1&lt;/number&gt;&lt;dates&gt;&lt;year&gt;2003&lt;/year&gt;&lt;/dates&gt;&lt;publisher&gt;American Marketing Association&lt;/publisher&gt;&lt;isbn&gt;00222429&lt;/isbn&gt;&lt;urls&gt;&lt;related-urls&gt;&lt;url&gt;http://www.jstor.org/stable/30040510&lt;/url&gt;&lt;/related-urls&gt;&lt;/urls&gt;&lt;electronic-resource-num&gt;10.2307/30040510&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ham and Netemeyer (2003)</w:t>
              </w:r>
              <w:r w:rsidR="004A3B50" w:rsidRPr="004A3B50">
                <w:rPr>
                  <w:rFonts w:cs="Times New Roman"/>
                  <w:sz w:val="20"/>
                  <w:szCs w:val="20"/>
                </w:rPr>
                <w:fldChar w:fldCharType="end"/>
              </w:r>
            </w:hyperlink>
          </w:p>
          <w:p w14:paraId="2A5D0930" w14:textId="0DD5CA21" w:rsidR="00222A31" w:rsidRPr="004A3B50" w:rsidRDefault="001A7A2B" w:rsidP="00222A31">
            <w:pPr>
              <w:numPr>
                <w:ilvl w:val="0"/>
                <w:numId w:val="3"/>
              </w:numPr>
              <w:spacing w:line="240" w:lineRule="auto"/>
              <w:ind w:left="132" w:hanging="187"/>
              <w:contextualSpacing/>
              <w:rPr>
                <w:rFonts w:cs="Times New Roman"/>
                <w:sz w:val="20"/>
                <w:szCs w:val="20"/>
              </w:rPr>
            </w:pPr>
            <w:hyperlink w:anchor="_ENREF_106" w:tooltip="Maxham, 2008 #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ham&lt;/Author&gt;&lt;Year&gt;2008&lt;/Year&gt;&lt;RecNum&gt;2&lt;/RecNum&gt;&lt;DisplayText&gt;Maxham et al. (2008)&lt;/DisplayText&gt;&lt;record&gt;&lt;rec-number&gt;2&lt;/rec-number&gt;&lt;foreign-keys&gt;&lt;key app="EN" db-id="e5a2p2xsraep0ge2wzp59zsvs0dd9x0expxr" timestamp="1425891582"&gt;2&lt;/key&gt;&lt;/foreign-keys&gt;&lt;ref-type name="Journal Article"&gt;17&lt;/ref-type&gt;&lt;contributors&gt;&lt;authors&gt;&lt;author&gt;Maxham, James G.&lt;/author&gt;&lt;author&gt;Netemeyer, Richard G.&lt;/author&gt;&lt;author&gt;Lichtenstein, Donald R.&lt;/author&gt;&lt;/authors&gt;&lt;/contributors&gt;&lt;titles&gt;&lt;title&gt;The Retail Value Chain: Linking Employee Perceptions to Employee Performance, Customer Evaluations, and Store Performance&lt;/title&gt;&lt;secondary-title&gt;Marketing Science&lt;/secondary-title&gt;&lt;/titles&gt;&lt;periodical&gt;&lt;full-title&gt;Marketing Science&lt;/full-title&gt;&lt;/periodical&gt;&lt;pages&gt;147-167&lt;/pages&gt;&lt;volume&gt;27&lt;/volume&gt;&lt;number&gt;2&lt;/number&gt;&lt;dates&gt;&lt;year&gt;2008&lt;/year&gt;&lt;/dates&gt;&lt;isbn&gt;0732-2399&amp;#xD;1526-548X&lt;/isbn&gt;&lt;urls&gt;&lt;/urls&gt;&lt;electronic-resource-num&gt;10.1287/mksc.1070.0282&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ham et al. (2008)</w:t>
              </w:r>
              <w:r w:rsidR="004A3B50" w:rsidRPr="004A3B50">
                <w:rPr>
                  <w:rFonts w:cs="Times New Roman"/>
                  <w:sz w:val="20"/>
                  <w:szCs w:val="20"/>
                </w:rPr>
                <w:fldChar w:fldCharType="end"/>
              </w:r>
            </w:hyperlink>
          </w:p>
        </w:tc>
        <w:tc>
          <w:tcPr>
            <w:tcW w:w="2586" w:type="dxa"/>
            <w:tcBorders>
              <w:bottom w:val="single" w:sz="4" w:space="0" w:color="auto"/>
            </w:tcBorders>
            <w:shd w:val="clear" w:color="auto" w:fill="auto"/>
          </w:tcPr>
          <w:p w14:paraId="4E363C92"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Further develop the fairness principle towards a theory</w:t>
            </w:r>
          </w:p>
        </w:tc>
      </w:tr>
    </w:tbl>
    <w:p w14:paraId="55603660" w14:textId="77777777" w:rsidR="0064732D" w:rsidRPr="004A3B50" w:rsidRDefault="0064732D" w:rsidP="0064732D">
      <w:pPr>
        <w:spacing w:line="240" w:lineRule="auto"/>
        <w:ind w:firstLine="0"/>
        <w:rPr>
          <w:rFonts w:cs="Times New Roman"/>
          <w:noProof/>
          <w:sz w:val="20"/>
          <w:szCs w:val="20"/>
        </w:rPr>
      </w:pPr>
    </w:p>
    <w:p w14:paraId="6712DFA8" w14:textId="58822C32" w:rsidR="0064732D" w:rsidRPr="004A3B50" w:rsidRDefault="00C105AE" w:rsidP="0064732D">
      <w:pPr>
        <w:ind w:firstLine="0"/>
      </w:pPr>
      <w:r w:rsidRPr="004A3B50">
        <w:rPr>
          <w:i/>
          <w:iCs/>
        </w:rPr>
        <w:t>Table</w:t>
      </w:r>
      <w:r w:rsidR="0064732D" w:rsidRPr="004A3B50">
        <w:rPr>
          <w:i/>
          <w:iCs/>
        </w:rPr>
        <w:t xml:space="preserve"> </w:t>
      </w:r>
      <w:r w:rsidRPr="004A3B50">
        <w:rPr>
          <w:i/>
          <w:iCs/>
        </w:rPr>
        <w:t>1</w:t>
      </w:r>
      <w:r w:rsidR="0064732D" w:rsidRPr="004A3B50">
        <w:t>. Overview of Theoretical Propositions and Future Research Directions</w:t>
      </w:r>
    </w:p>
    <w:p w14:paraId="14E653B5" w14:textId="55C95BC1" w:rsidR="002145A5" w:rsidRPr="004A3B50" w:rsidRDefault="002145A5" w:rsidP="0064732D">
      <w:pPr>
        <w:ind w:firstLine="0"/>
      </w:pPr>
    </w:p>
    <w:p w14:paraId="446139A8" w14:textId="77777777" w:rsidR="002145A5" w:rsidRPr="004A3B50" w:rsidRDefault="002145A5" w:rsidP="0064732D">
      <w:pPr>
        <w:ind w:firstLine="0"/>
        <w:sectPr w:rsidR="002145A5" w:rsidRPr="004A3B50" w:rsidSect="0029149D">
          <w:footerReference w:type="even" r:id="rId22"/>
          <w:footerReference w:type="default" r:id="rId23"/>
          <w:pgSz w:w="16838" w:h="11906" w:orient="landscape" w:code="9"/>
          <w:pgMar w:top="1418" w:right="1418" w:bottom="1418" w:left="1134" w:header="709" w:footer="709" w:gutter="0"/>
          <w:cols w:space="708"/>
          <w:docGrid w:linePitch="360"/>
        </w:sectPr>
      </w:pPr>
    </w:p>
    <w:p w14:paraId="28D1D375" w14:textId="73DD9741" w:rsidR="002145A5" w:rsidRPr="004A3B50" w:rsidRDefault="002145A5" w:rsidP="0064732D">
      <w:pPr>
        <w:ind w:firstLine="0"/>
      </w:pPr>
      <w:r w:rsidRPr="004A3B50">
        <w:rPr>
          <w:i/>
        </w:rPr>
        <w:t>Appendix 1.</w:t>
      </w:r>
      <w:r w:rsidRPr="004A3B50">
        <w:t xml:space="preserve"> Overview of the constructs’ definitions and related findings in the literature</w:t>
      </w:r>
    </w:p>
    <w:tbl>
      <w:tblPr>
        <w:tblStyle w:val="TableGrid"/>
        <w:tblW w:w="14312" w:type="dxa"/>
        <w:tblLook w:val="04A0" w:firstRow="1" w:lastRow="0" w:firstColumn="1" w:lastColumn="0" w:noHBand="0" w:noVBand="1"/>
      </w:tblPr>
      <w:tblGrid>
        <w:gridCol w:w="1413"/>
        <w:gridCol w:w="4252"/>
        <w:gridCol w:w="2507"/>
        <w:gridCol w:w="1968"/>
        <w:gridCol w:w="4172"/>
      </w:tblGrid>
      <w:tr w:rsidR="003900DE" w:rsidRPr="004A3B50" w14:paraId="0DF43E89" w14:textId="77777777" w:rsidTr="00145F33">
        <w:tc>
          <w:tcPr>
            <w:tcW w:w="1413" w:type="dxa"/>
          </w:tcPr>
          <w:p w14:paraId="323B5981" w14:textId="77777777" w:rsidR="003900DE" w:rsidRPr="004A3B50" w:rsidRDefault="003900DE" w:rsidP="002145A5">
            <w:pPr>
              <w:spacing w:line="240" w:lineRule="auto"/>
              <w:ind w:firstLine="0"/>
              <w:rPr>
                <w:rFonts w:cs="Times New Roman"/>
                <w:sz w:val="20"/>
                <w:szCs w:val="20"/>
                <w:lang w:val="en-GB"/>
              </w:rPr>
            </w:pPr>
            <w:r w:rsidRPr="004A3B50">
              <w:rPr>
                <w:rFonts w:cs="Times New Roman"/>
                <w:sz w:val="20"/>
                <w:szCs w:val="20"/>
                <w:lang w:val="en-GB"/>
              </w:rPr>
              <w:t>Construct</w:t>
            </w:r>
          </w:p>
        </w:tc>
        <w:tc>
          <w:tcPr>
            <w:tcW w:w="4252" w:type="dxa"/>
          </w:tcPr>
          <w:p w14:paraId="29E57C96" w14:textId="77777777" w:rsidR="003900DE" w:rsidRPr="004A3B50" w:rsidRDefault="003900DE" w:rsidP="002145A5">
            <w:pPr>
              <w:spacing w:line="240" w:lineRule="auto"/>
              <w:ind w:firstLine="0"/>
              <w:rPr>
                <w:rFonts w:cs="Times New Roman"/>
                <w:sz w:val="20"/>
                <w:szCs w:val="20"/>
              </w:rPr>
            </w:pPr>
            <w:r w:rsidRPr="004A3B50">
              <w:rPr>
                <w:rFonts w:cs="Times New Roman"/>
                <w:sz w:val="20"/>
                <w:szCs w:val="20"/>
              </w:rPr>
              <w:t>Definition of construct</w:t>
            </w:r>
          </w:p>
        </w:tc>
        <w:tc>
          <w:tcPr>
            <w:tcW w:w="2507" w:type="dxa"/>
          </w:tcPr>
          <w:p w14:paraId="086F8D98" w14:textId="4F2A9259" w:rsidR="003900DE" w:rsidRPr="004A3B50" w:rsidRDefault="003900DE" w:rsidP="002145A5">
            <w:pPr>
              <w:spacing w:line="240" w:lineRule="auto"/>
              <w:ind w:firstLine="0"/>
              <w:rPr>
                <w:rFonts w:cs="Times New Roman"/>
                <w:sz w:val="20"/>
                <w:szCs w:val="20"/>
              </w:rPr>
            </w:pPr>
            <w:r w:rsidRPr="004A3B50">
              <w:rPr>
                <w:rFonts w:cs="Times New Roman"/>
                <w:sz w:val="20"/>
                <w:szCs w:val="20"/>
              </w:rPr>
              <w:t>Reference</w:t>
            </w:r>
            <w:r w:rsidR="004701CE" w:rsidRPr="004A3B50">
              <w:rPr>
                <w:rFonts w:cs="Times New Roman"/>
                <w:sz w:val="20"/>
                <w:szCs w:val="20"/>
              </w:rPr>
              <w:t>s</w:t>
            </w:r>
          </w:p>
        </w:tc>
        <w:tc>
          <w:tcPr>
            <w:tcW w:w="1968" w:type="dxa"/>
          </w:tcPr>
          <w:p w14:paraId="3A97AADB" w14:textId="77777777" w:rsidR="003900DE" w:rsidRPr="004A3B50" w:rsidRDefault="003900DE" w:rsidP="002145A5">
            <w:pPr>
              <w:spacing w:line="240" w:lineRule="auto"/>
              <w:ind w:firstLine="0"/>
              <w:rPr>
                <w:rFonts w:cs="Times New Roman"/>
                <w:sz w:val="20"/>
                <w:szCs w:val="20"/>
              </w:rPr>
            </w:pPr>
            <w:r w:rsidRPr="004A3B50">
              <w:rPr>
                <w:rFonts w:cs="Times New Roman"/>
                <w:sz w:val="20"/>
                <w:szCs w:val="20"/>
              </w:rPr>
              <w:t>Sample</w:t>
            </w:r>
          </w:p>
        </w:tc>
        <w:tc>
          <w:tcPr>
            <w:tcW w:w="4172" w:type="dxa"/>
          </w:tcPr>
          <w:p w14:paraId="67825498" w14:textId="77777777" w:rsidR="003900DE" w:rsidRPr="004A3B50" w:rsidRDefault="003900DE" w:rsidP="002145A5">
            <w:pPr>
              <w:spacing w:line="240" w:lineRule="auto"/>
              <w:ind w:firstLine="0"/>
              <w:rPr>
                <w:rFonts w:cs="Times New Roman"/>
                <w:sz w:val="20"/>
                <w:szCs w:val="20"/>
              </w:rPr>
            </w:pPr>
            <w:r w:rsidRPr="004A3B50">
              <w:rPr>
                <w:rFonts w:cs="Times New Roman"/>
                <w:sz w:val="20"/>
                <w:szCs w:val="20"/>
              </w:rPr>
              <w:t>Main Results</w:t>
            </w:r>
          </w:p>
        </w:tc>
      </w:tr>
      <w:tr w:rsidR="00BA4C07" w:rsidRPr="004A3B50" w14:paraId="427E83FA" w14:textId="77777777" w:rsidTr="00145F33">
        <w:trPr>
          <w:trHeight w:val="901"/>
        </w:trPr>
        <w:tc>
          <w:tcPr>
            <w:tcW w:w="1413" w:type="dxa"/>
            <w:vMerge w:val="restart"/>
          </w:tcPr>
          <w:p w14:paraId="6E0FD626" w14:textId="77777777" w:rsidR="00BA4C07" w:rsidRPr="004A3B50" w:rsidRDefault="00BA4C07" w:rsidP="002145A5">
            <w:pPr>
              <w:spacing w:line="240" w:lineRule="auto"/>
              <w:ind w:firstLine="0"/>
              <w:rPr>
                <w:rFonts w:cs="Times New Roman"/>
                <w:sz w:val="20"/>
                <w:szCs w:val="20"/>
                <w:lang w:val="en-GB"/>
              </w:rPr>
            </w:pPr>
            <w:r w:rsidRPr="004A3B50">
              <w:rPr>
                <w:rFonts w:cs="Times New Roman"/>
                <w:sz w:val="20"/>
                <w:szCs w:val="20"/>
                <w:lang w:val="en-GB"/>
              </w:rPr>
              <w:t>Employees’ Fairness Perception</w:t>
            </w:r>
          </w:p>
        </w:tc>
        <w:tc>
          <w:tcPr>
            <w:tcW w:w="4252" w:type="dxa"/>
            <w:vMerge w:val="restart"/>
          </w:tcPr>
          <w:p w14:paraId="70975B79" w14:textId="08E15302" w:rsidR="00BA4C07" w:rsidRPr="004A3B50" w:rsidRDefault="001A7A2B">
            <w:pPr>
              <w:spacing w:line="240" w:lineRule="auto"/>
              <w:ind w:left="-55" w:firstLine="0"/>
              <w:contextualSpacing/>
              <w:rPr>
                <w:rFonts w:cs="Times New Roman"/>
                <w:sz w:val="20"/>
                <w:szCs w:val="20"/>
              </w:rPr>
            </w:pPr>
            <w:hyperlink w:anchor="_ENREF_57" w:tooltip="Folger, 1985 #25"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Folger&lt;/Author&gt;&lt;Year&gt;1985&lt;/Year&gt;&lt;RecNum&gt;25&lt;/RecNum&gt;&lt;Pages&gt;176&lt;/Pages&gt;&lt;DisplayText&gt;Folger and Greenberg (1985: 176)&lt;/DisplayText&gt;&lt;record&gt;&lt;rec-number&gt;25&lt;/rec-number&gt;&lt;foreign-keys&gt;&lt;key app="EN" db-id="xp929wpre2xva2epas0p2pxusewd0axdfzzr" timestamp="1357229795"&gt;25&lt;/key&gt;&lt;/foreign-keys&gt;&lt;ref-type name="Book Section"&gt;5&lt;/ref-type&gt;&lt;contributors&gt;&lt;authors&gt;&lt;author&gt;Folger, R.&lt;/author&gt;&lt;author&gt;Greenberg, J.&lt;/author&gt;&lt;/authors&gt;&lt;secondary-authors&gt;&lt;author&gt;Rowland, K.&lt;/author&gt;&lt;author&gt;Ferris, G.&lt;/author&gt;&lt;/secondary-authors&gt;&lt;/contributors&gt;&lt;titles&gt;&lt;title&gt;Procedural justice: An interpretive analysis of personnel systems&lt;/title&gt;&lt;secondary-title&gt;Research in Personnel and Human Resources Management&lt;/secondary-title&gt;&lt;/titles&gt;&lt;pages&gt;141-183&lt;/pages&gt;&lt;volume&gt;3&lt;/volume&gt;&lt;dates&gt;&lt;year&gt;1985&lt;/year&gt;&lt;/dates&gt;&lt;pub-location&gt;Greenwich, CT&lt;/pub-location&gt;&lt;publisher&gt;JAI Press&lt;/publisher&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Folger and Greenberg (1985: 176)</w:t>
              </w:r>
              <w:r w:rsidR="004A3B50" w:rsidRPr="004A3B50">
                <w:rPr>
                  <w:rFonts w:cs="Times New Roman"/>
                  <w:sz w:val="20"/>
                  <w:szCs w:val="20"/>
                </w:rPr>
                <w:fldChar w:fldCharType="end"/>
              </w:r>
            </w:hyperlink>
            <w:r w:rsidR="00B446DD" w:rsidRPr="004A3B50">
              <w:rPr>
                <w:rFonts w:cs="Times New Roman"/>
                <w:sz w:val="20"/>
                <w:szCs w:val="20"/>
              </w:rPr>
              <w:t xml:space="preserve"> describe</w:t>
            </w:r>
            <w:r w:rsidR="00BA4C07" w:rsidRPr="004A3B50">
              <w:rPr>
                <w:rFonts w:cs="Times New Roman"/>
                <w:sz w:val="20"/>
                <w:szCs w:val="20"/>
              </w:rPr>
              <w:t xml:space="preserve"> the relevance of </w:t>
            </w:r>
            <w:r w:rsidR="00BA4C07" w:rsidRPr="004A3B50">
              <w:rPr>
                <w:rFonts w:cs="Times New Roman"/>
                <w:i/>
                <w:sz w:val="20"/>
                <w:szCs w:val="20"/>
              </w:rPr>
              <w:t>justice and fairness</w:t>
            </w:r>
            <w:r w:rsidR="00BA4C07" w:rsidRPr="004A3B50">
              <w:rPr>
                <w:rFonts w:cs="Times New Roman"/>
                <w:sz w:val="20"/>
                <w:szCs w:val="20"/>
              </w:rPr>
              <w:t xml:space="preserve"> for employees </w:t>
            </w:r>
            <w:r w:rsidR="007543A9" w:rsidRPr="004A3B50">
              <w:rPr>
                <w:rFonts w:cs="Times New Roman"/>
                <w:sz w:val="20"/>
                <w:szCs w:val="20"/>
              </w:rPr>
              <w:t xml:space="preserve">regarding </w:t>
            </w:r>
            <w:r w:rsidR="00BA4C07" w:rsidRPr="004A3B50">
              <w:rPr>
                <w:rFonts w:cs="Times New Roman"/>
                <w:sz w:val="20"/>
                <w:szCs w:val="20"/>
              </w:rPr>
              <w:t>performance appraisal, compensation, participative decision making, and conflict resolution.</w:t>
            </w:r>
          </w:p>
        </w:tc>
        <w:tc>
          <w:tcPr>
            <w:tcW w:w="2507" w:type="dxa"/>
            <w:tcBorders>
              <w:bottom w:val="nil"/>
            </w:tcBorders>
          </w:tcPr>
          <w:p w14:paraId="1841C139" w14:textId="0C08A348" w:rsidR="00BA4C07" w:rsidRPr="004A3B50" w:rsidRDefault="001A7A2B" w:rsidP="00BA4C07">
            <w:pPr>
              <w:numPr>
                <w:ilvl w:val="0"/>
                <w:numId w:val="3"/>
              </w:numPr>
              <w:spacing w:line="240" w:lineRule="auto"/>
              <w:ind w:left="132" w:hanging="187"/>
              <w:contextualSpacing/>
              <w:rPr>
                <w:rFonts w:cs="Times New Roman"/>
                <w:sz w:val="20"/>
                <w:szCs w:val="20"/>
              </w:rPr>
            </w:pPr>
            <w:hyperlink w:anchor="_ENREF_152" w:tooltip="Sousa, 2013 #124"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ousa and Coelho (2013)</w:t>
              </w:r>
              <w:r w:rsidR="004A3B50" w:rsidRPr="004A3B50">
                <w:rPr>
                  <w:rFonts w:cs="Times New Roman"/>
                  <w:sz w:val="20"/>
                  <w:szCs w:val="20"/>
                </w:rPr>
                <w:fldChar w:fldCharType="end"/>
              </w:r>
            </w:hyperlink>
          </w:p>
        </w:tc>
        <w:tc>
          <w:tcPr>
            <w:tcW w:w="1968" w:type="dxa"/>
            <w:tcBorders>
              <w:bottom w:val="nil"/>
            </w:tcBorders>
          </w:tcPr>
          <w:p w14:paraId="02D47D81" w14:textId="786798E8" w:rsidR="00BA4C07" w:rsidRPr="004A3B50" w:rsidRDefault="00BA4C07" w:rsidP="00BA4C07">
            <w:pPr>
              <w:spacing w:line="240" w:lineRule="auto"/>
              <w:ind w:left="-55" w:firstLine="0"/>
              <w:contextualSpacing/>
              <w:rPr>
                <w:rFonts w:cs="Times New Roman"/>
                <w:sz w:val="20"/>
                <w:szCs w:val="20"/>
              </w:rPr>
            </w:pPr>
            <w:r w:rsidRPr="004A3B50">
              <w:rPr>
                <w:rFonts w:cs="Times New Roman"/>
                <w:noProof/>
                <w:sz w:val="20"/>
                <w:szCs w:val="20"/>
              </w:rPr>
              <w:t>182 responses from front-line service employees working in retail banking</w:t>
            </w:r>
          </w:p>
        </w:tc>
        <w:tc>
          <w:tcPr>
            <w:tcW w:w="4172" w:type="dxa"/>
            <w:tcBorders>
              <w:bottom w:val="nil"/>
            </w:tcBorders>
          </w:tcPr>
          <w:p w14:paraId="77C2BE94" w14:textId="2BA61975" w:rsidR="007806AA" w:rsidRPr="004A3B50" w:rsidRDefault="00B16FD1" w:rsidP="00B16FD1">
            <w:pPr>
              <w:numPr>
                <w:ilvl w:val="0"/>
                <w:numId w:val="3"/>
              </w:numPr>
              <w:spacing w:line="240" w:lineRule="auto"/>
              <w:ind w:left="132" w:hanging="187"/>
              <w:contextualSpacing/>
              <w:rPr>
                <w:rFonts w:cs="Times New Roman"/>
                <w:sz w:val="20"/>
                <w:szCs w:val="20"/>
              </w:rPr>
            </w:pPr>
            <w:r w:rsidRPr="004A3B50">
              <w:rPr>
                <w:rFonts w:cs="Times New Roman"/>
                <w:sz w:val="20"/>
                <w:szCs w:val="20"/>
              </w:rPr>
              <w:t>R</w:t>
            </w:r>
            <w:r w:rsidR="00BA4C07" w:rsidRPr="004A3B50">
              <w:rPr>
                <w:rFonts w:cs="Times New Roman"/>
                <w:sz w:val="20"/>
                <w:szCs w:val="20"/>
              </w:rPr>
              <w:t>esult</w:t>
            </w:r>
            <w:r w:rsidRPr="004A3B50">
              <w:rPr>
                <w:rFonts w:cs="Times New Roman"/>
                <w:sz w:val="20"/>
                <w:szCs w:val="20"/>
              </w:rPr>
              <w:t>ant</w:t>
            </w:r>
            <w:r w:rsidR="00BA4C07" w:rsidRPr="004A3B50">
              <w:rPr>
                <w:rFonts w:cs="Times New Roman"/>
                <w:sz w:val="20"/>
                <w:szCs w:val="20"/>
              </w:rPr>
              <w:t xml:space="preserve"> conservation and self-enhancement influence </w:t>
            </w:r>
            <w:r w:rsidR="007543A9" w:rsidRPr="004A3B50">
              <w:rPr>
                <w:rFonts w:cs="Times New Roman"/>
                <w:sz w:val="20"/>
                <w:szCs w:val="20"/>
              </w:rPr>
              <w:t xml:space="preserve">employees’ </w:t>
            </w:r>
            <w:r w:rsidR="00BA4C07" w:rsidRPr="004A3B50">
              <w:rPr>
                <w:rFonts w:cs="Times New Roman"/>
                <w:sz w:val="20"/>
                <w:szCs w:val="20"/>
              </w:rPr>
              <w:t>customer orientation</w:t>
            </w:r>
          </w:p>
          <w:p w14:paraId="04F19219" w14:textId="5F66C9DB" w:rsidR="00BA4C07"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Job satisfaction and autonomy moderate</w:t>
            </w:r>
            <w:r w:rsidR="00BA4C07" w:rsidRPr="004A3B50">
              <w:rPr>
                <w:rFonts w:cs="Times New Roman"/>
                <w:sz w:val="20"/>
                <w:szCs w:val="20"/>
              </w:rPr>
              <w:t xml:space="preserve"> </w:t>
            </w:r>
            <w:r w:rsidRPr="004A3B50">
              <w:rPr>
                <w:rFonts w:cs="Times New Roman"/>
                <w:sz w:val="20"/>
                <w:szCs w:val="20"/>
              </w:rPr>
              <w:t>effects</w:t>
            </w:r>
            <w:r w:rsidR="00BA4C07" w:rsidRPr="004A3B50">
              <w:rPr>
                <w:rFonts w:cs="Times New Roman"/>
                <w:sz w:val="20"/>
                <w:szCs w:val="20"/>
              </w:rPr>
              <w:t xml:space="preserve"> </w:t>
            </w:r>
          </w:p>
        </w:tc>
      </w:tr>
      <w:tr w:rsidR="00BA4C07" w:rsidRPr="004A3B50" w14:paraId="38C691B3" w14:textId="77777777" w:rsidTr="00145F33">
        <w:trPr>
          <w:trHeight w:val="1140"/>
        </w:trPr>
        <w:tc>
          <w:tcPr>
            <w:tcW w:w="1413" w:type="dxa"/>
            <w:vMerge/>
          </w:tcPr>
          <w:p w14:paraId="1D5DD743"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3417E6E7" w14:textId="77777777" w:rsidR="00BA4C07" w:rsidRPr="004A3B50" w:rsidRDefault="00BA4C07" w:rsidP="002145A5">
            <w:pPr>
              <w:spacing w:line="240" w:lineRule="auto"/>
              <w:ind w:firstLine="0"/>
              <w:rPr>
                <w:rFonts w:cs="Times New Roman"/>
                <w:sz w:val="20"/>
                <w:szCs w:val="20"/>
              </w:rPr>
            </w:pPr>
          </w:p>
        </w:tc>
        <w:bookmarkStart w:id="190" w:name="_Hlk487377226"/>
        <w:tc>
          <w:tcPr>
            <w:tcW w:w="2507" w:type="dxa"/>
            <w:tcBorders>
              <w:top w:val="nil"/>
              <w:bottom w:val="nil"/>
            </w:tcBorders>
          </w:tcPr>
          <w:p w14:paraId="1402034A" w14:textId="530E98AB" w:rsidR="00BA4C07" w:rsidRPr="004A3B50" w:rsidRDefault="004A3B50" w:rsidP="00BA4C07">
            <w:pPr>
              <w:numPr>
                <w:ilvl w:val="0"/>
                <w:numId w:val="3"/>
              </w:numPr>
              <w:spacing w:line="240" w:lineRule="auto"/>
              <w:ind w:left="132" w:hanging="187"/>
              <w:contextualSpacing/>
              <w:rPr>
                <w:rFonts w:cs="Times New Roman"/>
                <w:sz w:val="20"/>
                <w:szCs w:val="20"/>
              </w:rPr>
            </w:pPr>
            <w:r>
              <w:rPr>
                <w:rFonts w:cs="Times New Roman"/>
                <w:sz w:val="20"/>
                <w:szCs w:val="20"/>
              </w:rPr>
              <w:fldChar w:fldCharType="begin"/>
            </w:r>
            <w:r>
              <w:rPr>
                <w:rFonts w:cs="Times New Roman"/>
                <w:sz w:val="20"/>
                <w:szCs w:val="20"/>
              </w:rPr>
              <w:instrText xml:space="preserve"> HYPERLINK \l "_ENREF_134" \o "Pérez-Arechaederra, 2010 #140" </w:instrText>
            </w:r>
            <w:r>
              <w:rPr>
                <w:rFonts w:cs="Times New Roman"/>
                <w:sz w:val="20"/>
                <w:szCs w:val="20"/>
              </w:rPr>
              <w:fldChar w:fldCharType="separate"/>
            </w:r>
            <w:r w:rsidRPr="004A3B50">
              <w:rPr>
                <w:rFonts w:cs="Times New Roman"/>
                <w:sz w:val="20"/>
                <w:szCs w:val="20"/>
              </w:rPr>
              <w:fldChar w:fldCharType="begin"/>
            </w:r>
            <w:r w:rsidRPr="004A3B50">
              <w:rPr>
                <w:rFonts w:cs="Times New Roman"/>
                <w:sz w:val="20"/>
                <w:szCs w:val="20"/>
              </w:rPr>
              <w:instrText xml:space="preserve"> ADDIN EN.CITE &lt;EndNote&gt;&lt;Cite AuthorYear="1"&gt;&lt;Author&gt;Pérez-Arechaederra&lt;/Author&gt;&lt;Year&gt;2010&lt;/Year&gt;&lt;RecNum&gt;140&lt;/RecNum&gt;&lt;DisplayText&gt;Pérez-Arechaederra et al. (2010)&lt;/DisplayText&gt;&lt;record&gt;&lt;rec-number&gt;140&lt;/rec-number&gt;&lt;foreign-keys&gt;&lt;key app="EN" db-id="e5a2p2xsraep0ge2wzp59zsvs0dd9x0expxr" timestamp="1465553858"&gt;140&lt;/key&gt;&lt;/foreign-keys&gt;&lt;ref-type name="Journal Article"&gt;17&lt;/ref-type&gt;&lt;contributors&gt;&lt;authors&gt;&lt;author&gt;Pérez-Arechaederra, Diana&lt;/author&gt;&lt;author&gt;Herrero, Carmen&lt;/author&gt;&lt;author&gt;Lind, Allan&lt;/author&gt;&lt;author&gt;Masip, Jaume&lt;/author&gt;&lt;/authors&gt;&lt;/contributors&gt;&lt;titles&gt;&lt;title&gt;Exploration of Fairness in Health Services: A Qualitative Analysis&lt;/title&gt;&lt;secondary-title&gt;Health Marketing Quarterly&lt;/secondary-title&gt;&lt;/titles&gt;&lt;periodical&gt;&lt;full-title&gt;Health Marketing Quarterly&lt;/full-title&gt;&lt;/periodical&gt;&lt;pages&gt;244-261&lt;/pages&gt;&lt;volume&gt;27&lt;/volume&gt;&lt;number&gt;3&lt;/number&gt;&lt;dates&gt;&lt;year&gt;2010&lt;/year&gt;&lt;pub-dates&gt;&lt;date&gt;2010/08/11&lt;/date&gt;&lt;/pub-dates&gt;&lt;/dates&gt;&lt;publisher&gt;Routledge&lt;/publisher&gt;&lt;isbn&gt;0735-9683&lt;/isbn&gt;&lt;urls&gt;&lt;related-urls&gt;&lt;url&gt;http://dx.doi.org/10.1080/07359683.2010.495299&lt;/url&gt;&lt;/related-urls&gt;&lt;/urls&gt;&lt;electronic-resource-num&gt;10.1080/07359683.2010.495299&lt;/electronic-resource-num&gt;&lt;/record&gt;&lt;/Cite&gt;&lt;/EndNote&gt;</w:instrText>
            </w:r>
            <w:r w:rsidRPr="004A3B50">
              <w:rPr>
                <w:rFonts w:cs="Times New Roman"/>
                <w:sz w:val="20"/>
                <w:szCs w:val="20"/>
              </w:rPr>
              <w:fldChar w:fldCharType="separate"/>
            </w:r>
            <w:r w:rsidRPr="004A3B50">
              <w:rPr>
                <w:rFonts w:cs="Times New Roman"/>
                <w:noProof/>
                <w:sz w:val="20"/>
                <w:szCs w:val="20"/>
              </w:rPr>
              <w:t>Pérez-Arechaederra et al. (2010)</w:t>
            </w:r>
            <w:r w:rsidRPr="004A3B50">
              <w:rPr>
                <w:rFonts w:cs="Times New Roman"/>
                <w:sz w:val="20"/>
                <w:szCs w:val="20"/>
              </w:rPr>
              <w:fldChar w:fldCharType="end"/>
            </w:r>
            <w:r>
              <w:rPr>
                <w:rFonts w:cs="Times New Roman"/>
                <w:sz w:val="20"/>
                <w:szCs w:val="20"/>
              </w:rPr>
              <w:fldChar w:fldCharType="end"/>
            </w:r>
            <w:bookmarkEnd w:id="190"/>
          </w:p>
        </w:tc>
        <w:tc>
          <w:tcPr>
            <w:tcW w:w="1968" w:type="dxa"/>
            <w:tcBorders>
              <w:top w:val="nil"/>
              <w:bottom w:val="nil"/>
            </w:tcBorders>
          </w:tcPr>
          <w:p w14:paraId="2C44D96B" w14:textId="2FF7D4BC" w:rsidR="00BA4C07" w:rsidRPr="004A3B50" w:rsidRDefault="00325EAF" w:rsidP="00BA4C07">
            <w:pPr>
              <w:spacing w:line="240" w:lineRule="auto"/>
              <w:ind w:left="-55" w:firstLine="0"/>
              <w:contextualSpacing/>
              <w:rPr>
                <w:rFonts w:cs="Times New Roman"/>
                <w:sz w:val="20"/>
                <w:szCs w:val="20"/>
              </w:rPr>
            </w:pPr>
            <w:r w:rsidRPr="004A3B50">
              <w:rPr>
                <w:rFonts w:cs="Times New Roman"/>
                <w:sz w:val="20"/>
                <w:szCs w:val="20"/>
              </w:rPr>
              <w:t>64</w:t>
            </w:r>
            <w:r w:rsidR="00BA4C07" w:rsidRPr="004A3B50">
              <w:rPr>
                <w:rFonts w:cs="Times New Roman"/>
                <w:sz w:val="20"/>
                <w:szCs w:val="20"/>
              </w:rPr>
              <w:t xml:space="preserve"> undergraduate students who were customers of health care services</w:t>
            </w:r>
          </w:p>
        </w:tc>
        <w:tc>
          <w:tcPr>
            <w:tcW w:w="4172" w:type="dxa"/>
            <w:tcBorders>
              <w:top w:val="nil"/>
              <w:bottom w:val="nil"/>
            </w:tcBorders>
          </w:tcPr>
          <w:p w14:paraId="6A68A06E" w14:textId="03F3E3A2" w:rsidR="007806AA" w:rsidRPr="004A3B50" w:rsidRDefault="007543A9"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A c</w:t>
            </w:r>
            <w:r w:rsidR="00BA4C07" w:rsidRPr="004A3B50">
              <w:rPr>
                <w:rFonts w:cs="Times New Roman"/>
                <w:sz w:val="20"/>
                <w:szCs w:val="20"/>
              </w:rPr>
              <w:t xml:space="preserve">ontent analysis of fair and unfair experiences </w:t>
            </w:r>
            <w:r w:rsidRPr="004A3B50">
              <w:rPr>
                <w:rFonts w:cs="Times New Roman"/>
                <w:sz w:val="20"/>
                <w:szCs w:val="20"/>
              </w:rPr>
              <w:t xml:space="preserve">that </w:t>
            </w:r>
            <w:r w:rsidR="00BA4C07" w:rsidRPr="004A3B50">
              <w:rPr>
                <w:rFonts w:cs="Times New Roman"/>
                <w:sz w:val="20"/>
                <w:szCs w:val="20"/>
              </w:rPr>
              <w:t>customers of health care services</w:t>
            </w:r>
            <w:r w:rsidRPr="004A3B50">
              <w:rPr>
                <w:rFonts w:cs="Times New Roman"/>
                <w:sz w:val="20"/>
                <w:szCs w:val="20"/>
              </w:rPr>
              <w:t xml:space="preserve"> related</w:t>
            </w:r>
          </w:p>
          <w:p w14:paraId="6855A5CD" w14:textId="3E706B05" w:rsidR="00BA4C07" w:rsidRPr="004A3B50" w:rsidRDefault="007806AA">
            <w:pPr>
              <w:numPr>
                <w:ilvl w:val="0"/>
                <w:numId w:val="3"/>
              </w:numPr>
              <w:spacing w:line="240" w:lineRule="auto"/>
              <w:ind w:left="132" w:hanging="187"/>
              <w:contextualSpacing/>
              <w:rPr>
                <w:rFonts w:cs="Times New Roman"/>
                <w:sz w:val="20"/>
                <w:szCs w:val="20"/>
              </w:rPr>
            </w:pPr>
            <w:r w:rsidRPr="004A3B50">
              <w:rPr>
                <w:rFonts w:cs="Times New Roman"/>
                <w:sz w:val="20"/>
                <w:szCs w:val="20"/>
              </w:rPr>
              <w:t>C</w:t>
            </w:r>
            <w:r w:rsidR="00BA4C07" w:rsidRPr="004A3B50">
              <w:rPr>
                <w:rFonts w:cs="Times New Roman"/>
                <w:sz w:val="20"/>
                <w:szCs w:val="20"/>
              </w:rPr>
              <w:t xml:space="preserve">omments about waiting times and the physical and emotional consequences of patients’ encounters with health services played a major role in </w:t>
            </w:r>
            <w:r w:rsidR="007543A9" w:rsidRPr="004A3B50">
              <w:rPr>
                <w:rFonts w:cs="Times New Roman"/>
                <w:sz w:val="20"/>
                <w:szCs w:val="20"/>
              </w:rPr>
              <w:t xml:space="preserve">their </w:t>
            </w:r>
            <w:r w:rsidR="00BA4C07" w:rsidRPr="004A3B50">
              <w:rPr>
                <w:rFonts w:cs="Times New Roman"/>
                <w:sz w:val="20"/>
                <w:szCs w:val="20"/>
              </w:rPr>
              <w:t>fairness perception and assessment of their experience</w:t>
            </w:r>
          </w:p>
        </w:tc>
      </w:tr>
      <w:tr w:rsidR="00BA4C07" w:rsidRPr="004A3B50" w14:paraId="4FF4EB18" w14:textId="77777777" w:rsidTr="00145F33">
        <w:trPr>
          <w:trHeight w:val="457"/>
        </w:trPr>
        <w:tc>
          <w:tcPr>
            <w:tcW w:w="1413" w:type="dxa"/>
            <w:vMerge/>
          </w:tcPr>
          <w:p w14:paraId="486F626A"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741F67CD" w14:textId="77777777" w:rsidR="00BA4C07" w:rsidRPr="004A3B50" w:rsidRDefault="00BA4C07" w:rsidP="002145A5">
            <w:pPr>
              <w:spacing w:line="240" w:lineRule="auto"/>
              <w:ind w:firstLine="0"/>
              <w:rPr>
                <w:rFonts w:cs="Times New Roman"/>
                <w:sz w:val="20"/>
                <w:szCs w:val="20"/>
              </w:rPr>
            </w:pPr>
          </w:p>
        </w:tc>
        <w:tc>
          <w:tcPr>
            <w:tcW w:w="2507" w:type="dxa"/>
            <w:tcBorders>
              <w:top w:val="nil"/>
              <w:bottom w:val="nil"/>
            </w:tcBorders>
          </w:tcPr>
          <w:p w14:paraId="73DE27DE" w14:textId="6515E05D" w:rsidR="00BA4C07" w:rsidRPr="004A3B50" w:rsidRDefault="001A7A2B" w:rsidP="00BA4C07">
            <w:pPr>
              <w:numPr>
                <w:ilvl w:val="0"/>
                <w:numId w:val="3"/>
              </w:numPr>
              <w:spacing w:line="240" w:lineRule="auto"/>
              <w:ind w:left="132" w:hanging="187"/>
              <w:contextualSpacing/>
              <w:rPr>
                <w:rFonts w:cs="Times New Roman"/>
                <w:sz w:val="20"/>
                <w:szCs w:val="20"/>
              </w:rPr>
            </w:pPr>
            <w:hyperlink w:anchor="_ENREF_24" w:tooltip="Bowen, 1999 #7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Bowen et al. (1999)</w:t>
              </w:r>
              <w:r w:rsidR="004A3B50" w:rsidRPr="004A3B50">
                <w:rPr>
                  <w:rFonts w:cs="Times New Roman"/>
                  <w:sz w:val="20"/>
                  <w:szCs w:val="20"/>
                </w:rPr>
                <w:fldChar w:fldCharType="end"/>
              </w:r>
            </w:hyperlink>
          </w:p>
        </w:tc>
        <w:tc>
          <w:tcPr>
            <w:tcW w:w="1968" w:type="dxa"/>
            <w:tcBorders>
              <w:top w:val="nil"/>
              <w:bottom w:val="nil"/>
            </w:tcBorders>
          </w:tcPr>
          <w:p w14:paraId="2CAC6E5B" w14:textId="44A7A27D" w:rsidR="00BA4C07" w:rsidRPr="004A3B50" w:rsidRDefault="00BA4C07" w:rsidP="00BA4C07">
            <w:pPr>
              <w:spacing w:line="240" w:lineRule="auto"/>
              <w:ind w:left="-55" w:firstLine="0"/>
              <w:contextualSpacing/>
              <w:rPr>
                <w:rFonts w:cs="Times New Roman"/>
                <w:sz w:val="20"/>
                <w:szCs w:val="20"/>
              </w:rPr>
            </w:pPr>
            <w:r w:rsidRPr="004A3B50">
              <w:rPr>
                <w:rFonts w:cs="Times New Roman"/>
                <w:sz w:val="20"/>
                <w:szCs w:val="20"/>
              </w:rPr>
              <w:t>Theoretical paper without sample</w:t>
            </w:r>
          </w:p>
        </w:tc>
        <w:tc>
          <w:tcPr>
            <w:tcW w:w="4172" w:type="dxa"/>
            <w:tcBorders>
              <w:top w:val="nil"/>
              <w:bottom w:val="nil"/>
            </w:tcBorders>
          </w:tcPr>
          <w:p w14:paraId="6E125287" w14:textId="2BCA55C6" w:rsidR="00BA4C07" w:rsidRPr="004A3B50" w:rsidRDefault="00BA4C07"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oretical model showing that fair HRM leads to fair service</w:t>
            </w:r>
          </w:p>
        </w:tc>
      </w:tr>
      <w:tr w:rsidR="00BA4C07" w:rsidRPr="004A3B50" w14:paraId="6C78A8C2" w14:textId="77777777" w:rsidTr="00145F33">
        <w:trPr>
          <w:trHeight w:val="846"/>
        </w:trPr>
        <w:tc>
          <w:tcPr>
            <w:tcW w:w="1413" w:type="dxa"/>
            <w:vMerge/>
          </w:tcPr>
          <w:p w14:paraId="3B642608"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0C13C1A6" w14:textId="77777777" w:rsidR="00BA4C07" w:rsidRPr="004A3B50" w:rsidRDefault="00BA4C07" w:rsidP="002145A5">
            <w:pPr>
              <w:spacing w:line="240" w:lineRule="auto"/>
              <w:ind w:firstLine="0"/>
              <w:rPr>
                <w:rFonts w:cs="Times New Roman"/>
                <w:sz w:val="20"/>
                <w:szCs w:val="20"/>
              </w:rPr>
            </w:pPr>
          </w:p>
        </w:tc>
        <w:tc>
          <w:tcPr>
            <w:tcW w:w="2507" w:type="dxa"/>
            <w:tcBorders>
              <w:top w:val="nil"/>
              <w:bottom w:val="nil"/>
            </w:tcBorders>
          </w:tcPr>
          <w:p w14:paraId="6CF8AE61" w14:textId="477404F3" w:rsidR="00BA4C07" w:rsidRPr="004A3B50" w:rsidRDefault="001A7A2B" w:rsidP="00BA4C07">
            <w:pPr>
              <w:numPr>
                <w:ilvl w:val="0"/>
                <w:numId w:val="3"/>
              </w:numPr>
              <w:spacing w:line="240" w:lineRule="auto"/>
              <w:ind w:left="132" w:hanging="187"/>
              <w:contextualSpacing/>
              <w:rPr>
                <w:rFonts w:cs="Times New Roman"/>
                <w:sz w:val="20"/>
                <w:szCs w:val="20"/>
              </w:rPr>
            </w:pPr>
            <w:hyperlink w:anchor="_ENREF_103" w:tooltip="Masterson, 2001 #97"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sterson&lt;/Author&gt;&lt;Year&gt;2001&lt;/Year&gt;&lt;RecNum&gt;97&lt;/RecNum&gt;&lt;DisplayText&gt;Masterson (2001)&lt;/DisplayText&gt;&lt;record&gt;&lt;rec-number&gt;97&lt;/rec-number&gt;&lt;foreign-keys&gt;&lt;key app="EN" db-id="e5a2p2xsraep0ge2wzp59zsvs0dd9x0expxr" timestamp="1434712899"&gt;97&lt;/key&gt;&lt;/foreign-keys&gt;&lt;ref-type name="Journal Article"&gt;17&lt;/ref-type&gt;&lt;contributors&gt;&lt;authors&gt;&lt;author&gt;Masterson, S. S.&lt;/author&gt;&lt;/authors&gt;&lt;/contributors&gt;&lt;auth-address&gt;Department of Management, College of Business Administration, University of Cincinnati, Ohio 45221-0165, USA. suzanne.masterson@uc.edu&lt;/auth-address&gt;&lt;titles&gt;&lt;title&gt;A trickle-down model of organizational justice: relating employees&amp;apos; and customers&amp;apos; perceptions of and reactions to fairness&lt;/title&gt;&lt;secondary-title&gt;Journal of Applied Psychology&lt;/secondary-title&gt;&lt;alt-title&gt;The Journal of applied psychology&lt;/alt-title&gt;&lt;/titles&gt;&lt;periodical&gt;&lt;full-title&gt;Journal of Applied Psychology&lt;/full-title&gt;&lt;/periodical&gt;&lt;alt-periodical&gt;&lt;full-title&gt;J Appl Psychol&lt;/full-title&gt;&lt;abbr-1&gt;The Journal of applied psychology&lt;/abbr-1&gt;&lt;/alt-periodical&gt;&lt;pages&gt;594-604&lt;/pages&gt;&lt;volume&gt;86&lt;/volume&gt;&lt;number&gt;4&lt;/number&gt;&lt;edition&gt;2001/08/25&lt;/edition&gt;&lt;keywords&gt;&lt;keyword&gt;Adult&lt;/keyword&gt;&lt;keyword&gt;Attitude&lt;/keyword&gt;&lt;keyword&gt;Employee Grievances&lt;/keyword&gt;&lt;keyword&gt;Female&lt;/keyword&gt;&lt;keyword&gt;Humans&lt;/keyword&gt;&lt;keyword&gt;Job Satisfaction&lt;/keyword&gt;&lt;keyword&gt;Male&lt;/keyword&gt;&lt;keyword&gt;Middle Aged&lt;/keyword&gt;&lt;keyword&gt;Models, Organizational&lt;/keyword&gt;&lt;keyword&gt;Workplace/ legislation &amp;amp; jurisprudence&lt;/keyword&gt;&lt;/keywords&gt;&lt;dates&gt;&lt;year&gt;2001&lt;/year&gt;&lt;pub-dates&gt;&lt;date&gt;Aug&lt;/date&gt;&lt;/pub-dates&gt;&lt;/dates&gt;&lt;isbn&gt;0021-9010 (Print)&amp;#xD;0021-9010 (Linking)&lt;/isbn&gt;&lt;accession-num&gt;11519644&lt;/accession-num&gt;&lt;urls&gt;&lt;/urls&gt;&lt;remote-database-provider&gt;NLM&lt;/remote-database-provider&gt;&lt;language&gt;eng&lt;/language&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sterson (2001)</w:t>
              </w:r>
              <w:r w:rsidR="004A3B50" w:rsidRPr="004A3B50">
                <w:rPr>
                  <w:rFonts w:cs="Times New Roman"/>
                  <w:sz w:val="20"/>
                  <w:szCs w:val="20"/>
                </w:rPr>
                <w:fldChar w:fldCharType="end"/>
              </w:r>
            </w:hyperlink>
          </w:p>
        </w:tc>
        <w:tc>
          <w:tcPr>
            <w:tcW w:w="1968" w:type="dxa"/>
            <w:tcBorders>
              <w:top w:val="nil"/>
              <w:bottom w:val="nil"/>
            </w:tcBorders>
          </w:tcPr>
          <w:p w14:paraId="1B46BE78" w14:textId="745110CE" w:rsidR="00BA4C07" w:rsidRPr="004A3B50" w:rsidRDefault="00797243" w:rsidP="00797243">
            <w:pPr>
              <w:spacing w:line="240" w:lineRule="auto"/>
              <w:ind w:left="-55" w:firstLine="0"/>
              <w:contextualSpacing/>
              <w:rPr>
                <w:rFonts w:cs="Times New Roman"/>
                <w:sz w:val="20"/>
                <w:szCs w:val="20"/>
              </w:rPr>
            </w:pPr>
            <w:r w:rsidRPr="004A3B50">
              <w:rPr>
                <w:rFonts w:cs="Times New Roman"/>
                <w:sz w:val="20"/>
                <w:szCs w:val="20"/>
              </w:rPr>
              <w:t>187 instructors and 2,172 students</w:t>
            </w:r>
          </w:p>
        </w:tc>
        <w:tc>
          <w:tcPr>
            <w:tcW w:w="4172" w:type="dxa"/>
            <w:tcBorders>
              <w:top w:val="nil"/>
              <w:bottom w:val="nil"/>
            </w:tcBorders>
          </w:tcPr>
          <w:p w14:paraId="0405C58F" w14:textId="79C68192" w:rsidR="00BA4C07" w:rsidRPr="004A3B50" w:rsidRDefault="00797243">
            <w:pPr>
              <w:numPr>
                <w:ilvl w:val="0"/>
                <w:numId w:val="3"/>
              </w:numPr>
              <w:spacing w:line="240" w:lineRule="auto"/>
              <w:ind w:left="132" w:hanging="187"/>
              <w:contextualSpacing/>
              <w:rPr>
                <w:rFonts w:cs="Times New Roman"/>
                <w:sz w:val="20"/>
                <w:szCs w:val="20"/>
              </w:rPr>
            </w:pPr>
            <w:r w:rsidRPr="004A3B50">
              <w:rPr>
                <w:rFonts w:cs="Times New Roman"/>
                <w:noProof/>
                <w:sz w:val="20"/>
                <w:szCs w:val="20"/>
              </w:rPr>
              <w:t>Fair treatment of employees has serious organizational consequences</w:t>
            </w:r>
            <w:r w:rsidR="007543A9" w:rsidRPr="004A3B50">
              <w:rPr>
                <w:rFonts w:cs="Times New Roman"/>
                <w:noProof/>
                <w:sz w:val="20"/>
                <w:szCs w:val="20"/>
              </w:rPr>
              <w:t>,</w:t>
            </w:r>
            <w:r w:rsidRPr="004A3B50">
              <w:rPr>
                <w:rFonts w:cs="Times New Roman"/>
                <w:noProof/>
                <w:sz w:val="20"/>
                <w:szCs w:val="20"/>
              </w:rPr>
              <w:t xml:space="preserve"> </w:t>
            </w:r>
            <w:r w:rsidR="007543A9" w:rsidRPr="004A3B50">
              <w:rPr>
                <w:rFonts w:cs="Times New Roman"/>
                <w:noProof/>
                <w:sz w:val="20"/>
                <w:szCs w:val="20"/>
              </w:rPr>
              <w:t xml:space="preserve">due to </w:t>
            </w:r>
            <w:r w:rsidRPr="004A3B50">
              <w:rPr>
                <w:rFonts w:cs="Times New Roman"/>
                <w:noProof/>
                <w:sz w:val="20"/>
                <w:szCs w:val="20"/>
              </w:rPr>
              <w:t>customers' attitudes and future intentions toward key service employees.</w:t>
            </w:r>
          </w:p>
        </w:tc>
      </w:tr>
      <w:tr w:rsidR="00BA4C07" w:rsidRPr="004A3B50" w14:paraId="70C47F94" w14:textId="77777777" w:rsidTr="00145F33">
        <w:trPr>
          <w:trHeight w:val="771"/>
        </w:trPr>
        <w:tc>
          <w:tcPr>
            <w:tcW w:w="1413" w:type="dxa"/>
            <w:vMerge/>
          </w:tcPr>
          <w:p w14:paraId="2152BEF8"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7E7506DB" w14:textId="77777777" w:rsidR="00BA4C07" w:rsidRPr="004A3B50" w:rsidRDefault="00BA4C07" w:rsidP="002145A5">
            <w:pPr>
              <w:spacing w:line="240" w:lineRule="auto"/>
              <w:ind w:firstLine="0"/>
              <w:rPr>
                <w:rFonts w:cs="Times New Roman"/>
                <w:sz w:val="20"/>
                <w:szCs w:val="20"/>
              </w:rPr>
            </w:pPr>
          </w:p>
        </w:tc>
        <w:tc>
          <w:tcPr>
            <w:tcW w:w="2507" w:type="dxa"/>
            <w:tcBorders>
              <w:top w:val="nil"/>
              <w:bottom w:val="nil"/>
            </w:tcBorders>
          </w:tcPr>
          <w:p w14:paraId="6A950CCC" w14:textId="0561878B" w:rsidR="00BA4C07" w:rsidRPr="004A3B50" w:rsidRDefault="001A7A2B" w:rsidP="00BA4C07">
            <w:pPr>
              <w:numPr>
                <w:ilvl w:val="0"/>
                <w:numId w:val="3"/>
              </w:numPr>
              <w:spacing w:line="240" w:lineRule="auto"/>
              <w:ind w:left="132" w:hanging="187"/>
              <w:contextualSpacing/>
              <w:rPr>
                <w:rFonts w:cs="Times New Roman"/>
                <w:sz w:val="20"/>
                <w:szCs w:val="20"/>
              </w:rPr>
            </w:pPr>
            <w:hyperlink w:anchor="_ENREF_105" w:tooltip="Maxham, 2003 #98"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ham&lt;/Author&gt;&lt;Year&gt;2003&lt;/Year&gt;&lt;RecNum&gt;98&lt;/RecNum&gt;&lt;DisplayText&gt;Maxham and Netemeyer (2003)&lt;/DisplayText&gt;&lt;record&gt;&lt;rec-number&gt;98&lt;/rec-number&gt;&lt;foreign-keys&gt;&lt;key app="EN" db-id="e5a2p2xsraep0ge2wzp59zsvs0dd9x0expxr" timestamp="1434727235"&gt;98&lt;/key&gt;&lt;/foreign-keys&gt;&lt;ref-type name="Journal Article"&gt;17&lt;/ref-type&gt;&lt;contributors&gt;&lt;authors&gt;&lt;author&gt;Maxham, James G. &lt;/author&gt;&lt;author&gt;Netemeyer, Richard G.&lt;/author&gt;&lt;/authors&gt;&lt;/contributors&gt;&lt;titles&gt;&lt;title&gt;Firms Reap What They Sow: The Effects of Shared Values and Perceived Organizational Justice on Customers&amp;apos; Evaluations of Complaint Handling&lt;/title&gt;&lt;secondary-title&gt;Journal of Marketing&lt;/secondary-title&gt;&lt;/titles&gt;&lt;periodical&gt;&lt;full-title&gt;Journal of Marketing&lt;/full-title&gt;&lt;/periodical&gt;&lt;pages&gt;46-62&lt;/pages&gt;&lt;volume&gt;67&lt;/volume&gt;&lt;number&gt;1&lt;/number&gt;&lt;dates&gt;&lt;year&gt;2003&lt;/year&gt;&lt;/dates&gt;&lt;publisher&gt;American Marketing Association&lt;/publisher&gt;&lt;isbn&gt;00222429&lt;/isbn&gt;&lt;urls&gt;&lt;related-urls&gt;&lt;url&gt;http://www.jstor.org/stable/30040510&lt;/url&gt;&lt;/related-urls&gt;&lt;/urls&gt;&lt;electronic-resource-num&gt;10.2307/30040510&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ham and Netemeyer (2003)</w:t>
              </w:r>
              <w:r w:rsidR="004A3B50" w:rsidRPr="004A3B50">
                <w:rPr>
                  <w:rFonts w:cs="Times New Roman"/>
                  <w:sz w:val="20"/>
                  <w:szCs w:val="20"/>
                </w:rPr>
                <w:fldChar w:fldCharType="end"/>
              </w:r>
            </w:hyperlink>
          </w:p>
        </w:tc>
        <w:tc>
          <w:tcPr>
            <w:tcW w:w="1968" w:type="dxa"/>
            <w:tcBorders>
              <w:top w:val="nil"/>
              <w:bottom w:val="nil"/>
            </w:tcBorders>
          </w:tcPr>
          <w:p w14:paraId="7318D715" w14:textId="4FF0BFB3" w:rsidR="00BA4C07" w:rsidRPr="004A3B50" w:rsidRDefault="00BA4C07" w:rsidP="00BA4C07">
            <w:pPr>
              <w:spacing w:line="240" w:lineRule="auto"/>
              <w:ind w:left="-55" w:firstLine="0"/>
              <w:contextualSpacing/>
              <w:rPr>
                <w:rFonts w:eastAsia="Calibri" w:cs="Times New Roman"/>
                <w:sz w:val="20"/>
                <w:szCs w:val="20"/>
              </w:rPr>
            </w:pPr>
            <w:r w:rsidRPr="004A3B50">
              <w:rPr>
                <w:rFonts w:cs="Times New Roman"/>
                <w:sz w:val="20"/>
                <w:szCs w:val="20"/>
              </w:rPr>
              <w:t>320 responses from online customers who registered telephone complaints about the electronic equipment purchased from and serviced by a well-established electronics retailer</w:t>
            </w:r>
          </w:p>
        </w:tc>
        <w:tc>
          <w:tcPr>
            <w:tcW w:w="4172" w:type="dxa"/>
            <w:tcBorders>
              <w:top w:val="nil"/>
              <w:bottom w:val="nil"/>
            </w:tcBorders>
          </w:tcPr>
          <w:p w14:paraId="5922730E" w14:textId="0AC9A184"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w:t>
            </w:r>
            <w:r w:rsidR="00BA4C07" w:rsidRPr="004A3B50">
              <w:rPr>
                <w:rFonts w:cs="Times New Roman"/>
                <w:sz w:val="20"/>
                <w:szCs w:val="20"/>
              </w:rPr>
              <w:t xml:space="preserve">mployees' perceptions of shared values and organizational justice affect </w:t>
            </w:r>
            <w:r w:rsidR="007543A9" w:rsidRPr="004A3B50">
              <w:rPr>
                <w:rFonts w:cs="Times New Roman"/>
                <w:sz w:val="20"/>
                <w:szCs w:val="20"/>
              </w:rPr>
              <w:t xml:space="preserve">their </w:t>
            </w:r>
            <w:r w:rsidR="00BA4C07" w:rsidRPr="004A3B50">
              <w:rPr>
                <w:rFonts w:cs="Times New Roman"/>
                <w:sz w:val="20"/>
                <w:szCs w:val="20"/>
              </w:rPr>
              <w:t>customer-directed extra-role behaviors.</w:t>
            </w:r>
          </w:p>
          <w:p w14:paraId="615A9655" w14:textId="77777777"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w:t>
            </w:r>
            <w:r w:rsidR="00BA4C07" w:rsidRPr="004A3B50">
              <w:rPr>
                <w:rFonts w:cs="Times New Roman"/>
                <w:sz w:val="20"/>
                <w:szCs w:val="20"/>
              </w:rPr>
              <w:t xml:space="preserve">xtra-role behaviors have significant effects on customers' perceptions of justice </w:t>
            </w:r>
          </w:p>
          <w:p w14:paraId="5ACAA01F" w14:textId="0D970A33"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w:t>
            </w:r>
            <w:r w:rsidR="00BA4C07" w:rsidRPr="004A3B50">
              <w:rPr>
                <w:rFonts w:cs="Times New Roman"/>
                <w:sz w:val="20"/>
                <w:szCs w:val="20"/>
              </w:rPr>
              <w:t>hese behaviors mediate the effects of shared values and organizational justice on customer</w:t>
            </w:r>
            <w:r w:rsidR="007543A9" w:rsidRPr="004A3B50">
              <w:rPr>
                <w:rFonts w:cs="Times New Roman"/>
                <w:sz w:val="20"/>
                <w:szCs w:val="20"/>
              </w:rPr>
              <w:t>s’</w:t>
            </w:r>
            <w:r w:rsidR="00BA4C07" w:rsidRPr="004A3B50">
              <w:rPr>
                <w:rFonts w:cs="Times New Roman"/>
                <w:sz w:val="20"/>
                <w:szCs w:val="20"/>
              </w:rPr>
              <w:t xml:space="preserve"> perceptions</w:t>
            </w:r>
            <w:r w:rsidR="007543A9" w:rsidRPr="004A3B50">
              <w:rPr>
                <w:rFonts w:cs="Times New Roman"/>
                <w:sz w:val="20"/>
                <w:szCs w:val="20"/>
              </w:rPr>
              <w:t xml:space="preserve"> of justice</w:t>
            </w:r>
          </w:p>
          <w:p w14:paraId="63E4E6BF" w14:textId="766F0A42"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Cu</w:t>
            </w:r>
            <w:r w:rsidR="00BA4C07" w:rsidRPr="004A3B50">
              <w:rPr>
                <w:rFonts w:cs="Times New Roman"/>
                <w:sz w:val="20"/>
                <w:szCs w:val="20"/>
              </w:rPr>
              <w:t>stomer</w:t>
            </w:r>
            <w:r w:rsidR="007543A9" w:rsidRPr="004A3B50">
              <w:rPr>
                <w:rFonts w:cs="Times New Roman"/>
                <w:sz w:val="20"/>
                <w:szCs w:val="20"/>
              </w:rPr>
              <w:t>s’</w:t>
            </w:r>
            <w:r w:rsidR="00BA4C07" w:rsidRPr="004A3B50">
              <w:rPr>
                <w:rFonts w:cs="Times New Roman"/>
                <w:sz w:val="20"/>
                <w:szCs w:val="20"/>
              </w:rPr>
              <w:t xml:space="preserve"> ratings of justice affect the outcomes of </w:t>
            </w:r>
            <w:r w:rsidR="007543A9" w:rsidRPr="004A3B50">
              <w:rPr>
                <w:rFonts w:cs="Times New Roman"/>
                <w:sz w:val="20"/>
                <w:szCs w:val="20"/>
              </w:rPr>
              <w:t xml:space="preserve">their </w:t>
            </w:r>
            <w:r w:rsidR="00BA4C07" w:rsidRPr="004A3B50">
              <w:rPr>
                <w:rFonts w:cs="Times New Roman"/>
                <w:sz w:val="20"/>
                <w:szCs w:val="20"/>
              </w:rPr>
              <w:t xml:space="preserve">satisfaction with recovery, </w:t>
            </w:r>
            <w:r w:rsidR="007543A9" w:rsidRPr="004A3B50">
              <w:rPr>
                <w:rFonts w:cs="Times New Roman"/>
                <w:sz w:val="20"/>
                <w:szCs w:val="20"/>
              </w:rPr>
              <w:t xml:space="preserve">the </w:t>
            </w:r>
            <w:r w:rsidR="00BA4C07" w:rsidRPr="004A3B50">
              <w:rPr>
                <w:rFonts w:cs="Times New Roman"/>
                <w:sz w:val="20"/>
                <w:szCs w:val="20"/>
              </w:rPr>
              <w:t xml:space="preserve">overall firm satisfaction, purchase intent, and word of mouth. </w:t>
            </w:r>
          </w:p>
          <w:p w14:paraId="1B002CD4" w14:textId="186EC049" w:rsidR="00BA4C07"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C</w:t>
            </w:r>
            <w:r w:rsidR="00BA4C07" w:rsidRPr="004A3B50">
              <w:rPr>
                <w:rFonts w:cs="Times New Roman"/>
                <w:sz w:val="20"/>
                <w:szCs w:val="20"/>
              </w:rPr>
              <w:t>ustomers' perceptions of justice mediate the effects that extra-role behaviors have on customer outcomes</w:t>
            </w:r>
          </w:p>
        </w:tc>
      </w:tr>
      <w:tr w:rsidR="00BA4C07" w:rsidRPr="004A3B50" w14:paraId="0BC5FB69" w14:textId="77777777" w:rsidTr="00145F33">
        <w:trPr>
          <w:trHeight w:val="3542"/>
        </w:trPr>
        <w:tc>
          <w:tcPr>
            <w:tcW w:w="1413" w:type="dxa"/>
            <w:vMerge/>
          </w:tcPr>
          <w:p w14:paraId="2E724E37"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722F67D3" w14:textId="77777777" w:rsidR="00BA4C07" w:rsidRPr="004A3B50" w:rsidRDefault="00BA4C07" w:rsidP="002145A5">
            <w:pPr>
              <w:spacing w:line="240" w:lineRule="auto"/>
              <w:ind w:firstLine="0"/>
              <w:rPr>
                <w:rFonts w:cs="Times New Roman"/>
                <w:sz w:val="20"/>
                <w:szCs w:val="20"/>
              </w:rPr>
            </w:pPr>
          </w:p>
        </w:tc>
        <w:tc>
          <w:tcPr>
            <w:tcW w:w="2507" w:type="dxa"/>
            <w:tcBorders>
              <w:top w:val="nil"/>
            </w:tcBorders>
          </w:tcPr>
          <w:p w14:paraId="1FAEED4F" w14:textId="278DE384" w:rsidR="00BA4C07" w:rsidRPr="004A3B50" w:rsidRDefault="001A7A2B" w:rsidP="00BA4C07">
            <w:pPr>
              <w:numPr>
                <w:ilvl w:val="0"/>
                <w:numId w:val="3"/>
              </w:numPr>
              <w:spacing w:line="240" w:lineRule="auto"/>
              <w:ind w:left="132" w:hanging="187"/>
              <w:contextualSpacing/>
              <w:rPr>
                <w:rFonts w:cs="Times New Roman"/>
                <w:sz w:val="20"/>
                <w:szCs w:val="20"/>
              </w:rPr>
            </w:pPr>
            <w:hyperlink w:anchor="_ENREF_106" w:tooltip="Maxham, 2008 #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ham&lt;/Author&gt;&lt;Year&gt;2008&lt;/Year&gt;&lt;RecNum&gt;2&lt;/RecNum&gt;&lt;DisplayText&gt;Maxham et al. (2008)&lt;/DisplayText&gt;&lt;record&gt;&lt;rec-number&gt;2&lt;/rec-number&gt;&lt;foreign-keys&gt;&lt;key app="EN" db-id="e5a2p2xsraep0ge2wzp59zsvs0dd9x0expxr" timestamp="1425891582"&gt;2&lt;/key&gt;&lt;/foreign-keys&gt;&lt;ref-type name="Journal Article"&gt;17&lt;/ref-type&gt;&lt;contributors&gt;&lt;authors&gt;&lt;author&gt;Maxham, James G.&lt;/author&gt;&lt;author&gt;Netemeyer, Richard G.&lt;/author&gt;&lt;author&gt;Lichtenstein, Donald R.&lt;/author&gt;&lt;/authors&gt;&lt;/contributors&gt;&lt;titles&gt;&lt;title&gt;The Retail Value Chain: Linking Employee Perceptions to Employee Performance, Customer Evaluations, and Store Performance&lt;/title&gt;&lt;secondary-title&gt;Marketing Science&lt;/secondary-title&gt;&lt;/titles&gt;&lt;periodical&gt;&lt;full-title&gt;Marketing Science&lt;/full-title&gt;&lt;/periodical&gt;&lt;pages&gt;147-167&lt;/pages&gt;&lt;volume&gt;27&lt;/volume&gt;&lt;number&gt;2&lt;/number&gt;&lt;dates&gt;&lt;year&gt;2008&lt;/year&gt;&lt;/dates&gt;&lt;isbn&gt;0732-2399&amp;#xD;1526-548X&lt;/isbn&gt;&lt;urls&gt;&lt;/urls&gt;&lt;electronic-resource-num&gt;10.1287/mksc.1070.0282&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ham et al. (2008)</w:t>
              </w:r>
              <w:r w:rsidR="004A3B50" w:rsidRPr="004A3B50">
                <w:rPr>
                  <w:rFonts w:cs="Times New Roman"/>
                  <w:sz w:val="20"/>
                  <w:szCs w:val="20"/>
                </w:rPr>
                <w:fldChar w:fldCharType="end"/>
              </w:r>
            </w:hyperlink>
          </w:p>
        </w:tc>
        <w:tc>
          <w:tcPr>
            <w:tcW w:w="1968" w:type="dxa"/>
            <w:tcBorders>
              <w:top w:val="nil"/>
            </w:tcBorders>
          </w:tcPr>
          <w:p w14:paraId="14D2B9A8" w14:textId="3B95A5A0" w:rsidR="00BA4C07" w:rsidRPr="004A3B50" w:rsidRDefault="00BA4C07" w:rsidP="00BA4C07">
            <w:pPr>
              <w:spacing w:line="240" w:lineRule="auto"/>
              <w:ind w:left="-55" w:firstLine="0"/>
              <w:contextualSpacing/>
              <w:rPr>
                <w:rFonts w:eastAsia="Calibri" w:cs="Times New Roman"/>
                <w:sz w:val="20"/>
                <w:szCs w:val="20"/>
              </w:rPr>
            </w:pPr>
            <w:r w:rsidRPr="004A3B50">
              <w:rPr>
                <w:rFonts w:cs="Times New Roman"/>
                <w:sz w:val="20"/>
                <w:szCs w:val="20"/>
              </w:rPr>
              <w:t>Three matched samples of 1,615 retail employees, 57,656 customers, and 306 stores of a single retail chain were used</w:t>
            </w:r>
          </w:p>
        </w:tc>
        <w:tc>
          <w:tcPr>
            <w:tcW w:w="4172" w:type="dxa"/>
            <w:tcBorders>
              <w:top w:val="nil"/>
            </w:tcBorders>
          </w:tcPr>
          <w:p w14:paraId="0C39B53B" w14:textId="77777777"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w:t>
            </w:r>
            <w:r w:rsidR="00BA4C07" w:rsidRPr="004A3B50">
              <w:rPr>
                <w:rFonts w:cs="Times New Roman"/>
                <w:sz w:val="20"/>
                <w:szCs w:val="20"/>
              </w:rPr>
              <w:t xml:space="preserve">hree retail employee job perceptions (conscientiousness, perceived organizational justice, and organizational identification) have significant effects on three dimensions of employee job performance (in-role performance, extra-role performance toward customers, and extra-role performance toward the organization). </w:t>
            </w:r>
          </w:p>
          <w:p w14:paraId="7777B6C9" w14:textId="510DEEFA" w:rsidR="007806AA" w:rsidRPr="004A3B50" w:rsidRDefault="00BA4C07"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se performance dimensions influence customer</w:t>
            </w:r>
            <w:r w:rsidR="0050715C" w:rsidRPr="004A3B50">
              <w:rPr>
                <w:rFonts w:cs="Times New Roman"/>
                <w:sz w:val="20"/>
                <w:szCs w:val="20"/>
              </w:rPr>
              <w:t>s’</w:t>
            </w:r>
            <w:r w:rsidRPr="004A3B50">
              <w:rPr>
                <w:rFonts w:cs="Times New Roman"/>
                <w:sz w:val="20"/>
                <w:szCs w:val="20"/>
              </w:rPr>
              <w:t xml:space="preserve"> evaluations of the retailer (satisfaction, purchase intent, loyalty, and word-of-mouth). </w:t>
            </w:r>
          </w:p>
          <w:p w14:paraId="73292038" w14:textId="1E95BE7F" w:rsidR="00BA4C07"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w:t>
            </w:r>
            <w:r w:rsidR="00BA4C07" w:rsidRPr="004A3B50">
              <w:rPr>
                <w:rFonts w:cs="Times New Roman"/>
                <w:sz w:val="20"/>
                <w:szCs w:val="20"/>
              </w:rPr>
              <w:t>mployee perceptions influence custom</w:t>
            </w:r>
            <w:r w:rsidRPr="004A3B50">
              <w:rPr>
                <w:rFonts w:cs="Times New Roman"/>
                <w:sz w:val="20"/>
                <w:szCs w:val="20"/>
              </w:rPr>
              <w:t>er evaluations, and</w:t>
            </w:r>
            <w:r w:rsidR="00BA4C07" w:rsidRPr="004A3B50">
              <w:rPr>
                <w:rFonts w:cs="Times New Roman"/>
                <w:sz w:val="20"/>
                <w:szCs w:val="20"/>
              </w:rPr>
              <w:t xml:space="preserve"> customer evaluations impact </w:t>
            </w:r>
            <w:r w:rsidR="0050715C" w:rsidRPr="004A3B50">
              <w:rPr>
                <w:rFonts w:cs="Times New Roman"/>
                <w:sz w:val="20"/>
                <w:szCs w:val="20"/>
              </w:rPr>
              <w:t xml:space="preserve">the </w:t>
            </w:r>
            <w:r w:rsidR="00BA4C07" w:rsidRPr="004A3B50">
              <w:rPr>
                <w:rFonts w:cs="Times New Roman"/>
                <w:sz w:val="20"/>
                <w:szCs w:val="20"/>
              </w:rPr>
              <w:t>retail store performance (customer spending and comparable store sales growth)</w:t>
            </w:r>
          </w:p>
        </w:tc>
      </w:tr>
      <w:tr w:rsidR="00BA4C07" w:rsidRPr="004A3B50" w14:paraId="67282B89" w14:textId="77777777" w:rsidTr="00145F33">
        <w:trPr>
          <w:trHeight w:val="1423"/>
        </w:trPr>
        <w:tc>
          <w:tcPr>
            <w:tcW w:w="1413" w:type="dxa"/>
            <w:vMerge w:val="restart"/>
          </w:tcPr>
          <w:p w14:paraId="0A99DED2" w14:textId="77777777" w:rsidR="00BA4C07" w:rsidRPr="004A3B50" w:rsidRDefault="00BA4C07" w:rsidP="002145A5">
            <w:pPr>
              <w:spacing w:line="240" w:lineRule="auto"/>
              <w:ind w:firstLine="0"/>
              <w:rPr>
                <w:rFonts w:cs="Times New Roman"/>
                <w:sz w:val="20"/>
                <w:szCs w:val="20"/>
                <w:lang w:val="en-GB"/>
              </w:rPr>
            </w:pPr>
            <w:r w:rsidRPr="004A3B50">
              <w:rPr>
                <w:rFonts w:cs="Times New Roman"/>
                <w:sz w:val="20"/>
                <w:szCs w:val="20"/>
                <w:lang w:val="en-GB"/>
              </w:rPr>
              <w:t>Psychological Contract Strength</w:t>
            </w:r>
          </w:p>
        </w:tc>
        <w:tc>
          <w:tcPr>
            <w:tcW w:w="4252" w:type="dxa"/>
            <w:vMerge w:val="restart"/>
          </w:tcPr>
          <w:p w14:paraId="4C05DF54" w14:textId="4C4AF8BB" w:rsidR="00BA4C07" w:rsidRPr="004A3B50" w:rsidRDefault="00BA4C07" w:rsidP="002145A5">
            <w:pPr>
              <w:spacing w:line="240" w:lineRule="auto"/>
              <w:ind w:firstLine="0"/>
              <w:rPr>
                <w:rFonts w:cs="Times New Roman"/>
                <w:sz w:val="20"/>
                <w:szCs w:val="20"/>
              </w:rPr>
            </w:pPr>
            <w:r w:rsidRPr="004A3B50">
              <w:rPr>
                <w:rFonts w:cs="Times New Roman"/>
                <w:sz w:val="20"/>
                <w:szCs w:val="20"/>
              </w:rPr>
              <w:t>The term ‘</w:t>
            </w:r>
            <w:r w:rsidRPr="004A3B50">
              <w:rPr>
                <w:rFonts w:cs="Times New Roman"/>
                <w:i/>
                <w:sz w:val="20"/>
                <w:szCs w:val="20"/>
              </w:rPr>
              <w:t>psychological contract’</w:t>
            </w:r>
            <w:r w:rsidRPr="004A3B50">
              <w:rPr>
                <w:rFonts w:cs="Times New Roman"/>
                <w:sz w:val="20"/>
                <w:szCs w:val="20"/>
              </w:rPr>
              <w:t xml:space="preserve"> refers to an individual's beliefs regarding the terms and conditions of a reciprocal exchange agreement between that focal person and another party</w:t>
            </w:r>
            <w:r w:rsidR="00B446DD" w:rsidRPr="004A3B50">
              <w:rPr>
                <w:rFonts w:cs="Times New Roman"/>
                <w:sz w:val="20"/>
                <w:szCs w:val="20"/>
              </w:rPr>
              <w:t xml:space="preserve">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Rousseau&lt;/Author&gt;&lt;Year&gt;1989&lt;/Year&gt;&lt;RecNum&gt;168&lt;/RecNum&gt;&lt;Pages&gt;123&lt;/Pages&gt;&lt;DisplayText&gt;(Rousseau, 1989: 123)&lt;/DisplayText&gt;&lt;record&gt;&lt;rec-number&gt;168&lt;/rec-number&gt;&lt;foreign-keys&gt;&lt;key app="EN" db-id="e5a2p2xsraep0ge2wzp59zsvs0dd9x0expxr" timestamp="1490881905"&gt;168&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1573-3378&lt;/isbn&gt;&lt;label&gt;Rousseau1989&lt;/label&gt;&lt;work-type&gt;journal article&lt;/work-type&gt;&lt;urls&gt;&lt;related-urls&gt;&lt;url&gt;http://dx.doi.org/10.1007/BF01384942&lt;/url&gt;&lt;/related-urls&gt;&lt;/urls&gt;&lt;electronic-resource-num&gt;10.1007/bf01384942&lt;/electronic-resource-num&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142" w:tooltip="Rousseau, 1989 #168" w:history="1">
              <w:r w:rsidR="004A3B50" w:rsidRPr="004A3B50">
                <w:rPr>
                  <w:rFonts w:cs="Times New Roman"/>
                  <w:noProof/>
                  <w:sz w:val="20"/>
                  <w:szCs w:val="20"/>
                </w:rPr>
                <w:t>Rousseau, 1989: 123</w:t>
              </w:r>
            </w:hyperlink>
            <w:r w:rsidR="00471F82" w:rsidRPr="004A3B50">
              <w:rPr>
                <w:rFonts w:cs="Times New Roman"/>
                <w:noProof/>
                <w:sz w:val="20"/>
                <w:szCs w:val="20"/>
              </w:rPr>
              <w:t>)</w:t>
            </w:r>
            <w:r w:rsidR="007B7C69" w:rsidRPr="004A3B50">
              <w:rPr>
                <w:rFonts w:cs="Times New Roman"/>
                <w:sz w:val="20"/>
                <w:szCs w:val="20"/>
              </w:rPr>
              <w:fldChar w:fldCharType="end"/>
            </w:r>
            <w:r w:rsidRPr="004A3B50">
              <w:rPr>
                <w:rFonts w:cs="Times New Roman"/>
                <w:sz w:val="20"/>
                <w:szCs w:val="20"/>
              </w:rPr>
              <w:t>.</w:t>
            </w:r>
          </w:p>
        </w:tc>
        <w:tc>
          <w:tcPr>
            <w:tcW w:w="2507" w:type="dxa"/>
            <w:tcBorders>
              <w:bottom w:val="nil"/>
            </w:tcBorders>
          </w:tcPr>
          <w:p w14:paraId="32B2B181" w14:textId="53998A28" w:rsidR="00BA4C07" w:rsidRPr="004A3B50" w:rsidRDefault="001A7A2B" w:rsidP="00BA4C07">
            <w:pPr>
              <w:numPr>
                <w:ilvl w:val="0"/>
                <w:numId w:val="3"/>
              </w:numPr>
              <w:spacing w:line="240" w:lineRule="auto"/>
              <w:ind w:left="132" w:hanging="187"/>
              <w:contextualSpacing/>
              <w:rPr>
                <w:rFonts w:cs="Times New Roman"/>
                <w:noProof/>
                <w:sz w:val="20"/>
                <w:szCs w:val="20"/>
              </w:rPr>
            </w:pPr>
            <w:hyperlink w:anchor="_ENREF_143" w:tooltip="Rousseau, 1996 #11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Rousseau&lt;/Author&gt;&lt;Year&gt;1996&lt;/Year&gt;&lt;RecNum&gt;113&lt;/RecNum&gt;&lt;DisplayText&gt;Rousseau (1996)&lt;/DisplayText&gt;&lt;record&gt;&lt;rec-number&gt;113&lt;/rec-number&gt;&lt;foreign-keys&gt;&lt;key app="EN" db-id="e5a2p2xsraep0ge2wzp59zsvs0dd9x0expxr" timestamp="1465549846"&gt;113&lt;/key&gt;&lt;/foreign-keys&gt;&lt;ref-type name="Journal Article"&gt;17&lt;/ref-type&gt;&lt;contributors&gt;&lt;authors&gt;&lt;author&gt;Rousseau, Denise M.&lt;/author&gt;&lt;/authors&gt;&lt;/contributors&gt;&lt;titles&gt;&lt;title&gt;Changing the Deal while Keeping the People&lt;/title&gt;&lt;secondary-title&gt;Academy of Management Executive&lt;/secondary-title&gt;&lt;/titles&gt;&lt;periodical&gt;&lt;full-title&gt;Academy of Management Executive&lt;/full-title&gt;&lt;/periodical&gt;&lt;pages&gt;50-61&lt;/pages&gt;&lt;volume&gt;10&lt;/volume&gt;&lt;number&gt;1&lt;/number&gt;&lt;dates&gt;&lt;year&gt;1996&lt;/year&gt;&lt;/dates&gt;&lt;publisher&gt;Academy of Management&lt;/publisher&gt;&lt;isbn&gt;10795545&lt;/isbn&gt;&lt;urls&gt;&lt;related-urls&gt;&lt;url&gt;http://www.jstor.org/stable/4165305&lt;/url&gt;&lt;/related-urls&gt;&lt;/urls&gt;&lt;custom1&gt;Full publication date: Feb., 1996&lt;/custom1&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Rousseau (1996)</w:t>
              </w:r>
              <w:r w:rsidR="004A3B50" w:rsidRPr="004A3B50">
                <w:rPr>
                  <w:rFonts w:cs="Times New Roman"/>
                  <w:noProof/>
                  <w:sz w:val="20"/>
                  <w:szCs w:val="20"/>
                </w:rPr>
                <w:fldChar w:fldCharType="end"/>
              </w:r>
            </w:hyperlink>
          </w:p>
        </w:tc>
        <w:tc>
          <w:tcPr>
            <w:tcW w:w="1968" w:type="dxa"/>
            <w:tcBorders>
              <w:bottom w:val="nil"/>
            </w:tcBorders>
          </w:tcPr>
          <w:p w14:paraId="3A3B2191" w14:textId="53E94E0D" w:rsidR="00BA4C07" w:rsidRPr="004A3B50" w:rsidRDefault="00BA4C07" w:rsidP="00BA4C07">
            <w:pPr>
              <w:spacing w:line="240" w:lineRule="auto"/>
              <w:ind w:left="-55" w:firstLine="0"/>
              <w:contextualSpacing/>
              <w:rPr>
                <w:rFonts w:cs="Times New Roman"/>
                <w:noProof/>
                <w:sz w:val="20"/>
                <w:szCs w:val="20"/>
              </w:rPr>
            </w:pPr>
            <w:r w:rsidRPr="004A3B50">
              <w:rPr>
                <w:rFonts w:cs="Times New Roman"/>
                <w:noProof/>
                <w:sz w:val="20"/>
                <w:szCs w:val="20"/>
              </w:rPr>
              <w:t>Theoretical paper without sample</w:t>
            </w:r>
          </w:p>
        </w:tc>
        <w:tc>
          <w:tcPr>
            <w:tcW w:w="4172" w:type="dxa"/>
            <w:tcBorders>
              <w:bottom w:val="nil"/>
            </w:tcBorders>
          </w:tcPr>
          <w:p w14:paraId="6A9C9231" w14:textId="28806803" w:rsidR="007806AA" w:rsidRPr="004A3B50" w:rsidRDefault="00BA4C07"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Psychological contracts need to change </w:t>
            </w:r>
            <w:r w:rsidR="002C1055" w:rsidRPr="004A3B50">
              <w:rPr>
                <w:rFonts w:cs="Times New Roman"/>
                <w:sz w:val="20"/>
                <w:szCs w:val="20"/>
              </w:rPr>
              <w:t>to</w:t>
            </w:r>
            <w:r w:rsidRPr="004A3B50">
              <w:rPr>
                <w:rFonts w:cs="Times New Roman"/>
                <w:sz w:val="20"/>
                <w:szCs w:val="20"/>
              </w:rPr>
              <w:t xml:space="preserve"> </w:t>
            </w:r>
            <w:r w:rsidR="0050715C" w:rsidRPr="004A3B50">
              <w:rPr>
                <w:rFonts w:cs="Times New Roman"/>
                <w:sz w:val="20"/>
                <w:szCs w:val="20"/>
              </w:rPr>
              <w:t xml:space="preserve">retain </w:t>
            </w:r>
            <w:r w:rsidRPr="004A3B50">
              <w:rPr>
                <w:rFonts w:cs="Times New Roman"/>
                <w:sz w:val="20"/>
                <w:szCs w:val="20"/>
              </w:rPr>
              <w:t xml:space="preserve">employees. </w:t>
            </w:r>
          </w:p>
          <w:p w14:paraId="7443C6A2" w14:textId="46F85702" w:rsidR="00BA4C07" w:rsidRPr="004A3B50" w:rsidRDefault="00BA4C07">
            <w:pPr>
              <w:numPr>
                <w:ilvl w:val="0"/>
                <w:numId w:val="3"/>
              </w:numPr>
              <w:spacing w:line="240" w:lineRule="auto"/>
              <w:ind w:left="132" w:hanging="187"/>
              <w:contextualSpacing/>
              <w:rPr>
                <w:rFonts w:cs="Times New Roman"/>
                <w:sz w:val="20"/>
                <w:szCs w:val="20"/>
              </w:rPr>
            </w:pPr>
            <w:r w:rsidRPr="004A3B50">
              <w:rPr>
                <w:rFonts w:cs="Times New Roman"/>
                <w:sz w:val="20"/>
                <w:szCs w:val="20"/>
              </w:rPr>
              <w:t>Service, quality, and innovation require higher con</w:t>
            </w:r>
            <w:r w:rsidR="0050715C" w:rsidRPr="004A3B50">
              <w:rPr>
                <w:rFonts w:cs="Times New Roman"/>
                <w:sz w:val="20"/>
                <w:szCs w:val="20"/>
              </w:rPr>
              <w:t>t</w:t>
            </w:r>
            <w:r w:rsidR="007806AA" w:rsidRPr="004A3B50">
              <w:rPr>
                <w:rFonts w:cs="Times New Roman"/>
                <w:sz w:val="20"/>
                <w:szCs w:val="20"/>
              </w:rPr>
              <w:t>ribut</w:t>
            </w:r>
            <w:r w:rsidRPr="004A3B50">
              <w:rPr>
                <w:rFonts w:cs="Times New Roman"/>
                <w:sz w:val="20"/>
                <w:szCs w:val="20"/>
              </w:rPr>
              <w:t>ions from people and a new psychological contract involving commitment and trust</w:t>
            </w:r>
          </w:p>
        </w:tc>
      </w:tr>
      <w:tr w:rsidR="00BA4C07" w:rsidRPr="004A3B50" w14:paraId="5D30B57E" w14:textId="77777777" w:rsidTr="00145F33">
        <w:trPr>
          <w:trHeight w:val="255"/>
        </w:trPr>
        <w:tc>
          <w:tcPr>
            <w:tcW w:w="1413" w:type="dxa"/>
            <w:vMerge/>
          </w:tcPr>
          <w:p w14:paraId="7CCB4AC1"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1DFFBF2F" w14:textId="77777777" w:rsidR="00BA4C07" w:rsidRPr="004A3B50" w:rsidRDefault="00BA4C07" w:rsidP="002145A5">
            <w:pPr>
              <w:spacing w:line="240" w:lineRule="auto"/>
              <w:ind w:firstLine="0"/>
              <w:rPr>
                <w:rFonts w:cs="Times New Roman"/>
                <w:sz w:val="20"/>
                <w:szCs w:val="20"/>
              </w:rPr>
            </w:pPr>
          </w:p>
        </w:tc>
        <w:tc>
          <w:tcPr>
            <w:tcW w:w="2507" w:type="dxa"/>
            <w:tcBorders>
              <w:top w:val="nil"/>
            </w:tcBorders>
          </w:tcPr>
          <w:p w14:paraId="7756254B" w14:textId="0A83A1F3" w:rsidR="00BA4C07" w:rsidRPr="004A3B50" w:rsidRDefault="001A7A2B" w:rsidP="002145A5">
            <w:pPr>
              <w:numPr>
                <w:ilvl w:val="0"/>
                <w:numId w:val="3"/>
              </w:numPr>
              <w:spacing w:line="240" w:lineRule="auto"/>
              <w:ind w:left="132" w:hanging="187"/>
              <w:contextualSpacing/>
              <w:rPr>
                <w:rFonts w:cs="Times New Roman"/>
                <w:noProof/>
                <w:sz w:val="20"/>
                <w:szCs w:val="20"/>
              </w:rPr>
            </w:pPr>
            <w:hyperlink w:anchor="_ENREF_49" w:tooltip="Demerouti, 2010 #157"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Demerouti&lt;/Author&gt;&lt;Year&gt;2010&lt;/Year&gt;&lt;RecNum&gt;157&lt;/RecNum&gt;&lt;DisplayText&gt;Demerouti et al. (2010)&lt;/DisplayText&gt;&lt;record&gt;&lt;rec-number&gt;157&lt;/rec-number&gt;&lt;foreign-keys&gt;&lt;key app="EN" db-id="e5a2p2xsraep0ge2wzp59zsvs0dd9x0expxr" timestamp="1467709797"&gt;157&lt;/key&gt;&lt;/foreign-keys&gt;&lt;ref-type name="Book Section"&gt;5&lt;/ref-type&gt;&lt;contributors&gt;&lt;authors&gt;&lt;author&gt;Demerouti, Evangelia&lt;/author&gt;&lt;author&gt;Cropanzano, Russell&lt;/author&gt;&lt;author&gt;Bakker, AB&lt;/author&gt;&lt;author&gt;Leiter, MP&lt;/author&gt;&lt;/authors&gt;&lt;secondary-authors&gt;&lt;author&gt;Bakker, Arnold B.&lt;/author&gt;&lt;author&gt;Leiter, Michael P.&lt;/author&gt;&lt;/secondary-authors&gt;&lt;/contributors&gt;&lt;titles&gt;&lt;title&gt;From thought to action: Employee work engagement and job performance&lt;/title&gt;&lt;secondary-title&gt;Work engagement: A handbook of essential theory and research&lt;/secondary-title&gt;&lt;/titles&gt;&lt;periodical&gt;&lt;full-title&gt;Work engagement: A handbook of essential theory and research&lt;/full-title&gt;&lt;/periodical&gt;&lt;pages&gt;147-163&lt;/pages&gt;&lt;volume&gt;65&lt;/volume&gt;&lt;dates&gt;&lt;year&gt;2010&lt;/year&gt;&lt;/dates&gt;&lt;pub-location&gt;New York&lt;/pub-location&gt;&lt;publisher&gt;Psychology Press&lt;/publisher&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Demerouti et al. (2010)</w:t>
              </w:r>
              <w:r w:rsidR="004A3B50" w:rsidRPr="004A3B50">
                <w:rPr>
                  <w:rFonts w:cs="Times New Roman"/>
                  <w:noProof/>
                  <w:sz w:val="20"/>
                  <w:szCs w:val="20"/>
                </w:rPr>
                <w:fldChar w:fldCharType="end"/>
              </w:r>
            </w:hyperlink>
          </w:p>
        </w:tc>
        <w:tc>
          <w:tcPr>
            <w:tcW w:w="1968" w:type="dxa"/>
            <w:tcBorders>
              <w:top w:val="nil"/>
            </w:tcBorders>
          </w:tcPr>
          <w:p w14:paraId="7383E4DF" w14:textId="6E21E6A8" w:rsidR="00BA4C07" w:rsidRPr="004A3B50" w:rsidRDefault="00325EAF" w:rsidP="00325EAF">
            <w:pPr>
              <w:spacing w:line="240" w:lineRule="auto"/>
              <w:ind w:firstLine="0"/>
              <w:contextualSpacing/>
              <w:rPr>
                <w:rFonts w:eastAsia="Calibri" w:cs="Times New Roman"/>
                <w:noProof/>
                <w:sz w:val="20"/>
                <w:szCs w:val="20"/>
              </w:rPr>
            </w:pPr>
            <w:r w:rsidRPr="004A3B50">
              <w:rPr>
                <w:rFonts w:cs="Times New Roman"/>
                <w:sz w:val="20"/>
                <w:szCs w:val="20"/>
              </w:rPr>
              <w:t>L</w:t>
            </w:r>
            <w:r w:rsidR="00BA4C07" w:rsidRPr="004A3B50">
              <w:rPr>
                <w:rFonts w:cs="Times New Roman"/>
                <w:sz w:val="20"/>
                <w:szCs w:val="20"/>
              </w:rPr>
              <w:t>iterature review</w:t>
            </w:r>
          </w:p>
          <w:p w14:paraId="3EE1A96E" w14:textId="77777777" w:rsidR="00BA4C07" w:rsidRPr="004A3B50" w:rsidRDefault="00BA4C07" w:rsidP="00BA4C07">
            <w:pPr>
              <w:spacing w:line="240" w:lineRule="auto"/>
              <w:ind w:left="709" w:firstLine="0"/>
              <w:rPr>
                <w:rFonts w:cs="Times New Roman"/>
                <w:noProof/>
                <w:sz w:val="20"/>
                <w:szCs w:val="20"/>
              </w:rPr>
            </w:pPr>
          </w:p>
        </w:tc>
        <w:tc>
          <w:tcPr>
            <w:tcW w:w="4172" w:type="dxa"/>
            <w:tcBorders>
              <w:top w:val="nil"/>
            </w:tcBorders>
          </w:tcPr>
          <w:p w14:paraId="722DAC1C" w14:textId="596AE5F7" w:rsidR="00BA4C07"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F</w:t>
            </w:r>
            <w:r w:rsidR="00BA4C07" w:rsidRPr="004A3B50">
              <w:rPr>
                <w:rFonts w:cs="Times New Roman"/>
                <w:sz w:val="20"/>
                <w:szCs w:val="20"/>
              </w:rPr>
              <w:t>ocus on the relationship between work engagement and job performance.</w:t>
            </w:r>
          </w:p>
        </w:tc>
      </w:tr>
      <w:tr w:rsidR="003900DE" w:rsidRPr="004A3B50" w14:paraId="195CCD5C" w14:textId="77777777" w:rsidTr="00145F33">
        <w:tc>
          <w:tcPr>
            <w:tcW w:w="1413" w:type="dxa"/>
          </w:tcPr>
          <w:p w14:paraId="0B1B1C30" w14:textId="77777777" w:rsidR="003900DE" w:rsidRPr="004A3B50" w:rsidRDefault="003900DE" w:rsidP="002145A5">
            <w:pPr>
              <w:spacing w:line="240" w:lineRule="auto"/>
              <w:ind w:firstLine="0"/>
              <w:rPr>
                <w:rFonts w:cs="Times New Roman"/>
                <w:sz w:val="20"/>
                <w:szCs w:val="20"/>
                <w:lang w:val="en-GB"/>
              </w:rPr>
            </w:pPr>
            <w:r w:rsidRPr="004A3B50">
              <w:rPr>
                <w:rFonts w:cs="Times New Roman"/>
                <w:sz w:val="20"/>
                <w:szCs w:val="20"/>
                <w:lang w:val="en-GB"/>
              </w:rPr>
              <w:t>Organizational Commitment, Identity &amp; Loyalty</w:t>
            </w:r>
          </w:p>
        </w:tc>
        <w:tc>
          <w:tcPr>
            <w:tcW w:w="4252" w:type="dxa"/>
          </w:tcPr>
          <w:p w14:paraId="2A1502C1" w14:textId="54735A91" w:rsidR="003900DE" w:rsidRPr="004A3B50" w:rsidRDefault="003900DE" w:rsidP="002145A5">
            <w:pPr>
              <w:spacing w:line="240" w:lineRule="auto"/>
              <w:ind w:firstLine="0"/>
              <w:rPr>
                <w:rFonts w:cs="Times New Roman"/>
                <w:sz w:val="20"/>
                <w:szCs w:val="20"/>
              </w:rPr>
            </w:pPr>
            <w:r w:rsidRPr="004A3B50">
              <w:rPr>
                <w:rFonts w:cs="Times New Roman"/>
                <w:i/>
                <w:sz w:val="20"/>
                <w:szCs w:val="20"/>
              </w:rPr>
              <w:t>Organizational commitment</w:t>
            </w:r>
            <w:r w:rsidRPr="004A3B50">
              <w:rPr>
                <w:rFonts w:cs="Times New Roman"/>
                <w:sz w:val="20"/>
                <w:szCs w:val="20"/>
              </w:rPr>
              <w:t xml:space="preserve"> is defined as the relative strength of an individual’s identification with and involvement in a particular organization and can be characterized by a strong belief in and acceptance of the organization’s goals and values, willingness to exert considerable effort on behalf of the organization and a strong desire to maintain membership of the organization” </w:t>
            </w:r>
            <w:r w:rsidR="00B446DD" w:rsidRPr="004A3B50">
              <w:rPr>
                <w:rFonts w:cs="Times New Roman"/>
                <w:sz w:val="20"/>
                <w:szCs w:val="20"/>
              </w:rPr>
              <w:t xml:space="preserve">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Mowday&lt;/Author&gt;&lt;Year&gt;1982&lt;/Year&gt;&lt;RecNum&gt;190&lt;/RecNum&gt;&lt;Pages&gt;27&lt;/Pages&gt;&lt;DisplayText&gt;(Mowday et al., 1982: 27)&lt;/DisplayText&gt;&lt;record&gt;&lt;rec-number&gt;190&lt;/rec-number&gt;&lt;foreign-keys&gt;&lt;key app="EN" db-id="e5a2p2xsraep0ge2wzp59zsvs0dd9x0expxr" timestamp="1499869367"&gt;190&lt;/key&gt;&lt;/foreign-keys&gt;&lt;ref-type name="Book"&gt;6&lt;/ref-type&gt;&lt;contributors&gt;&lt;authors&gt;&lt;author&gt;Mowday, R. T.&lt;/author&gt;&lt;author&gt;Porter, L. W.&lt;/author&gt;&lt;author&gt;Steers, R. M.&lt;/author&gt;&lt;/authors&gt;&lt;/contributors&gt;&lt;titles&gt;&lt;title&gt;Employee-organization linkages: The psychology of commitment, absenteeism, and turnover&lt;/title&gt;&lt;/titles&gt;&lt;dates&gt;&lt;year&gt;1982&lt;/year&gt;&lt;/dates&gt;&lt;publisher&gt;Academic Press&lt;/publisher&gt;&lt;urls&gt;&lt;/urls&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116" w:tooltip="Mowday, 1982 #190" w:history="1">
              <w:r w:rsidR="004A3B50" w:rsidRPr="004A3B50">
                <w:rPr>
                  <w:rFonts w:cs="Times New Roman"/>
                  <w:noProof/>
                  <w:sz w:val="20"/>
                  <w:szCs w:val="20"/>
                </w:rPr>
                <w:t>Mowday et al., 1982: 27</w:t>
              </w:r>
            </w:hyperlink>
            <w:r w:rsidR="00471F82" w:rsidRPr="004A3B50">
              <w:rPr>
                <w:rFonts w:cs="Times New Roman"/>
                <w:noProof/>
                <w:sz w:val="20"/>
                <w:szCs w:val="20"/>
              </w:rPr>
              <w:t>)</w:t>
            </w:r>
            <w:r w:rsidR="007B7C69" w:rsidRPr="004A3B50">
              <w:rPr>
                <w:rFonts w:cs="Times New Roman"/>
                <w:sz w:val="20"/>
                <w:szCs w:val="20"/>
              </w:rPr>
              <w:fldChar w:fldCharType="end"/>
            </w:r>
            <w:r w:rsidRPr="004A3B50">
              <w:rPr>
                <w:rFonts w:cs="Times New Roman"/>
                <w:sz w:val="20"/>
                <w:szCs w:val="20"/>
              </w:rPr>
              <w:t>.</w:t>
            </w:r>
          </w:p>
          <w:p w14:paraId="03176B20" w14:textId="77777777" w:rsidR="003900DE" w:rsidRPr="004A3B50" w:rsidRDefault="003900DE" w:rsidP="002145A5">
            <w:pPr>
              <w:spacing w:line="240" w:lineRule="auto"/>
              <w:rPr>
                <w:rFonts w:cs="Times New Roman"/>
                <w:sz w:val="20"/>
                <w:szCs w:val="20"/>
              </w:rPr>
            </w:pPr>
          </w:p>
          <w:p w14:paraId="34756944" w14:textId="11514A95" w:rsidR="003900DE" w:rsidRPr="004A3B50" w:rsidRDefault="001A7A2B" w:rsidP="002145A5">
            <w:pPr>
              <w:spacing w:line="240" w:lineRule="auto"/>
              <w:ind w:firstLine="0"/>
              <w:rPr>
                <w:rFonts w:cs="Times New Roman"/>
                <w:sz w:val="20"/>
                <w:szCs w:val="20"/>
              </w:rPr>
            </w:pPr>
            <w:hyperlink w:anchor="_ENREF_7" w:tooltip="Albert, 1985 #191"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Albert&lt;/Author&gt;&lt;Year&gt;1985&lt;/Year&gt;&lt;RecNum&gt;191&lt;/RecNum&gt;&lt;Pages&gt;264&lt;/Pages&gt;&lt;DisplayText&gt;Albert and Whetten (1985: 264)&lt;/DisplayText&gt;&lt;record&gt;&lt;rec-number&gt;191&lt;/rec-number&gt;&lt;foreign-keys&gt;&lt;key app="EN" db-id="e5a2p2xsraep0ge2wzp59zsvs0dd9x0expxr" timestamp="1499869487"&gt;191&lt;/key&gt;&lt;/foreign-keys&gt;&lt;ref-type name="Book Section"&gt;5&lt;/ref-type&gt;&lt;contributors&gt;&lt;authors&gt;&lt;author&gt;Albert, S.&lt;/author&gt;&lt;author&gt;Whetten, D. A.&lt;/author&gt;&lt;/authors&gt;&lt;secondary-authors&gt;&lt;author&gt;Cummings, L. L.&lt;/author&gt;&lt;author&gt;Staw, B. M.&lt;/author&gt;&lt;/secondary-authors&gt;&lt;/contributors&gt;&lt;titles&gt;&lt;title&gt;Organizational Identity&lt;/title&gt;&lt;secondary-title&gt;Research in organizational behavior&lt;/secondary-title&gt;&lt;/titles&gt;&lt;pages&gt;263-295&lt;/pages&gt;&lt;volume&gt;7&lt;/volume&gt;&lt;dates&gt;&lt;year&gt;1985&lt;/year&gt;&lt;/dates&gt;&lt;pub-location&gt;Greenwich, CT&lt;/pub-location&gt;&lt;publisher&gt;JAI Press&lt;/publisher&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Albert and Whetten (1985: 264)</w:t>
              </w:r>
              <w:r w:rsidR="004A3B50" w:rsidRPr="004A3B50">
                <w:rPr>
                  <w:rFonts w:cs="Times New Roman"/>
                  <w:sz w:val="20"/>
                  <w:szCs w:val="20"/>
                </w:rPr>
                <w:fldChar w:fldCharType="end"/>
              </w:r>
            </w:hyperlink>
            <w:r w:rsidR="007B7C69" w:rsidRPr="004A3B50">
              <w:rPr>
                <w:rFonts w:cs="Times New Roman"/>
                <w:sz w:val="20"/>
                <w:szCs w:val="20"/>
              </w:rPr>
              <w:t xml:space="preserve"> </w:t>
            </w:r>
            <w:r w:rsidR="003900DE" w:rsidRPr="004A3B50">
              <w:rPr>
                <w:rFonts w:cs="Times New Roman"/>
                <w:sz w:val="20"/>
                <w:szCs w:val="20"/>
              </w:rPr>
              <w:t xml:space="preserve">define </w:t>
            </w:r>
            <w:r w:rsidR="003900DE" w:rsidRPr="004A3B50">
              <w:rPr>
                <w:rFonts w:cs="Times New Roman"/>
                <w:i/>
                <w:sz w:val="20"/>
                <w:szCs w:val="20"/>
              </w:rPr>
              <w:t>organizational identity</w:t>
            </w:r>
            <w:r w:rsidR="003900DE" w:rsidRPr="004A3B50">
              <w:rPr>
                <w:rFonts w:cs="Times New Roman"/>
                <w:sz w:val="20"/>
                <w:szCs w:val="20"/>
              </w:rPr>
              <w:t xml:space="preserve"> as that which is central, enduring, and distinctive about an organization's character.</w:t>
            </w:r>
          </w:p>
          <w:p w14:paraId="175429DA" w14:textId="77777777" w:rsidR="003900DE" w:rsidRPr="004A3B50" w:rsidRDefault="003900DE" w:rsidP="002145A5">
            <w:pPr>
              <w:spacing w:line="240" w:lineRule="auto"/>
              <w:rPr>
                <w:rFonts w:cs="Times New Roman"/>
                <w:sz w:val="20"/>
                <w:szCs w:val="20"/>
              </w:rPr>
            </w:pPr>
          </w:p>
          <w:p w14:paraId="12D65A01" w14:textId="4D7D17FF" w:rsidR="003900DE" w:rsidRPr="004A3B50" w:rsidRDefault="003900DE" w:rsidP="002145A5">
            <w:pPr>
              <w:spacing w:line="240" w:lineRule="auto"/>
              <w:ind w:firstLine="0"/>
              <w:rPr>
                <w:rFonts w:cs="Times New Roman"/>
                <w:sz w:val="20"/>
                <w:szCs w:val="20"/>
              </w:rPr>
            </w:pPr>
            <w:r w:rsidRPr="004A3B50">
              <w:rPr>
                <w:rFonts w:cs="Times New Roman"/>
                <w:i/>
                <w:sz w:val="20"/>
                <w:szCs w:val="20"/>
              </w:rPr>
              <w:t>Organizational loyalty</w:t>
            </w:r>
            <w:r w:rsidRPr="004A3B50">
              <w:rPr>
                <w:rFonts w:cs="Times New Roman"/>
                <w:sz w:val="20"/>
                <w:szCs w:val="20"/>
              </w:rPr>
              <w:t xml:space="preserve"> is defined as the identification with and allegiance to organizational leaders and the organization as a whole, transcending the parochial interests of individual</w:t>
            </w:r>
            <w:r w:rsidR="0050715C" w:rsidRPr="004A3B50">
              <w:rPr>
                <w:rFonts w:cs="Times New Roman"/>
                <w:sz w:val="20"/>
                <w:szCs w:val="20"/>
              </w:rPr>
              <w:t>s</w:t>
            </w:r>
            <w:r w:rsidRPr="004A3B50">
              <w:rPr>
                <w:rFonts w:cs="Times New Roman"/>
                <w:sz w:val="20"/>
                <w:szCs w:val="20"/>
              </w:rPr>
              <w:t>, work groups, and departments. Representative behaviors include defending the organization against threats</w:t>
            </w:r>
            <w:r w:rsidR="0050715C" w:rsidRPr="004A3B50">
              <w:rPr>
                <w:rFonts w:cs="Times New Roman"/>
                <w:sz w:val="20"/>
                <w:szCs w:val="20"/>
              </w:rPr>
              <w:t>,</w:t>
            </w:r>
            <w:r w:rsidRPr="004A3B50">
              <w:rPr>
                <w:rFonts w:cs="Times New Roman"/>
                <w:sz w:val="20"/>
                <w:szCs w:val="20"/>
              </w:rPr>
              <w:t xml:space="preserve"> contributing to its good reputation</w:t>
            </w:r>
            <w:r w:rsidR="0050715C" w:rsidRPr="004A3B50">
              <w:rPr>
                <w:rFonts w:cs="Times New Roman"/>
                <w:sz w:val="20"/>
                <w:szCs w:val="20"/>
              </w:rPr>
              <w:t>,</w:t>
            </w:r>
            <w:r w:rsidRPr="004A3B50">
              <w:rPr>
                <w:rFonts w:cs="Times New Roman"/>
                <w:sz w:val="20"/>
                <w:szCs w:val="20"/>
              </w:rPr>
              <w:t xml:space="preserve"> and cooperating with others to se</w:t>
            </w:r>
            <w:r w:rsidR="00471F82" w:rsidRPr="004A3B50">
              <w:rPr>
                <w:rFonts w:cs="Times New Roman"/>
                <w:sz w:val="20"/>
                <w:szCs w:val="20"/>
              </w:rPr>
              <w:t xml:space="preserve">rve the interests of the whole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Graham&lt;/Author&gt;&lt;Year&gt;1991&lt;/Year&gt;&lt;RecNum&gt;192&lt;/RecNum&gt;&lt;Pages&gt;255&lt;/Pages&gt;&lt;DisplayText&gt;(Graham, 1991: 255)&lt;/DisplayText&gt;&lt;record&gt;&lt;rec-number&gt;192&lt;/rec-number&gt;&lt;foreign-keys&gt;&lt;key app="EN" db-id="e5a2p2xsraep0ge2wzp59zsvs0dd9x0expxr" timestamp="1499869569"&gt;192&lt;/key&gt;&lt;/foreign-keys&gt;&lt;ref-type name="Journal Article"&gt;17&lt;/ref-type&gt;&lt;contributors&gt;&lt;authors&gt;&lt;author&gt;Graham, J. W.&lt;/author&gt;&lt;/authors&gt;&lt;/contributors&gt;&lt;titles&gt;&lt;title&gt;An essay on organizational citizenship behavior&lt;/title&gt;&lt;secondary-title&gt;Employee Responsibilities and Rights Journal&lt;/secondary-title&gt;&lt;/titles&gt;&lt;periodical&gt;&lt;full-title&gt;Employee Responsibilities and Rights Journal&lt;/full-title&gt;&lt;/periodical&gt;&lt;pages&gt;249 -270&lt;/pages&gt;&lt;volume&gt;4&lt;/volume&gt;&lt;dates&gt;&lt;year&gt;1991&lt;/year&gt;&lt;/dates&gt;&lt;urls&gt;&lt;/urls&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69" w:tooltip="Graham, 1991 #192" w:history="1">
              <w:r w:rsidR="004A3B50" w:rsidRPr="004A3B50">
                <w:rPr>
                  <w:rFonts w:cs="Times New Roman"/>
                  <w:noProof/>
                  <w:sz w:val="20"/>
                  <w:szCs w:val="20"/>
                </w:rPr>
                <w:t>Graham, 1991: 255</w:t>
              </w:r>
            </w:hyperlink>
            <w:r w:rsidR="00471F82" w:rsidRPr="004A3B50">
              <w:rPr>
                <w:rFonts w:cs="Times New Roman"/>
                <w:noProof/>
                <w:sz w:val="20"/>
                <w:szCs w:val="20"/>
              </w:rPr>
              <w:t>)</w:t>
            </w:r>
            <w:r w:rsidR="007B7C69" w:rsidRPr="004A3B50">
              <w:rPr>
                <w:rFonts w:cs="Times New Roman"/>
                <w:sz w:val="20"/>
                <w:szCs w:val="20"/>
              </w:rPr>
              <w:fldChar w:fldCharType="end"/>
            </w:r>
            <w:r w:rsidR="00471F82" w:rsidRPr="004A3B50">
              <w:rPr>
                <w:rFonts w:cs="Times New Roman"/>
                <w:sz w:val="20"/>
                <w:szCs w:val="20"/>
              </w:rPr>
              <w:t>.</w:t>
            </w:r>
          </w:p>
        </w:tc>
        <w:tc>
          <w:tcPr>
            <w:tcW w:w="2507" w:type="dxa"/>
          </w:tcPr>
          <w:p w14:paraId="0750EE58" w14:textId="3FC78BD2" w:rsidR="003900DE" w:rsidRPr="004A3B50" w:rsidRDefault="001A7A2B" w:rsidP="002145A5">
            <w:pPr>
              <w:numPr>
                <w:ilvl w:val="0"/>
                <w:numId w:val="3"/>
              </w:numPr>
              <w:spacing w:line="240" w:lineRule="auto"/>
              <w:ind w:left="132" w:hanging="187"/>
              <w:contextualSpacing/>
              <w:rPr>
                <w:rFonts w:cs="Times New Roman"/>
                <w:i/>
                <w:sz w:val="20"/>
                <w:szCs w:val="20"/>
              </w:rPr>
            </w:pPr>
            <w:hyperlink w:anchor="_ENREF_13" w:tooltip="Ashforth, 1989 #12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Ashforth&lt;/Author&gt;&lt;Year&gt;1989&lt;/Year&gt;&lt;RecNum&gt;122&lt;/RecNum&gt;&lt;DisplayText&gt;Ashforth and Mael (1989)&lt;/DisplayText&gt;&lt;record&gt;&lt;rec-number&gt;122&lt;/rec-number&gt;&lt;foreign-keys&gt;&lt;key app="EN" db-id="e5a2p2xsraep0ge2wzp59zsvs0dd9x0expxr" timestamp="1465551312"&gt;122&lt;/key&gt;&lt;/foreign-keys&gt;&lt;ref-type name="Journal Article"&gt;17&lt;/ref-type&gt;&lt;contributors&gt;&lt;authors&gt;&lt;author&gt;Ashforth, Blake E.&lt;/author&gt;&lt;author&gt;Mael, Fred&lt;/author&gt;&lt;/authors&gt;&lt;/contributors&gt;&lt;titles&gt;&lt;title&gt;Social Identity Theory and the Organization&lt;/title&gt;&lt;secondary-title&gt;Academy of Management Review&lt;/secondary-title&gt;&lt;/titles&gt;&lt;periodical&gt;&lt;full-title&gt;Academy of Management Review&lt;/full-title&gt;&lt;/periodical&gt;&lt;pages&gt;20-39&lt;/pages&gt;&lt;volume&gt;14&lt;/volume&gt;&lt;number&gt;1&lt;/number&gt;&lt;dates&gt;&lt;year&gt;1989&lt;/year&gt;&lt;pub-dates&gt;&lt;date&gt;January 1, 1989&lt;/date&gt;&lt;/pub-dates&gt;&lt;/dates&gt;&lt;urls&gt;&lt;related-urls&gt;&lt;url&gt;http://amr.aom.org/content/14/1/20.abstract&lt;/url&gt;&lt;/related-urls&gt;&lt;/urls&gt;&lt;electronic-resource-num&gt;10.5465/amr.1989.4278999&lt;/electronic-resource-num&gt;&lt;/record&gt;&lt;/Cite&gt;&lt;/EndNote&gt;</w:instrText>
              </w:r>
              <w:r w:rsidR="004A3B50" w:rsidRPr="004A3B50">
                <w:rPr>
                  <w:rFonts w:cs="Times New Roman"/>
                  <w:sz w:val="20"/>
                  <w:szCs w:val="20"/>
                </w:rPr>
                <w:fldChar w:fldCharType="separate"/>
              </w:r>
              <w:r w:rsidR="004A3B50" w:rsidRPr="004A3B50">
                <w:rPr>
                  <w:rFonts w:cs="Times New Roman"/>
                  <w:sz w:val="20"/>
                  <w:szCs w:val="20"/>
                </w:rPr>
                <w:t>Ashforth and Mael (1989)</w:t>
              </w:r>
              <w:r w:rsidR="004A3B50" w:rsidRPr="004A3B50">
                <w:rPr>
                  <w:rFonts w:cs="Times New Roman"/>
                  <w:sz w:val="20"/>
                  <w:szCs w:val="20"/>
                </w:rPr>
                <w:fldChar w:fldCharType="end"/>
              </w:r>
            </w:hyperlink>
          </w:p>
        </w:tc>
        <w:tc>
          <w:tcPr>
            <w:tcW w:w="1968" w:type="dxa"/>
          </w:tcPr>
          <w:p w14:paraId="46D44A62" w14:textId="51B2905E" w:rsidR="003900DE" w:rsidRPr="004A3B50" w:rsidRDefault="003900DE" w:rsidP="002145A5">
            <w:pPr>
              <w:numPr>
                <w:ilvl w:val="0"/>
                <w:numId w:val="3"/>
              </w:numPr>
              <w:spacing w:line="240" w:lineRule="auto"/>
              <w:ind w:left="132" w:hanging="187"/>
              <w:contextualSpacing/>
              <w:rPr>
                <w:rFonts w:cs="Times New Roman"/>
                <w:i/>
                <w:sz w:val="20"/>
                <w:szCs w:val="20"/>
              </w:rPr>
            </w:pPr>
            <w:r w:rsidRPr="004A3B50">
              <w:rPr>
                <w:rFonts w:cs="Times New Roman"/>
                <w:sz w:val="20"/>
                <w:szCs w:val="20"/>
              </w:rPr>
              <w:t>Th</w:t>
            </w:r>
            <w:r w:rsidR="00BA4C07" w:rsidRPr="004A3B50">
              <w:rPr>
                <w:rFonts w:cs="Times New Roman"/>
                <w:sz w:val="20"/>
                <w:szCs w:val="20"/>
              </w:rPr>
              <w:t>eoretical paper without sample</w:t>
            </w:r>
          </w:p>
        </w:tc>
        <w:tc>
          <w:tcPr>
            <w:tcW w:w="4172" w:type="dxa"/>
          </w:tcPr>
          <w:p w14:paraId="59367614" w14:textId="7C1F6FB5" w:rsidR="003900DE" w:rsidRPr="004A3B50" w:rsidRDefault="003900DE" w:rsidP="002145A5">
            <w:pPr>
              <w:numPr>
                <w:ilvl w:val="0"/>
                <w:numId w:val="3"/>
              </w:numPr>
              <w:spacing w:line="240" w:lineRule="auto"/>
              <w:ind w:left="132" w:hanging="187"/>
              <w:contextualSpacing/>
              <w:rPr>
                <w:rFonts w:cs="Times New Roman"/>
                <w:i/>
                <w:sz w:val="20"/>
                <w:szCs w:val="20"/>
              </w:rPr>
            </w:pPr>
            <w:r w:rsidRPr="004A3B50">
              <w:rPr>
                <w:rFonts w:cs="Times New Roman"/>
                <w:sz w:val="20"/>
                <w:szCs w:val="20"/>
              </w:rPr>
              <w:t>Antecedents and consequences of social identification in organizatio</w:t>
            </w:r>
            <w:r w:rsidR="007806AA" w:rsidRPr="004A3B50">
              <w:rPr>
                <w:rFonts w:cs="Times New Roman"/>
                <w:sz w:val="20"/>
                <w:szCs w:val="20"/>
              </w:rPr>
              <w:t>ns</w:t>
            </w:r>
          </w:p>
        </w:tc>
      </w:tr>
      <w:tr w:rsidR="00532AAA" w:rsidRPr="004A3B50" w14:paraId="1917B0A3" w14:textId="77777777" w:rsidTr="00145F33">
        <w:trPr>
          <w:trHeight w:val="926"/>
        </w:trPr>
        <w:tc>
          <w:tcPr>
            <w:tcW w:w="1413" w:type="dxa"/>
            <w:vMerge w:val="restart"/>
          </w:tcPr>
          <w:p w14:paraId="183F1213" w14:textId="77777777" w:rsidR="00532AAA" w:rsidRPr="004A3B50" w:rsidRDefault="00532AAA" w:rsidP="002145A5">
            <w:pPr>
              <w:spacing w:line="240" w:lineRule="auto"/>
              <w:ind w:firstLine="0"/>
              <w:rPr>
                <w:rFonts w:cs="Times New Roman"/>
                <w:sz w:val="20"/>
                <w:szCs w:val="20"/>
              </w:rPr>
            </w:pPr>
            <w:r w:rsidRPr="004A3B50">
              <w:rPr>
                <w:rFonts w:cs="Times New Roman"/>
                <w:sz w:val="20"/>
                <w:szCs w:val="20"/>
                <w:lang w:val="en-GB"/>
              </w:rPr>
              <w:t>Training and Knowledge Transfer</w:t>
            </w:r>
          </w:p>
        </w:tc>
        <w:tc>
          <w:tcPr>
            <w:tcW w:w="4252" w:type="dxa"/>
            <w:vMerge w:val="restart"/>
          </w:tcPr>
          <w:p w14:paraId="46A5199A" w14:textId="33FC26A3" w:rsidR="00532AAA" w:rsidRPr="004A3B50" w:rsidRDefault="00532AAA" w:rsidP="002145A5">
            <w:pPr>
              <w:spacing w:line="240" w:lineRule="auto"/>
              <w:ind w:firstLine="0"/>
              <w:rPr>
                <w:rFonts w:cs="Times New Roman"/>
                <w:sz w:val="20"/>
                <w:szCs w:val="20"/>
              </w:rPr>
            </w:pPr>
            <w:r w:rsidRPr="004A3B50">
              <w:rPr>
                <w:rFonts w:cs="Times New Roman"/>
                <w:i/>
                <w:sz w:val="20"/>
                <w:szCs w:val="20"/>
              </w:rPr>
              <w:t xml:space="preserve">Training </w:t>
            </w:r>
            <w:r w:rsidRPr="004A3B50">
              <w:rPr>
                <w:rFonts w:cs="Times New Roman"/>
                <w:sz w:val="20"/>
                <w:szCs w:val="20"/>
              </w:rPr>
              <w:t>is the systematic process that aims to help employees enhance their knowledge and skills, and develop positive behavior through</w:t>
            </w:r>
            <w:r w:rsidR="0050715C" w:rsidRPr="004A3B50">
              <w:rPr>
                <w:rFonts w:cs="Times New Roman"/>
                <w:sz w:val="20"/>
                <w:szCs w:val="20"/>
              </w:rPr>
              <w:t xml:space="preserve"> a</w:t>
            </w:r>
            <w:r w:rsidRPr="004A3B50">
              <w:rPr>
                <w:rFonts w:cs="Times New Roman"/>
                <w:sz w:val="20"/>
                <w:szCs w:val="20"/>
              </w:rPr>
              <w:t xml:space="preserve"> learning experience that is expected to help employees achieve greater performance </w:t>
            </w:r>
            <w:r w:rsidR="007B7C69" w:rsidRPr="004A3B50">
              <w:rPr>
                <w:rFonts w:cs="Times New Roman"/>
                <w:sz w:val="20"/>
                <w:szCs w:val="20"/>
              </w:rPr>
              <w:fldChar w:fldCharType="begin"/>
            </w:r>
            <w:r w:rsidR="007B7C69" w:rsidRPr="004A3B50">
              <w:rPr>
                <w:rFonts w:cs="Times New Roman"/>
                <w:sz w:val="20"/>
                <w:szCs w:val="20"/>
              </w:rPr>
              <w:instrText xml:space="preserve"> ADDIN EN.CITE &lt;EndNote&gt;&lt;Cite&gt;&lt;Author&gt;Buckley&lt;/Author&gt;&lt;Year&gt;2009&lt;/Year&gt;&lt;RecNum&gt;193&lt;/RecNum&gt;&lt;DisplayText&gt;(Buckley and Caple, 2009)&lt;/DisplayText&gt;&lt;record&gt;&lt;rec-number&gt;193&lt;/rec-number&gt;&lt;foreign-keys&gt;&lt;key app="EN" db-id="e5a2p2xsraep0ge2wzp59zsvs0dd9x0expxr" timestamp="1499869622"&gt;193&lt;/key&gt;&lt;/foreign-keys&gt;&lt;ref-type name="Book"&gt;6&lt;/ref-type&gt;&lt;contributors&gt;&lt;authors&gt;&lt;author&gt;Buckley, R.&lt;/author&gt;&lt;author&gt;Caple, J.&lt;/author&gt;&lt;/authors&gt;&lt;/contributors&gt;&lt;titles&gt;&lt;title&gt;The theory and practice of training&lt;/title&gt;&lt;/titles&gt;&lt;dates&gt;&lt;year&gt;2009&lt;/year&gt;&lt;/dates&gt;&lt;publisher&gt;Kogan Page Publishers&lt;/publisher&gt;&lt;urls&gt;&lt;/urls&gt;&lt;/record&gt;&lt;/Cite&gt;&lt;/EndNote&gt;</w:instrText>
            </w:r>
            <w:r w:rsidR="007B7C69" w:rsidRPr="004A3B50">
              <w:rPr>
                <w:rFonts w:cs="Times New Roman"/>
                <w:sz w:val="20"/>
                <w:szCs w:val="20"/>
              </w:rPr>
              <w:fldChar w:fldCharType="separate"/>
            </w:r>
            <w:r w:rsidR="007B7C69" w:rsidRPr="004A3B50">
              <w:rPr>
                <w:rFonts w:cs="Times New Roman"/>
                <w:noProof/>
                <w:sz w:val="20"/>
                <w:szCs w:val="20"/>
              </w:rPr>
              <w:t>(</w:t>
            </w:r>
            <w:hyperlink w:anchor="_ENREF_31" w:tooltip="Buckley, 2009 #193" w:history="1">
              <w:r w:rsidR="004A3B50" w:rsidRPr="004A3B50">
                <w:rPr>
                  <w:rFonts w:cs="Times New Roman"/>
                  <w:noProof/>
                  <w:sz w:val="20"/>
                  <w:szCs w:val="20"/>
                </w:rPr>
                <w:t>Buckley and Caple, 2009</w:t>
              </w:r>
            </w:hyperlink>
            <w:r w:rsidR="007B7C69" w:rsidRPr="004A3B50">
              <w:rPr>
                <w:rFonts w:cs="Times New Roman"/>
                <w:noProof/>
                <w:sz w:val="20"/>
                <w:szCs w:val="20"/>
              </w:rPr>
              <w:t>)</w:t>
            </w:r>
            <w:r w:rsidR="007B7C69" w:rsidRPr="004A3B50">
              <w:rPr>
                <w:rFonts w:cs="Times New Roman"/>
                <w:sz w:val="20"/>
                <w:szCs w:val="20"/>
              </w:rPr>
              <w:fldChar w:fldCharType="end"/>
            </w:r>
            <w:r w:rsidRPr="004A3B50">
              <w:rPr>
                <w:rFonts w:cs="Times New Roman"/>
                <w:sz w:val="20"/>
                <w:szCs w:val="20"/>
              </w:rPr>
              <w:t>.</w:t>
            </w:r>
          </w:p>
          <w:p w14:paraId="46D3F359" w14:textId="77777777" w:rsidR="00532AAA" w:rsidRPr="004A3B50" w:rsidRDefault="00532AAA" w:rsidP="002145A5">
            <w:pPr>
              <w:spacing w:line="240" w:lineRule="auto"/>
              <w:ind w:firstLine="0"/>
              <w:rPr>
                <w:rFonts w:cs="Times New Roman"/>
                <w:i/>
                <w:sz w:val="20"/>
                <w:szCs w:val="20"/>
              </w:rPr>
            </w:pPr>
          </w:p>
          <w:p w14:paraId="4C2B8555" w14:textId="2457E883" w:rsidR="00532AAA" w:rsidRPr="004A3B50" w:rsidRDefault="00532AAA" w:rsidP="002145A5">
            <w:pPr>
              <w:spacing w:line="240" w:lineRule="auto"/>
              <w:ind w:firstLine="0"/>
              <w:rPr>
                <w:rFonts w:cs="Times New Roman"/>
                <w:sz w:val="20"/>
                <w:szCs w:val="20"/>
              </w:rPr>
            </w:pPr>
            <w:r w:rsidRPr="004A3B50">
              <w:rPr>
                <w:rFonts w:cs="Times New Roman"/>
                <w:i/>
                <w:sz w:val="20"/>
                <w:szCs w:val="20"/>
              </w:rPr>
              <w:t xml:space="preserve">Knowledge transfer </w:t>
            </w:r>
            <w:r w:rsidRPr="004A3B50">
              <w:rPr>
                <w:rFonts w:cs="Times New Roman"/>
                <w:sz w:val="20"/>
                <w:szCs w:val="20"/>
              </w:rPr>
              <w:t xml:space="preserve">in organizations is the process through which one unit is affected by the experience of another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Argote&lt;/Author&gt;&lt;Year&gt;2000&lt;/Year&gt;&lt;RecNum&gt;194&lt;/RecNum&gt;&lt;Pages&gt;151&lt;/Pages&gt;&lt;DisplayText&gt;(Argote and Ingram, 2000: 151)&lt;/DisplayText&gt;&lt;record&gt;&lt;rec-number&gt;194&lt;/rec-number&gt;&lt;foreign-keys&gt;&lt;key app="EN" db-id="e5a2p2xsraep0ge2wzp59zsvs0dd9x0expxr" timestamp="1499869679"&gt;194&lt;/key&gt;&lt;/foreign-keys&gt;&lt;ref-type name="Journal Article"&gt;17&lt;/ref-type&gt;&lt;contributors&gt;&lt;authors&gt;&lt;author&gt;Argote, Linda&lt;/author&gt;&lt;author&gt;Ingram, Paul&lt;/author&gt;&lt;/authors&gt;&lt;/contributors&gt;&lt;titles&gt;&lt;title&gt;Knowledge Transfer: A Basis for Competitive Advantage in Firms&lt;/title&gt;&lt;secondary-title&gt;Organizational Behavior and Human Decision Processes&lt;/secondary-title&gt;&lt;/titles&gt;&lt;periodical&gt;&lt;full-title&gt;Organizational behavior and human decision processes&lt;/full-title&gt;&lt;/periodical&gt;&lt;pages&gt;150-169&lt;/pages&gt;&lt;volume&gt;82&lt;/volume&gt;&lt;number&gt;1&lt;/number&gt;&lt;dates&gt;&lt;year&gt;2000&lt;/year&gt;&lt;pub-dates&gt;&lt;date&gt;2000/05/01/&lt;/date&gt;&lt;/pub-dates&gt;&lt;/dates&gt;&lt;isbn&gt;0749-5978&lt;/isbn&gt;&lt;urls&gt;&lt;related-urls&gt;&lt;url&gt;http://www.sciencedirect.com/science/article/pii/S0749597800928930&lt;/url&gt;&lt;/related-urls&gt;&lt;/urls&gt;&lt;electronic-resource-num&gt;http://dx.doi.org/10.1006/obhd.2000.2893&lt;/electronic-resource-num&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11" w:tooltip="Argote, 2000 #194" w:history="1">
              <w:r w:rsidR="004A3B50" w:rsidRPr="004A3B50">
                <w:rPr>
                  <w:rFonts w:cs="Times New Roman"/>
                  <w:noProof/>
                  <w:sz w:val="20"/>
                  <w:szCs w:val="20"/>
                </w:rPr>
                <w:t>Argote and Ingram, 2000: 151</w:t>
              </w:r>
            </w:hyperlink>
            <w:r w:rsidR="00471F82" w:rsidRPr="004A3B50">
              <w:rPr>
                <w:rFonts w:cs="Times New Roman"/>
                <w:noProof/>
                <w:sz w:val="20"/>
                <w:szCs w:val="20"/>
              </w:rPr>
              <w:t>)</w:t>
            </w:r>
            <w:r w:rsidR="007B7C69" w:rsidRPr="004A3B50">
              <w:rPr>
                <w:rFonts w:cs="Times New Roman"/>
                <w:sz w:val="20"/>
                <w:szCs w:val="20"/>
              </w:rPr>
              <w:fldChar w:fldCharType="end"/>
            </w:r>
          </w:p>
          <w:p w14:paraId="3CA6EC37" w14:textId="77777777" w:rsidR="00532AAA" w:rsidRPr="004A3B50" w:rsidRDefault="00532AAA" w:rsidP="002145A5">
            <w:pPr>
              <w:spacing w:line="240" w:lineRule="auto"/>
              <w:rPr>
                <w:rFonts w:cs="Times New Roman"/>
                <w:sz w:val="20"/>
                <w:szCs w:val="20"/>
              </w:rPr>
            </w:pPr>
          </w:p>
          <w:p w14:paraId="6AC0C7C1" w14:textId="2E54A431" w:rsidR="00532AAA" w:rsidRPr="004A3B50" w:rsidRDefault="001A7A2B">
            <w:pPr>
              <w:spacing w:line="240" w:lineRule="auto"/>
              <w:ind w:firstLine="0"/>
              <w:rPr>
                <w:rFonts w:cs="Times New Roman"/>
                <w:sz w:val="20"/>
                <w:szCs w:val="20"/>
              </w:rPr>
            </w:pPr>
            <w:hyperlink w:anchor="_ENREF_149" w:tooltip="Singley, 1989 #195"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ingley&lt;/Author&gt;&lt;Year&gt;1989&lt;/Year&gt;&lt;RecNum&gt;195&lt;/RecNum&gt;&lt;Pages&gt;1&lt;/Pages&gt;&lt;DisplayText&gt;Singley and Anderson (1989: 1)&lt;/DisplayText&gt;&lt;record&gt;&lt;rec-number&gt;195&lt;/rec-number&gt;&lt;foreign-keys&gt;&lt;key app="EN" db-id="e5a2p2xsraep0ge2wzp59zsvs0dd9x0expxr" timestamp="1499869757"&gt;195&lt;/key&gt;&lt;/foreign-keys&gt;&lt;ref-type name="Book"&gt;6&lt;/ref-type&gt;&lt;contributors&gt;&lt;authors&gt;&lt;author&gt;Singley, M. K.&lt;/author&gt;&lt;author&gt;Anderson, J. R.&lt;/author&gt;&lt;/authors&gt;&lt;/contributors&gt;&lt;titles&gt;&lt;title&gt;The transfer of cognitive skill&lt;/title&gt;&lt;/titles&gt;&lt;dates&gt;&lt;year&gt;1989&lt;/year&gt;&lt;/dates&gt;&lt;pub-location&gt;Cambridge, MA&lt;/pub-location&gt;&lt;publisher&gt;Harvard Univ. Press&lt;/publisher&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ingley and Anderson (1989: 1)</w:t>
              </w:r>
              <w:r w:rsidR="004A3B50" w:rsidRPr="004A3B50">
                <w:rPr>
                  <w:rFonts w:cs="Times New Roman"/>
                  <w:sz w:val="20"/>
                  <w:szCs w:val="20"/>
                </w:rPr>
                <w:fldChar w:fldCharType="end"/>
              </w:r>
            </w:hyperlink>
            <w:r w:rsidR="00471F82" w:rsidRPr="004A3B50">
              <w:rPr>
                <w:rFonts w:cs="Times New Roman"/>
                <w:sz w:val="20"/>
                <w:szCs w:val="20"/>
              </w:rPr>
              <w:t xml:space="preserve"> </w:t>
            </w:r>
            <w:r w:rsidR="00532AAA" w:rsidRPr="004A3B50">
              <w:rPr>
                <w:rFonts w:cs="Times New Roman"/>
                <w:sz w:val="20"/>
                <w:szCs w:val="20"/>
              </w:rPr>
              <w:t xml:space="preserve">define </w:t>
            </w:r>
            <w:r w:rsidR="00532AAA" w:rsidRPr="004A3B50">
              <w:rPr>
                <w:rFonts w:cs="Times New Roman"/>
                <w:i/>
                <w:sz w:val="20"/>
                <w:szCs w:val="20"/>
              </w:rPr>
              <w:t>transfer</w:t>
            </w:r>
            <w:r w:rsidR="00532AAA" w:rsidRPr="004A3B50">
              <w:rPr>
                <w:rFonts w:cs="Times New Roman"/>
                <w:sz w:val="20"/>
                <w:szCs w:val="20"/>
              </w:rPr>
              <w:t xml:space="preserve"> at the individual level as “how knowledge acquired in one situation applies (or fails to apply) to another.”</w:t>
            </w:r>
          </w:p>
        </w:tc>
        <w:tc>
          <w:tcPr>
            <w:tcW w:w="2507" w:type="dxa"/>
            <w:tcBorders>
              <w:bottom w:val="nil"/>
            </w:tcBorders>
          </w:tcPr>
          <w:p w14:paraId="28E7A808" w14:textId="59597FF3" w:rsidR="00532AAA" w:rsidRPr="004A3B50" w:rsidRDefault="001A7A2B" w:rsidP="00BA4C07">
            <w:pPr>
              <w:numPr>
                <w:ilvl w:val="0"/>
                <w:numId w:val="3"/>
              </w:numPr>
              <w:spacing w:line="240" w:lineRule="auto"/>
              <w:ind w:left="132" w:hanging="187"/>
              <w:contextualSpacing/>
              <w:rPr>
                <w:rFonts w:cs="Times New Roman"/>
                <w:noProof/>
                <w:sz w:val="20"/>
                <w:szCs w:val="20"/>
              </w:rPr>
            </w:pPr>
            <w:hyperlink w:anchor="_ENREF_157" w:tooltip="Tzabbar, 2016 #158"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Tzabbar&lt;/Author&gt;&lt;Year&gt;2016&lt;/Year&gt;&lt;RecNum&gt;158&lt;/RecNum&gt;&lt;DisplayText&gt;Tzabbar et al. (2016)&lt;/DisplayText&gt;&lt;record&gt;&lt;rec-number&gt;158&lt;/rec-number&gt;&lt;foreign-keys&gt;&lt;key app="EN" db-id="e5a2p2xsraep0ge2wzp59zsvs0dd9x0expxr" timestamp="1467710130"&gt;158&lt;/key&gt;&lt;/foreign-keys&gt;&lt;ref-type name="Journal Article"&gt;17&lt;/ref-type&gt;&lt;contributors&gt;&lt;authors&gt;&lt;author&gt;Tzabbar, D.&lt;/author&gt;&lt;author&gt;Tzafrir, Shay S.&lt;/author&gt;&lt;author&gt;Baruch, Yehuda&lt;/author&gt;&lt;/authors&gt;&lt;/contributors&gt;&lt;titles&gt;&lt;title&gt;A Bridge Over Trouble Waters: Replication, Integration and Extension of the Relationship between HRM Practices and Organizational Performance Using Moderating Meta-Analysis&lt;/title&gt;&lt;secondary-title&gt;Human Resource Management Review&lt;/secondary-title&gt;&lt;/titles&gt;&lt;periodical&gt;&lt;full-title&gt;Human Resource Management Review&lt;/full-title&gt;&lt;/periodical&gt;&lt;volume&gt;in press&lt;/volume&gt;&lt;dates&gt;&lt;year&gt;2016&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Tzabbar et al. (2016)</w:t>
              </w:r>
              <w:r w:rsidR="004A3B50" w:rsidRPr="004A3B50">
                <w:rPr>
                  <w:rFonts w:cs="Times New Roman"/>
                  <w:noProof/>
                  <w:sz w:val="20"/>
                  <w:szCs w:val="20"/>
                </w:rPr>
                <w:fldChar w:fldCharType="end"/>
              </w:r>
            </w:hyperlink>
          </w:p>
        </w:tc>
        <w:tc>
          <w:tcPr>
            <w:tcW w:w="1968" w:type="dxa"/>
            <w:tcBorders>
              <w:bottom w:val="nil"/>
            </w:tcBorders>
          </w:tcPr>
          <w:p w14:paraId="71FB5EB2" w14:textId="7D431DBC" w:rsidR="00532AAA" w:rsidRPr="004A3B50" w:rsidRDefault="00325EAF">
            <w:pPr>
              <w:spacing w:line="240" w:lineRule="auto"/>
              <w:ind w:left="-55" w:firstLine="0"/>
              <w:contextualSpacing/>
              <w:rPr>
                <w:rFonts w:cs="Times New Roman"/>
                <w:sz w:val="20"/>
                <w:szCs w:val="20"/>
              </w:rPr>
            </w:pPr>
            <w:r w:rsidRPr="004A3B50">
              <w:rPr>
                <w:rFonts w:cs="Times New Roman"/>
                <w:sz w:val="20"/>
                <w:szCs w:val="20"/>
              </w:rPr>
              <w:t>M</w:t>
            </w:r>
            <w:r w:rsidR="00532AAA" w:rsidRPr="004A3B50">
              <w:rPr>
                <w:rFonts w:cs="Times New Roman"/>
                <w:sz w:val="20"/>
                <w:szCs w:val="20"/>
              </w:rPr>
              <w:t>oderating meta-analysis of 89 studies related to human resource management practices</w:t>
            </w:r>
          </w:p>
        </w:tc>
        <w:tc>
          <w:tcPr>
            <w:tcW w:w="4172" w:type="dxa"/>
            <w:tcBorders>
              <w:bottom w:val="nil"/>
            </w:tcBorders>
          </w:tcPr>
          <w:p w14:paraId="354E54CB" w14:textId="5292053C" w:rsidR="00532AAA" w:rsidRPr="004A3B50" w:rsidRDefault="00532AAA" w:rsidP="00BA4C07">
            <w:pPr>
              <w:numPr>
                <w:ilvl w:val="0"/>
                <w:numId w:val="3"/>
              </w:numPr>
              <w:spacing w:line="240" w:lineRule="auto"/>
              <w:ind w:left="132" w:hanging="187"/>
              <w:contextualSpacing/>
              <w:rPr>
                <w:rFonts w:cs="Times New Roman"/>
                <w:noProof/>
                <w:sz w:val="20"/>
                <w:szCs w:val="20"/>
              </w:rPr>
            </w:pPr>
            <w:r w:rsidRPr="004A3B50">
              <w:rPr>
                <w:rFonts w:cs="Times New Roman"/>
                <w:sz w:val="20"/>
                <w:szCs w:val="20"/>
              </w:rPr>
              <w:t xml:space="preserve">Training has significant positive relationships </w:t>
            </w:r>
            <w:r w:rsidR="00BA4C07" w:rsidRPr="004A3B50">
              <w:rPr>
                <w:rFonts w:cs="Times New Roman"/>
                <w:sz w:val="20"/>
                <w:szCs w:val="20"/>
              </w:rPr>
              <w:t>with organizational performance</w:t>
            </w:r>
          </w:p>
        </w:tc>
      </w:tr>
      <w:tr w:rsidR="00532AAA" w:rsidRPr="004A3B50" w14:paraId="7F503B37" w14:textId="77777777" w:rsidTr="00145F33">
        <w:trPr>
          <w:trHeight w:val="558"/>
        </w:trPr>
        <w:tc>
          <w:tcPr>
            <w:tcW w:w="1413" w:type="dxa"/>
            <w:vMerge/>
          </w:tcPr>
          <w:p w14:paraId="37E8DA84" w14:textId="77777777" w:rsidR="00532AAA" w:rsidRPr="004A3B50" w:rsidRDefault="00532AAA" w:rsidP="002145A5">
            <w:pPr>
              <w:spacing w:line="240" w:lineRule="auto"/>
              <w:ind w:firstLine="0"/>
              <w:rPr>
                <w:rFonts w:cs="Times New Roman"/>
                <w:sz w:val="20"/>
                <w:szCs w:val="20"/>
                <w:lang w:val="en-GB"/>
              </w:rPr>
            </w:pPr>
          </w:p>
        </w:tc>
        <w:tc>
          <w:tcPr>
            <w:tcW w:w="4252" w:type="dxa"/>
            <w:vMerge/>
          </w:tcPr>
          <w:p w14:paraId="7B13C8C7" w14:textId="77777777" w:rsidR="00532AAA" w:rsidRPr="004A3B50" w:rsidRDefault="00532AAA" w:rsidP="002145A5">
            <w:pPr>
              <w:spacing w:line="240" w:lineRule="auto"/>
              <w:ind w:firstLine="0"/>
              <w:rPr>
                <w:rFonts w:cs="Times New Roman"/>
                <w:i/>
                <w:sz w:val="20"/>
                <w:szCs w:val="20"/>
              </w:rPr>
            </w:pPr>
          </w:p>
        </w:tc>
        <w:tc>
          <w:tcPr>
            <w:tcW w:w="2507" w:type="dxa"/>
            <w:tcBorders>
              <w:top w:val="nil"/>
              <w:bottom w:val="nil"/>
            </w:tcBorders>
          </w:tcPr>
          <w:p w14:paraId="6E2F13F1" w14:textId="63CA88F3" w:rsidR="00BA4C07" w:rsidRPr="004A3B50" w:rsidRDefault="001A7A2B" w:rsidP="00BA4C07">
            <w:pPr>
              <w:numPr>
                <w:ilvl w:val="0"/>
                <w:numId w:val="3"/>
              </w:numPr>
              <w:spacing w:line="240" w:lineRule="auto"/>
              <w:ind w:left="132" w:hanging="187"/>
              <w:contextualSpacing/>
              <w:rPr>
                <w:rFonts w:cs="Times New Roman"/>
                <w:iCs/>
                <w:sz w:val="20"/>
                <w:szCs w:val="20"/>
              </w:rPr>
            </w:pPr>
            <w:hyperlink w:anchor="_ENREF_5" w:tooltip="Akbar, 2003 #159"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Akbar&lt;/Author&gt;&lt;Year&gt;2003&lt;/Year&gt;&lt;RecNum&gt;159&lt;/RecNum&gt;&lt;DisplayText&gt;Akbar (2003)&lt;/DisplayText&gt;&lt;record&gt;&lt;rec-number&gt;159&lt;/rec-number&gt;&lt;foreign-keys&gt;&lt;key app="EN" db-id="e5a2p2xsraep0ge2wzp59zsvs0dd9x0expxr" timestamp="1467710270"&gt;159&lt;/key&gt;&lt;/foreign-keys&gt;&lt;ref-type name="Journal Article"&gt;17&lt;/ref-type&gt;&lt;contributors&gt;&lt;authors&gt;&lt;author&gt;Akbar, Hammad&lt;/author&gt;&lt;/authors&gt;&lt;/contributors&gt;&lt;titles&gt;&lt;title&gt;Knowledge Levels and their Transformation: Towards the Integration of Knowledge Creation and Individual Learning&lt;/title&gt;&lt;secondary-title&gt;Journal of Management Studies&lt;/secondary-title&gt;&lt;/titles&gt;&lt;periodical&gt;&lt;full-title&gt;Journal of Management Studies&lt;/full-title&gt;&lt;/periodical&gt;&lt;pages&gt;1997-2021&lt;/pages&gt;&lt;volume&gt;40&lt;/volume&gt;&lt;number&gt;8&lt;/number&gt;&lt;dates&gt;&lt;year&gt;2003&lt;/year&gt;&lt;/dates&gt;&lt;publisher&gt;Blackwell Publishing Ltd.&lt;/publisher&gt;&lt;isbn&gt;1467-6486&lt;/isbn&gt;&lt;urls&gt;&lt;related-urls&gt;&lt;url&gt;http://dx.doi.org/10.1046/j.1467-6486.2003.00409.x&lt;/url&gt;&lt;/related-urls&gt;&lt;/urls&gt;&lt;electronic-resource-num&gt;10.1046/j.1467-6486.2003.00409.x&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Akbar (2003)</w:t>
              </w:r>
              <w:r w:rsidR="004A3B50" w:rsidRPr="004A3B50">
                <w:rPr>
                  <w:rFonts w:cs="Times New Roman"/>
                  <w:noProof/>
                  <w:sz w:val="20"/>
                  <w:szCs w:val="20"/>
                </w:rPr>
                <w:fldChar w:fldCharType="end"/>
              </w:r>
            </w:hyperlink>
          </w:p>
          <w:p w14:paraId="410A6E6F" w14:textId="42A0FF40" w:rsidR="00532AAA" w:rsidRPr="004A3B50" w:rsidRDefault="00532AAA" w:rsidP="002145A5">
            <w:pPr>
              <w:spacing w:line="240" w:lineRule="auto"/>
              <w:rPr>
                <w:rFonts w:cs="Times New Roman"/>
                <w:noProof/>
                <w:sz w:val="20"/>
                <w:szCs w:val="20"/>
              </w:rPr>
            </w:pPr>
          </w:p>
        </w:tc>
        <w:tc>
          <w:tcPr>
            <w:tcW w:w="1968" w:type="dxa"/>
            <w:tcBorders>
              <w:top w:val="nil"/>
              <w:bottom w:val="nil"/>
            </w:tcBorders>
          </w:tcPr>
          <w:p w14:paraId="483B60C8" w14:textId="5E1A35D8" w:rsidR="00532AAA" w:rsidRPr="004A3B50" w:rsidRDefault="00532AAA" w:rsidP="00C86420">
            <w:pPr>
              <w:spacing w:line="240" w:lineRule="auto"/>
              <w:ind w:left="-55" w:firstLine="0"/>
              <w:contextualSpacing/>
              <w:rPr>
                <w:rFonts w:cs="Times New Roman"/>
                <w:sz w:val="20"/>
                <w:szCs w:val="20"/>
              </w:rPr>
            </w:pPr>
            <w:r w:rsidRPr="004A3B50">
              <w:rPr>
                <w:rFonts w:cs="Times New Roman"/>
                <w:sz w:val="20"/>
                <w:szCs w:val="20"/>
              </w:rPr>
              <w:t xml:space="preserve">Theoretical paper without sample </w:t>
            </w:r>
          </w:p>
        </w:tc>
        <w:tc>
          <w:tcPr>
            <w:tcW w:w="4172" w:type="dxa"/>
            <w:tcBorders>
              <w:top w:val="nil"/>
              <w:bottom w:val="nil"/>
            </w:tcBorders>
          </w:tcPr>
          <w:p w14:paraId="28FCA4EF" w14:textId="1DB50CE3" w:rsidR="00532AAA" w:rsidRPr="004A3B50" w:rsidRDefault="007806AA">
            <w:pPr>
              <w:numPr>
                <w:ilvl w:val="0"/>
                <w:numId w:val="3"/>
              </w:numPr>
              <w:spacing w:line="240" w:lineRule="auto"/>
              <w:ind w:left="132" w:hanging="187"/>
              <w:contextualSpacing/>
              <w:rPr>
                <w:rFonts w:eastAsia="Calibri" w:cs="Times New Roman"/>
                <w:sz w:val="20"/>
                <w:szCs w:val="20"/>
              </w:rPr>
            </w:pPr>
            <w:r w:rsidRPr="004A3B50">
              <w:rPr>
                <w:rFonts w:cs="Times New Roman"/>
                <w:sz w:val="20"/>
                <w:szCs w:val="20"/>
              </w:rPr>
              <w:t>C</w:t>
            </w:r>
            <w:r w:rsidR="00BA4C07" w:rsidRPr="004A3B50">
              <w:rPr>
                <w:rFonts w:cs="Times New Roman"/>
                <w:sz w:val="20"/>
                <w:szCs w:val="20"/>
              </w:rPr>
              <w:t>onfirms the link between knowledge c</w:t>
            </w:r>
            <w:r w:rsidRPr="004A3B50">
              <w:rPr>
                <w:rFonts w:cs="Times New Roman"/>
                <w:sz w:val="20"/>
                <w:szCs w:val="20"/>
              </w:rPr>
              <w:t>reation and individual learning</w:t>
            </w:r>
            <w:r w:rsidR="0050715C" w:rsidRPr="004A3B50">
              <w:rPr>
                <w:rFonts w:cs="Times New Roman"/>
                <w:sz w:val="20"/>
                <w:szCs w:val="20"/>
              </w:rPr>
              <w:t>,</w:t>
            </w:r>
            <w:r w:rsidR="00BA4C07" w:rsidRPr="004A3B50">
              <w:rPr>
                <w:rFonts w:cs="Times New Roman"/>
                <w:sz w:val="20"/>
                <w:szCs w:val="20"/>
              </w:rPr>
              <w:t xml:space="preserve"> </w:t>
            </w:r>
            <w:r w:rsidR="0050715C" w:rsidRPr="004A3B50">
              <w:rPr>
                <w:rFonts w:cs="Times New Roman"/>
                <w:sz w:val="20"/>
                <w:szCs w:val="20"/>
              </w:rPr>
              <w:t xml:space="preserve">as well as </w:t>
            </w:r>
            <w:r w:rsidR="00BA4C07" w:rsidRPr="004A3B50">
              <w:rPr>
                <w:rFonts w:cs="Times New Roman"/>
                <w:sz w:val="20"/>
                <w:szCs w:val="20"/>
              </w:rPr>
              <w:t>the coherence between the knowledge creation view and single and double-loop learning models</w:t>
            </w:r>
          </w:p>
        </w:tc>
      </w:tr>
      <w:tr w:rsidR="000A233A" w:rsidRPr="004A3B50" w14:paraId="3DBEB172" w14:textId="77777777" w:rsidTr="00145F33">
        <w:trPr>
          <w:trHeight w:val="1453"/>
        </w:trPr>
        <w:tc>
          <w:tcPr>
            <w:tcW w:w="1413" w:type="dxa"/>
            <w:vMerge/>
          </w:tcPr>
          <w:p w14:paraId="002864AA" w14:textId="77777777" w:rsidR="000A233A" w:rsidRPr="004A3B50" w:rsidRDefault="000A233A" w:rsidP="002145A5">
            <w:pPr>
              <w:spacing w:line="240" w:lineRule="auto"/>
              <w:ind w:firstLine="0"/>
              <w:rPr>
                <w:rFonts w:cs="Times New Roman"/>
                <w:sz w:val="20"/>
                <w:szCs w:val="20"/>
                <w:lang w:val="en-GB"/>
              </w:rPr>
            </w:pPr>
          </w:p>
        </w:tc>
        <w:tc>
          <w:tcPr>
            <w:tcW w:w="4252" w:type="dxa"/>
            <w:vMerge/>
          </w:tcPr>
          <w:p w14:paraId="28AA8A87" w14:textId="77777777" w:rsidR="000A233A" w:rsidRPr="004A3B50" w:rsidRDefault="000A233A" w:rsidP="002145A5">
            <w:pPr>
              <w:spacing w:line="240" w:lineRule="auto"/>
              <w:ind w:firstLine="0"/>
              <w:rPr>
                <w:rFonts w:cs="Times New Roman"/>
                <w:i/>
                <w:sz w:val="20"/>
                <w:szCs w:val="20"/>
              </w:rPr>
            </w:pPr>
          </w:p>
        </w:tc>
        <w:tc>
          <w:tcPr>
            <w:tcW w:w="2507" w:type="dxa"/>
            <w:tcBorders>
              <w:top w:val="nil"/>
            </w:tcBorders>
          </w:tcPr>
          <w:p w14:paraId="38D3642D" w14:textId="70D12331" w:rsidR="000A233A" w:rsidRPr="004A3B50" w:rsidRDefault="001A7A2B" w:rsidP="00BA4C07">
            <w:pPr>
              <w:numPr>
                <w:ilvl w:val="0"/>
                <w:numId w:val="3"/>
              </w:numPr>
              <w:spacing w:line="240" w:lineRule="auto"/>
              <w:ind w:left="132" w:hanging="187"/>
              <w:contextualSpacing/>
              <w:rPr>
                <w:rFonts w:cs="Times New Roman"/>
                <w:noProof/>
                <w:sz w:val="20"/>
                <w:szCs w:val="20"/>
              </w:rPr>
            </w:pPr>
            <w:hyperlink w:anchor="_ENREF_39" w:tooltip="Cohen, 2003 #40"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Cohen&lt;/Author&gt;&lt;Year&gt;2003&lt;/Year&gt;&lt;RecNum&gt;160&lt;/RecNum&gt;&lt;DisplayText&gt;Cohen (2003)&lt;/DisplayText&gt;&lt;record&gt;&lt;rec-number&gt;160&lt;/rec-number&gt;&lt;foreign-keys&gt;&lt;key app="EN" db-id="e5a2p2xsraep0ge2wzp59zsvs0dd9x0expxr" timestamp="1467710296"&gt;160&lt;/key&gt;&lt;/foreign-keys&gt;&lt;ref-type name="Book"&gt;6&lt;/ref-type&gt;&lt;contributors&gt;&lt;authors&gt;&lt;author&gt;Cohen, A.&lt;/author&gt;&lt;/authors&gt;&lt;/contributors&gt;&lt;titles&gt;&lt;title&gt;Multiple commitments in the workplace: An integrative approach&lt;/title&gt;&lt;/titles&gt;&lt;dates&gt;&lt;year&gt;2003&lt;/year&gt;&lt;/dates&gt;&lt;pub-location&gt;Mahwah, NJ&lt;/pub-location&gt;&lt;publisher&gt;Lawrence Erlbaum&lt;/publisher&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Cohen (2003)</w:t>
              </w:r>
              <w:r w:rsidR="004A3B50" w:rsidRPr="004A3B50">
                <w:rPr>
                  <w:rFonts w:cs="Times New Roman"/>
                  <w:noProof/>
                  <w:sz w:val="20"/>
                  <w:szCs w:val="20"/>
                </w:rPr>
                <w:fldChar w:fldCharType="end"/>
              </w:r>
            </w:hyperlink>
          </w:p>
          <w:p w14:paraId="31911C6F" w14:textId="224EC324" w:rsidR="000A233A" w:rsidRPr="004A3B50" w:rsidRDefault="000A233A" w:rsidP="002145A5">
            <w:pPr>
              <w:spacing w:line="240" w:lineRule="auto"/>
              <w:rPr>
                <w:rFonts w:cs="Times New Roman"/>
                <w:noProof/>
                <w:sz w:val="20"/>
                <w:szCs w:val="20"/>
              </w:rPr>
            </w:pPr>
          </w:p>
        </w:tc>
        <w:tc>
          <w:tcPr>
            <w:tcW w:w="1968" w:type="dxa"/>
            <w:tcBorders>
              <w:top w:val="nil"/>
            </w:tcBorders>
          </w:tcPr>
          <w:p w14:paraId="69301796" w14:textId="77777777" w:rsidR="000A233A" w:rsidRPr="004A3B50" w:rsidRDefault="000A233A" w:rsidP="00C86420">
            <w:pPr>
              <w:spacing w:line="240" w:lineRule="auto"/>
              <w:ind w:left="-55" w:firstLine="0"/>
              <w:contextualSpacing/>
              <w:rPr>
                <w:rFonts w:cs="Times New Roman"/>
                <w:noProof/>
                <w:sz w:val="20"/>
                <w:szCs w:val="20"/>
              </w:rPr>
            </w:pPr>
            <w:r w:rsidRPr="004A3B50">
              <w:rPr>
                <w:rFonts w:cs="Times New Roman"/>
                <w:sz w:val="20"/>
                <w:szCs w:val="20"/>
              </w:rPr>
              <w:t>A textbook without sample</w:t>
            </w:r>
          </w:p>
          <w:p w14:paraId="7505D026" w14:textId="77777777" w:rsidR="000A233A" w:rsidRPr="004A3B50" w:rsidRDefault="000A233A" w:rsidP="00532AAA">
            <w:pPr>
              <w:spacing w:line="240" w:lineRule="auto"/>
              <w:ind w:left="132"/>
              <w:contextualSpacing/>
              <w:rPr>
                <w:rFonts w:cs="Times New Roman"/>
                <w:noProof/>
                <w:sz w:val="20"/>
                <w:szCs w:val="20"/>
              </w:rPr>
            </w:pPr>
          </w:p>
          <w:p w14:paraId="7B0F28E7" w14:textId="77777777" w:rsidR="000A233A" w:rsidRPr="004A3B50" w:rsidRDefault="000A233A" w:rsidP="00532AAA">
            <w:pPr>
              <w:spacing w:line="240" w:lineRule="auto"/>
              <w:ind w:left="132"/>
              <w:contextualSpacing/>
              <w:rPr>
                <w:rFonts w:cs="Times New Roman"/>
                <w:noProof/>
                <w:sz w:val="20"/>
                <w:szCs w:val="20"/>
              </w:rPr>
            </w:pPr>
          </w:p>
          <w:p w14:paraId="26FCA9D0" w14:textId="0FA123BA" w:rsidR="000A233A" w:rsidRPr="004A3B50" w:rsidRDefault="000A233A" w:rsidP="00532AAA">
            <w:pPr>
              <w:spacing w:line="240" w:lineRule="auto"/>
              <w:rPr>
                <w:rFonts w:cs="Times New Roman"/>
                <w:noProof/>
                <w:sz w:val="20"/>
                <w:szCs w:val="20"/>
              </w:rPr>
            </w:pPr>
            <w:r w:rsidRPr="004A3B50">
              <w:rPr>
                <w:rFonts w:cs="Times New Roman"/>
                <w:sz w:val="20"/>
                <w:szCs w:val="20"/>
              </w:rPr>
              <w:t>.</w:t>
            </w:r>
          </w:p>
        </w:tc>
        <w:tc>
          <w:tcPr>
            <w:tcW w:w="4172" w:type="dxa"/>
            <w:tcBorders>
              <w:top w:val="nil"/>
            </w:tcBorders>
          </w:tcPr>
          <w:p w14:paraId="47F17900" w14:textId="6026FEBD" w:rsidR="000A233A" w:rsidRPr="004A3B50" w:rsidRDefault="0050715C" w:rsidP="00BA4C07">
            <w:pPr>
              <w:numPr>
                <w:ilvl w:val="0"/>
                <w:numId w:val="3"/>
              </w:numPr>
              <w:spacing w:line="240" w:lineRule="auto"/>
              <w:ind w:left="132" w:hanging="187"/>
              <w:contextualSpacing/>
              <w:rPr>
                <w:rFonts w:eastAsia="Calibri" w:cs="Times New Roman"/>
                <w:sz w:val="20"/>
                <w:szCs w:val="20"/>
              </w:rPr>
            </w:pPr>
            <w:r w:rsidRPr="004A3B50">
              <w:rPr>
                <w:rFonts w:cs="Times New Roman"/>
                <w:sz w:val="20"/>
                <w:szCs w:val="20"/>
              </w:rPr>
              <w:t>The book discusses m</w:t>
            </w:r>
            <w:r w:rsidR="000A233A" w:rsidRPr="004A3B50">
              <w:rPr>
                <w:rFonts w:cs="Times New Roman"/>
                <w:sz w:val="20"/>
                <w:szCs w:val="20"/>
              </w:rPr>
              <w:t xml:space="preserve">ultiple commitments in the workplace </w:t>
            </w:r>
          </w:p>
          <w:p w14:paraId="15BBDE47" w14:textId="77777777" w:rsidR="000A233A" w:rsidRPr="004A3B50" w:rsidRDefault="000A233A" w:rsidP="00532AAA">
            <w:pPr>
              <w:spacing w:line="240" w:lineRule="auto"/>
              <w:ind w:left="132"/>
              <w:contextualSpacing/>
              <w:rPr>
                <w:rFonts w:cs="Times New Roman"/>
                <w:noProof/>
                <w:sz w:val="20"/>
                <w:szCs w:val="20"/>
              </w:rPr>
            </w:pPr>
          </w:p>
          <w:p w14:paraId="460B6216" w14:textId="5CCC2E54" w:rsidR="000A233A" w:rsidRPr="004A3B50" w:rsidRDefault="000A233A" w:rsidP="00532AAA">
            <w:pPr>
              <w:spacing w:line="240" w:lineRule="auto"/>
              <w:rPr>
                <w:rFonts w:eastAsia="Calibri" w:cs="Times New Roman"/>
                <w:sz w:val="20"/>
                <w:szCs w:val="20"/>
              </w:rPr>
            </w:pPr>
          </w:p>
        </w:tc>
      </w:tr>
      <w:tr w:rsidR="00532AAA" w:rsidRPr="004A3B50" w14:paraId="25CF2D30" w14:textId="77777777" w:rsidTr="00145F33">
        <w:trPr>
          <w:trHeight w:val="949"/>
        </w:trPr>
        <w:tc>
          <w:tcPr>
            <w:tcW w:w="1413" w:type="dxa"/>
            <w:vMerge w:val="restart"/>
          </w:tcPr>
          <w:p w14:paraId="3CE01C3B" w14:textId="77777777" w:rsidR="00532AAA" w:rsidRPr="004A3B50" w:rsidRDefault="00532AAA" w:rsidP="002145A5">
            <w:pPr>
              <w:spacing w:line="240" w:lineRule="auto"/>
              <w:ind w:firstLine="0"/>
              <w:rPr>
                <w:rFonts w:cs="Times New Roman"/>
                <w:sz w:val="20"/>
                <w:szCs w:val="20"/>
                <w:lang w:val="en-GB"/>
              </w:rPr>
            </w:pPr>
            <w:r w:rsidRPr="004A3B50">
              <w:rPr>
                <w:rFonts w:cs="Times New Roman"/>
                <w:sz w:val="20"/>
                <w:szCs w:val="20"/>
                <w:lang w:val="en-GB"/>
              </w:rPr>
              <w:t>Value-in-use Perceptions</w:t>
            </w:r>
          </w:p>
        </w:tc>
        <w:tc>
          <w:tcPr>
            <w:tcW w:w="4252" w:type="dxa"/>
            <w:vMerge w:val="restart"/>
          </w:tcPr>
          <w:p w14:paraId="1D63165C" w14:textId="100670DE" w:rsidR="00532AAA" w:rsidRPr="004A3B50" w:rsidRDefault="00532AAA">
            <w:pPr>
              <w:spacing w:line="240" w:lineRule="auto"/>
              <w:ind w:firstLine="0"/>
              <w:rPr>
                <w:rFonts w:cs="Times New Roman"/>
                <w:sz w:val="20"/>
                <w:szCs w:val="20"/>
              </w:rPr>
            </w:pPr>
            <w:r w:rsidRPr="004A3B50">
              <w:rPr>
                <w:rFonts w:cs="Times New Roman"/>
                <w:i/>
                <w:sz w:val="20"/>
                <w:szCs w:val="20"/>
              </w:rPr>
              <w:t>Value-in-use</w:t>
            </w:r>
            <w:r w:rsidRPr="004A3B50">
              <w:rPr>
                <w:rFonts w:cs="Times New Roman"/>
                <w:sz w:val="20"/>
                <w:szCs w:val="20"/>
              </w:rPr>
              <w:t xml:space="preserve"> is defined as a customer’s outcome, purpose</w:t>
            </w:r>
            <w:r w:rsidR="0050715C" w:rsidRPr="004A3B50">
              <w:rPr>
                <w:rFonts w:cs="Times New Roman"/>
                <w:sz w:val="20"/>
                <w:szCs w:val="20"/>
              </w:rPr>
              <w:t>,</w:t>
            </w:r>
            <w:r w:rsidRPr="004A3B50">
              <w:rPr>
                <w:rFonts w:cs="Times New Roman"/>
                <w:sz w:val="20"/>
                <w:szCs w:val="20"/>
              </w:rPr>
              <w:t xml:space="preserve"> or objective achieved through service</w:t>
            </w:r>
            <w:r w:rsidR="007B7C69" w:rsidRPr="004A3B50">
              <w:rPr>
                <w:rFonts w:cs="Times New Roman"/>
                <w:sz w:val="20"/>
                <w:szCs w:val="20"/>
              </w:rPr>
              <w:t xml:space="preserve">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Macdonald&lt;/Author&gt;&lt;Year&gt;2011&lt;/Year&gt;&lt;RecNum&gt;196&lt;/RecNum&gt;&lt;Pages&gt;671&lt;/Pages&gt;&lt;DisplayText&gt;(Macdonald et al., 2011: 671)&lt;/DisplayText&gt;&lt;record&gt;&lt;rec-number&gt;196&lt;/rec-number&gt;&lt;foreign-keys&gt;&lt;key app="EN" db-id="e5a2p2xsraep0ge2wzp59zsvs0dd9x0expxr" timestamp="1499869808"&gt;196&lt;/key&gt;&lt;/foreign-keys&gt;&lt;ref-type name="Journal Article"&gt;17&lt;/ref-type&gt;&lt;contributors&gt;&lt;authors&gt;&lt;author&gt;Macdonald, Emma K.&lt;/author&gt;&lt;author&gt;Wilson, Hugh&lt;/author&gt;&lt;author&gt;Martinez, Veronica&lt;/author&gt;&lt;author&gt;Toossi, Amir&lt;/author&gt;&lt;/authors&gt;&lt;/contributors&gt;&lt;titles&gt;&lt;title&gt;Assessing value-in-use: A conceptual framework and exploratory study&lt;/title&gt;&lt;secondary-title&gt;Industrial Marketing Management&lt;/secondary-title&gt;&lt;/titles&gt;&lt;periodical&gt;&lt;full-title&gt;Industrial Marketing Management&lt;/full-title&gt;&lt;/periodical&gt;&lt;pages&gt;671-682&lt;/pages&gt;&lt;volume&gt;40&lt;/volume&gt;&lt;number&gt;5&lt;/number&gt;&lt;keywords&gt;&lt;keyword&gt;Customer perceived value&lt;/keyword&gt;&lt;keyword&gt;Service-dominant logic&lt;/keyword&gt;&lt;keyword&gt;Service quality&lt;/keyword&gt;&lt;keyword&gt;Usage process&lt;/keyword&gt;&lt;keyword&gt;Value-in-use&lt;/keyword&gt;&lt;/keywords&gt;&lt;dates&gt;&lt;year&gt;2011&lt;/year&gt;&lt;pub-dates&gt;&lt;date&gt;2011/07/01/&lt;/date&gt;&lt;/pub-dates&gt;&lt;/dates&gt;&lt;isbn&gt;0019-8501&lt;/isbn&gt;&lt;urls&gt;&lt;related-urls&gt;&lt;url&gt;http://www.sciencedirect.com/science/article/pii/S0019850111000587&lt;/url&gt;&lt;/related-urls&gt;&lt;/urls&gt;&lt;electronic-resource-num&gt;http://dx.doi.org/10.1016/j.indmarman.2011.05.006&lt;/electronic-resource-num&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101" w:tooltip="Macdonald, 2011 #196" w:history="1">
              <w:r w:rsidR="004A3B50" w:rsidRPr="004A3B50">
                <w:rPr>
                  <w:rFonts w:cs="Times New Roman"/>
                  <w:noProof/>
                  <w:sz w:val="20"/>
                  <w:szCs w:val="20"/>
                </w:rPr>
                <w:t>Macdonald et al., 2011: 671</w:t>
              </w:r>
            </w:hyperlink>
            <w:r w:rsidR="00471F82" w:rsidRPr="004A3B50">
              <w:rPr>
                <w:rFonts w:cs="Times New Roman"/>
                <w:noProof/>
                <w:sz w:val="20"/>
                <w:szCs w:val="20"/>
              </w:rPr>
              <w:t>)</w:t>
            </w:r>
            <w:r w:rsidR="007B7C69" w:rsidRPr="004A3B50">
              <w:rPr>
                <w:rFonts w:cs="Times New Roman"/>
                <w:sz w:val="20"/>
                <w:szCs w:val="20"/>
              </w:rPr>
              <w:fldChar w:fldCharType="end"/>
            </w:r>
            <w:r w:rsidR="00471F82" w:rsidRPr="004A3B50">
              <w:rPr>
                <w:rFonts w:cs="Times New Roman"/>
                <w:sz w:val="20"/>
                <w:szCs w:val="20"/>
              </w:rPr>
              <w:t>.</w:t>
            </w:r>
          </w:p>
        </w:tc>
        <w:tc>
          <w:tcPr>
            <w:tcW w:w="2507" w:type="dxa"/>
            <w:tcBorders>
              <w:bottom w:val="nil"/>
            </w:tcBorders>
          </w:tcPr>
          <w:p w14:paraId="60228567" w14:textId="0FF92D3F" w:rsidR="00532AAA" w:rsidRPr="004A3B50" w:rsidRDefault="001A7A2B" w:rsidP="00532AAA">
            <w:pPr>
              <w:numPr>
                <w:ilvl w:val="0"/>
                <w:numId w:val="3"/>
              </w:numPr>
              <w:spacing w:line="240" w:lineRule="auto"/>
              <w:ind w:left="132" w:hanging="187"/>
              <w:contextualSpacing/>
              <w:rPr>
                <w:rFonts w:cs="Times New Roman"/>
                <w:noProof/>
                <w:sz w:val="20"/>
                <w:szCs w:val="20"/>
              </w:rPr>
            </w:pPr>
            <w:hyperlink w:anchor="_ENREF_166" w:tooltip="Walls, 2013 #16"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Walls&lt;/Author&gt;&lt;Year&gt;2013&lt;/Year&gt;&lt;RecNum&gt;16&lt;/RecNum&gt;&lt;DisplayText&gt;Walls (2013)&lt;/DisplayText&gt;&lt;record&gt;&lt;rec-number&gt;16&lt;/rec-number&gt;&lt;foreign-keys&gt;&lt;key app="EN" db-id="e5a2p2xsraep0ge2wzp59zsvs0dd9x0expxr" timestamp="1425891650"&gt;16&lt;/key&gt;&lt;/foreign-keys&gt;&lt;ref-type name="Journal Article"&gt;17&lt;/ref-type&gt;&lt;contributors&gt;&lt;authors&gt;&lt;author&gt;Walls, Andrew R.&lt;/author&gt;&lt;/authors&gt;&lt;/contributors&gt;&lt;titles&gt;&lt;title&gt;A cross-sectional examination of hotel consumer experience and relative effects on consumer values&lt;/title&gt;&lt;secondary-title&gt;International Journal of Hospitality Management&lt;/secondary-title&gt;&lt;/titles&gt;&lt;periodical&gt;&lt;full-title&gt;International Journal of Hospitality Management&lt;/full-title&gt;&lt;/periodical&gt;&lt;pages&gt;179-192&lt;/pages&gt;&lt;volume&gt;32&lt;/volume&gt;&lt;dates&gt;&lt;year&gt;2013&lt;/year&gt;&lt;/dates&gt;&lt;isbn&gt;02784319&lt;/isbn&gt;&lt;urls&gt;&lt;/urls&gt;&lt;electronic-resource-num&gt;10.1016/j.ijhm.2012.04.009&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Walls (2013)</w:t>
              </w:r>
              <w:r w:rsidR="004A3B50" w:rsidRPr="004A3B50">
                <w:rPr>
                  <w:rFonts w:cs="Times New Roman"/>
                  <w:noProof/>
                  <w:sz w:val="20"/>
                  <w:szCs w:val="20"/>
                </w:rPr>
                <w:fldChar w:fldCharType="end"/>
              </w:r>
            </w:hyperlink>
          </w:p>
        </w:tc>
        <w:tc>
          <w:tcPr>
            <w:tcW w:w="1968" w:type="dxa"/>
            <w:tcBorders>
              <w:bottom w:val="nil"/>
            </w:tcBorders>
          </w:tcPr>
          <w:p w14:paraId="3A7D5B13" w14:textId="0736F854" w:rsidR="00532AAA" w:rsidRPr="004A3B50" w:rsidRDefault="00532AAA" w:rsidP="00532AAA">
            <w:pPr>
              <w:spacing w:line="240" w:lineRule="auto"/>
              <w:ind w:left="-55" w:firstLine="0"/>
              <w:contextualSpacing/>
              <w:rPr>
                <w:rFonts w:cs="Times New Roman"/>
                <w:noProof/>
                <w:sz w:val="20"/>
                <w:szCs w:val="20"/>
              </w:rPr>
            </w:pPr>
            <w:r w:rsidRPr="004A3B50">
              <w:rPr>
                <w:rFonts w:cs="Times New Roman"/>
                <w:noProof/>
                <w:sz w:val="20"/>
                <w:szCs w:val="20"/>
              </w:rPr>
              <w:t xml:space="preserve">451 hotel travelers in the </w:t>
            </w:r>
            <w:r w:rsidR="00325EAF" w:rsidRPr="004A3B50">
              <w:rPr>
                <w:rFonts w:cs="Times New Roman"/>
                <w:noProof/>
                <w:sz w:val="20"/>
                <w:szCs w:val="20"/>
              </w:rPr>
              <w:t>US</w:t>
            </w:r>
          </w:p>
        </w:tc>
        <w:tc>
          <w:tcPr>
            <w:tcW w:w="4172" w:type="dxa"/>
            <w:tcBorders>
              <w:bottom w:val="nil"/>
            </w:tcBorders>
          </w:tcPr>
          <w:p w14:paraId="5E20A7B8" w14:textId="64F34E4B" w:rsidR="00532AAA" w:rsidRPr="004A3B50" w:rsidRDefault="007806AA">
            <w:pPr>
              <w:numPr>
                <w:ilvl w:val="0"/>
                <w:numId w:val="3"/>
              </w:numPr>
              <w:spacing w:line="240" w:lineRule="auto"/>
              <w:ind w:left="132" w:hanging="187"/>
              <w:contextualSpacing/>
              <w:rPr>
                <w:rFonts w:cs="Times New Roman"/>
                <w:sz w:val="20"/>
                <w:szCs w:val="20"/>
              </w:rPr>
            </w:pPr>
            <w:r w:rsidRPr="004A3B50">
              <w:rPr>
                <w:rFonts w:cs="Times New Roman"/>
                <w:sz w:val="20"/>
                <w:szCs w:val="20"/>
              </w:rPr>
              <w:t>C</w:t>
            </w:r>
            <w:r w:rsidR="00532AAA" w:rsidRPr="004A3B50">
              <w:rPr>
                <w:rFonts w:cs="Times New Roman"/>
                <w:sz w:val="20"/>
                <w:szCs w:val="20"/>
              </w:rPr>
              <w:t>onsumer experience created by the physical environment and the human interactions ha</w:t>
            </w:r>
            <w:r w:rsidR="0050715C" w:rsidRPr="004A3B50">
              <w:rPr>
                <w:rFonts w:cs="Times New Roman"/>
                <w:sz w:val="20"/>
                <w:szCs w:val="20"/>
              </w:rPr>
              <w:t>s</w:t>
            </w:r>
            <w:r w:rsidR="00532AAA" w:rsidRPr="004A3B50">
              <w:rPr>
                <w:rFonts w:cs="Times New Roman"/>
                <w:sz w:val="20"/>
                <w:szCs w:val="20"/>
              </w:rPr>
              <w:t xml:space="preserve"> a significant relationship with </w:t>
            </w:r>
            <w:r w:rsidR="0050715C" w:rsidRPr="004A3B50">
              <w:rPr>
                <w:rFonts w:cs="Times New Roman"/>
                <w:sz w:val="20"/>
                <w:szCs w:val="20"/>
              </w:rPr>
              <w:t xml:space="preserve">the </w:t>
            </w:r>
            <w:r w:rsidR="00532AAA" w:rsidRPr="004A3B50">
              <w:rPr>
                <w:rFonts w:cs="Times New Roman"/>
                <w:sz w:val="20"/>
                <w:szCs w:val="20"/>
              </w:rPr>
              <w:t xml:space="preserve">perceived value in the hospitality sector </w:t>
            </w:r>
          </w:p>
        </w:tc>
      </w:tr>
      <w:tr w:rsidR="00532AAA" w:rsidRPr="004A3B50" w14:paraId="5F64FE26" w14:textId="77777777" w:rsidTr="00145F33">
        <w:trPr>
          <w:trHeight w:val="991"/>
        </w:trPr>
        <w:tc>
          <w:tcPr>
            <w:tcW w:w="1413" w:type="dxa"/>
            <w:vMerge/>
          </w:tcPr>
          <w:p w14:paraId="7D745CDA" w14:textId="77777777" w:rsidR="00532AAA" w:rsidRPr="004A3B50" w:rsidRDefault="00532AAA" w:rsidP="002145A5">
            <w:pPr>
              <w:spacing w:line="240" w:lineRule="auto"/>
              <w:ind w:firstLine="0"/>
              <w:rPr>
                <w:rFonts w:cs="Times New Roman"/>
                <w:sz w:val="20"/>
                <w:szCs w:val="20"/>
                <w:lang w:val="en-GB"/>
              </w:rPr>
            </w:pPr>
          </w:p>
        </w:tc>
        <w:tc>
          <w:tcPr>
            <w:tcW w:w="4252" w:type="dxa"/>
            <w:vMerge/>
          </w:tcPr>
          <w:p w14:paraId="741B0171" w14:textId="77777777" w:rsidR="00532AAA" w:rsidRPr="004A3B50" w:rsidRDefault="00532AAA" w:rsidP="002145A5">
            <w:pPr>
              <w:spacing w:line="240" w:lineRule="auto"/>
              <w:ind w:firstLine="0"/>
              <w:rPr>
                <w:rFonts w:cs="Times New Roman"/>
                <w:i/>
                <w:sz w:val="20"/>
                <w:szCs w:val="20"/>
              </w:rPr>
            </w:pPr>
          </w:p>
        </w:tc>
        <w:tc>
          <w:tcPr>
            <w:tcW w:w="2507" w:type="dxa"/>
            <w:tcBorders>
              <w:top w:val="nil"/>
              <w:bottom w:val="nil"/>
            </w:tcBorders>
          </w:tcPr>
          <w:p w14:paraId="4B133BC5" w14:textId="40279EA4" w:rsidR="00532AAA" w:rsidRPr="004A3B50" w:rsidRDefault="001A7A2B" w:rsidP="00532AAA">
            <w:pPr>
              <w:numPr>
                <w:ilvl w:val="0"/>
                <w:numId w:val="3"/>
              </w:numPr>
              <w:spacing w:line="240" w:lineRule="auto"/>
              <w:ind w:left="132" w:hanging="187"/>
              <w:contextualSpacing/>
              <w:rPr>
                <w:rFonts w:cs="Times New Roman"/>
                <w:noProof/>
                <w:sz w:val="20"/>
                <w:szCs w:val="20"/>
              </w:rPr>
            </w:pPr>
            <w:hyperlink w:anchor="_ENREF_71" w:tooltip="Gronroos, 2013 #2269"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Gronroos and Voima (2013)</w:t>
              </w:r>
              <w:r w:rsidR="004A3B50" w:rsidRPr="004A3B50">
                <w:rPr>
                  <w:rFonts w:cs="Times New Roman"/>
                  <w:noProof/>
                  <w:sz w:val="20"/>
                  <w:szCs w:val="20"/>
                </w:rPr>
                <w:fldChar w:fldCharType="end"/>
              </w:r>
            </w:hyperlink>
          </w:p>
        </w:tc>
        <w:tc>
          <w:tcPr>
            <w:tcW w:w="1968" w:type="dxa"/>
            <w:tcBorders>
              <w:top w:val="nil"/>
              <w:bottom w:val="nil"/>
            </w:tcBorders>
          </w:tcPr>
          <w:p w14:paraId="3BE8C7D0" w14:textId="06EC31F5" w:rsidR="00532AAA" w:rsidRPr="004A3B50" w:rsidRDefault="00532AAA" w:rsidP="00532AAA">
            <w:pPr>
              <w:spacing w:line="240" w:lineRule="auto"/>
              <w:ind w:left="-55" w:firstLine="0"/>
              <w:contextualSpacing/>
              <w:rPr>
                <w:rFonts w:cs="Times New Roman"/>
                <w:noProof/>
                <w:sz w:val="20"/>
                <w:szCs w:val="20"/>
              </w:rPr>
            </w:pPr>
            <w:r w:rsidRPr="004A3B50">
              <w:rPr>
                <w:rFonts w:cs="Times New Roman"/>
                <w:sz w:val="20"/>
                <w:szCs w:val="20"/>
              </w:rPr>
              <w:t>Theoretical paper without sample</w:t>
            </w:r>
          </w:p>
        </w:tc>
        <w:tc>
          <w:tcPr>
            <w:tcW w:w="4172" w:type="dxa"/>
            <w:tcBorders>
              <w:top w:val="nil"/>
              <w:bottom w:val="nil"/>
            </w:tcBorders>
          </w:tcPr>
          <w:p w14:paraId="6C4648D5" w14:textId="65439112" w:rsidR="00532AAA" w:rsidRPr="004A3B50" w:rsidRDefault="00532AAA" w:rsidP="00325EAF">
            <w:pPr>
              <w:numPr>
                <w:ilvl w:val="0"/>
                <w:numId w:val="3"/>
              </w:numPr>
              <w:spacing w:line="240" w:lineRule="auto"/>
              <w:ind w:left="132" w:hanging="187"/>
              <w:contextualSpacing/>
              <w:rPr>
                <w:rFonts w:cs="Times New Roman"/>
                <w:sz w:val="20"/>
                <w:szCs w:val="20"/>
              </w:rPr>
            </w:pPr>
            <w:r w:rsidRPr="004A3B50">
              <w:rPr>
                <w:rFonts w:cs="Times New Roman"/>
                <w:sz w:val="20"/>
                <w:szCs w:val="20"/>
              </w:rPr>
              <w:t>The firm’s and the customer’s actions can be categorized by spheres (provider, joint, customer), and their interactions are direct or indirect, leading to different forms of value creation and co-creation.</w:t>
            </w:r>
          </w:p>
        </w:tc>
      </w:tr>
      <w:tr w:rsidR="00532AAA" w:rsidRPr="004A3B50" w14:paraId="370CF936" w14:textId="77777777" w:rsidTr="00145F33">
        <w:trPr>
          <w:trHeight w:val="709"/>
        </w:trPr>
        <w:tc>
          <w:tcPr>
            <w:tcW w:w="1413" w:type="dxa"/>
            <w:vMerge/>
          </w:tcPr>
          <w:p w14:paraId="0F99FAD3" w14:textId="77777777" w:rsidR="00532AAA" w:rsidRPr="004A3B50" w:rsidRDefault="00532AAA" w:rsidP="002145A5">
            <w:pPr>
              <w:spacing w:line="240" w:lineRule="auto"/>
              <w:ind w:firstLine="0"/>
              <w:rPr>
                <w:rFonts w:cs="Times New Roman"/>
                <w:sz w:val="20"/>
                <w:szCs w:val="20"/>
                <w:lang w:val="en-GB"/>
              </w:rPr>
            </w:pPr>
          </w:p>
        </w:tc>
        <w:tc>
          <w:tcPr>
            <w:tcW w:w="4252" w:type="dxa"/>
            <w:vMerge/>
          </w:tcPr>
          <w:p w14:paraId="21383789" w14:textId="77777777" w:rsidR="00532AAA" w:rsidRPr="004A3B50" w:rsidRDefault="00532AAA" w:rsidP="002145A5">
            <w:pPr>
              <w:spacing w:line="240" w:lineRule="auto"/>
              <w:ind w:firstLine="0"/>
              <w:rPr>
                <w:rFonts w:cs="Times New Roman"/>
                <w:i/>
                <w:sz w:val="20"/>
                <w:szCs w:val="20"/>
              </w:rPr>
            </w:pPr>
          </w:p>
        </w:tc>
        <w:tc>
          <w:tcPr>
            <w:tcW w:w="2507" w:type="dxa"/>
            <w:tcBorders>
              <w:top w:val="nil"/>
              <w:bottom w:val="nil"/>
            </w:tcBorders>
          </w:tcPr>
          <w:p w14:paraId="04B7562B" w14:textId="26E45C2C" w:rsidR="00532AAA" w:rsidRPr="004A3B50" w:rsidRDefault="001A7A2B" w:rsidP="00532AAA">
            <w:pPr>
              <w:numPr>
                <w:ilvl w:val="0"/>
                <w:numId w:val="3"/>
              </w:numPr>
              <w:spacing w:line="240" w:lineRule="auto"/>
              <w:ind w:left="132" w:hanging="187"/>
              <w:contextualSpacing/>
              <w:rPr>
                <w:rFonts w:cs="Times New Roman"/>
                <w:noProof/>
                <w:sz w:val="20"/>
                <w:szCs w:val="20"/>
              </w:rPr>
            </w:pPr>
            <w:hyperlink w:anchor="_ENREF_164" w:tooltip="Vargo, 2008 #6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Vargo&lt;/Author&gt;&lt;Year&gt;2008&lt;/Year&gt;&lt;RecNum&gt;63&lt;/RecNum&gt;&lt;DisplayText&gt;Vargo and Lusch (2008)&lt;/DisplayText&gt;&lt;record&gt;&lt;rec-number&gt;63&lt;/rec-number&gt;&lt;foreign-keys&gt;&lt;key app="EN" db-id="e5a2p2xsraep0ge2wzp59zsvs0dd9x0expxr" timestamp="1427368914"&gt;63&lt;/key&gt;&lt;/foreign-keys&gt;&lt;ref-type name="Journal Article"&gt;17&lt;/ref-type&gt;&lt;contributors&gt;&lt;authors&gt;&lt;author&gt;Vargo, Stephen L.&lt;/author&gt;&lt;author&gt;Lusch, Robert F.&lt;/author&gt;&lt;/authors&gt;&lt;/contributors&gt;&lt;titles&gt;&lt;title&gt;Service-dominant logic: continuing the evolution&lt;/title&gt;&lt;secondary-title&gt;Journal of the Academy of Marketing Science&lt;/secondary-title&gt;&lt;alt-title&gt;J. of the Acad. Mark. Sci.&lt;/alt-title&gt;&lt;/titles&gt;&lt;periodical&gt;&lt;full-title&gt;Journal of the Academy of Marketing Science&lt;/full-title&gt;&lt;/periodical&gt;&lt;pages&gt;1-10&lt;/pages&gt;&lt;volume&gt;36&lt;/volume&gt;&lt;number&gt;1&lt;/number&gt;&lt;keywords&gt;&lt;keyword&gt;Service-dominant logic&lt;/keyword&gt;&lt;keyword&gt;New-dominant logic&lt;/keyword&gt;&lt;keyword&gt;Service&lt;/keyword&gt;&lt;/keywords&gt;&lt;dates&gt;&lt;year&gt;2008&lt;/year&gt;&lt;pub-dates&gt;&lt;date&gt;2008/03/01&lt;/date&gt;&lt;/pub-dates&gt;&lt;/dates&gt;&lt;publisher&gt;Springer US&lt;/publisher&gt;&lt;isbn&gt;0092-0703&lt;/isbn&gt;&lt;urls&gt;&lt;related-urls&gt;&lt;url&gt;http://dx.doi.org/10.1007/s11747-007-0069-6&lt;/url&gt;&lt;/related-urls&gt;&lt;/urls&gt;&lt;electronic-resource-num&gt;10.1007/s11747-007-0069-6&lt;/electronic-resource-num&gt;&lt;language&gt;English&lt;/language&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Vargo and Lusch (2008)</w:t>
              </w:r>
              <w:r w:rsidR="004A3B50" w:rsidRPr="004A3B50">
                <w:rPr>
                  <w:rFonts w:cs="Times New Roman"/>
                  <w:noProof/>
                  <w:sz w:val="20"/>
                  <w:szCs w:val="20"/>
                </w:rPr>
                <w:fldChar w:fldCharType="end"/>
              </w:r>
            </w:hyperlink>
          </w:p>
        </w:tc>
        <w:tc>
          <w:tcPr>
            <w:tcW w:w="1968" w:type="dxa"/>
            <w:tcBorders>
              <w:top w:val="nil"/>
              <w:bottom w:val="nil"/>
            </w:tcBorders>
          </w:tcPr>
          <w:p w14:paraId="08716978" w14:textId="0239172F" w:rsidR="00532AAA" w:rsidRPr="004A3B50" w:rsidRDefault="00532AAA" w:rsidP="00532AAA">
            <w:pPr>
              <w:spacing w:line="240" w:lineRule="auto"/>
              <w:ind w:firstLine="0"/>
              <w:contextualSpacing/>
              <w:rPr>
                <w:rFonts w:cs="Times New Roman"/>
                <w:noProof/>
                <w:sz w:val="20"/>
                <w:szCs w:val="20"/>
              </w:rPr>
            </w:pPr>
            <w:r w:rsidRPr="004A3B50">
              <w:rPr>
                <w:rFonts w:cs="Times New Roman"/>
                <w:sz w:val="20"/>
                <w:szCs w:val="20"/>
              </w:rPr>
              <w:t xml:space="preserve">Theoretical paper without sample </w:t>
            </w:r>
          </w:p>
        </w:tc>
        <w:tc>
          <w:tcPr>
            <w:tcW w:w="4172" w:type="dxa"/>
            <w:tcBorders>
              <w:top w:val="nil"/>
              <w:bottom w:val="nil"/>
            </w:tcBorders>
          </w:tcPr>
          <w:p w14:paraId="4CD910A2" w14:textId="45D8CA45" w:rsidR="007806AA" w:rsidRPr="004A3B50" w:rsidRDefault="007806AA" w:rsidP="00325EAF">
            <w:pPr>
              <w:numPr>
                <w:ilvl w:val="0"/>
                <w:numId w:val="3"/>
              </w:numPr>
              <w:spacing w:line="240" w:lineRule="auto"/>
              <w:ind w:left="132" w:hanging="187"/>
              <w:contextualSpacing/>
              <w:rPr>
                <w:rFonts w:cs="Times New Roman"/>
                <w:sz w:val="20"/>
                <w:szCs w:val="20"/>
              </w:rPr>
            </w:pPr>
            <w:r w:rsidRPr="004A3B50">
              <w:rPr>
                <w:rFonts w:cs="Times New Roman"/>
                <w:sz w:val="20"/>
                <w:szCs w:val="20"/>
              </w:rPr>
              <w:t>H</w:t>
            </w:r>
            <w:r w:rsidR="00532AAA" w:rsidRPr="004A3B50">
              <w:rPr>
                <w:rFonts w:cs="Times New Roman"/>
                <w:sz w:val="20"/>
                <w:szCs w:val="20"/>
              </w:rPr>
              <w:t xml:space="preserve">ighlights </w:t>
            </w:r>
            <w:r w:rsidR="0050715C" w:rsidRPr="004A3B50">
              <w:rPr>
                <w:rFonts w:cs="Times New Roman"/>
                <w:sz w:val="20"/>
                <w:szCs w:val="20"/>
              </w:rPr>
              <w:t xml:space="preserve">the </w:t>
            </w:r>
            <w:r w:rsidR="00532AAA" w:rsidRPr="004A3B50">
              <w:rPr>
                <w:rFonts w:cs="Times New Roman"/>
                <w:sz w:val="20"/>
                <w:szCs w:val="20"/>
              </w:rPr>
              <w:t>service dominant logic</w:t>
            </w:r>
          </w:p>
          <w:p w14:paraId="01E7DCC4" w14:textId="3B16A11B" w:rsidR="00532AAA" w:rsidRPr="004A3B50" w:rsidRDefault="007806AA" w:rsidP="00325EAF">
            <w:pPr>
              <w:numPr>
                <w:ilvl w:val="0"/>
                <w:numId w:val="3"/>
              </w:numPr>
              <w:spacing w:line="240" w:lineRule="auto"/>
              <w:ind w:left="132" w:hanging="187"/>
              <w:contextualSpacing/>
              <w:rPr>
                <w:rFonts w:cs="Times New Roman"/>
                <w:sz w:val="20"/>
                <w:szCs w:val="20"/>
              </w:rPr>
            </w:pPr>
            <w:r w:rsidRPr="004A3B50">
              <w:rPr>
                <w:rFonts w:cs="Times New Roman"/>
                <w:sz w:val="20"/>
                <w:szCs w:val="20"/>
              </w:rPr>
              <w:t>U</w:t>
            </w:r>
            <w:r w:rsidR="00532AAA" w:rsidRPr="004A3B50">
              <w:rPr>
                <w:rFonts w:cs="Times New Roman"/>
                <w:sz w:val="20"/>
                <w:szCs w:val="20"/>
              </w:rPr>
              <w:t>pdates the original foundational p</w:t>
            </w:r>
            <w:r w:rsidR="00325EAF" w:rsidRPr="004A3B50">
              <w:rPr>
                <w:rFonts w:cs="Times New Roman"/>
                <w:sz w:val="20"/>
                <w:szCs w:val="20"/>
              </w:rPr>
              <w:t>remises (FPs) and adds a new FP</w:t>
            </w:r>
          </w:p>
        </w:tc>
      </w:tr>
      <w:tr w:rsidR="00C86420" w:rsidRPr="004A3B50" w14:paraId="1048E034" w14:textId="77777777" w:rsidTr="00145F33">
        <w:trPr>
          <w:trHeight w:val="1271"/>
        </w:trPr>
        <w:tc>
          <w:tcPr>
            <w:tcW w:w="1413" w:type="dxa"/>
            <w:vMerge/>
            <w:tcBorders>
              <w:bottom w:val="single" w:sz="4" w:space="0" w:color="auto"/>
            </w:tcBorders>
          </w:tcPr>
          <w:p w14:paraId="30476429" w14:textId="77777777" w:rsidR="00C86420" w:rsidRPr="004A3B50" w:rsidRDefault="00C86420" w:rsidP="002145A5">
            <w:pPr>
              <w:spacing w:line="240" w:lineRule="auto"/>
              <w:ind w:firstLine="0"/>
              <w:rPr>
                <w:rFonts w:cs="Times New Roman"/>
                <w:sz w:val="20"/>
                <w:szCs w:val="20"/>
                <w:lang w:val="en-GB"/>
              </w:rPr>
            </w:pPr>
          </w:p>
        </w:tc>
        <w:tc>
          <w:tcPr>
            <w:tcW w:w="4252" w:type="dxa"/>
            <w:vMerge/>
          </w:tcPr>
          <w:p w14:paraId="3DDA4DB7" w14:textId="77777777" w:rsidR="00C86420" w:rsidRPr="004A3B50" w:rsidRDefault="00C86420" w:rsidP="002145A5">
            <w:pPr>
              <w:spacing w:line="240" w:lineRule="auto"/>
              <w:ind w:firstLine="0"/>
              <w:rPr>
                <w:rFonts w:cs="Times New Roman"/>
                <w:i/>
                <w:sz w:val="20"/>
                <w:szCs w:val="20"/>
              </w:rPr>
            </w:pPr>
          </w:p>
        </w:tc>
        <w:tc>
          <w:tcPr>
            <w:tcW w:w="2507" w:type="dxa"/>
            <w:tcBorders>
              <w:top w:val="nil"/>
            </w:tcBorders>
          </w:tcPr>
          <w:p w14:paraId="7AE430A1" w14:textId="1E2BE7E8" w:rsidR="00C86420" w:rsidRPr="004A3B50" w:rsidRDefault="001A7A2B" w:rsidP="00C86420">
            <w:pPr>
              <w:numPr>
                <w:ilvl w:val="0"/>
                <w:numId w:val="3"/>
              </w:numPr>
              <w:spacing w:line="240" w:lineRule="auto"/>
              <w:ind w:left="132" w:hanging="187"/>
              <w:contextualSpacing/>
              <w:rPr>
                <w:rFonts w:cs="Times New Roman"/>
                <w:noProof/>
                <w:sz w:val="20"/>
                <w:szCs w:val="20"/>
              </w:rPr>
            </w:pPr>
            <w:hyperlink w:anchor="_ENREF_34" w:tooltip="Chandler, 2015 #1735"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Chandler&lt;/Author&gt;&lt;Year&gt;2015&lt;/Year&gt;&lt;RecNum&gt;39&lt;/RecNum&gt;&lt;DisplayText&gt;Chandler and Lusch (2015)&lt;/DisplayText&gt;&lt;record&gt;&lt;rec-number&gt;39&lt;/rec-number&gt;&lt;foreign-keys&gt;&lt;key app="EN" db-id="e5a2p2xsraep0ge2wzp59zsvs0dd9x0expxr" timestamp="1427367468"&gt;39&lt;/key&gt;&lt;/foreign-keys&gt;&lt;ref-type name="Journal Article"&gt;17&lt;/ref-type&gt;&lt;contributors&gt;&lt;authors&gt;&lt;author&gt;Chandler, J. D.&lt;/author&gt;&lt;author&gt;Lusch, R.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Chandler and Lusch (2015)</w:t>
              </w:r>
              <w:r w:rsidR="004A3B50" w:rsidRPr="004A3B50">
                <w:rPr>
                  <w:rFonts w:cs="Times New Roman"/>
                  <w:noProof/>
                  <w:sz w:val="20"/>
                  <w:szCs w:val="20"/>
                </w:rPr>
                <w:fldChar w:fldCharType="end"/>
              </w:r>
            </w:hyperlink>
          </w:p>
        </w:tc>
        <w:tc>
          <w:tcPr>
            <w:tcW w:w="1968" w:type="dxa"/>
            <w:tcBorders>
              <w:top w:val="nil"/>
            </w:tcBorders>
          </w:tcPr>
          <w:p w14:paraId="21504C40" w14:textId="77777777" w:rsidR="00C86420" w:rsidRPr="004A3B50" w:rsidRDefault="00C86420" w:rsidP="00532AAA">
            <w:pPr>
              <w:spacing w:line="240" w:lineRule="auto"/>
              <w:ind w:left="-55" w:firstLine="0"/>
              <w:contextualSpacing/>
              <w:rPr>
                <w:rFonts w:cs="Times New Roman"/>
                <w:sz w:val="20"/>
                <w:szCs w:val="20"/>
              </w:rPr>
            </w:pPr>
            <w:r w:rsidRPr="004A3B50">
              <w:rPr>
                <w:rFonts w:cs="Times New Roman"/>
                <w:sz w:val="20"/>
                <w:szCs w:val="20"/>
              </w:rPr>
              <w:t xml:space="preserve">Theoretical paper without sample </w:t>
            </w:r>
          </w:p>
          <w:p w14:paraId="3CBB06DC" w14:textId="77777777" w:rsidR="00C86420" w:rsidRPr="004A3B50" w:rsidRDefault="00C86420" w:rsidP="00532AAA">
            <w:pPr>
              <w:spacing w:line="240" w:lineRule="auto"/>
              <w:ind w:left="-55" w:firstLine="0"/>
              <w:contextualSpacing/>
              <w:rPr>
                <w:rFonts w:cs="Times New Roman"/>
                <w:sz w:val="20"/>
                <w:szCs w:val="20"/>
              </w:rPr>
            </w:pPr>
          </w:p>
          <w:p w14:paraId="6E02F9D7" w14:textId="77777777" w:rsidR="00C86420" w:rsidRPr="004A3B50" w:rsidRDefault="00C86420" w:rsidP="00532AAA">
            <w:pPr>
              <w:spacing w:line="240" w:lineRule="auto"/>
              <w:ind w:left="-55" w:firstLine="0"/>
              <w:contextualSpacing/>
              <w:rPr>
                <w:rFonts w:cs="Times New Roman"/>
                <w:sz w:val="20"/>
                <w:szCs w:val="20"/>
              </w:rPr>
            </w:pPr>
          </w:p>
          <w:p w14:paraId="033797BC" w14:textId="77777777" w:rsidR="00C86420" w:rsidRPr="004A3B50" w:rsidRDefault="00C86420" w:rsidP="00532AAA">
            <w:pPr>
              <w:spacing w:line="240" w:lineRule="auto"/>
              <w:ind w:left="-55" w:firstLine="0"/>
              <w:contextualSpacing/>
              <w:rPr>
                <w:rFonts w:cs="Times New Roman"/>
                <w:sz w:val="20"/>
                <w:szCs w:val="20"/>
              </w:rPr>
            </w:pPr>
          </w:p>
          <w:p w14:paraId="1F2A97D0" w14:textId="06C4A6B2" w:rsidR="00C86420" w:rsidRPr="004A3B50" w:rsidRDefault="00C86420" w:rsidP="004701CE">
            <w:pPr>
              <w:spacing w:line="240" w:lineRule="auto"/>
              <w:ind w:left="-55"/>
              <w:contextualSpacing/>
              <w:rPr>
                <w:rFonts w:cs="Times New Roman"/>
                <w:sz w:val="20"/>
                <w:szCs w:val="20"/>
              </w:rPr>
            </w:pPr>
          </w:p>
        </w:tc>
        <w:tc>
          <w:tcPr>
            <w:tcW w:w="4172" w:type="dxa"/>
            <w:tcBorders>
              <w:top w:val="nil"/>
            </w:tcBorders>
          </w:tcPr>
          <w:p w14:paraId="400EBBD6" w14:textId="1D4B85FC" w:rsidR="00C86420" w:rsidRPr="004A3B50" w:rsidRDefault="00C86420"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oretically links three service constructs: value propositions as invitations from actors to one another to engage in service</w:t>
            </w:r>
            <w:r w:rsidR="0050715C" w:rsidRPr="004A3B50">
              <w:rPr>
                <w:rFonts w:cs="Times New Roman"/>
                <w:sz w:val="20"/>
                <w:szCs w:val="20"/>
              </w:rPr>
              <w:t>,</w:t>
            </w:r>
            <w:r w:rsidRPr="004A3B50">
              <w:rPr>
                <w:rFonts w:cs="Times New Roman"/>
                <w:sz w:val="20"/>
                <w:szCs w:val="20"/>
              </w:rPr>
              <w:t xml:space="preserve"> engagement as alignment of connections and dispositions</w:t>
            </w:r>
            <w:r w:rsidR="0050715C" w:rsidRPr="004A3B50">
              <w:rPr>
                <w:rFonts w:cs="Times New Roman"/>
                <w:sz w:val="20"/>
                <w:szCs w:val="20"/>
              </w:rPr>
              <w:t>,</w:t>
            </w:r>
            <w:r w:rsidRPr="004A3B50">
              <w:rPr>
                <w:rFonts w:cs="Times New Roman"/>
                <w:sz w:val="20"/>
                <w:szCs w:val="20"/>
              </w:rPr>
              <w:t xml:space="preserve"> and service experience as </w:t>
            </w:r>
            <w:r w:rsidR="0050715C" w:rsidRPr="004A3B50">
              <w:rPr>
                <w:rFonts w:cs="Times New Roman"/>
                <w:sz w:val="20"/>
                <w:szCs w:val="20"/>
              </w:rPr>
              <w:t xml:space="preserve">a </w:t>
            </w:r>
            <w:r w:rsidRPr="004A3B50">
              <w:rPr>
                <w:rFonts w:cs="Times New Roman"/>
                <w:sz w:val="20"/>
                <w:szCs w:val="20"/>
              </w:rPr>
              <w:t>many-to-many engagement.</w:t>
            </w:r>
          </w:p>
        </w:tc>
      </w:tr>
      <w:tr w:rsidR="00471F82" w:rsidRPr="004A3B50" w14:paraId="71D23536" w14:textId="77777777" w:rsidTr="00145F33">
        <w:tc>
          <w:tcPr>
            <w:tcW w:w="1413" w:type="dxa"/>
            <w:tcBorders>
              <w:bottom w:val="nil"/>
            </w:tcBorders>
          </w:tcPr>
          <w:p w14:paraId="3C6FAAA3" w14:textId="64EBB45D" w:rsidR="00471F82" w:rsidRPr="004A3B50" w:rsidRDefault="00471F82" w:rsidP="00C86420">
            <w:pPr>
              <w:spacing w:line="240" w:lineRule="auto"/>
              <w:ind w:firstLine="0"/>
              <w:rPr>
                <w:rFonts w:cs="Times New Roman"/>
                <w:sz w:val="20"/>
                <w:szCs w:val="20"/>
              </w:rPr>
            </w:pPr>
            <w:r w:rsidRPr="004A3B50">
              <w:rPr>
                <w:rFonts w:cs="Times New Roman"/>
                <w:sz w:val="20"/>
                <w:szCs w:val="20"/>
              </w:rPr>
              <w:t>Customer Experience</w:t>
            </w:r>
          </w:p>
        </w:tc>
        <w:tc>
          <w:tcPr>
            <w:tcW w:w="4252" w:type="dxa"/>
            <w:vMerge w:val="restart"/>
          </w:tcPr>
          <w:p w14:paraId="791BFF18" w14:textId="409FD809" w:rsidR="00471F82" w:rsidRPr="004A3B50" w:rsidRDefault="00471F82" w:rsidP="00C86420">
            <w:pPr>
              <w:spacing w:line="240" w:lineRule="auto"/>
              <w:ind w:firstLine="0"/>
              <w:rPr>
                <w:rFonts w:cs="Times New Roman"/>
                <w:sz w:val="20"/>
                <w:szCs w:val="20"/>
              </w:rPr>
            </w:pPr>
            <w:r w:rsidRPr="004A3B50">
              <w:rPr>
                <w:rFonts w:cs="Times New Roman"/>
                <w:sz w:val="20"/>
                <w:szCs w:val="20"/>
              </w:rPr>
              <w:t>Customer experience originates from a set of interactions between a customer and a product, a company, or part of its organization, which provoke</w:t>
            </w:r>
            <w:r w:rsidR="0050715C" w:rsidRPr="004A3B50">
              <w:rPr>
                <w:rFonts w:cs="Times New Roman"/>
                <w:sz w:val="20"/>
                <w:szCs w:val="20"/>
              </w:rPr>
              <w:t>s</w:t>
            </w:r>
            <w:r w:rsidRPr="004A3B50">
              <w:rPr>
                <w:rFonts w:cs="Times New Roman"/>
                <w:sz w:val="20"/>
                <w:szCs w:val="20"/>
              </w:rPr>
              <w:t xml:space="preserve"> a reaction. This experience is strictly personal and implies the customer’s involvement at different levels (rational, emotional, sensorial, physical, and spiritual) </w:t>
            </w:r>
            <w:r w:rsidRPr="004A3B50">
              <w:rPr>
                <w:rFonts w:cs="Times New Roman"/>
                <w:sz w:val="20"/>
                <w:szCs w:val="20"/>
              </w:rPr>
              <w:fldChar w:fldCharType="begin"/>
            </w:r>
            <w:r w:rsidRPr="004A3B50">
              <w:rPr>
                <w:rFonts w:cs="Times New Roman"/>
                <w:sz w:val="20"/>
                <w:szCs w:val="20"/>
              </w:rPr>
              <w:instrText xml:space="preserve"> ADDIN EN.CITE &lt;EndNote&gt;&lt;Cite&gt;&lt;Author&gt;Gentile&lt;/Author&gt;&lt;Year&gt;2007&lt;/Year&gt;&lt;RecNum&gt;197&lt;/RecNum&gt;&lt;Pages&gt;397&lt;/Pages&gt;&lt;DisplayText&gt;(Gentile et al., 2007: 397)&lt;/DisplayText&gt;&lt;record&gt;&lt;rec-number&gt;197&lt;/rec-number&gt;&lt;foreign-keys&gt;&lt;key app="EN" db-id="e5a2p2xsraep0ge2wzp59zsvs0dd9x0expxr" timestamp="1499869858"&gt;197&lt;/key&gt;&lt;/foreign-keys&gt;&lt;ref-type name="Journal Article"&gt;17&lt;/ref-type&gt;&lt;contributors&gt;&lt;authors&gt;&lt;author&gt;Gentile, Chiara&lt;/author&gt;&lt;author&gt;Spiller, Nicola&lt;/author&gt;&lt;author&gt;Noci, Giuliano&lt;/author&gt;&lt;/authors&gt;&lt;/contributors&gt;&lt;titles&gt;&lt;title&gt;How to Sustain the Customer Experience&lt;/title&gt;&lt;secondary-title&gt;European Management Journal&lt;/secondary-title&gt;&lt;/titles&gt;&lt;periodical&gt;&lt;full-title&gt;European Management Journal&lt;/full-title&gt;&lt;/periodical&gt;&lt;pages&gt;395-410&lt;/pages&gt;&lt;volume&gt;25&lt;/volume&gt;&lt;number&gt;5&lt;/number&gt;&lt;keywords&gt;&lt;keyword&gt;Experimential marketing&lt;/keyword&gt;&lt;keyword&gt;Customer experience&lt;/keyword&gt;&lt;keyword&gt;Customer behaviour&lt;/keyword&gt;&lt;/keywords&gt;&lt;dates&gt;&lt;year&gt;2007&lt;/year&gt;&lt;pub-dates&gt;&lt;date&gt;2007/10/01/&lt;/date&gt;&lt;/pub-dates&gt;&lt;/dates&gt;&lt;isbn&gt;0263-2373&lt;/isbn&gt;&lt;urls&gt;&lt;related-urls&gt;&lt;url&gt;http://www.sciencedirect.com/science/article/pii/S0263237307000886&lt;/url&gt;&lt;/related-urls&gt;&lt;/urls&gt;&lt;electronic-resource-num&gt;http://dx.doi.org/10.1016/j.emj.2007.08.005&lt;/electronic-resource-num&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60" w:tooltip="Gentile, 2007 #197" w:history="1">
              <w:r w:rsidR="004A3B50" w:rsidRPr="004A3B50">
                <w:rPr>
                  <w:rFonts w:cs="Times New Roman"/>
                  <w:noProof/>
                  <w:sz w:val="20"/>
                  <w:szCs w:val="20"/>
                </w:rPr>
                <w:t>Gentile et al., 2007: 397</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p w14:paraId="42163361" w14:textId="77777777" w:rsidR="00471F82" w:rsidRPr="004A3B50" w:rsidRDefault="00471F82" w:rsidP="00C86420">
            <w:pPr>
              <w:spacing w:line="240" w:lineRule="auto"/>
              <w:ind w:firstLine="0"/>
              <w:rPr>
                <w:rFonts w:cs="Times New Roman"/>
                <w:sz w:val="20"/>
                <w:szCs w:val="20"/>
              </w:rPr>
            </w:pPr>
          </w:p>
          <w:p w14:paraId="22F21472" w14:textId="67517280" w:rsidR="00471F82" w:rsidRPr="004A3B50" w:rsidRDefault="00471F82">
            <w:pPr>
              <w:spacing w:line="240" w:lineRule="auto"/>
              <w:ind w:firstLine="0"/>
              <w:rPr>
                <w:rFonts w:cs="Times New Roman"/>
                <w:sz w:val="20"/>
                <w:szCs w:val="20"/>
              </w:rPr>
            </w:pPr>
            <w:r w:rsidRPr="004A3B50">
              <w:rPr>
                <w:rFonts w:cs="Times New Roman"/>
                <w:sz w:val="20"/>
                <w:szCs w:val="20"/>
              </w:rPr>
              <w:t xml:space="preserve">Customer Experience is the internal and subjective response customers have to any direct or indirect contact with a company. Direct contact generally occurs </w:t>
            </w:r>
            <w:r w:rsidR="002C1055" w:rsidRPr="004A3B50">
              <w:rPr>
                <w:rFonts w:cs="Times New Roman"/>
                <w:sz w:val="20"/>
                <w:szCs w:val="20"/>
              </w:rPr>
              <w:t>during</w:t>
            </w:r>
            <w:r w:rsidRPr="004A3B50">
              <w:rPr>
                <w:rFonts w:cs="Times New Roman"/>
                <w:sz w:val="20"/>
                <w:szCs w:val="20"/>
              </w:rPr>
              <w:t xml:space="preserve"> purchase, use, and service</w:t>
            </w:r>
            <w:r w:rsidR="0050715C" w:rsidRPr="004A3B50">
              <w:rPr>
                <w:rFonts w:cs="Times New Roman"/>
                <w:sz w:val="20"/>
                <w:szCs w:val="20"/>
              </w:rPr>
              <w:t>,</w:t>
            </w:r>
            <w:r w:rsidRPr="004A3B50">
              <w:rPr>
                <w:rFonts w:cs="Times New Roman"/>
                <w:sz w:val="20"/>
                <w:szCs w:val="20"/>
              </w:rPr>
              <w:t xml:space="preserve"> and is usually initiated by the customer. Indirect contact most</w:t>
            </w:r>
            <w:r w:rsidR="009E0679" w:rsidRPr="004A3B50">
              <w:rPr>
                <w:rFonts w:cs="Times New Roman"/>
                <w:sz w:val="20"/>
                <w:szCs w:val="20"/>
              </w:rPr>
              <w:t>ly</w:t>
            </w:r>
            <w:r w:rsidRPr="004A3B50">
              <w:rPr>
                <w:rFonts w:cs="Times New Roman"/>
                <w:sz w:val="20"/>
                <w:szCs w:val="20"/>
              </w:rPr>
              <w:t xml:space="preserve"> involves unplanned encounters with representatives of a company’s products, service or brands</w:t>
            </w:r>
            <w:r w:rsidR="009E0679" w:rsidRPr="004A3B50">
              <w:rPr>
                <w:rFonts w:cs="Times New Roman"/>
                <w:sz w:val="20"/>
                <w:szCs w:val="20"/>
              </w:rPr>
              <w:t>,</w:t>
            </w:r>
            <w:r w:rsidRPr="004A3B50">
              <w:rPr>
                <w:rFonts w:cs="Times New Roman"/>
                <w:sz w:val="20"/>
                <w:szCs w:val="20"/>
              </w:rPr>
              <w:t xml:space="preserve"> and takes the form of word-of-mouth recommendations or criticisms, advertis</w:t>
            </w:r>
            <w:r w:rsidR="009E0679" w:rsidRPr="004A3B50">
              <w:rPr>
                <w:rFonts w:cs="Times New Roman"/>
                <w:sz w:val="20"/>
                <w:szCs w:val="20"/>
              </w:rPr>
              <w:t>ement</w:t>
            </w:r>
            <w:r w:rsidRPr="004A3B50">
              <w:rPr>
                <w:rFonts w:cs="Times New Roman"/>
                <w:sz w:val="20"/>
                <w:szCs w:val="20"/>
              </w:rPr>
              <w:t xml:space="preserve">, news reports, reviews and so forth. </w:t>
            </w:r>
            <w:r w:rsidRPr="004A3B50">
              <w:rPr>
                <w:rFonts w:cs="Times New Roman"/>
                <w:sz w:val="20"/>
                <w:szCs w:val="20"/>
              </w:rPr>
              <w:fldChar w:fldCharType="begin"/>
            </w:r>
            <w:r w:rsidRPr="004A3B50">
              <w:rPr>
                <w:rFonts w:cs="Times New Roman"/>
                <w:sz w:val="20"/>
                <w:szCs w:val="20"/>
              </w:rPr>
              <w:instrText xml:space="preserve"> ADDIN EN.CITE &lt;EndNote&gt;&lt;Cite&gt;&lt;Author&gt;Meyer&lt;/Author&gt;&lt;Year&gt;2007&lt;/Year&gt;&lt;RecNum&gt;198&lt;/RecNum&gt;&lt;Pages&gt;118&lt;/Pages&gt;&lt;DisplayText&gt;(Meyer and Schwager, 2007: 118)&lt;/DisplayText&gt;&lt;record&gt;&lt;rec-number&gt;198&lt;/rec-number&gt;&lt;foreign-keys&gt;&lt;key app="EN" db-id="e5a2p2xsraep0ge2wzp59zsvs0dd9x0expxr" timestamp="1499869931"&gt;198&lt;/key&gt;&lt;/foreign-keys&gt;&lt;ref-type name="Journal Article"&gt;17&lt;/ref-type&gt;&lt;contributors&gt;&lt;authors&gt;&lt;author&gt;Meyer, Christopher&lt;/author&gt;&lt;author&gt;Schwager, Andre&lt;/author&gt;&lt;/authors&gt;&lt;/contributors&gt;&lt;titles&gt;&lt;title&gt;Understanding Customer Experience&lt;/title&gt;&lt;secondary-title&gt;Harvard Business Review&lt;/secondary-title&gt;&lt;/titles&gt;&lt;periodical&gt;&lt;full-title&gt;Harvard Business Review&lt;/full-title&gt;&lt;/periodical&gt;&lt;pages&gt;117-126&lt;/pages&gt;&lt;volume&gt;February&lt;/volume&gt;&lt;dates&gt;&lt;year&gt;2007&lt;/year&gt;&lt;/dates&gt;&lt;urls&gt;&lt;/urls&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110" w:tooltip="Meyer, 2007 #198" w:history="1">
              <w:r w:rsidR="004A3B50" w:rsidRPr="004A3B50">
                <w:rPr>
                  <w:rFonts w:cs="Times New Roman"/>
                  <w:noProof/>
                  <w:sz w:val="20"/>
                  <w:szCs w:val="20"/>
                </w:rPr>
                <w:t>Meyer and Schwager, 2007: 118</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tc>
        <w:tc>
          <w:tcPr>
            <w:tcW w:w="2507" w:type="dxa"/>
            <w:tcBorders>
              <w:top w:val="nil"/>
              <w:bottom w:val="nil"/>
            </w:tcBorders>
          </w:tcPr>
          <w:p w14:paraId="3C071C1A" w14:textId="6C1361B5"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51" w:tooltip="Ellinger, 2013 #142"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Ellinger&lt;/Author&gt;&lt;Year&gt;2013&lt;/Year&gt;&lt;RecNum&gt;142&lt;/RecNum&gt;&lt;DisplayText&gt;Ellinger et al. (2013)&lt;/DisplayText&gt;&lt;record&gt;&lt;rec-number&gt;142&lt;/rec-number&gt;&lt;foreign-keys&gt;&lt;key app="EN" db-id="e5a2p2xsraep0ge2wzp59zsvs0dd9x0expxr" timestamp="1465554220"&gt;142&lt;/key&gt;&lt;/foreign-keys&gt;&lt;ref-type name="Journal Article"&gt;17&lt;/ref-type&gt;&lt;contributors&gt;&lt;authors&gt;&lt;author&gt;Ellinger, Alexander E.&lt;/author&gt;&lt;author&gt;Musgrove, Carolyn Findley&lt;/author&gt;&lt;author&gt;Ellinger, Andrea D.&lt;/author&gt;&lt;author&gt;Bachrach, Daniel G.&lt;/author&gt;&lt;author&gt;Elmadağ Baş, Ayşe Banu&lt;/author&gt;&lt;author&gt;Wang, Yu-Lin&lt;/author&gt;&lt;/authors&gt;&lt;/contributors&gt;&lt;titles&gt;&lt;title&gt;Influences of organizational investments in social capital on service employee commitment and performance&lt;/title&gt;&lt;secondary-title&gt;Journal of Business Research&lt;/secondary-title&gt;&lt;/titles&gt;&lt;periodical&gt;&lt;full-title&gt;Journal of Business Research&lt;/full-title&gt;&lt;/periodical&gt;&lt;pages&gt;1124-1133&lt;/pages&gt;&lt;volume&gt;66&lt;/volume&gt;&lt;number&gt;8&lt;/number&gt;&lt;keywords&gt;&lt;keyword&gt;Social capital&lt;/keyword&gt;&lt;keyword&gt;Commitment to service quality&lt;/keyword&gt;&lt;keyword&gt;Commitment to the firm&lt;/keyword&gt;&lt;keyword&gt;Job performance&lt;/keyword&gt;&lt;keyword&gt;Organizational citizenship behavior&lt;/keyword&gt;&lt;keyword&gt;Service employee&lt;/keyword&gt;&lt;/keywords&gt;&lt;dates&gt;&lt;year&gt;2013&lt;/year&gt;&lt;pub-dates&gt;&lt;date&gt;8//&lt;/date&gt;&lt;/pub-dates&gt;&lt;/dates&gt;&lt;isbn&gt;0148-2963&lt;/isbn&gt;&lt;urls&gt;&lt;related-urls&gt;&lt;url&gt;http://www.sciencedirect.com/science/article/pii/S0148296312000926&lt;/url&gt;&lt;/related-urls&gt;&lt;/urls&gt;&lt;electronic-resource-num&gt;http://dx.doi.org/10.1016/j.jbusres.2012.03.008&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Ellinger et al. (2013)</w:t>
              </w:r>
              <w:r w:rsidR="004A3B50" w:rsidRPr="004A3B50">
                <w:rPr>
                  <w:rFonts w:cs="Times New Roman"/>
                  <w:noProof/>
                  <w:sz w:val="20"/>
                  <w:szCs w:val="20"/>
                </w:rPr>
                <w:fldChar w:fldCharType="end"/>
              </w:r>
            </w:hyperlink>
          </w:p>
        </w:tc>
        <w:tc>
          <w:tcPr>
            <w:tcW w:w="1968" w:type="dxa"/>
            <w:tcBorders>
              <w:top w:val="nil"/>
              <w:bottom w:val="nil"/>
            </w:tcBorders>
          </w:tcPr>
          <w:p w14:paraId="77CDDE3E" w14:textId="3F0E44FF"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407 customer-facing employees from multiple service firms</w:t>
            </w:r>
          </w:p>
        </w:tc>
        <w:tc>
          <w:tcPr>
            <w:tcW w:w="4172" w:type="dxa"/>
            <w:tcBorders>
              <w:top w:val="nil"/>
              <w:bottom w:val="nil"/>
            </w:tcBorders>
          </w:tcPr>
          <w:p w14:paraId="2FD3F7B2" w14:textId="773EB13F" w:rsidR="00471F82" w:rsidRPr="004A3B50" w:rsidRDefault="00471F82">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Organizational investments in social capital </w:t>
            </w:r>
            <w:r w:rsidR="009E0679" w:rsidRPr="004A3B50">
              <w:rPr>
                <w:rFonts w:cs="Times New Roman"/>
                <w:sz w:val="20"/>
                <w:szCs w:val="20"/>
              </w:rPr>
              <w:t xml:space="preserve">positively </w:t>
            </w:r>
            <w:r w:rsidRPr="004A3B50">
              <w:rPr>
                <w:rFonts w:cs="Times New Roman"/>
                <w:sz w:val="20"/>
                <w:szCs w:val="20"/>
              </w:rPr>
              <w:t>affects service employees' commitment, job performance, and organizational citizenship behavior</w:t>
            </w:r>
          </w:p>
        </w:tc>
      </w:tr>
      <w:tr w:rsidR="00471F82" w:rsidRPr="004A3B50" w14:paraId="14372085" w14:textId="77777777" w:rsidTr="00145F33">
        <w:tc>
          <w:tcPr>
            <w:tcW w:w="1413" w:type="dxa"/>
            <w:tcBorders>
              <w:top w:val="nil"/>
              <w:bottom w:val="nil"/>
            </w:tcBorders>
          </w:tcPr>
          <w:p w14:paraId="6642FDFE" w14:textId="2FF28786" w:rsidR="00471F82" w:rsidRPr="004A3B50" w:rsidRDefault="00471F82" w:rsidP="00C86420">
            <w:pPr>
              <w:spacing w:line="240" w:lineRule="auto"/>
              <w:ind w:firstLine="0"/>
              <w:rPr>
                <w:rFonts w:cs="Times New Roman"/>
                <w:sz w:val="20"/>
                <w:szCs w:val="20"/>
              </w:rPr>
            </w:pPr>
          </w:p>
        </w:tc>
        <w:tc>
          <w:tcPr>
            <w:tcW w:w="4252" w:type="dxa"/>
            <w:vMerge/>
          </w:tcPr>
          <w:p w14:paraId="3316E59F"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1073D144" w14:textId="5584DB9F"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97" w:tooltip="Liden, 2014 #131"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Liden&lt;/Author&gt;&lt;Year&gt;2014&lt;/Year&gt;&lt;RecNum&gt;131&lt;/RecNum&gt;&lt;DisplayText&gt;Liden et al. (2014)&lt;/DisplayText&gt;&lt;record&gt;&lt;rec-number&gt;131&lt;/rec-number&gt;&lt;foreign-keys&gt;&lt;key app="EN" db-id="e5a2p2xsraep0ge2wzp59zsvs0dd9x0expxr" timestamp="1465552689"&gt;131&lt;/key&gt;&lt;/foreign-keys&gt;&lt;ref-type name="Journal Article"&gt;17&lt;/ref-type&gt;&lt;contributors&gt;&lt;authors&gt;&lt;author&gt;Liden, Robert C.&lt;/author&gt;&lt;author&gt;Wayne, Sandy J.&lt;/author&gt;&lt;author&gt;Liao, Chenwei&lt;/author&gt;&lt;author&gt;Meuser, Jeremy D.&lt;/author&gt;&lt;/authors&gt;&lt;/contributors&gt;&lt;titles&gt;&lt;title&gt;Servant Leadership and Serving Culture: Influence on Individual and Unit Performance&lt;/title&gt;&lt;secondary-title&gt;Academy of Management Journal&lt;/secondary-title&gt;&lt;/titles&gt;&lt;periodical&gt;&lt;full-title&gt;Academy of Management Journal&lt;/full-title&gt;&lt;/periodical&gt;&lt;pages&gt;1434-1452&lt;/pages&gt;&lt;volume&gt;57&lt;/volume&gt;&lt;number&gt;5&lt;/number&gt;&lt;dates&gt;&lt;year&gt;2014&lt;/year&gt;&lt;pub-dates&gt;&lt;date&gt;October 1, 2014&lt;/date&gt;&lt;/pub-dates&gt;&lt;/dates&gt;&lt;urls&gt;&lt;related-urls&gt;&lt;url&gt;http://amj.aom.org/content/57/5/1434.abstract&lt;/url&gt;&lt;/related-urls&gt;&lt;/urls&gt;&lt;electronic-resource-num&gt;10.5465/amj.2013.0034&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Liden et al. (2014)</w:t>
              </w:r>
              <w:r w:rsidR="004A3B50" w:rsidRPr="004A3B50">
                <w:rPr>
                  <w:rFonts w:cs="Times New Roman"/>
                  <w:noProof/>
                  <w:sz w:val="20"/>
                  <w:szCs w:val="20"/>
                </w:rPr>
                <w:fldChar w:fldCharType="end"/>
              </w:r>
            </w:hyperlink>
          </w:p>
        </w:tc>
        <w:tc>
          <w:tcPr>
            <w:tcW w:w="1968" w:type="dxa"/>
            <w:tcBorders>
              <w:top w:val="nil"/>
              <w:bottom w:val="nil"/>
            </w:tcBorders>
          </w:tcPr>
          <w:p w14:paraId="462FE2A3" w14:textId="241DEEB1"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961 employees working in 71 restaurants of a chain</w:t>
            </w:r>
          </w:p>
        </w:tc>
        <w:tc>
          <w:tcPr>
            <w:tcW w:w="4172" w:type="dxa"/>
            <w:tcBorders>
              <w:top w:val="nil"/>
              <w:bottom w:val="nil"/>
            </w:tcBorders>
          </w:tcPr>
          <w:p w14:paraId="36166540" w14:textId="3C59A755" w:rsidR="00471F82" w:rsidRPr="004A3B50" w:rsidRDefault="009E0679">
            <w:pPr>
              <w:numPr>
                <w:ilvl w:val="0"/>
                <w:numId w:val="3"/>
              </w:numPr>
              <w:spacing w:line="240" w:lineRule="auto"/>
              <w:ind w:left="132" w:hanging="187"/>
              <w:contextualSpacing/>
              <w:rPr>
                <w:rFonts w:cs="Times New Roman"/>
                <w:sz w:val="20"/>
                <w:szCs w:val="20"/>
              </w:rPr>
            </w:pPr>
            <w:r w:rsidRPr="004A3B50">
              <w:rPr>
                <w:rFonts w:cs="Times New Roman"/>
                <w:sz w:val="20"/>
                <w:szCs w:val="20"/>
              </w:rPr>
              <w:t>A s</w:t>
            </w:r>
            <w:r w:rsidR="00471F82" w:rsidRPr="004A3B50">
              <w:rPr>
                <w:rFonts w:cs="Times New Roman"/>
                <w:sz w:val="20"/>
                <w:szCs w:val="20"/>
              </w:rPr>
              <w:t xml:space="preserve">erving culture is </w:t>
            </w:r>
            <w:r w:rsidRPr="004A3B50">
              <w:rPr>
                <w:rFonts w:cs="Times New Roman"/>
                <w:sz w:val="20"/>
                <w:szCs w:val="20"/>
              </w:rPr>
              <w:t xml:space="preserve">positively </w:t>
            </w:r>
            <w:r w:rsidR="00471F82" w:rsidRPr="004A3B50">
              <w:rPr>
                <w:rFonts w:cs="Times New Roman"/>
                <w:sz w:val="20"/>
                <w:szCs w:val="20"/>
              </w:rPr>
              <w:t xml:space="preserve">related to restaurant performance and employee job performance, creativity, and customer service behaviors, </w:t>
            </w:r>
            <w:r w:rsidRPr="004A3B50">
              <w:rPr>
                <w:rFonts w:cs="Times New Roman"/>
                <w:sz w:val="20"/>
                <w:szCs w:val="20"/>
              </w:rPr>
              <w:t xml:space="preserve">but </w:t>
            </w:r>
            <w:r w:rsidR="00471F82" w:rsidRPr="004A3B50">
              <w:rPr>
                <w:rFonts w:cs="Times New Roman"/>
                <w:sz w:val="20"/>
                <w:szCs w:val="20"/>
              </w:rPr>
              <w:t>negatively related to turnover intentions, both directly and through employee identification with the restaurant.</w:t>
            </w:r>
          </w:p>
        </w:tc>
      </w:tr>
      <w:tr w:rsidR="00471F82" w:rsidRPr="004A3B50" w14:paraId="39CBEDF1" w14:textId="77777777" w:rsidTr="00145F33">
        <w:tc>
          <w:tcPr>
            <w:tcW w:w="1413" w:type="dxa"/>
            <w:tcBorders>
              <w:top w:val="nil"/>
              <w:bottom w:val="nil"/>
            </w:tcBorders>
          </w:tcPr>
          <w:p w14:paraId="46CC49E6" w14:textId="6E8B6765" w:rsidR="00471F82" w:rsidRPr="004A3B50" w:rsidRDefault="00471F82" w:rsidP="00C86420">
            <w:pPr>
              <w:spacing w:line="240" w:lineRule="auto"/>
              <w:ind w:firstLine="0"/>
              <w:rPr>
                <w:rFonts w:cs="Times New Roman"/>
                <w:sz w:val="20"/>
                <w:szCs w:val="20"/>
              </w:rPr>
            </w:pPr>
          </w:p>
        </w:tc>
        <w:tc>
          <w:tcPr>
            <w:tcW w:w="4252" w:type="dxa"/>
            <w:vMerge/>
          </w:tcPr>
          <w:p w14:paraId="263BD5F2"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608B7323" w14:textId="523A7C03"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68" w:tooltip="Gounaris, 2013 #27"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Gounaris&lt;/Author&gt;&lt;Year&gt;2013&lt;/Year&gt;&lt;RecNum&gt;27&lt;/RecNum&gt;&lt;DisplayText&gt;Gounaris and Boukis (2013)&lt;/DisplayText&gt;&lt;record&gt;&lt;rec-number&gt;27&lt;/rec-number&gt;&lt;foreign-keys&gt;&lt;key app="EN" db-id="e5a2p2xsraep0ge2wzp59zsvs0dd9x0expxr" timestamp="1425891702"&gt;27&lt;/key&gt;&lt;/foreign-keys&gt;&lt;ref-type name="Journal Article"&gt;17&lt;/ref-type&gt;&lt;contributors&gt;&lt;authors&gt;&lt;author&gt;Gounaris, Spiros&lt;/author&gt;&lt;author&gt;Boukis, Achilleas&lt;/author&gt;&lt;/authors&gt;&lt;/contributors&gt;&lt;titles&gt;&lt;title&gt;The role of employee job satisfaction in strengthening customer repurchase intentions&lt;/title&gt;&lt;secondary-title&gt;Journal of Services Marketing&lt;/secondary-title&gt;&lt;/titles&gt;&lt;periodical&gt;&lt;full-title&gt;Journal of Services Marketing&lt;/full-title&gt;&lt;/periodical&gt;&lt;pages&gt;322-333&lt;/pages&gt;&lt;volume&gt;27&lt;/volume&gt;&lt;number&gt;4&lt;/number&gt;&lt;dates&gt;&lt;year&gt;2013&lt;/year&gt;&lt;/dates&gt;&lt;isbn&gt;0887-6045&lt;/isbn&gt;&lt;urls&gt;&lt;/urls&gt;&lt;electronic-resource-num&gt;10.1108/08876041311330799&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Gounaris and Boukis (2013)</w:t>
              </w:r>
              <w:r w:rsidR="004A3B50" w:rsidRPr="004A3B50">
                <w:rPr>
                  <w:rFonts w:cs="Times New Roman"/>
                  <w:noProof/>
                  <w:sz w:val="20"/>
                  <w:szCs w:val="20"/>
                </w:rPr>
                <w:fldChar w:fldCharType="end"/>
              </w:r>
            </w:hyperlink>
          </w:p>
        </w:tc>
        <w:tc>
          <w:tcPr>
            <w:tcW w:w="1968" w:type="dxa"/>
            <w:tcBorders>
              <w:top w:val="nil"/>
              <w:bottom w:val="nil"/>
            </w:tcBorders>
          </w:tcPr>
          <w:p w14:paraId="60CCF7D4" w14:textId="087EBDD7"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 xml:space="preserve">183 first line employees and 604 customers from 15 branches of a single bank </w:t>
            </w:r>
          </w:p>
        </w:tc>
        <w:tc>
          <w:tcPr>
            <w:tcW w:w="4172" w:type="dxa"/>
            <w:tcBorders>
              <w:top w:val="nil"/>
              <w:bottom w:val="nil"/>
            </w:tcBorders>
          </w:tcPr>
          <w:p w14:paraId="324C725B" w14:textId="3DE34ECB"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mployee job satisfaction affects customers’ perception of quality, customer satisfaction</w:t>
            </w:r>
            <w:r w:rsidR="009E0679" w:rsidRPr="004A3B50">
              <w:rPr>
                <w:rFonts w:cs="Times New Roman"/>
                <w:sz w:val="20"/>
                <w:szCs w:val="20"/>
              </w:rPr>
              <w:t>,</w:t>
            </w:r>
            <w:r w:rsidRPr="004A3B50">
              <w:rPr>
                <w:rFonts w:cs="Times New Roman"/>
                <w:sz w:val="20"/>
                <w:szCs w:val="20"/>
              </w:rPr>
              <w:t xml:space="preserve"> and the development of high relational switching cost</w:t>
            </w:r>
          </w:p>
        </w:tc>
      </w:tr>
      <w:tr w:rsidR="00471F82" w:rsidRPr="004A3B50" w14:paraId="1DB58445" w14:textId="77777777" w:rsidTr="00145F33">
        <w:tc>
          <w:tcPr>
            <w:tcW w:w="1413" w:type="dxa"/>
            <w:tcBorders>
              <w:top w:val="nil"/>
              <w:bottom w:val="nil"/>
            </w:tcBorders>
          </w:tcPr>
          <w:p w14:paraId="2C04A3AD" w14:textId="652749D1" w:rsidR="00471F82" w:rsidRPr="004A3B50" w:rsidRDefault="00471F82" w:rsidP="00C86420">
            <w:pPr>
              <w:spacing w:line="240" w:lineRule="auto"/>
              <w:ind w:firstLine="0"/>
              <w:rPr>
                <w:rFonts w:cs="Times New Roman"/>
                <w:sz w:val="20"/>
                <w:szCs w:val="20"/>
              </w:rPr>
            </w:pPr>
          </w:p>
        </w:tc>
        <w:tc>
          <w:tcPr>
            <w:tcW w:w="4252" w:type="dxa"/>
            <w:vMerge/>
          </w:tcPr>
          <w:p w14:paraId="4907E061"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4E37D133" w14:textId="6CAA0ADB"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167" w:tooltip="Walls, 2011 #12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Walls&lt;/Author&gt;&lt;Year&gt;2011&lt;/Year&gt;&lt;RecNum&gt;123&lt;/RecNum&gt;&lt;DisplayText&gt;Walls et al. (2011)&lt;/DisplayText&gt;&lt;record&gt;&lt;rec-number&gt;123&lt;/rec-number&gt;&lt;foreign-keys&gt;&lt;key app="EN" db-id="e5a2p2xsraep0ge2wzp59zsvs0dd9x0expxr" timestamp="1465551641"&gt;123&lt;/key&gt;&lt;/foreign-keys&gt;&lt;ref-type name="Journal Article"&gt;17&lt;/ref-type&gt;&lt;contributors&gt;&lt;authors&gt;&lt;author&gt;Walls, Andrew R.&lt;/author&gt;&lt;author&gt;Okumus, Fevzi&lt;/author&gt;&lt;author&gt;Wang, Youcheng&lt;/author&gt;&lt;author&gt;Kwun, David Joon-Wuk&lt;/author&gt;&lt;/authors&gt;&lt;/contributors&gt;&lt;titles&gt;&lt;title&gt;An epistemological view of consumer experiences&lt;/title&gt;&lt;secondary-title&gt;International Journal of Hospitality Management&lt;/secondary-title&gt;&lt;/titles&gt;&lt;periodical&gt;&lt;full-title&gt;International Journal of Hospitality Management&lt;/full-title&gt;&lt;/periodical&gt;&lt;pages&gt;10-21&lt;/pages&gt;&lt;volume&gt;30&lt;/volume&gt;&lt;number&gt;1&lt;/number&gt;&lt;keywords&gt;&lt;keyword&gt;Consumer experience&lt;/keyword&gt;&lt;keyword&gt;Consumption experience&lt;/keyword&gt;&lt;keyword&gt;Experiential marketing&lt;/keyword&gt;&lt;keyword&gt;Hospitality and tourism marketing&lt;/keyword&gt;&lt;/keywords&gt;&lt;dates&gt;&lt;year&gt;2011&lt;/year&gt;&lt;pub-dates&gt;&lt;date&gt;3//&lt;/date&gt;&lt;/pub-dates&gt;&lt;/dates&gt;&lt;isbn&gt;0278-4319&lt;/isbn&gt;&lt;urls&gt;&lt;related-urls&gt;&lt;url&gt;http://www.sciencedirect.com/science/article/pii/S0278431910000307&lt;/url&gt;&lt;/related-urls&gt;&lt;/urls&gt;&lt;electronic-resource-num&gt;http://dx.doi.org/10.1016/j.ijhm.2010.03.008&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Walls et al. (2011)</w:t>
              </w:r>
              <w:r w:rsidR="004A3B50" w:rsidRPr="004A3B50">
                <w:rPr>
                  <w:rFonts w:cs="Times New Roman"/>
                  <w:noProof/>
                  <w:sz w:val="20"/>
                  <w:szCs w:val="20"/>
                </w:rPr>
                <w:fldChar w:fldCharType="end"/>
              </w:r>
            </w:hyperlink>
          </w:p>
        </w:tc>
        <w:tc>
          <w:tcPr>
            <w:tcW w:w="1968" w:type="dxa"/>
            <w:tcBorders>
              <w:top w:val="nil"/>
              <w:bottom w:val="nil"/>
            </w:tcBorders>
          </w:tcPr>
          <w:p w14:paraId="4E617F86" w14:textId="171A1D0A" w:rsidR="00471F82" w:rsidRPr="004A3B50" w:rsidRDefault="00797243" w:rsidP="00797243">
            <w:pPr>
              <w:spacing w:line="240" w:lineRule="auto"/>
              <w:ind w:left="-55" w:firstLine="0"/>
              <w:contextualSpacing/>
              <w:rPr>
                <w:rFonts w:cs="Times New Roman"/>
                <w:sz w:val="20"/>
                <w:szCs w:val="20"/>
              </w:rPr>
            </w:pPr>
            <w:r w:rsidRPr="004A3B50">
              <w:rPr>
                <w:rFonts w:cs="Times New Roman"/>
                <w:sz w:val="20"/>
                <w:szCs w:val="20"/>
              </w:rPr>
              <w:t xml:space="preserve">Theoretical paper </w:t>
            </w:r>
          </w:p>
        </w:tc>
        <w:tc>
          <w:tcPr>
            <w:tcW w:w="4172" w:type="dxa"/>
            <w:tcBorders>
              <w:top w:val="nil"/>
              <w:bottom w:val="nil"/>
            </w:tcBorders>
          </w:tcPr>
          <w:p w14:paraId="0D660409" w14:textId="5452A2DA" w:rsidR="00471F82"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A company connects with consumers by creating experiences through physical environment dimensions</w:t>
            </w:r>
            <w:r w:rsidR="009E0679" w:rsidRPr="004A3B50">
              <w:rPr>
                <w:rFonts w:cs="Times New Roman"/>
                <w:sz w:val="20"/>
                <w:szCs w:val="20"/>
              </w:rPr>
              <w:t>,</w:t>
            </w:r>
            <w:r w:rsidRPr="004A3B50">
              <w:rPr>
                <w:rFonts w:cs="Times New Roman"/>
                <w:sz w:val="20"/>
                <w:szCs w:val="20"/>
              </w:rPr>
              <w:t xml:space="preserve"> as well as emotional/human interaction dimensions.</w:t>
            </w:r>
          </w:p>
        </w:tc>
      </w:tr>
      <w:tr w:rsidR="00471F82" w:rsidRPr="004A3B50" w14:paraId="53F87942" w14:textId="77777777" w:rsidTr="00145F33">
        <w:tc>
          <w:tcPr>
            <w:tcW w:w="1413" w:type="dxa"/>
            <w:tcBorders>
              <w:top w:val="nil"/>
              <w:bottom w:val="nil"/>
            </w:tcBorders>
          </w:tcPr>
          <w:p w14:paraId="40A2DC7E" w14:textId="14A5FC7D" w:rsidR="00471F82" w:rsidRPr="004A3B50" w:rsidRDefault="00471F82" w:rsidP="00C86420">
            <w:pPr>
              <w:spacing w:line="240" w:lineRule="auto"/>
              <w:ind w:firstLine="0"/>
              <w:rPr>
                <w:rFonts w:cs="Times New Roman"/>
                <w:sz w:val="20"/>
                <w:szCs w:val="20"/>
              </w:rPr>
            </w:pPr>
          </w:p>
        </w:tc>
        <w:tc>
          <w:tcPr>
            <w:tcW w:w="4252" w:type="dxa"/>
            <w:vMerge/>
          </w:tcPr>
          <w:p w14:paraId="42F1A2D1"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4B000BFC" w14:textId="08E3AFA1" w:rsidR="00471F82" w:rsidRPr="004A3B50" w:rsidRDefault="001A7A2B" w:rsidP="005F0443">
            <w:pPr>
              <w:numPr>
                <w:ilvl w:val="0"/>
                <w:numId w:val="3"/>
              </w:numPr>
              <w:spacing w:line="240" w:lineRule="auto"/>
              <w:ind w:left="132" w:hanging="187"/>
              <w:contextualSpacing/>
              <w:rPr>
                <w:rFonts w:cs="Times New Roman"/>
                <w:noProof/>
                <w:sz w:val="20"/>
                <w:szCs w:val="20"/>
              </w:rPr>
            </w:pPr>
            <w:hyperlink w:anchor="_ENREF_152" w:tooltip="Sousa, 2013 #124"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Sousa and Coelho (2013)</w:t>
              </w:r>
              <w:r w:rsidR="004A3B50" w:rsidRPr="004A3B50">
                <w:rPr>
                  <w:rFonts w:cs="Times New Roman"/>
                  <w:noProof/>
                  <w:sz w:val="20"/>
                  <w:szCs w:val="20"/>
                </w:rPr>
                <w:fldChar w:fldCharType="end"/>
              </w:r>
            </w:hyperlink>
          </w:p>
        </w:tc>
        <w:tc>
          <w:tcPr>
            <w:tcW w:w="1968" w:type="dxa"/>
            <w:tcBorders>
              <w:top w:val="nil"/>
              <w:bottom w:val="nil"/>
            </w:tcBorders>
          </w:tcPr>
          <w:p w14:paraId="5BD89724" w14:textId="3697014D"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182 front-line service employees working in retail banking</w:t>
            </w:r>
          </w:p>
        </w:tc>
        <w:tc>
          <w:tcPr>
            <w:tcW w:w="4172" w:type="dxa"/>
            <w:tcBorders>
              <w:top w:val="nil"/>
              <w:bottom w:val="nil"/>
            </w:tcBorders>
          </w:tcPr>
          <w:p w14:paraId="2A1D90B1" w14:textId="62B1E87E" w:rsidR="00471F82" w:rsidRPr="004A3B50" w:rsidRDefault="009E0679"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 r</w:t>
            </w:r>
            <w:r w:rsidR="00471F82" w:rsidRPr="004A3B50">
              <w:rPr>
                <w:rFonts w:cs="Times New Roman"/>
                <w:sz w:val="20"/>
                <w:szCs w:val="20"/>
              </w:rPr>
              <w:t>esult</w:t>
            </w:r>
            <w:r w:rsidRPr="004A3B50">
              <w:rPr>
                <w:rFonts w:cs="Times New Roman"/>
                <w:sz w:val="20"/>
                <w:szCs w:val="20"/>
              </w:rPr>
              <w:t>ing</w:t>
            </w:r>
            <w:r w:rsidR="00471F82" w:rsidRPr="004A3B50">
              <w:rPr>
                <w:rFonts w:cs="Times New Roman"/>
                <w:sz w:val="20"/>
                <w:szCs w:val="20"/>
              </w:rPr>
              <w:t xml:space="preserve"> conservation and self-enhancement influence </w:t>
            </w:r>
            <w:r w:rsidRPr="004A3B50">
              <w:rPr>
                <w:rFonts w:cs="Times New Roman"/>
                <w:sz w:val="20"/>
                <w:szCs w:val="20"/>
              </w:rPr>
              <w:t xml:space="preserve">employees’ </w:t>
            </w:r>
            <w:r w:rsidR="00471F82" w:rsidRPr="004A3B50">
              <w:rPr>
                <w:rFonts w:cs="Times New Roman"/>
                <w:sz w:val="20"/>
                <w:szCs w:val="20"/>
              </w:rPr>
              <w:t xml:space="preserve">customer orientation </w:t>
            </w:r>
          </w:p>
          <w:p w14:paraId="1F2B1CB1" w14:textId="3435F287"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Job satisfaction and autonomy moderate these effects</w:t>
            </w:r>
          </w:p>
        </w:tc>
      </w:tr>
      <w:tr w:rsidR="00471F82" w:rsidRPr="004A3B50" w14:paraId="165F3A3C" w14:textId="77777777" w:rsidTr="00145F33">
        <w:tc>
          <w:tcPr>
            <w:tcW w:w="1413" w:type="dxa"/>
            <w:tcBorders>
              <w:top w:val="nil"/>
              <w:bottom w:val="single" w:sz="4" w:space="0" w:color="auto"/>
            </w:tcBorders>
          </w:tcPr>
          <w:p w14:paraId="15FE43A3" w14:textId="39A619BB" w:rsidR="00471F82" w:rsidRPr="004A3B50" w:rsidRDefault="00471F82" w:rsidP="00C86420">
            <w:pPr>
              <w:spacing w:line="240" w:lineRule="auto"/>
              <w:ind w:firstLine="0"/>
              <w:rPr>
                <w:rFonts w:cs="Times New Roman"/>
                <w:sz w:val="20"/>
                <w:szCs w:val="20"/>
              </w:rPr>
            </w:pPr>
          </w:p>
        </w:tc>
        <w:tc>
          <w:tcPr>
            <w:tcW w:w="4252" w:type="dxa"/>
            <w:vMerge/>
          </w:tcPr>
          <w:p w14:paraId="56758554"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single" w:sz="4" w:space="0" w:color="auto"/>
            </w:tcBorders>
          </w:tcPr>
          <w:p w14:paraId="7588BB6F" w14:textId="313E3CA7"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123" w:tooltip="Nishii, 2008 #152" w:history="1">
              <w:r w:rsidR="004A3B50" w:rsidRPr="004A3B50">
                <w:rPr>
                  <w:rFonts w:cs="Times New Roman"/>
                  <w:noProof/>
                  <w:sz w:val="20"/>
                  <w:szCs w:val="20"/>
                </w:rPr>
                <w:fldChar w:fldCharType="begin"/>
              </w:r>
              <w:r w:rsidR="004A3B50">
                <w:rPr>
                  <w:rFonts w:cs="Times New Roman"/>
                  <w:noProof/>
                  <w:sz w:val="20"/>
                  <w:szCs w:val="20"/>
                </w:rPr>
                <w:instrText xml:space="preserve"> ADDIN EN.CITE &lt;EndNote&gt;&lt;Cite AuthorYear="1"&gt;&lt;Author&gt;Nishii&lt;/Author&gt;&lt;Year&gt;2008&lt;/Year&gt;&lt;RecNum&gt;152&lt;/RecNum&gt;&lt;DisplayText&gt;Nishii et al. (2008)&lt;/DisplayText&gt;&lt;record&gt;&lt;rec-number&gt;152&lt;/rec-number&gt;&lt;foreign-keys&gt;&lt;key app="EN" db-id="e5a2p2xsraep0ge2wzp59zsvs0dd9x0expxr" timestamp="1467366140"&gt;152&lt;/key&gt;&lt;/foreign-keys&gt;&lt;ref-type name="Journal Article"&gt;17&lt;/ref-type&gt;&lt;contributors&gt;&lt;authors&gt;&lt;author&gt;Nishii, Lisa H.&lt;/author&gt;&lt;author&gt;Lepak, David P.&lt;/author&gt;&lt;author&gt;Schneider, Benjamin&lt;/author&gt;&lt;/authors&gt;&lt;/contributors&gt;&lt;titles&gt;&lt;title&gt;Employee Attributions of the &amp;quot;Why&amp;quot; of HR Practices: Their Effects on Employee Attitudes and Behaviors, and Customer Satisfaction&lt;/title&gt;&lt;secondary-title&gt;Personnel Psychology&lt;/secondary-title&gt;&lt;/titles&gt;&lt;periodical&gt;&lt;full-title&gt;Personnel Psychology&lt;/full-title&gt;&lt;/periodical&gt;&lt;pages&gt;503-545&lt;/pages&gt;&lt;volume&gt;61&lt;/volume&gt;&lt;number&gt;3&lt;/number&gt;&lt;dates&gt;&lt;year&gt;2008&lt;/year&gt;&lt;/dates&gt;&lt;publisher&gt;Blackwell Publishing Inc&lt;/publisher&gt;&lt;isbn&gt;1744-6570&lt;/isbn&gt;&lt;urls&gt;&lt;related-urls&gt;&lt;url&gt;http://dx.doi.org/10.1111/j.1744-6570.2008.00121.x&lt;/url&gt;&lt;/related-urls&gt;&lt;/urls&gt;&lt;electronic-resource-num&gt;10.1111/j.1744-6570.2008.00121.x&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Nishii et al. (2008)</w:t>
              </w:r>
              <w:r w:rsidR="004A3B50" w:rsidRPr="004A3B50">
                <w:rPr>
                  <w:rFonts w:cs="Times New Roman"/>
                  <w:noProof/>
                  <w:sz w:val="20"/>
                  <w:szCs w:val="20"/>
                </w:rPr>
                <w:fldChar w:fldCharType="end"/>
              </w:r>
            </w:hyperlink>
          </w:p>
        </w:tc>
        <w:tc>
          <w:tcPr>
            <w:tcW w:w="1968" w:type="dxa"/>
            <w:tcBorders>
              <w:top w:val="nil"/>
              <w:bottom w:val="single" w:sz="4" w:space="0" w:color="auto"/>
            </w:tcBorders>
          </w:tcPr>
          <w:p w14:paraId="5F4D4F95" w14:textId="5E310CD4" w:rsidR="00471F82" w:rsidRPr="004A3B50" w:rsidRDefault="00471F82" w:rsidP="00C86420">
            <w:pPr>
              <w:spacing w:line="240" w:lineRule="auto"/>
              <w:ind w:left="-55" w:firstLine="0"/>
              <w:contextualSpacing/>
              <w:rPr>
                <w:rFonts w:eastAsia="Calibri" w:cs="Times New Roman"/>
                <w:sz w:val="20"/>
                <w:szCs w:val="20"/>
              </w:rPr>
            </w:pPr>
            <w:r w:rsidRPr="004A3B50">
              <w:rPr>
                <w:rFonts w:cs="Times New Roman"/>
                <w:sz w:val="20"/>
                <w:szCs w:val="20"/>
              </w:rPr>
              <w:t>4208 employees and 1010 department managers from 95 stores of a supermarket chain</w:t>
            </w:r>
          </w:p>
          <w:p w14:paraId="198B7BF3" w14:textId="77777777" w:rsidR="00471F82" w:rsidRPr="004A3B50" w:rsidRDefault="00471F82" w:rsidP="00C86420">
            <w:pPr>
              <w:spacing w:line="240" w:lineRule="auto"/>
              <w:ind w:left="-55" w:firstLine="0"/>
              <w:contextualSpacing/>
              <w:rPr>
                <w:rFonts w:cs="Times New Roman"/>
                <w:sz w:val="20"/>
                <w:szCs w:val="20"/>
              </w:rPr>
            </w:pPr>
          </w:p>
        </w:tc>
        <w:tc>
          <w:tcPr>
            <w:tcW w:w="4172" w:type="dxa"/>
            <w:tcBorders>
              <w:top w:val="nil"/>
              <w:bottom w:val="single" w:sz="4" w:space="0" w:color="auto"/>
            </w:tcBorders>
          </w:tcPr>
          <w:p w14:paraId="08EC6D6A" w14:textId="2A3BBED9"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mployees attribut</w:t>
            </w:r>
            <w:r w:rsidR="009E0679" w:rsidRPr="004A3B50">
              <w:rPr>
                <w:rFonts w:cs="Times New Roman"/>
                <w:sz w:val="20"/>
                <w:szCs w:val="20"/>
              </w:rPr>
              <w:t>e</w:t>
            </w:r>
            <w:r w:rsidRPr="004A3B50">
              <w:rPr>
                <w:rFonts w:cs="Times New Roman"/>
                <w:sz w:val="20"/>
                <w:szCs w:val="20"/>
              </w:rPr>
              <w:t xml:space="preserve"> the same human resource practices</w:t>
            </w:r>
            <w:r w:rsidR="009E0679" w:rsidRPr="004A3B50">
              <w:rPr>
                <w:rFonts w:cs="Times New Roman"/>
                <w:sz w:val="20"/>
                <w:szCs w:val="20"/>
              </w:rPr>
              <w:t xml:space="preserve"> differently</w:t>
            </w:r>
            <w:r w:rsidRPr="004A3B50">
              <w:rPr>
                <w:rFonts w:cs="Times New Roman"/>
                <w:sz w:val="20"/>
                <w:szCs w:val="20"/>
              </w:rPr>
              <w:t xml:space="preserve">, and these attributions are differently associated with commitment and satisfaction. </w:t>
            </w:r>
          </w:p>
          <w:p w14:paraId="171EDF0A" w14:textId="022752F4"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se attitudes become shared within units and they are related to unit-level organizational citizenship behaviors and customer satisfaction</w:t>
            </w:r>
          </w:p>
        </w:tc>
      </w:tr>
      <w:tr w:rsidR="00471F82" w:rsidRPr="004A3B50" w14:paraId="2DF19855" w14:textId="77777777" w:rsidTr="00145F33">
        <w:tc>
          <w:tcPr>
            <w:tcW w:w="1413" w:type="dxa"/>
            <w:tcBorders>
              <w:bottom w:val="nil"/>
            </w:tcBorders>
          </w:tcPr>
          <w:p w14:paraId="56050DCE" w14:textId="4FBF8A3E" w:rsidR="00471F82" w:rsidRPr="004A3B50" w:rsidRDefault="00471F82" w:rsidP="00C86420">
            <w:pPr>
              <w:spacing w:line="240" w:lineRule="auto"/>
              <w:ind w:firstLine="0"/>
              <w:rPr>
                <w:rFonts w:cs="Times New Roman"/>
                <w:sz w:val="20"/>
                <w:szCs w:val="20"/>
              </w:rPr>
            </w:pPr>
            <w:r w:rsidRPr="004A3B50">
              <w:rPr>
                <w:rFonts w:cs="Times New Roman"/>
                <w:sz w:val="20"/>
                <w:szCs w:val="20"/>
              </w:rPr>
              <w:t>Customer’s Fairness Perceptions</w:t>
            </w:r>
          </w:p>
        </w:tc>
        <w:tc>
          <w:tcPr>
            <w:tcW w:w="4252" w:type="dxa"/>
            <w:vMerge w:val="restart"/>
          </w:tcPr>
          <w:p w14:paraId="1AEF7473" w14:textId="755483AB" w:rsidR="00471F82" w:rsidRPr="004A3B50" w:rsidRDefault="00471F82" w:rsidP="00C86420">
            <w:pPr>
              <w:spacing w:line="240" w:lineRule="auto"/>
              <w:ind w:firstLine="0"/>
              <w:rPr>
                <w:rFonts w:cs="Times New Roman"/>
                <w:sz w:val="20"/>
                <w:szCs w:val="20"/>
              </w:rPr>
            </w:pPr>
            <w:r w:rsidRPr="004A3B50">
              <w:rPr>
                <w:rFonts w:cs="Times New Roman"/>
                <w:sz w:val="20"/>
                <w:szCs w:val="20"/>
              </w:rPr>
              <w:t xml:space="preserve">Fairness is defined as a “global perception of appropriateness —a perception that tends to lie theoretically downstream of justice” </w:t>
            </w:r>
            <w:r w:rsidRPr="004A3B50">
              <w:rPr>
                <w:rFonts w:cs="Times New Roman"/>
                <w:sz w:val="20"/>
                <w:szCs w:val="20"/>
              </w:rPr>
              <w:fldChar w:fldCharType="begin"/>
            </w:r>
            <w:r w:rsidRPr="004A3B50">
              <w:rPr>
                <w:rFonts w:cs="Times New Roman"/>
                <w:sz w:val="20"/>
                <w:szCs w:val="20"/>
              </w:rPr>
              <w:instrText xml:space="preserve"> ADDIN EN.CITE &lt;EndNote&gt;&lt;Cite&gt;&lt;Author&gt;Colquitt&lt;/Author&gt;&lt;Year&gt;2015&lt;/Year&gt;&lt;RecNum&gt;199&lt;/RecNum&gt;&lt;Pages&gt;76&lt;/Pages&gt;&lt;DisplayText&gt;(Colquitt and Zipay, 2015: 76)&lt;/DisplayText&gt;&lt;record&gt;&lt;rec-number&gt;199&lt;/rec-number&gt;&lt;foreign-keys&gt;&lt;key app="EN" db-id="e5a2p2xsraep0ge2wzp59zsvs0dd9x0expxr" timestamp="1499870008"&gt;199&lt;/key&gt;&lt;/foreign-keys&gt;&lt;ref-type name="Journal Article"&gt;17&lt;/ref-type&gt;&lt;contributors&gt;&lt;authors&gt;&lt;author&gt;Colquitt, Jason A.&lt;/author&gt;&lt;author&gt;Zipay, Kate P.&lt;/author&gt;&lt;/authors&gt;&lt;/contributors&gt;&lt;titles&gt;&lt;title&gt;Justice, Fairness, and Employee Reactions&lt;/title&gt;&lt;secondary-title&gt;Annual Review of Organizational Psychology and Organizational Behavior&lt;/secondary-title&gt;&lt;/titles&gt;&lt;periodical&gt;&lt;full-title&gt;Annual Review of Organizational Psychology and Organizational Behavior&lt;/full-title&gt;&lt;/periodical&gt;&lt;pages&gt;75-99&lt;/pages&gt;&lt;volume&gt;2&lt;/volume&gt;&lt;number&gt;1&lt;/number&gt;&lt;dates&gt;&lt;year&gt;2015&lt;/year&gt;&lt;pub-dates&gt;&lt;date&gt;2015/04/10&lt;/date&gt;&lt;/pub-dates&gt;&lt;/dates&gt;&lt;publisher&gt;Annual Reviews&lt;/publisher&gt;&lt;isbn&gt;2327-0608&lt;/isbn&gt;&lt;urls&gt;&lt;related-urls&gt;&lt;url&gt;https://doi.org/10.1146/annurev-orgpsych-032414-111457&lt;/url&gt;&lt;/related-urls&gt;&lt;/urls&gt;&lt;electronic-resource-num&gt;10.1146/annurev-orgpsych-032414-111457&lt;/electronic-resource-num&gt;&lt;access-date&gt;2017/07/12&lt;/access-date&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44" w:tooltip="Colquitt, 2015 #199" w:history="1">
              <w:r w:rsidR="004A3B50" w:rsidRPr="004A3B50">
                <w:rPr>
                  <w:rFonts w:cs="Times New Roman"/>
                  <w:noProof/>
                  <w:sz w:val="20"/>
                  <w:szCs w:val="20"/>
                </w:rPr>
                <w:t>Colquitt and Zipay, 2015: 76</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tc>
        <w:tc>
          <w:tcPr>
            <w:tcW w:w="2507" w:type="dxa"/>
            <w:tcBorders>
              <w:top w:val="single" w:sz="4" w:space="0" w:color="auto"/>
              <w:bottom w:val="nil"/>
            </w:tcBorders>
          </w:tcPr>
          <w:p w14:paraId="6F5326BB" w14:textId="51537AF4"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146" w:tooltip="Severt, 2006 #135"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Severt&lt;/Author&gt;&lt;Year&gt;2006&lt;/Year&gt;&lt;RecNum&gt;135&lt;/RecNum&gt;&lt;DisplayText&gt;Severt et al. (2006)&lt;/DisplayText&gt;&lt;record&gt;&lt;rec-number&gt;135&lt;/rec-number&gt;&lt;foreign-keys&gt;&lt;key app="EN" db-id="e5a2p2xsraep0ge2wzp59zsvs0dd9x0expxr" timestamp="1465553173"&gt;135&lt;/key&gt;&lt;/foreign-keys&gt;&lt;ref-type name="Journal Article"&gt;17&lt;/ref-type&gt;&lt;contributors&gt;&lt;authors&gt;&lt;author&gt;Severt, Denver&lt;/author&gt;&lt;author&gt;Tesone, Dana&lt;/author&gt;&lt;author&gt;Murrmann, Suzanne&lt;/author&gt;&lt;/authors&gt;&lt;/contributors&gt;&lt;titles&gt;&lt;title&gt;Prior Experience Satisfaction and Subsequent Fairness Perceptions Within the Service Experience&lt;/title&gt;&lt;secondary-title&gt;Journal of Hospitality &amp;amp; Leisure Marketing&lt;/secondary-title&gt;&lt;/titles&gt;&lt;periodical&gt;&lt;full-title&gt;Journal of Hospitality &amp;amp; Leisure Marketing&lt;/full-title&gt;&lt;/periodical&gt;&lt;pages&gt;121-137&lt;/pages&gt;&lt;volume&gt;13&lt;/volume&gt;&lt;number&gt;3-4&lt;/number&gt;&lt;dates&gt;&lt;year&gt;2006&lt;/year&gt;&lt;pub-dates&gt;&lt;date&gt;2006/02/15&lt;/date&gt;&lt;/pub-dates&gt;&lt;/dates&gt;&lt;publisher&gt;Routledge&lt;/publisher&gt;&lt;isbn&gt;1050-7051&lt;/isbn&gt;&lt;urls&gt;&lt;related-urls&gt;&lt;url&gt;http://dx.doi.org/10.1300/J150v13n03_07&lt;/url&gt;&lt;/related-urls&gt;&lt;/urls&gt;&lt;electronic-resource-num&gt;10.1300/J150v13n03_07&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Severt et al. (2006)</w:t>
              </w:r>
              <w:r w:rsidR="004A3B50" w:rsidRPr="004A3B50">
                <w:rPr>
                  <w:rFonts w:cs="Times New Roman"/>
                  <w:noProof/>
                  <w:sz w:val="20"/>
                  <w:szCs w:val="20"/>
                </w:rPr>
                <w:fldChar w:fldCharType="end"/>
              </w:r>
            </w:hyperlink>
          </w:p>
        </w:tc>
        <w:tc>
          <w:tcPr>
            <w:tcW w:w="1968" w:type="dxa"/>
            <w:tcBorders>
              <w:top w:val="single" w:sz="4" w:space="0" w:color="auto"/>
              <w:bottom w:val="nil"/>
            </w:tcBorders>
          </w:tcPr>
          <w:p w14:paraId="6401D4A9" w14:textId="43743811"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302 customer service encounters</w:t>
            </w:r>
          </w:p>
        </w:tc>
        <w:tc>
          <w:tcPr>
            <w:tcW w:w="4172" w:type="dxa"/>
            <w:tcBorders>
              <w:top w:val="single" w:sz="4" w:space="0" w:color="auto"/>
              <w:bottom w:val="nil"/>
            </w:tcBorders>
          </w:tcPr>
          <w:p w14:paraId="446CF09C" w14:textId="381B01D4" w:rsidR="00471F82" w:rsidRPr="004A3B50" w:rsidRDefault="009E0679"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 r</w:t>
            </w:r>
            <w:r w:rsidR="00471F82" w:rsidRPr="004A3B50">
              <w:rPr>
                <w:rFonts w:cs="Times New Roman"/>
                <w:sz w:val="20"/>
                <w:szCs w:val="20"/>
              </w:rPr>
              <w:t xml:space="preserve">elationship between prior experience and fairness for customers </w:t>
            </w:r>
            <w:r w:rsidRPr="004A3B50">
              <w:rPr>
                <w:rFonts w:cs="Times New Roman"/>
                <w:sz w:val="20"/>
                <w:szCs w:val="20"/>
              </w:rPr>
              <w:t xml:space="preserve">with a </w:t>
            </w:r>
            <w:r w:rsidR="00471F82" w:rsidRPr="004A3B50">
              <w:rPr>
                <w:rFonts w:cs="Times New Roman"/>
                <w:sz w:val="20"/>
                <w:szCs w:val="20"/>
              </w:rPr>
              <w:t xml:space="preserve">positive or </w:t>
            </w:r>
            <w:r w:rsidRPr="004A3B50">
              <w:rPr>
                <w:rFonts w:cs="Times New Roman"/>
                <w:sz w:val="20"/>
                <w:szCs w:val="20"/>
              </w:rPr>
              <w:t xml:space="preserve">a </w:t>
            </w:r>
            <w:r w:rsidR="00471F82" w:rsidRPr="004A3B50">
              <w:rPr>
                <w:rFonts w:cs="Times New Roman"/>
                <w:sz w:val="20"/>
                <w:szCs w:val="20"/>
              </w:rPr>
              <w:t xml:space="preserve">negative prior experience with a service business. </w:t>
            </w:r>
          </w:p>
          <w:p w14:paraId="354833A2" w14:textId="7F21EB4B" w:rsidR="00471F82" w:rsidRPr="004A3B50" w:rsidRDefault="00471F82">
            <w:pPr>
              <w:numPr>
                <w:ilvl w:val="0"/>
                <w:numId w:val="3"/>
              </w:numPr>
              <w:spacing w:line="240" w:lineRule="auto"/>
              <w:ind w:left="132" w:hanging="187"/>
              <w:contextualSpacing/>
              <w:rPr>
                <w:rFonts w:cs="Times New Roman"/>
                <w:sz w:val="20"/>
                <w:szCs w:val="20"/>
              </w:rPr>
            </w:pPr>
            <w:r w:rsidRPr="004A3B50">
              <w:rPr>
                <w:rFonts w:cs="Times New Roman"/>
                <w:sz w:val="20"/>
                <w:szCs w:val="20"/>
              </w:rPr>
              <w:t>Wh</w:t>
            </w:r>
            <w:r w:rsidR="009E0679" w:rsidRPr="004A3B50">
              <w:rPr>
                <w:rFonts w:cs="Times New Roman"/>
                <w:sz w:val="20"/>
                <w:szCs w:val="20"/>
              </w:rPr>
              <w:t>at</w:t>
            </w:r>
            <w:r w:rsidRPr="004A3B50">
              <w:rPr>
                <w:rFonts w:cs="Times New Roman"/>
                <w:sz w:val="20"/>
                <w:szCs w:val="20"/>
              </w:rPr>
              <w:t>ever their experience, customers appeared more likely to have the same type of experience during future visits.</w:t>
            </w:r>
            <w:r w:rsidRPr="004A3B50">
              <w:rPr>
                <w:rFonts w:cs="Times New Roman"/>
                <w:noProof/>
                <w:color w:val="002060"/>
                <w:sz w:val="20"/>
                <w:szCs w:val="20"/>
              </w:rPr>
              <w:t xml:space="preserve"> </w:t>
            </w:r>
          </w:p>
        </w:tc>
      </w:tr>
      <w:tr w:rsidR="00471F82" w:rsidRPr="004A3B50" w14:paraId="23E04F9D" w14:textId="77777777" w:rsidTr="00145F33">
        <w:tc>
          <w:tcPr>
            <w:tcW w:w="1413" w:type="dxa"/>
            <w:tcBorders>
              <w:top w:val="nil"/>
              <w:bottom w:val="single" w:sz="4" w:space="0" w:color="auto"/>
            </w:tcBorders>
          </w:tcPr>
          <w:p w14:paraId="330B97CF" w14:textId="54CBE59C" w:rsidR="00471F82" w:rsidRPr="004A3B50" w:rsidRDefault="00471F82" w:rsidP="00C86420">
            <w:pPr>
              <w:spacing w:line="240" w:lineRule="auto"/>
              <w:ind w:firstLine="0"/>
              <w:rPr>
                <w:rFonts w:cs="Times New Roman"/>
                <w:sz w:val="20"/>
                <w:szCs w:val="20"/>
                <w:lang w:val="en-GB"/>
              </w:rPr>
            </w:pPr>
          </w:p>
        </w:tc>
        <w:tc>
          <w:tcPr>
            <w:tcW w:w="4252" w:type="dxa"/>
            <w:vMerge/>
            <w:tcBorders>
              <w:bottom w:val="single" w:sz="4" w:space="0" w:color="auto"/>
            </w:tcBorders>
          </w:tcPr>
          <w:p w14:paraId="5ECBBFA8" w14:textId="2E2EA6C4" w:rsidR="00471F82" w:rsidRPr="004A3B50" w:rsidRDefault="00471F82" w:rsidP="00C86420">
            <w:pPr>
              <w:spacing w:line="240" w:lineRule="auto"/>
              <w:ind w:firstLine="0"/>
              <w:rPr>
                <w:rFonts w:cs="Times New Roman"/>
                <w:sz w:val="20"/>
                <w:szCs w:val="20"/>
              </w:rPr>
            </w:pPr>
          </w:p>
        </w:tc>
        <w:tc>
          <w:tcPr>
            <w:tcW w:w="2507" w:type="dxa"/>
            <w:tcBorders>
              <w:top w:val="nil"/>
              <w:bottom w:val="single" w:sz="4" w:space="0" w:color="auto"/>
            </w:tcBorders>
          </w:tcPr>
          <w:p w14:paraId="4984799B" w14:textId="30387610"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93" w:tooltip="Lee-Wingate, 2011 #13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Lee-Wingate&lt;/Author&gt;&lt;Year&gt;2011&lt;/Year&gt;&lt;RecNum&gt;133&lt;/RecNum&gt;&lt;DisplayText&gt;Lee-Wingate and Corfman (2011)&lt;/DisplayText&gt;&lt;record&gt;&lt;rec-number&gt;133&lt;/rec-number&gt;&lt;foreign-keys&gt;&lt;key app="EN" db-id="e5a2p2xsraep0ge2wzp59zsvs0dd9x0expxr" timestamp="1465552989"&gt;133&lt;/key&gt;&lt;/foreign-keys&gt;&lt;ref-type name="Journal Article"&gt;17&lt;/ref-type&gt;&lt;contributors&gt;&lt;authors&gt;&lt;author&gt;Lee-Wingate, Sooyeon Nikki&lt;/author&gt;&lt;author&gt;Corfman, Kim P.&lt;/author&gt;&lt;/authors&gt;&lt;/contributors&gt;&lt;titles&gt;&lt;title&gt;The effect of consumer emotional disclosure on fairness perceptions&lt;/title&gt;&lt;secondary-title&gt;Psychology and Marketing&lt;/secondary-title&gt;&lt;/titles&gt;&lt;periodical&gt;&lt;full-title&gt;Psychology and Marketing&lt;/full-title&gt;&lt;/periodical&gt;&lt;pages&gt;897-908&lt;/pages&gt;&lt;volume&gt;28&lt;/volume&gt;&lt;number&gt;9&lt;/number&gt;&lt;dates&gt;&lt;year&gt;2011&lt;/year&gt;&lt;/dates&gt;&lt;publisher&gt;Wiley Subscription Services, Inc., A Wiley Company&lt;/publisher&gt;&lt;isbn&gt;1520-6793&lt;/isbn&gt;&lt;urls&gt;&lt;related-urls&gt;&lt;url&gt;http://dx.doi.org/10.1002/mar.20417&lt;/url&gt;&lt;/related-urls&gt;&lt;/urls&gt;&lt;electronic-resource-num&gt;10.1002/mar.20417&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Lee-Wingate and Corfman (2011)</w:t>
              </w:r>
              <w:r w:rsidR="004A3B50" w:rsidRPr="004A3B50">
                <w:rPr>
                  <w:rFonts w:cs="Times New Roman"/>
                  <w:noProof/>
                  <w:sz w:val="20"/>
                  <w:szCs w:val="20"/>
                </w:rPr>
                <w:fldChar w:fldCharType="end"/>
              </w:r>
            </w:hyperlink>
          </w:p>
        </w:tc>
        <w:tc>
          <w:tcPr>
            <w:tcW w:w="1968" w:type="dxa"/>
            <w:tcBorders>
              <w:top w:val="nil"/>
              <w:bottom w:val="single" w:sz="4" w:space="0" w:color="auto"/>
            </w:tcBorders>
          </w:tcPr>
          <w:p w14:paraId="7A3A0686" w14:textId="3DE2DEC5"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Two experiments. In the first 67 undergraduate students participated and in the second 118 students</w:t>
            </w:r>
          </w:p>
        </w:tc>
        <w:tc>
          <w:tcPr>
            <w:tcW w:w="4172" w:type="dxa"/>
            <w:tcBorders>
              <w:top w:val="nil"/>
              <w:bottom w:val="single" w:sz="4" w:space="0" w:color="auto"/>
            </w:tcBorders>
          </w:tcPr>
          <w:p w14:paraId="798D44DD" w14:textId="534C8ED0"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Consumers deal with an unfair consumption experience by expressing how they </w:t>
            </w:r>
            <w:r w:rsidR="00E54931" w:rsidRPr="004A3B50">
              <w:rPr>
                <w:rFonts w:cs="Times New Roman"/>
                <w:sz w:val="20"/>
                <w:szCs w:val="20"/>
              </w:rPr>
              <w:t xml:space="preserve">feel </w:t>
            </w:r>
            <w:r w:rsidRPr="004A3B50">
              <w:rPr>
                <w:rFonts w:cs="Times New Roman"/>
                <w:sz w:val="20"/>
                <w:szCs w:val="20"/>
              </w:rPr>
              <w:t xml:space="preserve">about it. </w:t>
            </w:r>
          </w:p>
          <w:p w14:paraId="1F192D01" w14:textId="280FD180"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Writing about their experiences improves consumer</w:t>
            </w:r>
            <w:r w:rsidR="00E54931" w:rsidRPr="004A3B50">
              <w:rPr>
                <w:rFonts w:cs="Times New Roman"/>
                <w:sz w:val="20"/>
                <w:szCs w:val="20"/>
              </w:rPr>
              <w:t>s’</w:t>
            </w:r>
            <w:r w:rsidRPr="004A3B50">
              <w:rPr>
                <w:rFonts w:cs="Times New Roman"/>
                <w:sz w:val="20"/>
                <w:szCs w:val="20"/>
              </w:rPr>
              <w:t xml:space="preserve"> fairness perceptions and satisfaction.</w:t>
            </w:r>
          </w:p>
        </w:tc>
      </w:tr>
      <w:tr w:rsidR="00471F82" w:rsidRPr="004A3B50" w14:paraId="4CA8F770" w14:textId="77777777" w:rsidTr="00145F33">
        <w:tc>
          <w:tcPr>
            <w:tcW w:w="1413" w:type="dxa"/>
            <w:tcBorders>
              <w:bottom w:val="nil"/>
            </w:tcBorders>
          </w:tcPr>
          <w:p w14:paraId="5765820A" w14:textId="5C312A15" w:rsidR="00471F82" w:rsidRPr="004A3B50" w:rsidRDefault="00471F82" w:rsidP="00C86420">
            <w:pPr>
              <w:spacing w:line="240" w:lineRule="auto"/>
              <w:ind w:firstLine="0"/>
              <w:rPr>
                <w:rFonts w:cs="Times New Roman"/>
                <w:sz w:val="20"/>
                <w:szCs w:val="20"/>
                <w:lang w:val="en-GB"/>
              </w:rPr>
            </w:pPr>
            <w:r w:rsidRPr="004A3B50">
              <w:rPr>
                <w:rFonts w:cs="Times New Roman"/>
                <w:sz w:val="20"/>
                <w:szCs w:val="20"/>
                <w:lang w:val="en-GB"/>
              </w:rPr>
              <w:t>Customer’s Loyalty</w:t>
            </w:r>
          </w:p>
        </w:tc>
        <w:tc>
          <w:tcPr>
            <w:tcW w:w="4252" w:type="dxa"/>
            <w:vMerge w:val="restart"/>
            <w:tcBorders>
              <w:bottom w:val="nil"/>
            </w:tcBorders>
          </w:tcPr>
          <w:p w14:paraId="6C3AAA3F" w14:textId="4E3554B4" w:rsidR="00471F82" w:rsidRPr="004A3B50" w:rsidRDefault="00471F82">
            <w:pPr>
              <w:spacing w:line="240" w:lineRule="auto"/>
              <w:ind w:firstLine="0"/>
              <w:rPr>
                <w:rFonts w:cs="Times New Roman"/>
                <w:sz w:val="20"/>
                <w:szCs w:val="20"/>
              </w:rPr>
            </w:pPr>
            <w:r w:rsidRPr="004A3B50">
              <w:rPr>
                <w:rFonts w:cs="Times New Roman"/>
                <w:sz w:val="20"/>
                <w:szCs w:val="20"/>
              </w:rPr>
              <w:t xml:space="preserve">Customer </w:t>
            </w:r>
            <w:r w:rsidR="00E54931" w:rsidRPr="004A3B50">
              <w:rPr>
                <w:rFonts w:cs="Times New Roman"/>
                <w:sz w:val="20"/>
                <w:szCs w:val="20"/>
              </w:rPr>
              <w:t>l</w:t>
            </w:r>
            <w:r w:rsidRPr="004A3B50">
              <w:rPr>
                <w:rFonts w:cs="Times New Roman"/>
                <w:sz w:val="20"/>
                <w:szCs w:val="20"/>
              </w:rPr>
              <w:t xml:space="preserve">oyalty is described as a deeply held commitment to </w:t>
            </w:r>
            <w:r w:rsidR="00E54931" w:rsidRPr="004A3B50">
              <w:rPr>
                <w:rFonts w:cs="Times New Roman"/>
                <w:sz w:val="20"/>
                <w:szCs w:val="20"/>
              </w:rPr>
              <w:t xml:space="preserve">consistently </w:t>
            </w:r>
            <w:r w:rsidRPr="004A3B50">
              <w:rPr>
                <w:rFonts w:cs="Times New Roman"/>
                <w:sz w:val="20"/>
                <w:szCs w:val="20"/>
              </w:rPr>
              <w:t>rebuy or repatronize a preferred product/service in the future, thereby causing repetitive same-brand</w:t>
            </w:r>
            <w:r w:rsidR="00E54931" w:rsidRPr="004A3B50">
              <w:rPr>
                <w:rFonts w:cs="Times New Roman"/>
                <w:sz w:val="20"/>
                <w:szCs w:val="20"/>
              </w:rPr>
              <w:t>,</w:t>
            </w:r>
            <w:r w:rsidRPr="004A3B50">
              <w:rPr>
                <w:rFonts w:cs="Times New Roman"/>
                <w:sz w:val="20"/>
                <w:szCs w:val="20"/>
              </w:rPr>
              <w:t xml:space="preserve"> or same brand-set</w:t>
            </w:r>
            <w:r w:rsidR="00E54931" w:rsidRPr="004A3B50">
              <w:rPr>
                <w:rFonts w:cs="Times New Roman"/>
                <w:sz w:val="20"/>
                <w:szCs w:val="20"/>
              </w:rPr>
              <w:t>,</w:t>
            </w:r>
            <w:r w:rsidRPr="004A3B50">
              <w:rPr>
                <w:rFonts w:cs="Times New Roman"/>
                <w:sz w:val="20"/>
                <w:szCs w:val="20"/>
              </w:rPr>
              <w:t xml:space="preserve"> purchasing, </w:t>
            </w:r>
            <w:r w:rsidR="00E54931" w:rsidRPr="004A3B50">
              <w:rPr>
                <w:rFonts w:cs="Times New Roman"/>
                <w:sz w:val="20"/>
                <w:szCs w:val="20"/>
              </w:rPr>
              <w:t xml:space="preserve">although </w:t>
            </w:r>
            <w:r w:rsidRPr="004A3B50">
              <w:rPr>
                <w:rFonts w:cs="Times New Roman"/>
                <w:sz w:val="20"/>
                <w:szCs w:val="20"/>
              </w:rPr>
              <w:t>situational influences and marketing efforts hav</w:t>
            </w:r>
            <w:r w:rsidR="00E54931" w:rsidRPr="004A3B50">
              <w:rPr>
                <w:rFonts w:cs="Times New Roman"/>
                <w:sz w:val="20"/>
                <w:szCs w:val="20"/>
              </w:rPr>
              <w:t>e</w:t>
            </w:r>
            <w:r w:rsidRPr="004A3B50">
              <w:rPr>
                <w:rFonts w:cs="Times New Roman"/>
                <w:sz w:val="20"/>
                <w:szCs w:val="20"/>
              </w:rPr>
              <w:t xml:space="preserve"> the potential to cause switching behavior </w:t>
            </w:r>
            <w:r w:rsidRPr="004A3B50">
              <w:rPr>
                <w:rFonts w:cs="Times New Roman"/>
                <w:sz w:val="20"/>
                <w:szCs w:val="20"/>
              </w:rPr>
              <w:fldChar w:fldCharType="begin"/>
            </w:r>
            <w:r w:rsidRPr="004A3B50">
              <w:rPr>
                <w:rFonts w:cs="Times New Roman"/>
                <w:sz w:val="20"/>
                <w:szCs w:val="20"/>
              </w:rPr>
              <w:instrText xml:space="preserve"> ADDIN EN.CITE &lt;EndNote&gt;&lt;Cite&gt;&lt;Author&gt;Oliver&lt;/Author&gt;&lt;Year&gt;1999&lt;/Year&gt;&lt;RecNum&gt;200&lt;/RecNum&gt;&lt;Pages&gt;34&lt;/Pages&gt;&lt;DisplayText&gt;(Oliver, 1999: 34)&lt;/DisplayText&gt;&lt;record&gt;&lt;rec-number&gt;200&lt;/rec-number&gt;&lt;foreign-keys&gt;&lt;key app="EN" db-id="e5a2p2xsraep0ge2wzp59zsvs0dd9x0expxr" timestamp="1499870076"&gt;200&lt;/key&gt;&lt;/foreign-keys&gt;&lt;ref-type name="Journal Article"&gt;17&lt;/ref-type&gt;&lt;contributors&gt;&lt;authors&gt;&lt;author&gt;Oliver, Richard L.&lt;/author&gt;&lt;/authors&gt;&lt;/contributors&gt;&lt;titles&gt;&lt;title&gt;Whence Consumer Loyalty?&lt;/title&gt;&lt;secondary-title&gt;Journal of Marketing&lt;/secondary-title&gt;&lt;/titles&gt;&lt;periodical&gt;&lt;full-title&gt;Journal of Marketing&lt;/full-title&gt;&lt;/periodical&gt;&lt;pages&gt;33-44&lt;/pages&gt;&lt;volume&gt;63&lt;/volume&gt;&lt;dates&gt;&lt;year&gt;1999&lt;/year&gt;&lt;/dates&gt;&lt;publisher&gt;American Marketing Association&lt;/publisher&gt;&lt;isbn&gt;00222429&lt;/isbn&gt;&lt;urls&gt;&lt;related-urls&gt;&lt;url&gt;http://www.jstor.org/stable/1252099&lt;/url&gt;&lt;/related-urls&gt;&lt;/urls&gt;&lt;custom1&gt;Full publication date: 1999&lt;/custom1&gt;&lt;electronic-resource-num&gt;10.2307/1252099&lt;/electronic-resource-num&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127" w:tooltip="Oliver, 1999 #200" w:history="1">
              <w:r w:rsidR="004A3B50" w:rsidRPr="004A3B50">
                <w:rPr>
                  <w:rFonts w:cs="Times New Roman"/>
                  <w:noProof/>
                  <w:sz w:val="20"/>
                  <w:szCs w:val="20"/>
                </w:rPr>
                <w:t>Oliver, 1999: 34</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tc>
        <w:tc>
          <w:tcPr>
            <w:tcW w:w="2507" w:type="dxa"/>
            <w:tcBorders>
              <w:top w:val="single" w:sz="4" w:space="0" w:color="auto"/>
              <w:bottom w:val="nil"/>
            </w:tcBorders>
          </w:tcPr>
          <w:p w14:paraId="21A23351" w14:textId="3AA7F00A"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177" w:tooltip="Xia, 2014 #134"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Xia&lt;/Author&gt;&lt;Year&gt;2014&lt;/Year&gt;&lt;RecNum&gt;134&lt;/RecNum&gt;&lt;DisplayText&gt;Xia and Kukar-Kinney (2014)&lt;/DisplayText&gt;&lt;record&gt;&lt;rec-number&gt;134&lt;/rec-number&gt;&lt;foreign-keys&gt;&lt;key app="EN" db-id="e5a2p2xsraep0ge2wzp59zsvs0dd9x0expxr" timestamp="1465553071"&gt;134&lt;/key&gt;&lt;/foreign-keys&gt;&lt;ref-type name="Journal Article"&gt;17&lt;/ref-type&gt;&lt;contributors&gt;&lt;authors&gt;&lt;author&gt;Xia, Lan&lt;/author&gt;&lt;author&gt;Kukar-Kinney, Monika&lt;/author&gt;&lt;/authors&gt;&lt;/contributors&gt;&lt;titles&gt;&lt;title&gt;For our valued customers only: Examining consumer responses to preferential treatment practices&lt;/title&gt;&lt;secondary-title&gt;Journal of Business Research&lt;/secondary-title&gt;&lt;/titles&gt;&lt;periodical&gt;&lt;full-title&gt;Journal of Business Research&lt;/full-title&gt;&lt;/periodical&gt;&lt;pages&gt;2368-2375&lt;/pages&gt;&lt;volume&gt;67&lt;/volume&gt;&lt;number&gt;11&lt;/number&gt;&lt;keywords&gt;&lt;keyword&gt;Preferential treatment&lt;/keyword&gt;&lt;keyword&gt;Gratitude&lt;/keyword&gt;&lt;keyword&gt;Fairness&lt;/keyword&gt;&lt;keyword&gt;Relationship marketing&lt;/keyword&gt;&lt;/keywords&gt;&lt;dates&gt;&lt;year&gt;2014&lt;/year&gt;&lt;pub-dates&gt;&lt;date&gt;11//&lt;/date&gt;&lt;/pub-dates&gt;&lt;/dates&gt;&lt;isbn&gt;0148-2963&lt;/isbn&gt;&lt;urls&gt;&lt;related-urls&gt;&lt;url&gt;http://www.sciencedirect.com/science/article/pii/S0148296314000666&lt;/url&gt;&lt;/related-urls&gt;&lt;/urls&gt;&lt;electronic-resource-num&gt;http://dx.doi.org/10.1016/j.jbusres.2014.02.002&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Xia and Kukar-Kinney (2014)</w:t>
              </w:r>
              <w:r w:rsidR="004A3B50" w:rsidRPr="004A3B50">
                <w:rPr>
                  <w:rFonts w:cs="Times New Roman"/>
                  <w:noProof/>
                  <w:sz w:val="20"/>
                  <w:szCs w:val="20"/>
                </w:rPr>
                <w:fldChar w:fldCharType="end"/>
              </w:r>
            </w:hyperlink>
          </w:p>
        </w:tc>
        <w:tc>
          <w:tcPr>
            <w:tcW w:w="1968" w:type="dxa"/>
            <w:tcBorders>
              <w:top w:val="single" w:sz="4" w:space="0" w:color="auto"/>
              <w:bottom w:val="nil"/>
            </w:tcBorders>
          </w:tcPr>
          <w:p w14:paraId="66976ACA" w14:textId="43E32F4B"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206 participants who recalled an incident of preferential treatment which they had received in the past</w:t>
            </w:r>
          </w:p>
        </w:tc>
        <w:tc>
          <w:tcPr>
            <w:tcW w:w="4172" w:type="dxa"/>
            <w:tcBorders>
              <w:top w:val="single" w:sz="4" w:space="0" w:color="auto"/>
              <w:bottom w:val="nil"/>
            </w:tcBorders>
          </w:tcPr>
          <w:p w14:paraId="32DCF3D8" w14:textId="554485DE"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When treated unfavorably, fairness concerns arise, </w:t>
            </w:r>
            <w:r w:rsidR="00E54931" w:rsidRPr="004A3B50">
              <w:rPr>
                <w:rFonts w:cs="Times New Roman"/>
                <w:sz w:val="20"/>
                <w:szCs w:val="20"/>
              </w:rPr>
              <w:t xml:space="preserve">which </w:t>
            </w:r>
            <w:r w:rsidRPr="004A3B50">
              <w:rPr>
                <w:rFonts w:cs="Times New Roman"/>
                <w:sz w:val="20"/>
                <w:szCs w:val="20"/>
              </w:rPr>
              <w:t xml:space="preserve">negatively affect consumers' subsequent behavioral response toward the firm. </w:t>
            </w:r>
          </w:p>
          <w:p w14:paraId="59E8A258" w14:textId="75F1E6D3"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When treated favorably, consumers experience feelings of gratitude, which positively influence their purchase behaviors and word-of-mouth</w:t>
            </w:r>
          </w:p>
        </w:tc>
      </w:tr>
      <w:tr w:rsidR="00471F82" w:rsidRPr="004A3B50" w14:paraId="3E8C991B" w14:textId="77777777" w:rsidTr="00145F33">
        <w:tc>
          <w:tcPr>
            <w:tcW w:w="1413" w:type="dxa"/>
            <w:tcBorders>
              <w:top w:val="nil"/>
              <w:bottom w:val="nil"/>
            </w:tcBorders>
          </w:tcPr>
          <w:p w14:paraId="7508C6F7" w14:textId="0E949A58" w:rsidR="00471F82" w:rsidRPr="004A3B50" w:rsidRDefault="00471F82" w:rsidP="00C86420">
            <w:pPr>
              <w:spacing w:line="240" w:lineRule="auto"/>
              <w:ind w:firstLine="0"/>
              <w:rPr>
                <w:rFonts w:cs="Times New Roman"/>
                <w:sz w:val="20"/>
                <w:szCs w:val="20"/>
                <w:lang w:val="en-GB"/>
              </w:rPr>
            </w:pPr>
          </w:p>
        </w:tc>
        <w:tc>
          <w:tcPr>
            <w:tcW w:w="4252" w:type="dxa"/>
            <w:vMerge/>
            <w:tcBorders>
              <w:top w:val="nil"/>
              <w:bottom w:val="nil"/>
            </w:tcBorders>
          </w:tcPr>
          <w:p w14:paraId="6CC5E258"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7E894A78" w14:textId="2430C17A"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91" w:tooltip="Kwortnik, 2011 #137" w:history="1">
              <w:r w:rsidR="004A3B50" w:rsidRPr="004A3B50">
                <w:rPr>
                  <w:rFonts w:cs="Times New Roman"/>
                  <w:noProof/>
                  <w:sz w:val="20"/>
                  <w:szCs w:val="20"/>
                </w:rPr>
                <w:fldChar w:fldCharType="begin"/>
              </w:r>
              <w:r w:rsidR="004A3B50">
                <w:rPr>
                  <w:rFonts w:cs="Times New Roman"/>
                  <w:noProof/>
                  <w:sz w:val="20"/>
                  <w:szCs w:val="20"/>
                </w:rPr>
                <w:instrText xml:space="preserve"> ADDIN EN.CITE &lt;EndNote&gt;&lt;Cite AuthorYear="1"&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Kwortnik and Han (2011)</w:t>
              </w:r>
              <w:r w:rsidR="004A3B50" w:rsidRPr="004A3B50">
                <w:rPr>
                  <w:rFonts w:cs="Times New Roman"/>
                  <w:noProof/>
                  <w:sz w:val="20"/>
                  <w:szCs w:val="20"/>
                </w:rPr>
                <w:fldChar w:fldCharType="end"/>
              </w:r>
            </w:hyperlink>
          </w:p>
        </w:tc>
        <w:tc>
          <w:tcPr>
            <w:tcW w:w="1968" w:type="dxa"/>
            <w:tcBorders>
              <w:top w:val="nil"/>
              <w:bottom w:val="nil"/>
            </w:tcBorders>
          </w:tcPr>
          <w:p w14:paraId="73FACB36" w14:textId="7CFF48E4"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601 customers of six hotels in China</w:t>
            </w:r>
          </w:p>
        </w:tc>
        <w:tc>
          <w:tcPr>
            <w:tcW w:w="4172" w:type="dxa"/>
            <w:tcBorders>
              <w:top w:val="nil"/>
              <w:bottom w:val="nil"/>
            </w:tcBorders>
          </w:tcPr>
          <w:p w14:paraId="4E7FEAF2" w14:textId="77777777"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Multidimensional view of service fairness that comprises three dimensions.</w:t>
            </w:r>
          </w:p>
          <w:p w14:paraId="7752CCED" w14:textId="15F04FFE" w:rsidR="00471F82" w:rsidRPr="004A3B50" w:rsidRDefault="00471F82">
            <w:pPr>
              <w:numPr>
                <w:ilvl w:val="0"/>
                <w:numId w:val="3"/>
              </w:numPr>
              <w:spacing w:line="240" w:lineRule="auto"/>
              <w:ind w:left="132" w:hanging="187"/>
              <w:contextualSpacing/>
              <w:rPr>
                <w:rFonts w:cs="Times New Roman"/>
                <w:sz w:val="20"/>
                <w:szCs w:val="20"/>
              </w:rPr>
            </w:pPr>
            <w:r w:rsidRPr="004A3B50">
              <w:rPr>
                <w:rFonts w:cs="Times New Roman"/>
                <w:sz w:val="20"/>
                <w:szCs w:val="20"/>
              </w:rPr>
              <w:t>Two of th</w:t>
            </w:r>
            <w:r w:rsidR="00E54931" w:rsidRPr="004A3B50">
              <w:rPr>
                <w:rFonts w:cs="Times New Roman"/>
                <w:sz w:val="20"/>
                <w:szCs w:val="20"/>
              </w:rPr>
              <w:t>e</w:t>
            </w:r>
            <w:r w:rsidRPr="004A3B50">
              <w:rPr>
                <w:rFonts w:cs="Times New Roman"/>
                <w:sz w:val="20"/>
                <w:szCs w:val="20"/>
              </w:rPr>
              <w:t>se, distributive justice and interactional justice</w:t>
            </w:r>
            <w:r w:rsidR="00E54931" w:rsidRPr="004A3B50">
              <w:rPr>
                <w:rFonts w:cs="Times New Roman"/>
                <w:sz w:val="20"/>
                <w:szCs w:val="20"/>
              </w:rPr>
              <w:t>,</w:t>
            </w:r>
            <w:r w:rsidRPr="004A3B50">
              <w:rPr>
                <w:rFonts w:cs="Times New Roman"/>
                <w:sz w:val="20"/>
                <w:szCs w:val="20"/>
              </w:rPr>
              <w:t xml:space="preserve"> have </w:t>
            </w:r>
            <w:r w:rsidR="00E54931" w:rsidRPr="004A3B50">
              <w:rPr>
                <w:rFonts w:cs="Times New Roman"/>
                <w:sz w:val="20"/>
                <w:szCs w:val="20"/>
              </w:rPr>
              <w:t xml:space="preserve">a greater </w:t>
            </w:r>
            <w:r w:rsidRPr="004A3B50">
              <w:rPr>
                <w:rFonts w:cs="Times New Roman"/>
                <w:sz w:val="20"/>
                <w:szCs w:val="20"/>
              </w:rPr>
              <w:t>significant influence on customer loyalty than the third dimension, procedural justice.</w:t>
            </w:r>
          </w:p>
        </w:tc>
      </w:tr>
      <w:tr w:rsidR="00471F82" w:rsidRPr="004A3B50" w14:paraId="0693EEFF" w14:textId="77777777" w:rsidTr="00145F33">
        <w:tc>
          <w:tcPr>
            <w:tcW w:w="1413" w:type="dxa"/>
            <w:tcBorders>
              <w:top w:val="nil"/>
              <w:bottom w:val="nil"/>
            </w:tcBorders>
          </w:tcPr>
          <w:p w14:paraId="2872D3C3" w14:textId="1CC4EAFD" w:rsidR="00471F82" w:rsidRPr="004A3B50" w:rsidRDefault="00471F82" w:rsidP="00C86420">
            <w:pPr>
              <w:spacing w:line="240" w:lineRule="auto"/>
              <w:ind w:firstLine="0"/>
              <w:rPr>
                <w:rFonts w:cs="Times New Roman"/>
                <w:sz w:val="20"/>
                <w:szCs w:val="20"/>
                <w:lang w:val="en-GB"/>
              </w:rPr>
            </w:pPr>
          </w:p>
        </w:tc>
        <w:tc>
          <w:tcPr>
            <w:tcW w:w="4252" w:type="dxa"/>
            <w:vMerge/>
            <w:tcBorders>
              <w:top w:val="nil"/>
              <w:bottom w:val="nil"/>
            </w:tcBorders>
          </w:tcPr>
          <w:p w14:paraId="5832A8AB"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2A7D973E" w14:textId="72EEC1A9" w:rsidR="00471F82" w:rsidRPr="004A3B50" w:rsidRDefault="001A7A2B" w:rsidP="00C86420">
            <w:pPr>
              <w:numPr>
                <w:ilvl w:val="0"/>
                <w:numId w:val="3"/>
              </w:numPr>
              <w:spacing w:line="240" w:lineRule="auto"/>
              <w:ind w:left="132" w:hanging="187"/>
              <w:contextualSpacing/>
              <w:rPr>
                <w:rFonts w:cs="Times New Roman"/>
                <w:noProof/>
                <w:sz w:val="20"/>
                <w:szCs w:val="20"/>
              </w:rPr>
            </w:pPr>
            <w:hyperlink w:anchor="_ENREF_22" w:tooltip="Blodgett, 1997 #138"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Blodgett&lt;/Author&gt;&lt;Year&gt;1997&lt;/Year&gt;&lt;RecNum&gt;138&lt;/RecNum&gt;&lt;DisplayText&gt;Blodgett et al. (1997)&lt;/DisplayText&gt;&lt;record&gt;&lt;rec-number&gt;138&lt;/rec-number&gt;&lt;foreign-keys&gt;&lt;key app="EN" db-id="e5a2p2xsraep0ge2wzp59zsvs0dd9x0expxr" timestamp="1465553544"&gt;138&lt;/key&gt;&lt;/foreign-keys&gt;&lt;ref-type name="Journal Article"&gt;17&lt;/ref-type&gt;&lt;contributors&gt;&lt;authors&gt;&lt;author&gt;Blodgett, Jeffrey G.&lt;/author&gt;&lt;author&gt;Hill, Donna J.&lt;/author&gt;&lt;author&gt;Tax, Stephen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pub-dates&gt;&lt;date&gt;1997/06/01&lt;/date&gt;&lt;/pub-dates&gt;&lt;/dates&gt;&lt;isbn&gt;0022-4359&lt;/isbn&gt;&lt;urls&gt;&lt;related-urls&gt;&lt;url&gt;http://www.sciencedirect.com/science/article/pii/S0022435997900038&lt;/url&gt;&lt;/related-urls&gt;&lt;/urls&gt;&lt;electronic-resource-num&gt;http://dx.doi.org/10.1016/S0022-4359(97)90003-8&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Blodgett et al. (1997)</w:t>
              </w:r>
              <w:r w:rsidR="004A3B50" w:rsidRPr="004A3B50">
                <w:rPr>
                  <w:rFonts w:cs="Times New Roman"/>
                  <w:noProof/>
                  <w:sz w:val="20"/>
                  <w:szCs w:val="20"/>
                </w:rPr>
                <w:fldChar w:fldCharType="end"/>
              </w:r>
            </w:hyperlink>
          </w:p>
        </w:tc>
        <w:tc>
          <w:tcPr>
            <w:tcW w:w="1968" w:type="dxa"/>
            <w:tcBorders>
              <w:top w:val="nil"/>
              <w:bottom w:val="nil"/>
            </w:tcBorders>
          </w:tcPr>
          <w:p w14:paraId="2F1FE750" w14:textId="1E33245D" w:rsidR="00471F82" w:rsidRPr="004A3B50" w:rsidRDefault="00471F82">
            <w:pPr>
              <w:spacing w:line="240" w:lineRule="auto"/>
              <w:ind w:left="-55" w:firstLine="0"/>
              <w:contextualSpacing/>
              <w:rPr>
                <w:rFonts w:cs="Times New Roman"/>
                <w:sz w:val="20"/>
                <w:szCs w:val="20"/>
              </w:rPr>
            </w:pPr>
            <w:r w:rsidRPr="004A3B50">
              <w:rPr>
                <w:rFonts w:cs="Times New Roman"/>
                <w:sz w:val="20"/>
                <w:szCs w:val="20"/>
              </w:rPr>
              <w:t>Quasi-experimental design with 12 different scenarios, each describing a situation in which a customer return</w:t>
            </w:r>
            <w:r w:rsidR="00E54931" w:rsidRPr="004A3B50">
              <w:rPr>
                <w:rFonts w:cs="Times New Roman"/>
                <w:sz w:val="20"/>
                <w:szCs w:val="20"/>
              </w:rPr>
              <w:t>ed</w:t>
            </w:r>
            <w:r w:rsidRPr="004A3B50">
              <w:rPr>
                <w:rFonts w:cs="Times New Roman"/>
                <w:sz w:val="20"/>
                <w:szCs w:val="20"/>
              </w:rPr>
              <w:t xml:space="preserve"> a product to a retail store. 265 respondents</w:t>
            </w:r>
          </w:p>
        </w:tc>
        <w:tc>
          <w:tcPr>
            <w:tcW w:w="4172" w:type="dxa"/>
            <w:tcBorders>
              <w:top w:val="nil"/>
              <w:bottom w:val="nil"/>
            </w:tcBorders>
          </w:tcPr>
          <w:p w14:paraId="75F9ADF8" w14:textId="3FBC2874" w:rsidR="00471F82" w:rsidRPr="004A3B50" w:rsidRDefault="00E54931">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Of </w:t>
            </w:r>
            <w:r w:rsidR="00471F82" w:rsidRPr="004A3B50">
              <w:rPr>
                <w:rFonts w:cs="Times New Roman"/>
                <w:sz w:val="20"/>
                <w:szCs w:val="20"/>
              </w:rPr>
              <w:t xml:space="preserve">the three justice dimensions (distributive, interactional, and procedural), interactional justice had the </w:t>
            </w:r>
            <w:r w:rsidRPr="004A3B50">
              <w:rPr>
                <w:rFonts w:cs="Times New Roman"/>
                <w:sz w:val="20"/>
                <w:szCs w:val="20"/>
              </w:rPr>
              <w:t xml:space="preserve">greatest </w:t>
            </w:r>
            <w:r w:rsidR="00471F82" w:rsidRPr="004A3B50">
              <w:rPr>
                <w:rFonts w:cs="Times New Roman"/>
                <w:sz w:val="20"/>
                <w:szCs w:val="20"/>
              </w:rPr>
              <w:t>impact on complainants' repatronage and negative word-of-mouth intentions.</w:t>
            </w:r>
          </w:p>
        </w:tc>
      </w:tr>
      <w:tr w:rsidR="00C86420" w:rsidRPr="004A3B50" w14:paraId="2E857D3A" w14:textId="77777777" w:rsidTr="00145F33">
        <w:tc>
          <w:tcPr>
            <w:tcW w:w="1413" w:type="dxa"/>
            <w:tcBorders>
              <w:top w:val="nil"/>
              <w:bottom w:val="nil"/>
            </w:tcBorders>
          </w:tcPr>
          <w:p w14:paraId="42AEAD9D" w14:textId="367C9204"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42472EA3"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3FD4EB72" w14:textId="0C24F5B9" w:rsidR="00C86420" w:rsidRPr="004A3B50" w:rsidRDefault="001A7A2B" w:rsidP="00C86420">
            <w:pPr>
              <w:numPr>
                <w:ilvl w:val="0"/>
                <w:numId w:val="3"/>
              </w:numPr>
              <w:spacing w:line="240" w:lineRule="auto"/>
              <w:ind w:left="132" w:hanging="187"/>
              <w:contextualSpacing/>
              <w:rPr>
                <w:rFonts w:cs="Times New Roman"/>
                <w:noProof/>
                <w:sz w:val="20"/>
                <w:szCs w:val="20"/>
              </w:rPr>
            </w:pPr>
            <w:hyperlink w:anchor="_ENREF_118" w:tooltip="Namkung, 2010 #57"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Namkung&lt;/Author&gt;&lt;Year&gt;2010&lt;/Year&gt;&lt;RecNum&gt;57&lt;/RecNum&gt;&lt;DisplayText&gt;Namkung and Jang (2010)&lt;/DisplayText&gt;&lt;record&gt;&lt;rec-number&gt;57&lt;/rec-number&gt;&lt;foreign-keys&gt;&lt;key app="EN" db-id="e5a2p2xsraep0ge2wzp59zsvs0dd9x0expxr" timestamp="1427368708"&gt;57&lt;/key&gt;&lt;/foreign-keys&gt;&lt;ref-type name="Journal Article"&gt;17&lt;/ref-type&gt;&lt;contributors&gt;&lt;authors&gt;&lt;author&gt;Namkung, Young&lt;/author&gt;&lt;author&gt;Jang, Soo Cheong&lt;/author&gt;&lt;/authors&gt;&lt;/contributors&gt;&lt;titles&gt;&lt;title&gt;Effects of perceived service fairness on emotions, and behavioral intentions in restaurants&lt;/title&gt;&lt;secondary-title&gt;European Journal of Marketing&lt;/secondary-title&gt;&lt;/titles&gt;&lt;periodical&gt;&lt;full-title&gt;European Journal of Marketing&lt;/full-title&gt;&lt;/periodical&gt;&lt;pages&gt;1233-1259&lt;/pages&gt;&lt;volume&gt;44&lt;/volume&gt;&lt;number&gt;9/10&lt;/number&gt;&lt;keywords&gt;&lt;keyword&gt;Service levels,Consumer behaviour,Restaurants,United States of America,Service delivery&lt;/keyword&gt;&lt;/keywords&gt;&lt;dates&gt;&lt;year&gt;2010&lt;/year&gt;&lt;/dates&gt;&lt;urls&gt;&lt;related-urls&gt;&lt;url&gt;http://www.emeraldinsight.com/doi/abs/10.1108/03090561011062826&lt;/url&gt;&lt;/related-urls&gt;&lt;/urls&gt;&lt;electronic-resource-num&gt;doi:10.1108/03090561011062826&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Namkung and Jang (2010)</w:t>
              </w:r>
              <w:r w:rsidR="004A3B50" w:rsidRPr="004A3B50">
                <w:rPr>
                  <w:rFonts w:cs="Times New Roman"/>
                  <w:noProof/>
                  <w:sz w:val="20"/>
                  <w:szCs w:val="20"/>
                </w:rPr>
                <w:fldChar w:fldCharType="end"/>
              </w:r>
            </w:hyperlink>
          </w:p>
        </w:tc>
        <w:tc>
          <w:tcPr>
            <w:tcW w:w="1968" w:type="dxa"/>
            <w:tcBorders>
              <w:top w:val="nil"/>
              <w:bottom w:val="nil"/>
            </w:tcBorders>
          </w:tcPr>
          <w:p w14:paraId="66595226" w14:textId="03BD5EDC" w:rsidR="00C86420" w:rsidRPr="004A3B50" w:rsidRDefault="00C86420" w:rsidP="00C86420">
            <w:pPr>
              <w:spacing w:line="240" w:lineRule="auto"/>
              <w:ind w:left="-55" w:firstLine="0"/>
              <w:contextualSpacing/>
              <w:rPr>
                <w:rFonts w:cs="Times New Roman"/>
                <w:sz w:val="20"/>
                <w:szCs w:val="20"/>
              </w:rPr>
            </w:pPr>
            <w:r w:rsidRPr="004A3B50">
              <w:rPr>
                <w:rFonts w:cs="Times New Roman"/>
                <w:sz w:val="20"/>
                <w:szCs w:val="20"/>
              </w:rPr>
              <w:t>326 consumer responses from 2 casual dining restaurants</w:t>
            </w:r>
          </w:p>
        </w:tc>
        <w:tc>
          <w:tcPr>
            <w:tcW w:w="4172" w:type="dxa"/>
            <w:tcBorders>
              <w:top w:val="nil"/>
              <w:bottom w:val="nil"/>
            </w:tcBorders>
          </w:tcPr>
          <w:p w14:paraId="0BB15E90" w14:textId="4004F0E8" w:rsidR="00C86420" w:rsidRPr="004A3B50" w:rsidRDefault="00E54931">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Of </w:t>
            </w:r>
            <w:r w:rsidR="00C86420" w:rsidRPr="004A3B50">
              <w:rPr>
                <w:rFonts w:cs="Times New Roman"/>
                <w:sz w:val="20"/>
                <w:szCs w:val="20"/>
              </w:rPr>
              <w:t>4 different fairness dimensions (price, procedural</w:t>
            </w:r>
            <w:r w:rsidRPr="004A3B50">
              <w:rPr>
                <w:rFonts w:cs="Times New Roman"/>
                <w:sz w:val="20"/>
                <w:szCs w:val="20"/>
              </w:rPr>
              <w:t>,</w:t>
            </w:r>
            <w:r w:rsidR="00C86420" w:rsidRPr="004A3B50">
              <w:rPr>
                <w:rFonts w:cs="Times New Roman"/>
                <w:sz w:val="20"/>
                <w:szCs w:val="20"/>
              </w:rPr>
              <w:t xml:space="preserve"> outcome</w:t>
            </w:r>
            <w:r w:rsidRPr="004A3B50">
              <w:rPr>
                <w:rFonts w:cs="Times New Roman"/>
                <w:sz w:val="20"/>
                <w:szCs w:val="20"/>
              </w:rPr>
              <w:t>,</w:t>
            </w:r>
            <w:r w:rsidR="00C86420" w:rsidRPr="004A3B50">
              <w:rPr>
                <w:rFonts w:cs="Times New Roman"/>
                <w:sz w:val="20"/>
                <w:szCs w:val="20"/>
              </w:rPr>
              <w:t xml:space="preserve"> and interactional) price and interactional fairness had the strongest impact on behavioral intentions </w:t>
            </w:r>
          </w:p>
        </w:tc>
      </w:tr>
      <w:tr w:rsidR="00C86420" w:rsidRPr="004A3B50" w14:paraId="6DCF4AAB" w14:textId="77777777" w:rsidTr="00145F33">
        <w:tc>
          <w:tcPr>
            <w:tcW w:w="1413" w:type="dxa"/>
            <w:tcBorders>
              <w:top w:val="nil"/>
              <w:bottom w:val="nil"/>
            </w:tcBorders>
          </w:tcPr>
          <w:p w14:paraId="60E0296E" w14:textId="60F986CA"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12A25A33"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796B05F4" w14:textId="3CE5C419" w:rsidR="00C86420" w:rsidRPr="004A3B50" w:rsidRDefault="001A7A2B" w:rsidP="00C86420">
            <w:pPr>
              <w:numPr>
                <w:ilvl w:val="0"/>
                <w:numId w:val="3"/>
              </w:numPr>
              <w:spacing w:line="240" w:lineRule="auto"/>
              <w:ind w:left="132" w:hanging="187"/>
              <w:contextualSpacing/>
              <w:rPr>
                <w:rFonts w:cs="Times New Roman"/>
                <w:noProof/>
                <w:sz w:val="20"/>
                <w:szCs w:val="20"/>
              </w:rPr>
            </w:pPr>
            <w:hyperlink w:anchor="_ENREF_128" w:tooltip="Oliver, 1989 #60"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Oliver&lt;/Author&gt;&lt;Year&gt;1989&lt;/Year&gt;&lt;RecNum&gt;60&lt;/RecNum&gt;&lt;DisplayText&gt;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Oliver and Swan (1989)</w:t>
              </w:r>
              <w:r w:rsidR="004A3B50" w:rsidRPr="004A3B50">
                <w:rPr>
                  <w:rFonts w:cs="Times New Roman"/>
                  <w:noProof/>
                  <w:sz w:val="20"/>
                  <w:szCs w:val="20"/>
                </w:rPr>
                <w:fldChar w:fldCharType="end"/>
              </w:r>
            </w:hyperlink>
          </w:p>
        </w:tc>
        <w:tc>
          <w:tcPr>
            <w:tcW w:w="1968" w:type="dxa"/>
            <w:tcBorders>
              <w:top w:val="nil"/>
              <w:bottom w:val="nil"/>
            </w:tcBorders>
          </w:tcPr>
          <w:p w14:paraId="19D06105" w14:textId="50C8C5DB" w:rsidR="00C86420" w:rsidRPr="004A3B50" w:rsidRDefault="00C86420" w:rsidP="00C86420">
            <w:pPr>
              <w:spacing w:line="240" w:lineRule="auto"/>
              <w:ind w:left="-55" w:firstLine="0"/>
              <w:contextualSpacing/>
              <w:rPr>
                <w:rFonts w:cs="Times New Roman"/>
                <w:sz w:val="20"/>
                <w:szCs w:val="20"/>
              </w:rPr>
            </w:pPr>
            <w:r w:rsidRPr="004A3B50">
              <w:rPr>
                <w:rFonts w:cs="Times New Roman"/>
                <w:noProof/>
                <w:sz w:val="20"/>
                <w:szCs w:val="20"/>
              </w:rPr>
              <w:t>184 buyers of cars.</w:t>
            </w:r>
          </w:p>
        </w:tc>
        <w:tc>
          <w:tcPr>
            <w:tcW w:w="4172" w:type="dxa"/>
            <w:tcBorders>
              <w:top w:val="nil"/>
              <w:bottom w:val="nil"/>
            </w:tcBorders>
          </w:tcPr>
          <w:p w14:paraId="6A26CE90" w14:textId="12805996" w:rsidR="00C86420" w:rsidRPr="004A3B50" w:rsidRDefault="00C86420"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Fairness is a distinct component of post-transaction dispositions.</w:t>
            </w:r>
          </w:p>
        </w:tc>
      </w:tr>
      <w:tr w:rsidR="00C86420" w:rsidRPr="004A3B50" w14:paraId="4AF75475" w14:textId="77777777" w:rsidTr="00145F33">
        <w:tc>
          <w:tcPr>
            <w:tcW w:w="1413" w:type="dxa"/>
            <w:tcBorders>
              <w:top w:val="nil"/>
              <w:bottom w:val="nil"/>
            </w:tcBorders>
          </w:tcPr>
          <w:p w14:paraId="42E60BC8" w14:textId="6104DC32"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0E5EDB77"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6816159B" w14:textId="6A2F5A0F" w:rsidR="00C86420" w:rsidRPr="004A3B50" w:rsidRDefault="001A7A2B" w:rsidP="00C86420">
            <w:pPr>
              <w:numPr>
                <w:ilvl w:val="0"/>
                <w:numId w:val="3"/>
              </w:numPr>
              <w:spacing w:line="240" w:lineRule="auto"/>
              <w:ind w:left="132" w:hanging="187"/>
              <w:contextualSpacing/>
              <w:rPr>
                <w:rFonts w:cs="Times New Roman"/>
                <w:noProof/>
                <w:sz w:val="20"/>
                <w:szCs w:val="20"/>
              </w:rPr>
            </w:pPr>
            <w:hyperlink w:anchor="_ENREF_120" w:tooltip="Nguyen, 2013 #59"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Nguyen&lt;/Author&gt;&lt;Year&gt;2013&lt;/Year&gt;&lt;RecNum&gt;59&lt;/RecNum&gt;&lt;DisplayText&gt;Nguyen and Klaus (2013)&lt;/DisplayText&gt;&lt;record&gt;&lt;rec-number&gt;59&lt;/rec-number&gt;&lt;foreign-keys&gt;&lt;key app="EN" db-id="e5a2p2xsraep0ge2wzp59zsvs0dd9x0expxr" timestamp="1427368810"&gt;59&lt;/key&gt;&lt;/foreign-keys&gt;&lt;ref-type name="Journal Article"&gt;17&lt;/ref-type&gt;&lt;contributors&gt;&lt;authors&gt;&lt;author&gt;Nguyen, Bang&lt;/author&gt;&lt;author&gt;Klaus, Philipp “Phil”&lt;/author&gt;&lt;/authors&gt;&lt;/contributors&gt;&lt;titles&gt;&lt;title&gt;Retail fairness: Exploring consumer perceptions of fairness towards retailers’ marketing tactics&lt;/title&gt;&lt;secondary-title&gt;Journal of Retailing and Consumer Services&lt;/secondary-title&gt;&lt;/titles&gt;&lt;periodical&gt;&lt;full-title&gt;Journal of Retailing and Consumer Services&lt;/full-title&gt;&lt;/periodical&gt;&lt;pages&gt;311-324&lt;/pages&gt;&lt;volume&gt;20&lt;/volume&gt;&lt;number&gt;3&lt;/number&gt;&lt;keywords&gt;&lt;keyword&gt;Fairness&lt;/keyword&gt;&lt;keyword&gt;Retailers&lt;/keyword&gt;&lt;keyword&gt;Marketing tactics&lt;/keyword&gt;&lt;keyword&gt;Trust&lt;/keyword&gt;&lt;/keywords&gt;&lt;dates&gt;&lt;year&gt;2013&lt;/year&gt;&lt;pub-dates&gt;&lt;date&gt;5//&lt;/date&gt;&lt;/pub-dates&gt;&lt;/dates&gt;&lt;isbn&gt;0969-6989&lt;/isbn&gt;&lt;urls&gt;&lt;related-urls&gt;&lt;url&gt;http://www.sciencedirect.com/science/article/pii/S0969698913000167&lt;/url&gt;&lt;/related-urls&gt;&lt;/urls&gt;&lt;electronic-resource-num&gt;http://dx.doi.org/10.1016/j.jretconser.2013.02.001&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Nguyen and Klaus (2013)</w:t>
              </w:r>
              <w:r w:rsidR="004A3B50" w:rsidRPr="004A3B50">
                <w:rPr>
                  <w:rFonts w:cs="Times New Roman"/>
                  <w:noProof/>
                  <w:sz w:val="20"/>
                  <w:szCs w:val="20"/>
                </w:rPr>
                <w:fldChar w:fldCharType="end"/>
              </w:r>
            </w:hyperlink>
          </w:p>
        </w:tc>
        <w:tc>
          <w:tcPr>
            <w:tcW w:w="1968" w:type="dxa"/>
            <w:tcBorders>
              <w:top w:val="nil"/>
              <w:bottom w:val="nil"/>
            </w:tcBorders>
          </w:tcPr>
          <w:p w14:paraId="3247D00C" w14:textId="0380E85B" w:rsidR="00C86420" w:rsidRPr="004A3B50" w:rsidRDefault="00C86420">
            <w:pPr>
              <w:spacing w:line="240" w:lineRule="auto"/>
              <w:ind w:left="-55" w:firstLine="0"/>
              <w:contextualSpacing/>
              <w:rPr>
                <w:rFonts w:cs="Times New Roman"/>
                <w:sz w:val="20"/>
                <w:szCs w:val="20"/>
              </w:rPr>
            </w:pPr>
            <w:r w:rsidRPr="004A3B50">
              <w:rPr>
                <w:rFonts w:cs="Times New Roman"/>
                <w:noProof/>
                <w:sz w:val="20"/>
                <w:szCs w:val="20"/>
              </w:rPr>
              <w:t xml:space="preserve">36 in-depth interviews </w:t>
            </w:r>
            <w:r w:rsidR="00E54931" w:rsidRPr="004A3B50">
              <w:rPr>
                <w:rFonts w:cs="Times New Roman"/>
                <w:noProof/>
                <w:sz w:val="20"/>
                <w:szCs w:val="20"/>
              </w:rPr>
              <w:t xml:space="preserve">with </w:t>
            </w:r>
            <w:r w:rsidRPr="004A3B50">
              <w:rPr>
                <w:rFonts w:cs="Times New Roman"/>
                <w:noProof/>
                <w:sz w:val="20"/>
                <w:szCs w:val="20"/>
              </w:rPr>
              <w:t xml:space="preserve">shoppers and buyers </w:t>
            </w:r>
            <w:r w:rsidR="00E54931" w:rsidRPr="004A3B50">
              <w:rPr>
                <w:rFonts w:cs="Times New Roman"/>
                <w:noProof/>
                <w:sz w:val="20"/>
                <w:szCs w:val="20"/>
              </w:rPr>
              <w:t xml:space="preserve">at </w:t>
            </w:r>
            <w:r w:rsidRPr="004A3B50">
              <w:rPr>
                <w:rFonts w:cs="Times New Roman"/>
                <w:noProof/>
                <w:sz w:val="20"/>
                <w:szCs w:val="20"/>
              </w:rPr>
              <w:t>various retailers.</w:t>
            </w:r>
          </w:p>
        </w:tc>
        <w:tc>
          <w:tcPr>
            <w:tcW w:w="4172" w:type="dxa"/>
            <w:tcBorders>
              <w:top w:val="nil"/>
              <w:bottom w:val="nil"/>
            </w:tcBorders>
          </w:tcPr>
          <w:p w14:paraId="0805360D" w14:textId="6DF2CD33" w:rsidR="00C86420" w:rsidRPr="004A3B50" w:rsidRDefault="00C86420"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Consumers’ perceptions of fairness </w:t>
            </w:r>
            <w:r w:rsidR="002C1055" w:rsidRPr="004A3B50">
              <w:rPr>
                <w:rFonts w:cs="Times New Roman"/>
                <w:sz w:val="20"/>
                <w:szCs w:val="20"/>
              </w:rPr>
              <w:t>are</w:t>
            </w:r>
            <w:r w:rsidRPr="004A3B50">
              <w:rPr>
                <w:rFonts w:cs="Times New Roman"/>
                <w:sz w:val="20"/>
                <w:szCs w:val="20"/>
              </w:rPr>
              <w:t xml:space="preserve"> an outcome of a retailer’s marketing tactics</w:t>
            </w:r>
          </w:p>
        </w:tc>
      </w:tr>
      <w:tr w:rsidR="00C86420" w:rsidRPr="004A3B50" w14:paraId="252484C0" w14:textId="77777777" w:rsidTr="00145F33">
        <w:tc>
          <w:tcPr>
            <w:tcW w:w="1413" w:type="dxa"/>
            <w:tcBorders>
              <w:top w:val="nil"/>
              <w:bottom w:val="nil"/>
            </w:tcBorders>
          </w:tcPr>
          <w:p w14:paraId="7007B79E" w14:textId="538EE15C"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731C0FDF"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1699D85F" w14:textId="6537E6F5" w:rsidR="00C86420" w:rsidRPr="004A3B50" w:rsidRDefault="001A7A2B" w:rsidP="00C86420">
            <w:pPr>
              <w:numPr>
                <w:ilvl w:val="0"/>
                <w:numId w:val="3"/>
              </w:numPr>
              <w:spacing w:line="240" w:lineRule="auto"/>
              <w:ind w:left="132" w:hanging="187"/>
              <w:contextualSpacing/>
              <w:rPr>
                <w:rFonts w:cs="Times New Roman"/>
                <w:noProof/>
                <w:sz w:val="20"/>
                <w:szCs w:val="20"/>
              </w:rPr>
            </w:pPr>
            <w:hyperlink w:anchor="_ENREF_35" w:tooltip="Chebat, 2005 #136"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Chebat&lt;/Author&gt;&lt;Year&gt;2005&lt;/Year&gt;&lt;RecNum&gt;136&lt;/RecNum&gt;&lt;DisplayText&gt;Chebat and Slusarczyk (2005)&lt;/DisplayText&gt;&lt;record&gt;&lt;rec-number&gt;136&lt;/rec-number&gt;&lt;foreign-keys&gt;&lt;key app="EN" db-id="e5a2p2xsraep0ge2wzp59zsvs0dd9x0expxr" timestamp="1465553418"&gt;136&lt;/key&gt;&lt;/foreign-keys&gt;&lt;ref-type name="Journal Article"&gt;17&lt;/ref-type&gt;&lt;contributors&gt;&lt;authors&gt;&lt;author&gt;Chebat, Jean-Charles&lt;/author&gt;&lt;author&gt;Slusarczyk, Witold&lt;/author&gt;&lt;/authors&gt;&lt;/contributors&gt;&lt;titles&gt;&lt;title&gt;How emotions mediate the effects of perceived justice on loyalty in service recovery situations: an empirical study&lt;/title&gt;&lt;secondary-title&gt;Journal of Business Research&lt;/secondary-title&gt;&lt;/titles&gt;&lt;periodical&gt;&lt;full-title&gt;Journal of Business Research&lt;/full-title&gt;&lt;/periodical&gt;&lt;pages&gt;664-673&lt;/pages&gt;&lt;volume&gt;58&lt;/volume&gt;&lt;number&gt;5&lt;/number&gt;&lt;keywords&gt;&lt;keyword&gt;Justice&lt;/keyword&gt;&lt;keyword&gt;Emotions&lt;/keyword&gt;&lt;keyword&gt;Customer loyalty&lt;/keyword&gt;&lt;keyword&gt;Service recovery&lt;/keyword&gt;&lt;/keywords&gt;&lt;dates&gt;&lt;year&gt;2005&lt;/year&gt;&lt;pub-dates&gt;&lt;date&gt;5//&lt;/date&gt;&lt;/pub-dates&gt;&lt;/dates&gt;&lt;isbn&gt;0148-2963&lt;/isbn&gt;&lt;urls&gt;&lt;related-urls&gt;&lt;url&gt;http://www.sciencedirect.com/science/article/pii/S0148296303001905&lt;/url&gt;&lt;/related-urls&gt;&lt;/urls&gt;&lt;electronic-resource-num&gt;http://dx.doi.org/10.1016/j.jbusres.2003.09.005&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Chebat and Slusarczyk (2005)</w:t>
              </w:r>
              <w:r w:rsidR="004A3B50" w:rsidRPr="004A3B50">
                <w:rPr>
                  <w:rFonts w:cs="Times New Roman"/>
                  <w:noProof/>
                  <w:sz w:val="20"/>
                  <w:szCs w:val="20"/>
                </w:rPr>
                <w:fldChar w:fldCharType="end"/>
              </w:r>
            </w:hyperlink>
          </w:p>
        </w:tc>
        <w:tc>
          <w:tcPr>
            <w:tcW w:w="1968" w:type="dxa"/>
            <w:tcBorders>
              <w:top w:val="nil"/>
              <w:bottom w:val="nil"/>
            </w:tcBorders>
          </w:tcPr>
          <w:p w14:paraId="270E7FD1" w14:textId="5E960F38" w:rsidR="00C86420" w:rsidRPr="004A3B50" w:rsidRDefault="00C86420">
            <w:pPr>
              <w:spacing w:line="240" w:lineRule="auto"/>
              <w:ind w:left="-55" w:firstLine="0"/>
              <w:contextualSpacing/>
              <w:rPr>
                <w:rFonts w:cs="Times New Roman"/>
                <w:sz w:val="20"/>
                <w:szCs w:val="20"/>
              </w:rPr>
            </w:pPr>
            <w:r w:rsidRPr="004A3B50">
              <w:rPr>
                <w:rFonts w:cs="Times New Roman"/>
                <w:noProof/>
                <w:sz w:val="20"/>
                <w:szCs w:val="20"/>
              </w:rPr>
              <w:t xml:space="preserve">186 customers who complained to the bank </w:t>
            </w:r>
            <w:r w:rsidR="00E54931" w:rsidRPr="004A3B50">
              <w:rPr>
                <w:rFonts w:cs="Times New Roman"/>
                <w:noProof/>
                <w:sz w:val="20"/>
                <w:szCs w:val="20"/>
              </w:rPr>
              <w:t xml:space="preserve">during </w:t>
            </w:r>
            <w:r w:rsidRPr="004A3B50">
              <w:rPr>
                <w:rFonts w:cs="Times New Roman"/>
                <w:noProof/>
                <w:sz w:val="20"/>
                <w:szCs w:val="20"/>
              </w:rPr>
              <w:t xml:space="preserve">the </w:t>
            </w:r>
            <w:r w:rsidR="00E54931" w:rsidRPr="004A3B50">
              <w:rPr>
                <w:rFonts w:cs="Times New Roman"/>
                <w:noProof/>
                <w:sz w:val="20"/>
                <w:szCs w:val="20"/>
              </w:rPr>
              <w:t xml:space="preserve">previous </w:t>
            </w:r>
            <w:r w:rsidRPr="004A3B50">
              <w:rPr>
                <w:rFonts w:cs="Times New Roman"/>
                <w:noProof/>
                <w:sz w:val="20"/>
                <w:szCs w:val="20"/>
              </w:rPr>
              <w:t>12 months.</w:t>
            </w:r>
          </w:p>
        </w:tc>
        <w:tc>
          <w:tcPr>
            <w:tcW w:w="4172" w:type="dxa"/>
            <w:tcBorders>
              <w:top w:val="nil"/>
              <w:bottom w:val="nil"/>
            </w:tcBorders>
          </w:tcPr>
          <w:p w14:paraId="724A3D74" w14:textId="3DD2B4C8" w:rsidR="00C86420" w:rsidRPr="004A3B50" w:rsidRDefault="00E54931">
            <w:pPr>
              <w:numPr>
                <w:ilvl w:val="0"/>
                <w:numId w:val="3"/>
              </w:numPr>
              <w:spacing w:line="240" w:lineRule="auto"/>
              <w:ind w:left="132" w:hanging="187"/>
              <w:contextualSpacing/>
              <w:rPr>
                <w:rFonts w:cs="Times New Roman"/>
                <w:sz w:val="20"/>
                <w:szCs w:val="20"/>
              </w:rPr>
            </w:pPr>
            <w:r w:rsidRPr="004A3B50">
              <w:rPr>
                <w:rFonts w:cs="Times New Roman"/>
                <w:sz w:val="20"/>
                <w:szCs w:val="20"/>
              </w:rPr>
              <w:t>R</w:t>
            </w:r>
            <w:r w:rsidR="00C86420" w:rsidRPr="004A3B50">
              <w:rPr>
                <w:rFonts w:cs="Times New Roman"/>
                <w:sz w:val="20"/>
                <w:szCs w:val="20"/>
              </w:rPr>
              <w:t>eceived justice and emotions</w:t>
            </w:r>
            <w:r w:rsidRPr="004A3B50">
              <w:rPr>
                <w:rFonts w:cs="Times New Roman"/>
                <w:sz w:val="20"/>
                <w:szCs w:val="20"/>
              </w:rPr>
              <w:t>’ significant effects</w:t>
            </w:r>
            <w:r w:rsidR="00C86420" w:rsidRPr="004A3B50">
              <w:rPr>
                <w:rFonts w:cs="Times New Roman"/>
                <w:sz w:val="20"/>
                <w:szCs w:val="20"/>
              </w:rPr>
              <w:t xml:space="preserve"> on loyalty in service recovery situations.</w:t>
            </w:r>
          </w:p>
        </w:tc>
      </w:tr>
      <w:tr w:rsidR="00C86420" w:rsidRPr="004A3B50" w14:paraId="7BD8D191" w14:textId="77777777" w:rsidTr="00145F33">
        <w:tc>
          <w:tcPr>
            <w:tcW w:w="1413" w:type="dxa"/>
            <w:tcBorders>
              <w:top w:val="nil"/>
              <w:bottom w:val="nil"/>
            </w:tcBorders>
          </w:tcPr>
          <w:p w14:paraId="0D959BC9" w14:textId="5F7CD4D0"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3F863367"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1A6ED7E7" w14:textId="66EEB1D7" w:rsidR="00C86420" w:rsidRPr="004A3B50" w:rsidRDefault="001A7A2B" w:rsidP="00C86420">
            <w:pPr>
              <w:numPr>
                <w:ilvl w:val="0"/>
                <w:numId w:val="3"/>
              </w:numPr>
              <w:spacing w:line="240" w:lineRule="auto"/>
              <w:ind w:left="132" w:hanging="187"/>
              <w:contextualSpacing/>
              <w:rPr>
                <w:rFonts w:cs="Times New Roman"/>
                <w:noProof/>
                <w:sz w:val="20"/>
                <w:szCs w:val="20"/>
              </w:rPr>
            </w:pPr>
            <w:hyperlink w:anchor="_ENREF_107" w:tooltip="Maxwell, 2002 #82"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Maxwell&lt;/Author&gt;&lt;Year&gt;2002&lt;/Year&gt;&lt;RecNum&gt;82&lt;/RecNum&gt;&lt;DisplayText&gt;Maxwell (2002)&lt;/DisplayText&gt;&lt;record&gt;&lt;rec-number&gt;82&lt;/rec-number&gt;&lt;foreign-keys&gt;&lt;key app="EN" db-id="e5a2p2xsraep0ge2wzp59zsvs0dd9x0expxr" timestamp="1434631366"&gt;82&lt;/key&gt;&lt;/foreign-keys&gt;&lt;ref-type name="Journal Article"&gt;17&lt;/ref-type&gt;&lt;contributors&gt;&lt;authors&gt;&lt;author&gt;Maxwell, Sarah&lt;/author&gt;&lt;/authors&gt;&lt;/contributors&gt;&lt;titles&gt;&lt;title&gt;Rule-based price fairness and its effect on willingness to purchase&lt;/title&gt;&lt;secondary-title&gt;Journal of Economic Psychology&lt;/secondary-title&gt;&lt;/titles&gt;&lt;periodical&gt;&lt;full-title&gt;Journal of Economic Psychology&lt;/full-title&gt;&lt;/periodical&gt;&lt;pages&gt;191-212&lt;/pages&gt;&lt;volume&gt;23&lt;/volume&gt;&lt;number&gt;2&lt;/number&gt;&lt;keywords&gt;&lt;keyword&gt;Attributions&lt;/keyword&gt;&lt;keyword&gt;Consumer behavior&lt;/keyword&gt;&lt;keyword&gt;Fair price&lt;/keyword&gt;&lt;keyword&gt;Marketing research&lt;/keyword&gt;&lt;keyword&gt;Price model&lt;/keyword&gt;&lt;keyword&gt;Pricing strategy&lt;/keyword&gt;&lt;keyword&gt;Procedural justice&lt;/keyword&gt;&lt;keyword&gt;Social norms&lt;/keyword&gt;&lt;keyword&gt;Social rules&lt;/keyword&gt;&lt;/keywords&gt;&lt;dates&gt;&lt;year&gt;2002&lt;/year&gt;&lt;pub-dates&gt;&lt;date&gt;4//&lt;/date&gt;&lt;/pub-dates&gt;&lt;/dates&gt;&lt;isbn&gt;0167-4870&lt;/isbn&gt;&lt;urls&gt;&lt;related-urls&gt;&lt;url&gt;http://www.sciencedirect.com/science/article/pii/S0167487002000636&lt;/url&gt;&lt;/related-urls&gt;&lt;/urls&gt;&lt;electronic-resource-num&gt;http://dx.doi.org/10.1016/S0167-4870(02)00063-6&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Maxwell (2002)</w:t>
              </w:r>
              <w:r w:rsidR="004A3B50" w:rsidRPr="004A3B50">
                <w:rPr>
                  <w:rFonts w:cs="Times New Roman"/>
                  <w:noProof/>
                  <w:sz w:val="20"/>
                  <w:szCs w:val="20"/>
                </w:rPr>
                <w:fldChar w:fldCharType="end"/>
              </w:r>
            </w:hyperlink>
          </w:p>
        </w:tc>
        <w:tc>
          <w:tcPr>
            <w:tcW w:w="1968" w:type="dxa"/>
            <w:tcBorders>
              <w:top w:val="nil"/>
              <w:bottom w:val="nil"/>
            </w:tcBorders>
          </w:tcPr>
          <w:p w14:paraId="295D7875" w14:textId="535934D1" w:rsidR="00C86420" w:rsidRPr="004A3B50" w:rsidRDefault="00C86420" w:rsidP="00C86420">
            <w:pPr>
              <w:spacing w:line="240" w:lineRule="auto"/>
              <w:ind w:left="-55" w:firstLine="0"/>
              <w:contextualSpacing/>
              <w:rPr>
                <w:rFonts w:cs="Times New Roman"/>
                <w:sz w:val="20"/>
                <w:szCs w:val="20"/>
              </w:rPr>
            </w:pPr>
            <w:r w:rsidRPr="004A3B50">
              <w:rPr>
                <w:rFonts w:cs="Times New Roman"/>
                <w:sz w:val="20"/>
                <w:szCs w:val="20"/>
              </w:rPr>
              <w:t>Experimental design. 414 students participate in study 1 and 296 in study 2</w:t>
            </w:r>
          </w:p>
        </w:tc>
        <w:tc>
          <w:tcPr>
            <w:tcW w:w="4172" w:type="dxa"/>
            <w:tcBorders>
              <w:top w:val="nil"/>
              <w:bottom w:val="nil"/>
            </w:tcBorders>
          </w:tcPr>
          <w:p w14:paraId="01E2FB8C" w14:textId="746BA87D" w:rsidR="00C86420" w:rsidRPr="004A3B50" w:rsidRDefault="00C86420"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Price fairness influences the inferred fairness of the seller’s pricing process</w:t>
            </w:r>
            <w:r w:rsidR="00E54931" w:rsidRPr="004A3B50">
              <w:rPr>
                <w:rFonts w:cs="Times New Roman"/>
                <w:sz w:val="20"/>
                <w:szCs w:val="20"/>
              </w:rPr>
              <w:t>,</w:t>
            </w:r>
            <w:r w:rsidRPr="004A3B50">
              <w:rPr>
                <w:rFonts w:cs="Times New Roman"/>
                <w:sz w:val="20"/>
                <w:szCs w:val="20"/>
              </w:rPr>
              <w:t xml:space="preserve"> which accordingly affects buyers’ attitude toward the seller and </w:t>
            </w:r>
            <w:r w:rsidR="00E54931" w:rsidRPr="004A3B50">
              <w:rPr>
                <w:rFonts w:cs="Times New Roman"/>
                <w:sz w:val="20"/>
                <w:szCs w:val="20"/>
              </w:rPr>
              <w:t xml:space="preserve">their </w:t>
            </w:r>
            <w:r w:rsidRPr="004A3B50">
              <w:rPr>
                <w:rFonts w:cs="Times New Roman"/>
                <w:sz w:val="20"/>
                <w:szCs w:val="20"/>
              </w:rPr>
              <w:t>willingness to purchase</w:t>
            </w:r>
          </w:p>
        </w:tc>
      </w:tr>
      <w:tr w:rsidR="00C86420" w:rsidRPr="004A3B50" w14:paraId="28230FF0" w14:textId="77777777" w:rsidTr="008A009B">
        <w:tc>
          <w:tcPr>
            <w:tcW w:w="1413" w:type="dxa"/>
            <w:tcBorders>
              <w:top w:val="nil"/>
            </w:tcBorders>
          </w:tcPr>
          <w:p w14:paraId="1400E041" w14:textId="63F2D631" w:rsidR="00C86420" w:rsidRPr="004A3B50" w:rsidRDefault="00C86420" w:rsidP="00C86420">
            <w:pPr>
              <w:spacing w:line="240" w:lineRule="auto"/>
              <w:ind w:firstLine="0"/>
              <w:rPr>
                <w:rFonts w:cs="Times New Roman"/>
                <w:sz w:val="20"/>
                <w:szCs w:val="20"/>
                <w:lang w:val="en-GB"/>
              </w:rPr>
            </w:pPr>
          </w:p>
        </w:tc>
        <w:tc>
          <w:tcPr>
            <w:tcW w:w="4252" w:type="dxa"/>
            <w:tcBorders>
              <w:top w:val="nil"/>
            </w:tcBorders>
          </w:tcPr>
          <w:p w14:paraId="00A7D5D0"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single" w:sz="4" w:space="0" w:color="auto"/>
            </w:tcBorders>
          </w:tcPr>
          <w:p w14:paraId="41C248E1" w14:textId="652E6742" w:rsidR="00C86420" w:rsidRPr="004A3B50" w:rsidRDefault="001A7A2B" w:rsidP="00C86420">
            <w:pPr>
              <w:numPr>
                <w:ilvl w:val="0"/>
                <w:numId w:val="3"/>
              </w:numPr>
              <w:spacing w:line="240" w:lineRule="auto"/>
              <w:ind w:left="132" w:hanging="187"/>
              <w:contextualSpacing/>
              <w:rPr>
                <w:rFonts w:cs="Times New Roman"/>
                <w:noProof/>
                <w:sz w:val="20"/>
                <w:szCs w:val="20"/>
              </w:rPr>
            </w:pPr>
            <w:hyperlink w:anchor="_ENREF_148" w:tooltip="Sheng, 2007 #8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Sheng&lt;/Author&gt;&lt;Year&gt;2007&lt;/Year&gt;&lt;RecNum&gt;83&lt;/RecNum&gt;&lt;DisplayText&gt;Sheng et al. (2007)&lt;/DisplayText&gt;&lt;record&gt;&lt;rec-number&gt;83&lt;/rec-number&gt;&lt;foreign-keys&gt;&lt;key app="EN" db-id="e5a2p2xsraep0ge2wzp59zsvs0dd9x0expxr" timestamp="1434631535"&gt;83&lt;/key&gt;&lt;/foreign-keys&gt;&lt;ref-type name="Journal Article"&gt;17&lt;/ref-type&gt;&lt;contributors&gt;&lt;authors&gt;&lt;author&gt;Sheng, Shibin&lt;/author&gt;&lt;author&gt;Bao, Yeqing&lt;/author&gt;&lt;author&gt;Pan, Yue&lt;/author&gt;&lt;/authors&gt;&lt;/contributors&gt;&lt;titles&gt;&lt;title&gt;Partitioning or bundling? Perceived fairness of the surcharge makes a difference&lt;/title&gt;&lt;secondary-title&gt;Psychology and Marketing&lt;/secondary-title&gt;&lt;/titles&gt;&lt;periodical&gt;&lt;full-title&gt;Psychology and Marketing&lt;/full-title&gt;&lt;/periodical&gt;&lt;pages&gt;1025-1041&lt;/pages&gt;&lt;volume&gt;24&lt;/volume&gt;&lt;number&gt;12&lt;/number&gt;&lt;dates&gt;&lt;year&gt;2007&lt;/year&gt;&lt;/dates&gt;&lt;publisher&gt;Wiley Subscription Services, Inc., A Wiley Company&lt;/publisher&gt;&lt;isbn&gt;1520-6793&lt;/isbn&gt;&lt;urls&gt;&lt;related-urls&gt;&lt;url&gt;http://dx.doi.org/10.1002/mar.20194&lt;/url&gt;&lt;/related-urls&gt;&lt;/urls&gt;&lt;electronic-resource-num&gt;10.1002/mar.20194&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Sheng et al. (2007)</w:t>
              </w:r>
              <w:r w:rsidR="004A3B50" w:rsidRPr="004A3B50">
                <w:rPr>
                  <w:rFonts w:cs="Times New Roman"/>
                  <w:noProof/>
                  <w:sz w:val="20"/>
                  <w:szCs w:val="20"/>
                </w:rPr>
                <w:fldChar w:fldCharType="end"/>
              </w:r>
            </w:hyperlink>
          </w:p>
        </w:tc>
        <w:tc>
          <w:tcPr>
            <w:tcW w:w="1968" w:type="dxa"/>
            <w:tcBorders>
              <w:top w:val="nil"/>
              <w:bottom w:val="single" w:sz="4" w:space="0" w:color="auto"/>
            </w:tcBorders>
          </w:tcPr>
          <w:p w14:paraId="4CF49CCB" w14:textId="77777777" w:rsidR="00C86420" w:rsidRPr="004A3B50" w:rsidRDefault="00C86420" w:rsidP="00C86420">
            <w:pPr>
              <w:spacing w:line="240" w:lineRule="auto"/>
              <w:ind w:left="-55" w:firstLine="0"/>
              <w:contextualSpacing/>
              <w:rPr>
                <w:rFonts w:cs="Times New Roman"/>
                <w:sz w:val="20"/>
                <w:szCs w:val="20"/>
              </w:rPr>
            </w:pPr>
            <w:r w:rsidRPr="004A3B50">
              <w:rPr>
                <w:rFonts w:cs="Times New Roman"/>
                <w:sz w:val="20"/>
                <w:szCs w:val="20"/>
              </w:rPr>
              <w:t>T</w:t>
            </w:r>
            <w:r w:rsidRPr="004A3B50">
              <w:rPr>
                <w:rFonts w:cs="Times New Roman"/>
                <w:sz w:val="20"/>
                <w:szCs w:val="20"/>
                <w:shd w:val="clear" w:color="auto" w:fill="F9F9F9"/>
              </w:rPr>
              <w:t>hree experiments</w:t>
            </w:r>
          </w:p>
          <w:p w14:paraId="5572C20B" w14:textId="77777777" w:rsidR="00C86420" w:rsidRPr="004A3B50" w:rsidRDefault="00C86420" w:rsidP="00C86420">
            <w:pPr>
              <w:spacing w:line="240" w:lineRule="auto"/>
              <w:ind w:left="-55" w:firstLine="0"/>
              <w:contextualSpacing/>
              <w:rPr>
                <w:rFonts w:cs="Times New Roman"/>
                <w:sz w:val="20"/>
                <w:szCs w:val="20"/>
              </w:rPr>
            </w:pPr>
          </w:p>
        </w:tc>
        <w:tc>
          <w:tcPr>
            <w:tcW w:w="4172" w:type="dxa"/>
            <w:tcBorders>
              <w:top w:val="nil"/>
              <w:bottom w:val="single" w:sz="4" w:space="0" w:color="auto"/>
            </w:tcBorders>
          </w:tcPr>
          <w:p w14:paraId="2E8B114A" w14:textId="01C37341" w:rsidR="00C86420" w:rsidRPr="004A3B50" w:rsidRDefault="00E54931">
            <w:pPr>
              <w:numPr>
                <w:ilvl w:val="0"/>
                <w:numId w:val="3"/>
              </w:numPr>
              <w:spacing w:line="240" w:lineRule="auto"/>
              <w:ind w:left="132" w:hanging="187"/>
              <w:contextualSpacing/>
              <w:rPr>
                <w:rFonts w:cs="Times New Roman"/>
                <w:sz w:val="20"/>
                <w:szCs w:val="20"/>
              </w:rPr>
            </w:pPr>
            <w:r w:rsidRPr="004A3B50">
              <w:rPr>
                <w:rFonts w:cs="Times New Roman"/>
                <w:sz w:val="20"/>
                <w:szCs w:val="20"/>
              </w:rPr>
              <w:t>The s</w:t>
            </w:r>
            <w:r w:rsidR="00C86420" w:rsidRPr="004A3B50">
              <w:rPr>
                <w:rFonts w:cs="Times New Roman"/>
                <w:sz w:val="20"/>
                <w:szCs w:val="20"/>
              </w:rPr>
              <w:t xml:space="preserve">ignificance of </w:t>
            </w:r>
            <w:r w:rsidRPr="004A3B50">
              <w:rPr>
                <w:rFonts w:cs="Times New Roman"/>
                <w:sz w:val="20"/>
                <w:szCs w:val="20"/>
              </w:rPr>
              <w:t xml:space="preserve">a </w:t>
            </w:r>
            <w:r w:rsidR="00C86420" w:rsidRPr="004A3B50">
              <w:rPr>
                <w:rFonts w:cs="Times New Roman"/>
                <w:sz w:val="20"/>
                <w:szCs w:val="20"/>
              </w:rPr>
              <w:t xml:space="preserve">surcharge </w:t>
            </w:r>
            <w:r w:rsidRPr="004A3B50">
              <w:rPr>
                <w:rFonts w:cs="Times New Roman"/>
                <w:sz w:val="20"/>
                <w:szCs w:val="20"/>
              </w:rPr>
              <w:t xml:space="preserve">on </w:t>
            </w:r>
            <w:r w:rsidR="00C86420" w:rsidRPr="004A3B50">
              <w:rPr>
                <w:rFonts w:cs="Times New Roman"/>
                <w:sz w:val="20"/>
                <w:szCs w:val="20"/>
              </w:rPr>
              <w:t>the base price affects consumers' perception of fairness, which subsequently influences their purchase intentions.</w:t>
            </w:r>
          </w:p>
        </w:tc>
      </w:tr>
      <w:tr w:rsidR="00797243" w:rsidRPr="004A3B50" w14:paraId="4374E9D8" w14:textId="77777777" w:rsidTr="008A009B">
        <w:tc>
          <w:tcPr>
            <w:tcW w:w="1413" w:type="dxa"/>
            <w:vMerge w:val="restart"/>
          </w:tcPr>
          <w:p w14:paraId="6C2CD885" w14:textId="77777777" w:rsidR="00797243" w:rsidRPr="004A3B50" w:rsidRDefault="00797243" w:rsidP="00C86420">
            <w:pPr>
              <w:spacing w:line="240" w:lineRule="auto"/>
              <w:ind w:firstLine="0"/>
              <w:rPr>
                <w:rFonts w:cs="Times New Roman"/>
                <w:sz w:val="20"/>
                <w:szCs w:val="20"/>
                <w:lang w:val="en-GB"/>
              </w:rPr>
            </w:pPr>
            <w:r w:rsidRPr="004A3B50">
              <w:rPr>
                <w:rFonts w:cs="Times New Roman"/>
                <w:sz w:val="20"/>
                <w:szCs w:val="20"/>
                <w:lang w:val="en-GB"/>
              </w:rPr>
              <w:t>Customer’s Purchase Decision</w:t>
            </w:r>
          </w:p>
          <w:p w14:paraId="678CC0E6" w14:textId="4E91D9EC" w:rsidR="00797243" w:rsidRPr="004A3B50" w:rsidRDefault="00797243" w:rsidP="00C86420">
            <w:pPr>
              <w:spacing w:line="240" w:lineRule="auto"/>
              <w:rPr>
                <w:rFonts w:cs="Times New Roman"/>
                <w:sz w:val="20"/>
                <w:szCs w:val="20"/>
                <w:lang w:val="en-GB"/>
              </w:rPr>
            </w:pPr>
          </w:p>
        </w:tc>
        <w:tc>
          <w:tcPr>
            <w:tcW w:w="4252" w:type="dxa"/>
            <w:vMerge w:val="restart"/>
          </w:tcPr>
          <w:p w14:paraId="1DD12986" w14:textId="16678305" w:rsidR="00797243" w:rsidRPr="004A3B50" w:rsidRDefault="00797243" w:rsidP="00C86420">
            <w:pPr>
              <w:spacing w:line="240" w:lineRule="auto"/>
              <w:ind w:firstLine="0"/>
              <w:rPr>
                <w:rFonts w:cs="Times New Roman"/>
                <w:sz w:val="20"/>
                <w:szCs w:val="20"/>
              </w:rPr>
            </w:pPr>
            <w:r w:rsidRPr="004A3B50">
              <w:rPr>
                <w:rFonts w:cs="Times New Roman"/>
                <w:sz w:val="20"/>
                <w:szCs w:val="20"/>
              </w:rPr>
              <w:t xml:space="preserve">The </w:t>
            </w:r>
            <w:r w:rsidRPr="004A3B50">
              <w:rPr>
                <w:rFonts w:cs="Times New Roman"/>
                <w:i/>
                <w:sz w:val="20"/>
                <w:szCs w:val="20"/>
              </w:rPr>
              <w:t xml:space="preserve">purchasing decision </w:t>
            </w:r>
            <w:r w:rsidRPr="004A3B50">
              <w:rPr>
                <w:rFonts w:cs="Times New Roman"/>
                <w:sz w:val="20"/>
                <w:szCs w:val="20"/>
              </w:rPr>
              <w:t xml:space="preserve">refers to the process used by consumers regarding market transactions before, during, and after the purchase of a good/service </w:t>
            </w:r>
            <w:r w:rsidRPr="004A3B50">
              <w:rPr>
                <w:rFonts w:cs="Times New Roman"/>
                <w:sz w:val="20"/>
                <w:szCs w:val="20"/>
              </w:rPr>
              <w:fldChar w:fldCharType="begin"/>
            </w:r>
            <w:r w:rsidRPr="004A3B50">
              <w:rPr>
                <w:rFonts w:cs="Times New Roman"/>
                <w:sz w:val="20"/>
                <w:szCs w:val="20"/>
              </w:rPr>
              <w:instrText xml:space="preserve"> ADDIN EN.CITE &lt;EndNote&gt;&lt;Cite&gt;&lt;Author&gt;Engel&lt;/Author&gt;&lt;Year&gt;1968&lt;/Year&gt;&lt;RecNum&gt;202&lt;/RecNum&gt;&lt;DisplayText&gt;(Engel et al., 1968)&lt;/DisplayText&gt;&lt;record&gt;&lt;rec-number&gt;202&lt;/rec-number&gt;&lt;foreign-keys&gt;&lt;key app="EN" db-id="e5a2p2xsraep0ge2wzp59zsvs0dd9x0expxr" timestamp="1499870317"&gt;202&lt;/key&gt;&lt;/foreign-keys&gt;&lt;ref-type name="Book"&gt;6&lt;/ref-type&gt;&lt;contributors&gt;&lt;authors&gt;&lt;author&gt;Engel, James F.&lt;/author&gt;&lt;author&gt;Kollat, David T.&lt;/author&gt;&lt;author&gt;Blackwell, Roger D.&lt;/author&gt;&lt;/authors&gt;&lt;/contributors&gt;&lt;titles&gt;&lt;title&gt;Consumer Behavior&lt;/title&gt;&lt;/titles&gt;&lt;dates&gt;&lt;year&gt;1968&lt;/year&gt;&lt;/dates&gt;&lt;pub-location&gt;New York&lt;/pub-location&gt;&lt;publisher&gt;Holt, Rinehart and Winston&lt;/publisher&gt;&lt;urls&gt;&lt;/urls&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53" w:tooltip="Engel, 1968 #202" w:history="1">
              <w:r w:rsidR="004A3B50" w:rsidRPr="004A3B50">
                <w:rPr>
                  <w:rFonts w:cs="Times New Roman"/>
                  <w:noProof/>
                  <w:sz w:val="20"/>
                  <w:szCs w:val="20"/>
                </w:rPr>
                <w:t>Engel et al., 1968</w:t>
              </w:r>
            </w:hyperlink>
            <w:r w:rsidRPr="004A3B50">
              <w:rPr>
                <w:rFonts w:cs="Times New Roman"/>
                <w:noProof/>
                <w:sz w:val="20"/>
                <w:szCs w:val="20"/>
              </w:rPr>
              <w:t>)</w:t>
            </w:r>
            <w:r w:rsidRPr="004A3B50">
              <w:rPr>
                <w:rFonts w:cs="Times New Roman"/>
                <w:sz w:val="20"/>
                <w:szCs w:val="20"/>
              </w:rPr>
              <w:fldChar w:fldCharType="end"/>
            </w:r>
          </w:p>
        </w:tc>
        <w:tc>
          <w:tcPr>
            <w:tcW w:w="2507" w:type="dxa"/>
            <w:tcBorders>
              <w:top w:val="single" w:sz="4" w:space="0" w:color="auto"/>
              <w:bottom w:val="nil"/>
            </w:tcBorders>
          </w:tcPr>
          <w:p w14:paraId="7C32B7B8" w14:textId="403E1D40" w:rsidR="00797243" w:rsidRPr="004A3B50" w:rsidRDefault="001A7A2B" w:rsidP="00797243">
            <w:pPr>
              <w:numPr>
                <w:ilvl w:val="0"/>
                <w:numId w:val="3"/>
              </w:numPr>
              <w:spacing w:line="240" w:lineRule="auto"/>
              <w:ind w:left="132" w:hanging="187"/>
              <w:contextualSpacing/>
              <w:rPr>
                <w:rFonts w:cs="Times New Roman"/>
                <w:sz w:val="20"/>
                <w:szCs w:val="20"/>
              </w:rPr>
            </w:pPr>
            <w:hyperlink w:anchor="_ENREF_128" w:tooltip="Oliver, 1989 #60"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Oliver&lt;/Author&gt;&lt;Year&gt;1989&lt;/Year&gt;&lt;RecNum&gt;60&lt;/RecNum&gt;&lt;DisplayText&gt;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004A3B50" w:rsidRPr="004A3B50">
                <w:rPr>
                  <w:rFonts w:cs="Times New Roman"/>
                  <w:sz w:val="20"/>
                  <w:szCs w:val="20"/>
                </w:rPr>
                <w:fldChar w:fldCharType="separate"/>
              </w:r>
              <w:r w:rsidR="004A3B50" w:rsidRPr="004A3B50">
                <w:rPr>
                  <w:rFonts w:cs="Times New Roman"/>
                  <w:sz w:val="20"/>
                  <w:szCs w:val="20"/>
                </w:rPr>
                <w:t>Oliver and Swan (1989)</w:t>
              </w:r>
              <w:r w:rsidR="004A3B50" w:rsidRPr="004A3B50">
                <w:rPr>
                  <w:rFonts w:cs="Times New Roman"/>
                  <w:sz w:val="20"/>
                  <w:szCs w:val="20"/>
                </w:rPr>
                <w:fldChar w:fldCharType="end"/>
              </w:r>
            </w:hyperlink>
          </w:p>
        </w:tc>
        <w:tc>
          <w:tcPr>
            <w:tcW w:w="1968" w:type="dxa"/>
            <w:tcBorders>
              <w:top w:val="single" w:sz="4" w:space="0" w:color="auto"/>
              <w:bottom w:val="nil"/>
            </w:tcBorders>
          </w:tcPr>
          <w:p w14:paraId="40BEF6F8" w14:textId="4B881243" w:rsidR="00797243" w:rsidRPr="004A3B50" w:rsidRDefault="00797243" w:rsidP="00797243">
            <w:pPr>
              <w:spacing w:line="240" w:lineRule="auto"/>
              <w:ind w:firstLine="0"/>
              <w:contextualSpacing/>
              <w:rPr>
                <w:rFonts w:cs="Times New Roman"/>
                <w:sz w:val="20"/>
                <w:szCs w:val="20"/>
              </w:rPr>
            </w:pPr>
            <w:r w:rsidRPr="004A3B50">
              <w:rPr>
                <w:rFonts w:cs="Times New Roman"/>
                <w:sz w:val="20"/>
                <w:szCs w:val="20"/>
              </w:rPr>
              <w:t>184 buyers of cars</w:t>
            </w:r>
          </w:p>
        </w:tc>
        <w:tc>
          <w:tcPr>
            <w:tcW w:w="4172" w:type="dxa"/>
            <w:tcBorders>
              <w:top w:val="single" w:sz="4" w:space="0" w:color="auto"/>
              <w:bottom w:val="nil"/>
            </w:tcBorders>
          </w:tcPr>
          <w:p w14:paraId="79155BEF" w14:textId="72A0B3A9"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Fairness is a distinct component of post-transaction dispositions.</w:t>
            </w:r>
          </w:p>
        </w:tc>
      </w:tr>
      <w:tr w:rsidR="00797243" w:rsidRPr="004A3B50" w14:paraId="0E109ACC" w14:textId="77777777" w:rsidTr="00145F33">
        <w:tc>
          <w:tcPr>
            <w:tcW w:w="1413" w:type="dxa"/>
            <w:vMerge/>
          </w:tcPr>
          <w:p w14:paraId="6552EBA7" w14:textId="55CFCD93" w:rsidR="00797243" w:rsidRPr="004A3B50" w:rsidRDefault="00797243" w:rsidP="00C86420">
            <w:pPr>
              <w:spacing w:line="240" w:lineRule="auto"/>
              <w:ind w:firstLine="0"/>
              <w:rPr>
                <w:rFonts w:cs="Times New Roman"/>
                <w:sz w:val="20"/>
                <w:szCs w:val="20"/>
                <w:lang w:val="en-GB"/>
              </w:rPr>
            </w:pPr>
          </w:p>
        </w:tc>
        <w:tc>
          <w:tcPr>
            <w:tcW w:w="4252" w:type="dxa"/>
            <w:vMerge/>
          </w:tcPr>
          <w:p w14:paraId="39274594" w14:textId="77777777" w:rsidR="00797243" w:rsidRPr="004A3B50" w:rsidRDefault="00797243" w:rsidP="00C86420">
            <w:pPr>
              <w:spacing w:line="240" w:lineRule="auto"/>
              <w:ind w:firstLine="0"/>
              <w:rPr>
                <w:rFonts w:cs="Times New Roman"/>
                <w:sz w:val="20"/>
                <w:szCs w:val="20"/>
              </w:rPr>
            </w:pPr>
          </w:p>
        </w:tc>
        <w:tc>
          <w:tcPr>
            <w:tcW w:w="2507" w:type="dxa"/>
            <w:tcBorders>
              <w:top w:val="nil"/>
            </w:tcBorders>
          </w:tcPr>
          <w:p w14:paraId="32A5056D" w14:textId="15022A6E" w:rsidR="00797243" w:rsidRPr="004A3B50" w:rsidRDefault="001A7A2B" w:rsidP="00797243">
            <w:pPr>
              <w:numPr>
                <w:ilvl w:val="0"/>
                <w:numId w:val="3"/>
              </w:numPr>
              <w:spacing w:line="240" w:lineRule="auto"/>
              <w:ind w:left="132" w:hanging="187"/>
              <w:contextualSpacing/>
              <w:rPr>
                <w:rFonts w:cs="Times New Roman"/>
                <w:sz w:val="20"/>
                <w:szCs w:val="20"/>
              </w:rPr>
            </w:pPr>
            <w:hyperlink w:anchor="_ENREF_107" w:tooltip="Maxwell, 2002 #8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well&lt;/Author&gt;&lt;Year&gt;2002&lt;/Year&gt;&lt;RecNum&gt;82&lt;/RecNum&gt;&lt;DisplayText&gt;Maxwell (2002)&lt;/DisplayText&gt;&lt;record&gt;&lt;rec-number&gt;82&lt;/rec-number&gt;&lt;foreign-keys&gt;&lt;key app="EN" db-id="e5a2p2xsraep0ge2wzp59zsvs0dd9x0expxr" timestamp="1434631366"&gt;82&lt;/key&gt;&lt;/foreign-keys&gt;&lt;ref-type name="Journal Article"&gt;17&lt;/ref-type&gt;&lt;contributors&gt;&lt;authors&gt;&lt;author&gt;Maxwell, Sarah&lt;/author&gt;&lt;/authors&gt;&lt;/contributors&gt;&lt;titles&gt;&lt;title&gt;Rule-based price fairness and its effect on willingness to purchase&lt;/title&gt;&lt;secondary-title&gt;Journal of Economic Psychology&lt;/secondary-title&gt;&lt;/titles&gt;&lt;periodical&gt;&lt;full-title&gt;Journal of Economic Psychology&lt;/full-title&gt;&lt;/periodical&gt;&lt;pages&gt;191-212&lt;/pages&gt;&lt;volume&gt;23&lt;/volume&gt;&lt;number&gt;2&lt;/number&gt;&lt;keywords&gt;&lt;keyword&gt;Attributions&lt;/keyword&gt;&lt;keyword&gt;Consumer behavior&lt;/keyword&gt;&lt;keyword&gt;Fair price&lt;/keyword&gt;&lt;keyword&gt;Marketing research&lt;/keyword&gt;&lt;keyword&gt;Price model&lt;/keyword&gt;&lt;keyword&gt;Pricing strategy&lt;/keyword&gt;&lt;keyword&gt;Procedural justice&lt;/keyword&gt;&lt;keyword&gt;Social norms&lt;/keyword&gt;&lt;keyword&gt;Social rules&lt;/keyword&gt;&lt;/keywords&gt;&lt;dates&gt;&lt;year&gt;2002&lt;/year&gt;&lt;pub-dates&gt;&lt;date&gt;4//&lt;/date&gt;&lt;/pub-dates&gt;&lt;/dates&gt;&lt;isbn&gt;0167-4870&lt;/isbn&gt;&lt;urls&gt;&lt;related-urls&gt;&lt;url&gt;http://www.sciencedirect.com/science/article/pii/S0167487002000636&lt;/url&gt;&lt;/related-urls&gt;&lt;/urls&gt;&lt;electronic-resource-num&gt;http://dx.doi.org/10.1016/S0167-4870(02)00063-6&lt;/electronic-resource-num&gt;&lt;/record&gt;&lt;/Cite&gt;&lt;/EndNote&gt;</w:instrText>
              </w:r>
              <w:r w:rsidR="004A3B50" w:rsidRPr="004A3B50">
                <w:rPr>
                  <w:rFonts w:cs="Times New Roman"/>
                  <w:sz w:val="20"/>
                  <w:szCs w:val="20"/>
                </w:rPr>
                <w:fldChar w:fldCharType="separate"/>
              </w:r>
              <w:r w:rsidR="004A3B50" w:rsidRPr="004A3B50">
                <w:rPr>
                  <w:rFonts w:cs="Times New Roman"/>
                  <w:sz w:val="20"/>
                  <w:szCs w:val="20"/>
                </w:rPr>
                <w:t>Maxwell (2002)</w:t>
              </w:r>
              <w:r w:rsidR="004A3B50" w:rsidRPr="004A3B50">
                <w:rPr>
                  <w:rFonts w:cs="Times New Roman"/>
                  <w:sz w:val="20"/>
                  <w:szCs w:val="20"/>
                </w:rPr>
                <w:fldChar w:fldCharType="end"/>
              </w:r>
            </w:hyperlink>
          </w:p>
        </w:tc>
        <w:tc>
          <w:tcPr>
            <w:tcW w:w="1968" w:type="dxa"/>
            <w:tcBorders>
              <w:top w:val="nil"/>
            </w:tcBorders>
          </w:tcPr>
          <w:p w14:paraId="7FCDE516" w14:textId="0D11E50E" w:rsidR="00797243" w:rsidRPr="004A3B50" w:rsidRDefault="00797243" w:rsidP="00797243">
            <w:pPr>
              <w:spacing w:line="240" w:lineRule="auto"/>
              <w:ind w:firstLine="0"/>
              <w:contextualSpacing/>
              <w:rPr>
                <w:rFonts w:cs="Times New Roman"/>
                <w:sz w:val="20"/>
                <w:szCs w:val="20"/>
              </w:rPr>
            </w:pPr>
            <w:r w:rsidRPr="004A3B50">
              <w:rPr>
                <w:rFonts w:cs="Times New Roman"/>
                <w:sz w:val="20"/>
                <w:szCs w:val="20"/>
              </w:rPr>
              <w:t>Experimental design. 414 students participate in study 1 and 296 in study 2</w:t>
            </w:r>
          </w:p>
        </w:tc>
        <w:tc>
          <w:tcPr>
            <w:tcW w:w="4172" w:type="dxa"/>
            <w:tcBorders>
              <w:top w:val="nil"/>
            </w:tcBorders>
          </w:tcPr>
          <w:p w14:paraId="18DA6991" w14:textId="1E58A6DF"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Price fairness influences the inferred fairness of the seller’s pricing process</w:t>
            </w:r>
            <w:r w:rsidR="00A201B1" w:rsidRPr="004A3B50">
              <w:rPr>
                <w:rFonts w:cs="Times New Roman"/>
                <w:sz w:val="20"/>
                <w:szCs w:val="20"/>
              </w:rPr>
              <w:t>,</w:t>
            </w:r>
            <w:r w:rsidRPr="004A3B50">
              <w:rPr>
                <w:rFonts w:cs="Times New Roman"/>
                <w:sz w:val="20"/>
                <w:szCs w:val="20"/>
              </w:rPr>
              <w:t xml:space="preserve"> which accordingly affects buyers’ attitude toward the seller and </w:t>
            </w:r>
            <w:r w:rsidR="00A201B1" w:rsidRPr="004A3B50">
              <w:rPr>
                <w:rFonts w:cs="Times New Roman"/>
                <w:sz w:val="20"/>
                <w:szCs w:val="20"/>
              </w:rPr>
              <w:t xml:space="preserve">their </w:t>
            </w:r>
            <w:r w:rsidRPr="004A3B50">
              <w:rPr>
                <w:rFonts w:cs="Times New Roman"/>
                <w:sz w:val="20"/>
                <w:szCs w:val="20"/>
              </w:rPr>
              <w:t>willingness to purchase</w:t>
            </w:r>
          </w:p>
        </w:tc>
      </w:tr>
      <w:tr w:rsidR="00797243" w:rsidRPr="004A3B50" w14:paraId="267AAA58" w14:textId="77777777" w:rsidTr="00145F33">
        <w:tc>
          <w:tcPr>
            <w:tcW w:w="1413" w:type="dxa"/>
            <w:vMerge w:val="restart"/>
          </w:tcPr>
          <w:p w14:paraId="296A0419" w14:textId="77777777" w:rsidR="00797243" w:rsidRPr="004A3B50" w:rsidRDefault="00797243" w:rsidP="00C86420">
            <w:pPr>
              <w:spacing w:line="240" w:lineRule="auto"/>
              <w:ind w:firstLine="0"/>
              <w:rPr>
                <w:rFonts w:cs="Times New Roman"/>
                <w:sz w:val="20"/>
                <w:szCs w:val="20"/>
                <w:lang w:val="en-GB"/>
              </w:rPr>
            </w:pPr>
            <w:r w:rsidRPr="004A3B50">
              <w:rPr>
                <w:rFonts w:cs="Times New Roman"/>
                <w:sz w:val="20"/>
                <w:szCs w:val="20"/>
                <w:lang w:val="en-GB"/>
              </w:rPr>
              <w:t>Customer’s WOM</w:t>
            </w:r>
          </w:p>
          <w:p w14:paraId="6396EDC6" w14:textId="60158EC0" w:rsidR="00797243" w:rsidRPr="004A3B50" w:rsidRDefault="00797243" w:rsidP="00C86420">
            <w:pPr>
              <w:spacing w:line="240" w:lineRule="auto"/>
              <w:rPr>
                <w:rFonts w:cs="Times New Roman"/>
                <w:sz w:val="20"/>
                <w:szCs w:val="20"/>
                <w:lang w:val="en-GB"/>
              </w:rPr>
            </w:pPr>
          </w:p>
        </w:tc>
        <w:tc>
          <w:tcPr>
            <w:tcW w:w="4252" w:type="dxa"/>
            <w:vMerge w:val="restart"/>
          </w:tcPr>
          <w:p w14:paraId="302CB6C9" w14:textId="658C723B" w:rsidR="00797243" w:rsidRPr="004A3B50" w:rsidRDefault="00797243" w:rsidP="00C86420">
            <w:pPr>
              <w:spacing w:line="240" w:lineRule="auto"/>
              <w:ind w:firstLine="0"/>
              <w:rPr>
                <w:rFonts w:cs="Times New Roman"/>
                <w:sz w:val="20"/>
                <w:szCs w:val="20"/>
              </w:rPr>
            </w:pPr>
            <w:r w:rsidRPr="004A3B50">
              <w:rPr>
                <w:rFonts w:cs="Times New Roman"/>
                <w:i/>
                <w:sz w:val="20"/>
                <w:szCs w:val="20"/>
              </w:rPr>
              <w:t>WOM</w:t>
            </w:r>
            <w:r w:rsidRPr="004A3B50">
              <w:rPr>
                <w:rFonts w:cs="Times New Roman"/>
                <w:sz w:val="20"/>
                <w:szCs w:val="20"/>
              </w:rPr>
              <w:t xml:space="preserve"> describes all informal communications directed at other consumers about the ownership, usage, or characteristics of particular goods and services</w:t>
            </w:r>
            <w:r w:rsidR="00652DBB" w:rsidRPr="004A3B50">
              <w:rPr>
                <w:rFonts w:cs="Times New Roman"/>
                <w:sz w:val="20"/>
                <w:szCs w:val="20"/>
              </w:rPr>
              <w:t>,</w:t>
            </w:r>
            <w:r w:rsidRPr="004A3B50">
              <w:rPr>
                <w:rFonts w:cs="Times New Roman"/>
                <w:sz w:val="20"/>
                <w:szCs w:val="20"/>
              </w:rPr>
              <w:t xml:space="preserve"> or their sellers </w:t>
            </w:r>
            <w:r w:rsidRPr="004A3B50">
              <w:rPr>
                <w:rFonts w:cs="Times New Roman"/>
                <w:sz w:val="20"/>
                <w:szCs w:val="20"/>
              </w:rPr>
              <w:fldChar w:fldCharType="begin"/>
            </w:r>
            <w:r w:rsidRPr="004A3B50">
              <w:rPr>
                <w:rFonts w:cs="Times New Roman"/>
                <w:sz w:val="20"/>
                <w:szCs w:val="20"/>
              </w:rPr>
              <w:instrText xml:space="preserve"> ADDIN EN.CITE &lt;EndNote&gt;&lt;Cite&gt;&lt;Author&gt;Westbrook&lt;/Author&gt;&lt;Year&gt;1987&lt;/Year&gt;&lt;RecNum&gt;201&lt;/RecNum&gt;&lt;Pages&gt;261&lt;/Pages&gt;&lt;DisplayText&gt;(Westbrook, 1987: 261)&lt;/DisplayText&gt;&lt;record&gt;&lt;rec-number&gt;201&lt;/rec-number&gt;&lt;foreign-keys&gt;&lt;key app="EN" db-id="e5a2p2xsraep0ge2wzp59zsvs0dd9x0expxr" timestamp="1499870185"&gt;201&lt;/key&gt;&lt;/foreign-keys&gt;&lt;ref-type name="Journal Article"&gt;17&lt;/ref-type&gt;&lt;contributors&gt;&lt;authors&gt;&lt;author&gt;Westbrook, Robert A.&lt;/author&gt;&lt;/authors&gt;&lt;/contributors&gt;&lt;titles&gt;&lt;title&gt;Product/Consumption-Based Affective Responses and Postpurchase Processes&lt;/title&gt;&lt;secondary-title&gt;Journal of Marketing Research&lt;/secondary-title&gt;&lt;/titles&gt;&lt;periodical&gt;&lt;full-title&gt;Journal of Marketing Research&lt;/full-title&gt;&lt;/periodical&gt;&lt;pages&gt;258-270&lt;/pages&gt;&lt;volume&gt;24&lt;/volume&gt;&lt;number&gt;3&lt;/number&gt;&lt;dates&gt;&lt;year&gt;1987&lt;/year&gt;&lt;/dates&gt;&lt;publisher&gt;American Marketing Association&lt;/publisher&gt;&lt;isbn&gt;00222437&lt;/isbn&gt;&lt;urls&gt;&lt;related-urls&gt;&lt;url&gt;http://www.jstor.org/stable/3151636&lt;/url&gt;&lt;/related-urls&gt;&lt;/urls&gt;&lt;custom1&gt;Full publication date: Aug., 1987&lt;/custom1&gt;&lt;electronic-resource-num&gt;10.2307/3151636&lt;/electronic-resource-num&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171" w:tooltip="Westbrook, 1987 #201" w:history="1">
              <w:r w:rsidR="004A3B50" w:rsidRPr="004A3B50">
                <w:rPr>
                  <w:rFonts w:cs="Times New Roman"/>
                  <w:noProof/>
                  <w:sz w:val="20"/>
                  <w:szCs w:val="20"/>
                </w:rPr>
                <w:t>Westbrook, 1987: 261</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tc>
        <w:tc>
          <w:tcPr>
            <w:tcW w:w="2507" w:type="dxa"/>
            <w:tcBorders>
              <w:top w:val="nil"/>
              <w:bottom w:val="nil"/>
            </w:tcBorders>
          </w:tcPr>
          <w:p w14:paraId="3E6D03C1" w14:textId="4DF91511" w:rsidR="00797243" w:rsidRPr="004A3B50" w:rsidRDefault="001A7A2B" w:rsidP="00797243">
            <w:pPr>
              <w:numPr>
                <w:ilvl w:val="0"/>
                <w:numId w:val="3"/>
              </w:numPr>
              <w:spacing w:line="240" w:lineRule="auto"/>
              <w:ind w:left="132" w:hanging="187"/>
              <w:contextualSpacing/>
              <w:rPr>
                <w:rFonts w:cs="Times New Roman"/>
                <w:sz w:val="20"/>
                <w:szCs w:val="20"/>
              </w:rPr>
            </w:pPr>
            <w:hyperlink w:anchor="_ENREF_91" w:tooltip="Kwortnik, 2011 #137" w:history="1">
              <w:r w:rsidR="004A3B50" w:rsidRPr="004A3B50">
                <w:rPr>
                  <w:rFonts w:cs="Times New Roman"/>
                  <w:sz w:val="20"/>
                  <w:szCs w:val="20"/>
                </w:rPr>
                <w:fldChar w:fldCharType="begin"/>
              </w:r>
              <w:r w:rsidR="004A3B50">
                <w:rPr>
                  <w:rFonts w:cs="Times New Roman"/>
                  <w:sz w:val="20"/>
                  <w:szCs w:val="20"/>
                </w:rPr>
                <w:instrText xml:space="preserve"> ADDIN EN.CITE &lt;EndNote&gt;&lt;Cite AuthorYear="1"&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Kwortnik and Han (2011)</w:t>
              </w:r>
              <w:r w:rsidR="004A3B50" w:rsidRPr="004A3B50">
                <w:rPr>
                  <w:rFonts w:cs="Times New Roman"/>
                  <w:sz w:val="20"/>
                  <w:szCs w:val="20"/>
                </w:rPr>
                <w:fldChar w:fldCharType="end"/>
              </w:r>
            </w:hyperlink>
          </w:p>
        </w:tc>
        <w:tc>
          <w:tcPr>
            <w:tcW w:w="1968" w:type="dxa"/>
            <w:tcBorders>
              <w:top w:val="nil"/>
              <w:bottom w:val="nil"/>
            </w:tcBorders>
          </w:tcPr>
          <w:p w14:paraId="7735C892" w14:textId="4668DE1E" w:rsidR="00797243" w:rsidRPr="004A3B50" w:rsidRDefault="00797243" w:rsidP="00797243">
            <w:pPr>
              <w:spacing w:line="240" w:lineRule="auto"/>
              <w:ind w:firstLine="0"/>
              <w:contextualSpacing/>
              <w:rPr>
                <w:rFonts w:cs="Times New Roman"/>
                <w:sz w:val="20"/>
                <w:szCs w:val="20"/>
              </w:rPr>
            </w:pPr>
            <w:r w:rsidRPr="004A3B50">
              <w:rPr>
                <w:rFonts w:cs="Times New Roman"/>
                <w:sz w:val="20"/>
                <w:szCs w:val="20"/>
              </w:rPr>
              <w:t>601 customers of six hotels in China</w:t>
            </w:r>
          </w:p>
        </w:tc>
        <w:tc>
          <w:tcPr>
            <w:tcW w:w="4172" w:type="dxa"/>
            <w:tcBorders>
              <w:top w:val="nil"/>
              <w:bottom w:val="nil"/>
            </w:tcBorders>
          </w:tcPr>
          <w:p w14:paraId="655C717D" w14:textId="55A34574"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When treated favorably, consumers experience feelings of gratitude, which positively influence their purchase behaviors and word-of-mouth.</w:t>
            </w:r>
          </w:p>
        </w:tc>
      </w:tr>
      <w:tr w:rsidR="00797243" w:rsidRPr="00C86420" w14:paraId="519130B9" w14:textId="77777777" w:rsidTr="00145F33">
        <w:tc>
          <w:tcPr>
            <w:tcW w:w="1413" w:type="dxa"/>
            <w:vMerge/>
          </w:tcPr>
          <w:p w14:paraId="6BB05D90" w14:textId="01D9D9F9" w:rsidR="00797243" w:rsidRPr="004A3B50" w:rsidRDefault="00797243" w:rsidP="00C86420">
            <w:pPr>
              <w:spacing w:line="240" w:lineRule="auto"/>
              <w:ind w:firstLine="0"/>
              <w:rPr>
                <w:rFonts w:cs="Times New Roman"/>
                <w:sz w:val="20"/>
                <w:szCs w:val="20"/>
                <w:lang w:val="en-GB"/>
              </w:rPr>
            </w:pPr>
          </w:p>
        </w:tc>
        <w:tc>
          <w:tcPr>
            <w:tcW w:w="4252" w:type="dxa"/>
            <w:vMerge/>
          </w:tcPr>
          <w:p w14:paraId="68025366" w14:textId="77777777" w:rsidR="00797243" w:rsidRPr="004A3B50" w:rsidRDefault="00797243" w:rsidP="00C86420">
            <w:pPr>
              <w:spacing w:line="240" w:lineRule="auto"/>
              <w:ind w:firstLine="0"/>
              <w:rPr>
                <w:rFonts w:cs="Times New Roman"/>
                <w:i/>
                <w:sz w:val="20"/>
                <w:szCs w:val="20"/>
              </w:rPr>
            </w:pPr>
          </w:p>
        </w:tc>
        <w:tc>
          <w:tcPr>
            <w:tcW w:w="2507" w:type="dxa"/>
            <w:tcBorders>
              <w:top w:val="nil"/>
            </w:tcBorders>
          </w:tcPr>
          <w:p w14:paraId="3C465416" w14:textId="39DE35D8" w:rsidR="00797243" w:rsidRPr="004A3B50" w:rsidRDefault="001A7A2B" w:rsidP="00797243">
            <w:pPr>
              <w:numPr>
                <w:ilvl w:val="0"/>
                <w:numId w:val="3"/>
              </w:numPr>
              <w:spacing w:line="240" w:lineRule="auto"/>
              <w:ind w:left="132" w:hanging="187"/>
              <w:contextualSpacing/>
              <w:rPr>
                <w:rFonts w:cs="Times New Roman"/>
                <w:sz w:val="20"/>
                <w:szCs w:val="20"/>
              </w:rPr>
            </w:pPr>
            <w:hyperlink w:anchor="_ENREF_22" w:tooltip="Blodgett, 1997 #138"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Blodgett&lt;/Author&gt;&lt;Year&gt;1997&lt;/Year&gt;&lt;RecNum&gt;138&lt;/RecNum&gt;&lt;DisplayText&gt;Blodgett et al. (1997)&lt;/DisplayText&gt;&lt;record&gt;&lt;rec-number&gt;138&lt;/rec-number&gt;&lt;foreign-keys&gt;&lt;key app="EN" db-id="e5a2p2xsraep0ge2wzp59zsvs0dd9x0expxr" timestamp="1465553544"&gt;138&lt;/key&gt;&lt;/foreign-keys&gt;&lt;ref-type name="Journal Article"&gt;17&lt;/ref-type&gt;&lt;contributors&gt;&lt;authors&gt;&lt;author&gt;Blodgett, Jeffrey G.&lt;/author&gt;&lt;author&gt;Hill, Donna J.&lt;/author&gt;&lt;author&gt;Tax, Stephen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pub-dates&gt;&lt;date&gt;1997/06/01&lt;/date&gt;&lt;/pub-dates&gt;&lt;/dates&gt;&lt;isbn&gt;0022-4359&lt;/isbn&gt;&lt;urls&gt;&lt;related-urls&gt;&lt;url&gt;http://www.sciencedirect.com/science/article/pii/S0022435997900038&lt;/url&gt;&lt;/related-urls&gt;&lt;/urls&gt;&lt;electronic-resource-num&gt;http://dx.doi.org/10.1016/S0022-4359(97)90003-8&lt;/electronic-resource-num&gt;&lt;/record&gt;&lt;/Cite&gt;&lt;/EndNote&gt;</w:instrText>
              </w:r>
              <w:r w:rsidR="004A3B50" w:rsidRPr="004A3B50">
                <w:rPr>
                  <w:rFonts w:cs="Times New Roman"/>
                  <w:sz w:val="20"/>
                  <w:szCs w:val="20"/>
                </w:rPr>
                <w:fldChar w:fldCharType="separate"/>
              </w:r>
              <w:r w:rsidR="004A3B50" w:rsidRPr="004A3B50">
                <w:rPr>
                  <w:rFonts w:cs="Times New Roman"/>
                  <w:sz w:val="20"/>
                  <w:szCs w:val="20"/>
                </w:rPr>
                <w:t>Blodgett et al. (1997)</w:t>
              </w:r>
              <w:r w:rsidR="004A3B50" w:rsidRPr="004A3B50">
                <w:rPr>
                  <w:rFonts w:cs="Times New Roman"/>
                  <w:sz w:val="20"/>
                  <w:szCs w:val="20"/>
                </w:rPr>
                <w:fldChar w:fldCharType="end"/>
              </w:r>
            </w:hyperlink>
          </w:p>
        </w:tc>
        <w:tc>
          <w:tcPr>
            <w:tcW w:w="1968" w:type="dxa"/>
            <w:tcBorders>
              <w:top w:val="nil"/>
            </w:tcBorders>
          </w:tcPr>
          <w:p w14:paraId="71149646" w14:textId="276539E6" w:rsidR="00797243" w:rsidRPr="004A3B50" w:rsidRDefault="00797243" w:rsidP="00797243">
            <w:pPr>
              <w:spacing w:line="240" w:lineRule="auto"/>
              <w:ind w:firstLine="0"/>
              <w:contextualSpacing/>
              <w:rPr>
                <w:rFonts w:cs="Times New Roman"/>
                <w:sz w:val="20"/>
                <w:szCs w:val="20"/>
              </w:rPr>
            </w:pPr>
            <w:r w:rsidRPr="004A3B50">
              <w:rPr>
                <w:rFonts w:cs="Times New Roman"/>
                <w:sz w:val="20"/>
                <w:szCs w:val="20"/>
              </w:rPr>
              <w:t xml:space="preserve">Quasi-experimental design with 12 different scenarios, each describing a situation in which a customer was returning a product to a retail store. </w:t>
            </w:r>
          </w:p>
        </w:tc>
        <w:tc>
          <w:tcPr>
            <w:tcW w:w="4172" w:type="dxa"/>
            <w:tcBorders>
              <w:top w:val="nil"/>
            </w:tcBorders>
          </w:tcPr>
          <w:p w14:paraId="25747A7A" w14:textId="43A70D07"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Multidimensional view of service fairness compris</w:t>
            </w:r>
            <w:r w:rsidR="00652DBB" w:rsidRPr="004A3B50">
              <w:rPr>
                <w:rFonts w:cs="Times New Roman"/>
                <w:sz w:val="20"/>
                <w:szCs w:val="20"/>
              </w:rPr>
              <w:t>ing</w:t>
            </w:r>
            <w:r w:rsidRPr="004A3B50">
              <w:rPr>
                <w:rFonts w:cs="Times New Roman"/>
                <w:sz w:val="20"/>
                <w:szCs w:val="20"/>
              </w:rPr>
              <w:t xml:space="preserve"> three dimensions. </w:t>
            </w:r>
          </w:p>
          <w:p w14:paraId="552F2559" w14:textId="7AABA440"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Distributive justice and interactional justice have </w:t>
            </w:r>
            <w:r w:rsidR="00652DBB" w:rsidRPr="004A3B50">
              <w:rPr>
                <w:rFonts w:cs="Times New Roman"/>
                <w:sz w:val="20"/>
                <w:szCs w:val="20"/>
              </w:rPr>
              <w:t xml:space="preserve">a greater </w:t>
            </w:r>
            <w:r w:rsidRPr="004A3B50">
              <w:rPr>
                <w:rFonts w:cs="Times New Roman"/>
                <w:sz w:val="20"/>
                <w:szCs w:val="20"/>
              </w:rPr>
              <w:t xml:space="preserve">significant influence on customer loyalty than the third dimension, procedural justice. </w:t>
            </w:r>
          </w:p>
          <w:p w14:paraId="3DD5E3CE" w14:textId="7988A5E0"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Interactional justice had the largest impact on complainants' repatronage and negative word-of-mouth intentions.</w:t>
            </w:r>
          </w:p>
        </w:tc>
      </w:tr>
    </w:tbl>
    <w:p w14:paraId="46EC268F" w14:textId="403B11EC" w:rsidR="009A29DC" w:rsidRPr="00B458E1" w:rsidRDefault="009A29DC"/>
    <w:sectPr w:rsidR="009A29DC" w:rsidRPr="00B458E1" w:rsidSect="0029149D">
      <w:pgSz w:w="16838" w:h="11906" w:orient="landscape" w:code="9"/>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FF869A" w14:textId="77777777" w:rsidR="00A952B0" w:rsidRDefault="00A952B0" w:rsidP="00505CFE">
      <w:pPr>
        <w:spacing w:line="240" w:lineRule="auto"/>
      </w:pPr>
      <w:r>
        <w:separator/>
      </w:r>
    </w:p>
  </w:endnote>
  <w:endnote w:type="continuationSeparator" w:id="0">
    <w:p w14:paraId="29A060EA" w14:textId="77777777" w:rsidR="00A952B0" w:rsidRDefault="00A952B0" w:rsidP="00505C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DengXian">
    <w:altName w:val="等线"/>
    <w:charset w:val="86"/>
    <w:family w:val="auto"/>
    <w:pitch w:val="variable"/>
    <w:sig w:usb0="A00002BF" w:usb1="38CF7CFA" w:usb2="00000016" w:usb3="00000000" w:csb0="0004000F" w:csb1="00000000"/>
  </w:font>
  <w:font w:name="TimesNewRoman">
    <w:altName w:val="MS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72A23B" w14:textId="69E9EAC9" w:rsidR="00A952B0" w:rsidRDefault="00A952B0">
    <w:pPr>
      <w:pStyle w:val="Footer"/>
      <w:jc w:val="center"/>
    </w:pPr>
    <w:r>
      <w:fldChar w:fldCharType="begin"/>
    </w:r>
    <w:r>
      <w:instrText xml:space="preserve"> PAGE   \* MERGEFORMAT </w:instrText>
    </w:r>
    <w:r>
      <w:fldChar w:fldCharType="separate"/>
    </w:r>
    <w:r w:rsidR="001A7A2B">
      <w:rPr>
        <w:noProof/>
      </w:rPr>
      <w:t>1</w:t>
    </w:r>
    <w:r>
      <w:rPr>
        <w:noProof/>
      </w:rPr>
      <w:fldChar w:fldCharType="end"/>
    </w:r>
  </w:p>
  <w:p w14:paraId="4EC67671" w14:textId="77777777" w:rsidR="00A952B0" w:rsidRDefault="00A952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4D973B" w14:textId="77777777" w:rsidR="00A952B0" w:rsidRDefault="00A952B0" w:rsidP="00F53C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AF8B98" w14:textId="77777777" w:rsidR="00A952B0" w:rsidRDefault="00A952B0" w:rsidP="00F53CC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F9A4E4" w14:textId="0FDD2653" w:rsidR="00A952B0" w:rsidRPr="00AB15C9" w:rsidRDefault="00A952B0">
    <w:pPr>
      <w:pStyle w:val="Footer"/>
      <w:jc w:val="right"/>
      <w:rPr>
        <w:rFonts w:ascii="Times New Roman" w:hAnsi="Times New Roman" w:cs="Times New Roman"/>
        <w:sz w:val="24"/>
        <w:szCs w:val="24"/>
      </w:rPr>
    </w:pPr>
    <w:r w:rsidRPr="00AB15C9">
      <w:rPr>
        <w:rFonts w:ascii="Times New Roman" w:hAnsi="Times New Roman" w:cs="Times New Roman"/>
        <w:sz w:val="24"/>
        <w:szCs w:val="24"/>
      </w:rPr>
      <w:fldChar w:fldCharType="begin"/>
    </w:r>
    <w:r w:rsidRPr="00AB15C9">
      <w:rPr>
        <w:rFonts w:ascii="Times New Roman" w:hAnsi="Times New Roman" w:cs="Times New Roman"/>
        <w:sz w:val="24"/>
        <w:szCs w:val="24"/>
      </w:rPr>
      <w:instrText xml:space="preserve"> PAGE   \* MERGEFORMAT </w:instrText>
    </w:r>
    <w:r w:rsidRPr="00AB15C9">
      <w:rPr>
        <w:rFonts w:ascii="Times New Roman" w:hAnsi="Times New Roman" w:cs="Times New Roman"/>
        <w:sz w:val="24"/>
        <w:szCs w:val="24"/>
      </w:rPr>
      <w:fldChar w:fldCharType="separate"/>
    </w:r>
    <w:r w:rsidR="001A7A2B">
      <w:rPr>
        <w:rFonts w:ascii="Times New Roman" w:hAnsi="Times New Roman" w:cs="Times New Roman"/>
        <w:noProof/>
        <w:sz w:val="24"/>
        <w:szCs w:val="24"/>
      </w:rPr>
      <w:t>4</w:t>
    </w:r>
    <w:r w:rsidRPr="00AB15C9">
      <w:rPr>
        <w:rFonts w:ascii="Times New Roman" w:hAnsi="Times New Roman" w:cs="Times New Roman"/>
        <w:noProof/>
        <w:sz w:val="24"/>
        <w:szCs w:val="24"/>
      </w:rPr>
      <w:fldChar w:fldCharType="end"/>
    </w:r>
  </w:p>
  <w:p w14:paraId="2937B704" w14:textId="77777777" w:rsidR="00A952B0" w:rsidRDefault="00A952B0" w:rsidP="00F53CC8">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2C2FDA" w14:textId="77777777" w:rsidR="00A952B0" w:rsidRDefault="00A952B0" w:rsidP="00F53C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34B110" w14:textId="77777777" w:rsidR="00A952B0" w:rsidRDefault="00A952B0" w:rsidP="00F53CC8">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F6984C" w14:textId="4F3FB172" w:rsidR="00A952B0" w:rsidRPr="00AB15C9" w:rsidRDefault="00A952B0">
    <w:pPr>
      <w:pStyle w:val="Footer"/>
      <w:jc w:val="right"/>
      <w:rPr>
        <w:rFonts w:ascii="Times New Roman" w:hAnsi="Times New Roman" w:cs="Times New Roman"/>
        <w:sz w:val="24"/>
        <w:szCs w:val="24"/>
      </w:rPr>
    </w:pPr>
    <w:r w:rsidRPr="00AB15C9">
      <w:rPr>
        <w:rFonts w:ascii="Times New Roman" w:hAnsi="Times New Roman" w:cs="Times New Roman"/>
        <w:sz w:val="24"/>
        <w:szCs w:val="24"/>
      </w:rPr>
      <w:fldChar w:fldCharType="begin"/>
    </w:r>
    <w:r w:rsidRPr="00AB15C9">
      <w:rPr>
        <w:rFonts w:ascii="Times New Roman" w:hAnsi="Times New Roman" w:cs="Times New Roman"/>
        <w:sz w:val="24"/>
        <w:szCs w:val="24"/>
      </w:rPr>
      <w:instrText xml:space="preserve"> PAGE   \* MERGEFORMAT </w:instrText>
    </w:r>
    <w:r w:rsidRPr="00AB15C9">
      <w:rPr>
        <w:rFonts w:ascii="Times New Roman" w:hAnsi="Times New Roman" w:cs="Times New Roman"/>
        <w:sz w:val="24"/>
        <w:szCs w:val="24"/>
      </w:rPr>
      <w:fldChar w:fldCharType="separate"/>
    </w:r>
    <w:r w:rsidR="00A95E51">
      <w:rPr>
        <w:rFonts w:ascii="Times New Roman" w:hAnsi="Times New Roman" w:cs="Times New Roman"/>
        <w:noProof/>
        <w:sz w:val="24"/>
        <w:szCs w:val="24"/>
      </w:rPr>
      <w:t>44</w:t>
    </w:r>
    <w:r w:rsidRPr="00AB15C9">
      <w:rPr>
        <w:rFonts w:ascii="Times New Roman" w:hAnsi="Times New Roman" w:cs="Times New Roman"/>
        <w:noProof/>
        <w:sz w:val="24"/>
        <w:szCs w:val="24"/>
      </w:rPr>
      <w:fldChar w:fldCharType="end"/>
    </w:r>
  </w:p>
  <w:p w14:paraId="193D4965" w14:textId="77777777" w:rsidR="00A952B0" w:rsidRDefault="00A952B0" w:rsidP="00F53CC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12653F" w14:textId="77777777" w:rsidR="00A952B0" w:rsidRDefault="00A952B0" w:rsidP="00505CFE">
      <w:pPr>
        <w:spacing w:line="240" w:lineRule="auto"/>
      </w:pPr>
      <w:r>
        <w:separator/>
      </w:r>
    </w:p>
  </w:footnote>
  <w:footnote w:type="continuationSeparator" w:id="0">
    <w:p w14:paraId="7FB22D07" w14:textId="77777777" w:rsidR="00A952B0" w:rsidRDefault="00A952B0" w:rsidP="00505CF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D76BD" w14:textId="77777777" w:rsidR="00A952B0" w:rsidRDefault="00A952B0" w:rsidP="00BD1EC3">
    <w:r>
      <w:t xml:space="preserve">                     </w: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12618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15D15"/>
    <w:multiLevelType w:val="hybridMultilevel"/>
    <w:tmpl w:val="93384DE6"/>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2" w15:restartNumberingAfterBreak="0">
    <w:nsid w:val="040F720D"/>
    <w:multiLevelType w:val="hybridMultilevel"/>
    <w:tmpl w:val="6C20A946"/>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3" w15:restartNumberingAfterBreak="0">
    <w:nsid w:val="080F57D6"/>
    <w:multiLevelType w:val="hybridMultilevel"/>
    <w:tmpl w:val="DE0E4884"/>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4" w15:restartNumberingAfterBreak="0">
    <w:nsid w:val="1DB55AC8"/>
    <w:multiLevelType w:val="hybridMultilevel"/>
    <w:tmpl w:val="C3B6C9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6028F8"/>
    <w:multiLevelType w:val="hybridMultilevel"/>
    <w:tmpl w:val="FAF08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D103EB"/>
    <w:multiLevelType w:val="hybridMultilevel"/>
    <w:tmpl w:val="12DE474A"/>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7" w15:restartNumberingAfterBreak="0">
    <w:nsid w:val="2C574DFF"/>
    <w:multiLevelType w:val="hybridMultilevel"/>
    <w:tmpl w:val="07F49760"/>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15:restartNumberingAfterBreak="0">
    <w:nsid w:val="30153FB9"/>
    <w:multiLevelType w:val="hybridMultilevel"/>
    <w:tmpl w:val="2DB03C8C"/>
    <w:lvl w:ilvl="0" w:tplc="230AB9EC">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60BC9"/>
    <w:multiLevelType w:val="hybridMultilevel"/>
    <w:tmpl w:val="7E76E9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E14D87"/>
    <w:multiLevelType w:val="hybridMultilevel"/>
    <w:tmpl w:val="172A20DA"/>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1" w15:restartNumberingAfterBreak="0">
    <w:nsid w:val="54200DC5"/>
    <w:multiLevelType w:val="hybridMultilevel"/>
    <w:tmpl w:val="C310B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D94183"/>
    <w:multiLevelType w:val="hybridMultilevel"/>
    <w:tmpl w:val="DAC0954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15:restartNumberingAfterBreak="0">
    <w:nsid w:val="5D961D3D"/>
    <w:multiLevelType w:val="multilevel"/>
    <w:tmpl w:val="8DCC6B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5FCF4745"/>
    <w:multiLevelType w:val="hybridMultilevel"/>
    <w:tmpl w:val="C5D62646"/>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5" w15:restartNumberingAfterBreak="0">
    <w:nsid w:val="655F3C59"/>
    <w:multiLevelType w:val="hybridMultilevel"/>
    <w:tmpl w:val="A498C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3B1B66"/>
    <w:multiLevelType w:val="hybridMultilevel"/>
    <w:tmpl w:val="A7DE740A"/>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7" w15:restartNumberingAfterBreak="0">
    <w:nsid w:val="6C606862"/>
    <w:multiLevelType w:val="hybridMultilevel"/>
    <w:tmpl w:val="96CA404E"/>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8" w15:restartNumberingAfterBreak="0">
    <w:nsid w:val="707F0B46"/>
    <w:multiLevelType w:val="hybridMultilevel"/>
    <w:tmpl w:val="6E647C78"/>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9" w15:restartNumberingAfterBreak="0">
    <w:nsid w:val="738177B9"/>
    <w:multiLevelType w:val="hybridMultilevel"/>
    <w:tmpl w:val="77A0ADFC"/>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num w:numId="1">
    <w:abstractNumId w:val="8"/>
  </w:num>
  <w:num w:numId="2">
    <w:abstractNumId w:val="5"/>
  </w:num>
  <w:num w:numId="3">
    <w:abstractNumId w:val="9"/>
  </w:num>
  <w:num w:numId="4">
    <w:abstractNumId w:val="7"/>
  </w:num>
  <w:num w:numId="5">
    <w:abstractNumId w:val="4"/>
  </w:num>
  <w:num w:numId="6">
    <w:abstractNumId w:val="12"/>
  </w:num>
  <w:num w:numId="7">
    <w:abstractNumId w:val="11"/>
  </w:num>
  <w:num w:numId="8">
    <w:abstractNumId w:val="15"/>
  </w:num>
  <w:num w:numId="9">
    <w:abstractNumId w:val="0"/>
  </w:num>
  <w:num w:numId="10">
    <w:abstractNumId w:val="13"/>
  </w:num>
  <w:num w:numId="11">
    <w:abstractNumId w:val="2"/>
  </w:num>
  <w:num w:numId="12">
    <w:abstractNumId w:val="3"/>
  </w:num>
  <w:num w:numId="13">
    <w:abstractNumId w:val="14"/>
  </w:num>
  <w:num w:numId="14">
    <w:abstractNumId w:val="10"/>
  </w:num>
  <w:num w:numId="15">
    <w:abstractNumId w:val="6"/>
  </w:num>
  <w:num w:numId="16">
    <w:abstractNumId w:val="16"/>
  </w:num>
  <w:num w:numId="17">
    <w:abstractNumId w:val="19"/>
  </w:num>
  <w:num w:numId="18">
    <w:abstractNumId w:val="17"/>
  </w:num>
  <w:num w:numId="19">
    <w:abstractNumId w:val="18"/>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cxMjAzMTW1NDQysTBR0lEKTi0uzszPAykwqQUAotkFTCwAAAA="/>
    <w:docVar w:name="EN.InstantFormat" w:val="&lt;ENInstantFormat&gt;&lt;Enabled&gt;0&lt;/Enabled&gt;&lt;ScanUnformatted&gt;1&lt;/ScanUnformatted&gt;&lt;ScanChanges&gt;1&lt;/ScanChanges&gt;&lt;Suspended&gt;0&lt;/Suspended&gt;&lt;/ENInstantFormat&gt;"/>
    <w:docVar w:name="EN.Layout" w:val="&lt;ENLayout&gt;&lt;Style&gt;RAM Recherche et Application en Marketing&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e5a2p2xsraep0ge2wzp59zsvs0dd9x0expxr&quot;&gt;Fairness&lt;record-ids&gt;&lt;item&gt;2&lt;/item&gt;&lt;item&gt;11&lt;/item&gt;&lt;item&gt;12&lt;/item&gt;&lt;item&gt;16&lt;/item&gt;&lt;item&gt;27&lt;/item&gt;&lt;item&gt;30&lt;/item&gt;&lt;item&gt;31&lt;/item&gt;&lt;item&gt;32&lt;/item&gt;&lt;item&gt;33&lt;/item&gt;&lt;item&gt;34&lt;/item&gt;&lt;item&gt;35&lt;/item&gt;&lt;item&gt;36&lt;/item&gt;&lt;item&gt;39&lt;/item&gt;&lt;item&gt;40&lt;/item&gt;&lt;item&gt;41&lt;/item&gt;&lt;item&gt;42&lt;/item&gt;&lt;item&gt;43&lt;/item&gt;&lt;item&gt;44&lt;/item&gt;&lt;item&gt;45&lt;/item&gt;&lt;item&gt;46&lt;/item&gt;&lt;item&gt;49&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record-ids&gt;&lt;/item&gt;&lt;/Libraries&gt;"/>
  </w:docVars>
  <w:rsids>
    <w:rsidRoot w:val="00AF601A"/>
    <w:rsid w:val="00001EAE"/>
    <w:rsid w:val="000033A1"/>
    <w:rsid w:val="00006182"/>
    <w:rsid w:val="00006CFF"/>
    <w:rsid w:val="000073E5"/>
    <w:rsid w:val="000165BF"/>
    <w:rsid w:val="00017670"/>
    <w:rsid w:val="0002542D"/>
    <w:rsid w:val="00027CD3"/>
    <w:rsid w:val="00032104"/>
    <w:rsid w:val="00032BAC"/>
    <w:rsid w:val="00045434"/>
    <w:rsid w:val="0004615E"/>
    <w:rsid w:val="00051FEF"/>
    <w:rsid w:val="00052EAC"/>
    <w:rsid w:val="0005548B"/>
    <w:rsid w:val="000567B6"/>
    <w:rsid w:val="0005690F"/>
    <w:rsid w:val="00061A43"/>
    <w:rsid w:val="00061A93"/>
    <w:rsid w:val="00062E5A"/>
    <w:rsid w:val="00063D5F"/>
    <w:rsid w:val="00064957"/>
    <w:rsid w:val="00066210"/>
    <w:rsid w:val="00070776"/>
    <w:rsid w:val="00076FF8"/>
    <w:rsid w:val="000823F4"/>
    <w:rsid w:val="00085090"/>
    <w:rsid w:val="00086BF4"/>
    <w:rsid w:val="0009074F"/>
    <w:rsid w:val="0009201D"/>
    <w:rsid w:val="00097E36"/>
    <w:rsid w:val="000A10C8"/>
    <w:rsid w:val="000A233A"/>
    <w:rsid w:val="000B3190"/>
    <w:rsid w:val="000B6F23"/>
    <w:rsid w:val="000B7538"/>
    <w:rsid w:val="000C3ABF"/>
    <w:rsid w:val="000D149F"/>
    <w:rsid w:val="000D42FC"/>
    <w:rsid w:val="000E04CF"/>
    <w:rsid w:val="000E6487"/>
    <w:rsid w:val="000F5A4F"/>
    <w:rsid w:val="000F7107"/>
    <w:rsid w:val="000F720A"/>
    <w:rsid w:val="001010B9"/>
    <w:rsid w:val="001039C2"/>
    <w:rsid w:val="00104E4A"/>
    <w:rsid w:val="00107CC2"/>
    <w:rsid w:val="00111E3C"/>
    <w:rsid w:val="00112506"/>
    <w:rsid w:val="00114E99"/>
    <w:rsid w:val="00115044"/>
    <w:rsid w:val="001151E0"/>
    <w:rsid w:val="00115B5D"/>
    <w:rsid w:val="00117C92"/>
    <w:rsid w:val="0012297F"/>
    <w:rsid w:val="001255F3"/>
    <w:rsid w:val="0013300F"/>
    <w:rsid w:val="00136B89"/>
    <w:rsid w:val="00137141"/>
    <w:rsid w:val="00142DA1"/>
    <w:rsid w:val="0014367A"/>
    <w:rsid w:val="00144AAF"/>
    <w:rsid w:val="00145F33"/>
    <w:rsid w:val="00150219"/>
    <w:rsid w:val="00152CFC"/>
    <w:rsid w:val="00155A3F"/>
    <w:rsid w:val="00166237"/>
    <w:rsid w:val="001709C3"/>
    <w:rsid w:val="00172EFB"/>
    <w:rsid w:val="001749EE"/>
    <w:rsid w:val="0017615F"/>
    <w:rsid w:val="00180063"/>
    <w:rsid w:val="001862C3"/>
    <w:rsid w:val="001871FB"/>
    <w:rsid w:val="001A10D7"/>
    <w:rsid w:val="001A4400"/>
    <w:rsid w:val="001A51AE"/>
    <w:rsid w:val="001A5622"/>
    <w:rsid w:val="001A5718"/>
    <w:rsid w:val="001A6990"/>
    <w:rsid w:val="001A7A2B"/>
    <w:rsid w:val="001B4794"/>
    <w:rsid w:val="001B527E"/>
    <w:rsid w:val="001B764C"/>
    <w:rsid w:val="001C2256"/>
    <w:rsid w:val="001C235D"/>
    <w:rsid w:val="001C5448"/>
    <w:rsid w:val="001C6DF3"/>
    <w:rsid w:val="001C6E7B"/>
    <w:rsid w:val="001D02C9"/>
    <w:rsid w:val="001D0C10"/>
    <w:rsid w:val="001E10D3"/>
    <w:rsid w:val="001E367E"/>
    <w:rsid w:val="001E4E02"/>
    <w:rsid w:val="001E67FB"/>
    <w:rsid w:val="001E6DFE"/>
    <w:rsid w:val="001F1F9B"/>
    <w:rsid w:val="00203921"/>
    <w:rsid w:val="00204217"/>
    <w:rsid w:val="00204CC4"/>
    <w:rsid w:val="002055F9"/>
    <w:rsid w:val="00212069"/>
    <w:rsid w:val="00213C8F"/>
    <w:rsid w:val="002145A5"/>
    <w:rsid w:val="0022157B"/>
    <w:rsid w:val="00222602"/>
    <w:rsid w:val="00222A31"/>
    <w:rsid w:val="00222D78"/>
    <w:rsid w:val="002232D3"/>
    <w:rsid w:val="00224F0F"/>
    <w:rsid w:val="00224F91"/>
    <w:rsid w:val="00225571"/>
    <w:rsid w:val="002271C7"/>
    <w:rsid w:val="00230A1C"/>
    <w:rsid w:val="00232C27"/>
    <w:rsid w:val="00233DCC"/>
    <w:rsid w:val="00236187"/>
    <w:rsid w:val="00236C28"/>
    <w:rsid w:val="00243BFA"/>
    <w:rsid w:val="002473D6"/>
    <w:rsid w:val="00253191"/>
    <w:rsid w:val="002562D5"/>
    <w:rsid w:val="002660AA"/>
    <w:rsid w:val="00280D84"/>
    <w:rsid w:val="00282702"/>
    <w:rsid w:val="002836C5"/>
    <w:rsid w:val="00283A57"/>
    <w:rsid w:val="0028447E"/>
    <w:rsid w:val="002851E9"/>
    <w:rsid w:val="00291055"/>
    <w:rsid w:val="0029149D"/>
    <w:rsid w:val="002941C0"/>
    <w:rsid w:val="00294D73"/>
    <w:rsid w:val="00296619"/>
    <w:rsid w:val="002A0E36"/>
    <w:rsid w:val="002A0F42"/>
    <w:rsid w:val="002A230F"/>
    <w:rsid w:val="002A4407"/>
    <w:rsid w:val="002A65EA"/>
    <w:rsid w:val="002A7ACE"/>
    <w:rsid w:val="002B3446"/>
    <w:rsid w:val="002B6480"/>
    <w:rsid w:val="002B79F6"/>
    <w:rsid w:val="002C0C41"/>
    <w:rsid w:val="002C1055"/>
    <w:rsid w:val="002C23F6"/>
    <w:rsid w:val="002C28A6"/>
    <w:rsid w:val="002D06AE"/>
    <w:rsid w:val="002D12F2"/>
    <w:rsid w:val="002D5881"/>
    <w:rsid w:val="002E16D4"/>
    <w:rsid w:val="002E1EF4"/>
    <w:rsid w:val="002E258B"/>
    <w:rsid w:val="002F09F7"/>
    <w:rsid w:val="002F2559"/>
    <w:rsid w:val="002F3462"/>
    <w:rsid w:val="002F3EB9"/>
    <w:rsid w:val="002F636C"/>
    <w:rsid w:val="003053DB"/>
    <w:rsid w:val="003058D3"/>
    <w:rsid w:val="0031376E"/>
    <w:rsid w:val="00316B99"/>
    <w:rsid w:val="00321707"/>
    <w:rsid w:val="00321C75"/>
    <w:rsid w:val="00324292"/>
    <w:rsid w:val="003255D7"/>
    <w:rsid w:val="00325EAF"/>
    <w:rsid w:val="00332A98"/>
    <w:rsid w:val="00335C67"/>
    <w:rsid w:val="003410F9"/>
    <w:rsid w:val="0034216B"/>
    <w:rsid w:val="00342DDD"/>
    <w:rsid w:val="00345A0B"/>
    <w:rsid w:val="00352EE3"/>
    <w:rsid w:val="00354CB3"/>
    <w:rsid w:val="00361155"/>
    <w:rsid w:val="00364D54"/>
    <w:rsid w:val="003660AC"/>
    <w:rsid w:val="0037048B"/>
    <w:rsid w:val="00370752"/>
    <w:rsid w:val="00375DEC"/>
    <w:rsid w:val="00377506"/>
    <w:rsid w:val="003900DE"/>
    <w:rsid w:val="003910B1"/>
    <w:rsid w:val="00391AA4"/>
    <w:rsid w:val="0039446B"/>
    <w:rsid w:val="00395257"/>
    <w:rsid w:val="003959BA"/>
    <w:rsid w:val="003960C2"/>
    <w:rsid w:val="00396F1B"/>
    <w:rsid w:val="003A298E"/>
    <w:rsid w:val="003A3F69"/>
    <w:rsid w:val="003A4057"/>
    <w:rsid w:val="003A58CD"/>
    <w:rsid w:val="003A7CA0"/>
    <w:rsid w:val="003B0863"/>
    <w:rsid w:val="003B0AAB"/>
    <w:rsid w:val="003B35C8"/>
    <w:rsid w:val="003B6DF4"/>
    <w:rsid w:val="003C54DE"/>
    <w:rsid w:val="003C60FD"/>
    <w:rsid w:val="003D0A4A"/>
    <w:rsid w:val="003D206D"/>
    <w:rsid w:val="003D3AFC"/>
    <w:rsid w:val="003D6056"/>
    <w:rsid w:val="003D6B8D"/>
    <w:rsid w:val="003D78C7"/>
    <w:rsid w:val="003E0635"/>
    <w:rsid w:val="003E09FF"/>
    <w:rsid w:val="003E1239"/>
    <w:rsid w:val="003E158D"/>
    <w:rsid w:val="003E470A"/>
    <w:rsid w:val="003F393B"/>
    <w:rsid w:val="003F400C"/>
    <w:rsid w:val="003F456A"/>
    <w:rsid w:val="003F79EE"/>
    <w:rsid w:val="00400908"/>
    <w:rsid w:val="0040114D"/>
    <w:rsid w:val="00403476"/>
    <w:rsid w:val="00407C76"/>
    <w:rsid w:val="00412FCC"/>
    <w:rsid w:val="00413E25"/>
    <w:rsid w:val="00415B77"/>
    <w:rsid w:val="004204DA"/>
    <w:rsid w:val="004208CD"/>
    <w:rsid w:val="00433A32"/>
    <w:rsid w:val="00433D99"/>
    <w:rsid w:val="00443051"/>
    <w:rsid w:val="00443952"/>
    <w:rsid w:val="0045057A"/>
    <w:rsid w:val="00452EA3"/>
    <w:rsid w:val="00461301"/>
    <w:rsid w:val="00461AEE"/>
    <w:rsid w:val="00466FDC"/>
    <w:rsid w:val="004701CE"/>
    <w:rsid w:val="00471F82"/>
    <w:rsid w:val="00472005"/>
    <w:rsid w:val="004721AF"/>
    <w:rsid w:val="00473DA2"/>
    <w:rsid w:val="004757E5"/>
    <w:rsid w:val="00490BEC"/>
    <w:rsid w:val="0049218D"/>
    <w:rsid w:val="00493411"/>
    <w:rsid w:val="004964C4"/>
    <w:rsid w:val="004A1946"/>
    <w:rsid w:val="004A1DFF"/>
    <w:rsid w:val="004A339A"/>
    <w:rsid w:val="004A3B50"/>
    <w:rsid w:val="004A604C"/>
    <w:rsid w:val="004B2542"/>
    <w:rsid w:val="004B2C07"/>
    <w:rsid w:val="004B65FF"/>
    <w:rsid w:val="004B660A"/>
    <w:rsid w:val="004B6EE4"/>
    <w:rsid w:val="004C6E17"/>
    <w:rsid w:val="004D1126"/>
    <w:rsid w:val="004D3238"/>
    <w:rsid w:val="004D3825"/>
    <w:rsid w:val="004D6372"/>
    <w:rsid w:val="004D7F35"/>
    <w:rsid w:val="004E2CF2"/>
    <w:rsid w:val="004E3BBB"/>
    <w:rsid w:val="004E5E10"/>
    <w:rsid w:val="004E69B6"/>
    <w:rsid w:val="00500159"/>
    <w:rsid w:val="005018A9"/>
    <w:rsid w:val="00505CFE"/>
    <w:rsid w:val="0050715C"/>
    <w:rsid w:val="00511587"/>
    <w:rsid w:val="00514230"/>
    <w:rsid w:val="0051746C"/>
    <w:rsid w:val="0051786A"/>
    <w:rsid w:val="005202B7"/>
    <w:rsid w:val="00520E24"/>
    <w:rsid w:val="00525544"/>
    <w:rsid w:val="005263DD"/>
    <w:rsid w:val="00530232"/>
    <w:rsid w:val="00532AAA"/>
    <w:rsid w:val="00532E41"/>
    <w:rsid w:val="00533D2D"/>
    <w:rsid w:val="00534C29"/>
    <w:rsid w:val="00542A83"/>
    <w:rsid w:val="00544668"/>
    <w:rsid w:val="00544DB6"/>
    <w:rsid w:val="00547ECA"/>
    <w:rsid w:val="005523E0"/>
    <w:rsid w:val="005526BE"/>
    <w:rsid w:val="005541C5"/>
    <w:rsid w:val="00555A22"/>
    <w:rsid w:val="00572E66"/>
    <w:rsid w:val="00576185"/>
    <w:rsid w:val="0058114B"/>
    <w:rsid w:val="00590B4D"/>
    <w:rsid w:val="00592F00"/>
    <w:rsid w:val="00594F90"/>
    <w:rsid w:val="005A18B6"/>
    <w:rsid w:val="005A2301"/>
    <w:rsid w:val="005A6CAA"/>
    <w:rsid w:val="005B0025"/>
    <w:rsid w:val="005B0115"/>
    <w:rsid w:val="005B079C"/>
    <w:rsid w:val="005B157F"/>
    <w:rsid w:val="005B6E51"/>
    <w:rsid w:val="005C411B"/>
    <w:rsid w:val="005C57C2"/>
    <w:rsid w:val="005C5A2F"/>
    <w:rsid w:val="005C5C50"/>
    <w:rsid w:val="005C7662"/>
    <w:rsid w:val="005D558D"/>
    <w:rsid w:val="005D60D9"/>
    <w:rsid w:val="005E042B"/>
    <w:rsid w:val="005E3178"/>
    <w:rsid w:val="005E6A73"/>
    <w:rsid w:val="005E72CA"/>
    <w:rsid w:val="005F0443"/>
    <w:rsid w:val="005F1E66"/>
    <w:rsid w:val="005F25F6"/>
    <w:rsid w:val="006031EF"/>
    <w:rsid w:val="006153EC"/>
    <w:rsid w:val="00615EBD"/>
    <w:rsid w:val="00624DE7"/>
    <w:rsid w:val="00626FA9"/>
    <w:rsid w:val="00632069"/>
    <w:rsid w:val="006405A6"/>
    <w:rsid w:val="00641943"/>
    <w:rsid w:val="006419B8"/>
    <w:rsid w:val="00641B5E"/>
    <w:rsid w:val="0064636E"/>
    <w:rsid w:val="0064732D"/>
    <w:rsid w:val="00647CC6"/>
    <w:rsid w:val="00651E90"/>
    <w:rsid w:val="006522B1"/>
    <w:rsid w:val="00652B9D"/>
    <w:rsid w:val="00652DBB"/>
    <w:rsid w:val="00654FB2"/>
    <w:rsid w:val="006610E0"/>
    <w:rsid w:val="0066636D"/>
    <w:rsid w:val="00667D3E"/>
    <w:rsid w:val="00671E67"/>
    <w:rsid w:val="00672528"/>
    <w:rsid w:val="00673A66"/>
    <w:rsid w:val="006764FF"/>
    <w:rsid w:val="00676964"/>
    <w:rsid w:val="00680494"/>
    <w:rsid w:val="0068156A"/>
    <w:rsid w:val="00681C46"/>
    <w:rsid w:val="006842E3"/>
    <w:rsid w:val="006914E0"/>
    <w:rsid w:val="0069270D"/>
    <w:rsid w:val="00695A78"/>
    <w:rsid w:val="006977C9"/>
    <w:rsid w:val="00697919"/>
    <w:rsid w:val="006A2E80"/>
    <w:rsid w:val="006A2FCB"/>
    <w:rsid w:val="006A43F9"/>
    <w:rsid w:val="006A788D"/>
    <w:rsid w:val="006B1026"/>
    <w:rsid w:val="006B288B"/>
    <w:rsid w:val="006B362D"/>
    <w:rsid w:val="006B4546"/>
    <w:rsid w:val="006B5E07"/>
    <w:rsid w:val="006C2466"/>
    <w:rsid w:val="006C3034"/>
    <w:rsid w:val="006C5C08"/>
    <w:rsid w:val="006C70DF"/>
    <w:rsid w:val="006D6189"/>
    <w:rsid w:val="006D695F"/>
    <w:rsid w:val="006D7FCB"/>
    <w:rsid w:val="006E220E"/>
    <w:rsid w:val="006F46C0"/>
    <w:rsid w:val="006F5C3F"/>
    <w:rsid w:val="00700859"/>
    <w:rsid w:val="00702517"/>
    <w:rsid w:val="00704FF4"/>
    <w:rsid w:val="00706A26"/>
    <w:rsid w:val="0071199F"/>
    <w:rsid w:val="0071299A"/>
    <w:rsid w:val="00720ED8"/>
    <w:rsid w:val="00727A2B"/>
    <w:rsid w:val="007334D8"/>
    <w:rsid w:val="00734F42"/>
    <w:rsid w:val="00735085"/>
    <w:rsid w:val="0073546F"/>
    <w:rsid w:val="007402EA"/>
    <w:rsid w:val="00740AB6"/>
    <w:rsid w:val="00745458"/>
    <w:rsid w:val="00745906"/>
    <w:rsid w:val="00746945"/>
    <w:rsid w:val="00747B78"/>
    <w:rsid w:val="00751D8B"/>
    <w:rsid w:val="0075346A"/>
    <w:rsid w:val="007543A9"/>
    <w:rsid w:val="00754A8E"/>
    <w:rsid w:val="00761651"/>
    <w:rsid w:val="00762530"/>
    <w:rsid w:val="00763BC2"/>
    <w:rsid w:val="00767076"/>
    <w:rsid w:val="007715B4"/>
    <w:rsid w:val="00771B75"/>
    <w:rsid w:val="00771F43"/>
    <w:rsid w:val="007767D3"/>
    <w:rsid w:val="00776DD1"/>
    <w:rsid w:val="007806AA"/>
    <w:rsid w:val="00782DEA"/>
    <w:rsid w:val="00783B46"/>
    <w:rsid w:val="00783BE5"/>
    <w:rsid w:val="00785174"/>
    <w:rsid w:val="0078561B"/>
    <w:rsid w:val="00785B42"/>
    <w:rsid w:val="00787AAF"/>
    <w:rsid w:val="00793534"/>
    <w:rsid w:val="00794A37"/>
    <w:rsid w:val="0079596D"/>
    <w:rsid w:val="0079605E"/>
    <w:rsid w:val="00797243"/>
    <w:rsid w:val="007979C0"/>
    <w:rsid w:val="007A12E2"/>
    <w:rsid w:val="007A230D"/>
    <w:rsid w:val="007A702E"/>
    <w:rsid w:val="007B0751"/>
    <w:rsid w:val="007B0816"/>
    <w:rsid w:val="007B153B"/>
    <w:rsid w:val="007B2691"/>
    <w:rsid w:val="007B33EE"/>
    <w:rsid w:val="007B567D"/>
    <w:rsid w:val="007B7C69"/>
    <w:rsid w:val="007C1AE0"/>
    <w:rsid w:val="007C1C42"/>
    <w:rsid w:val="007C2166"/>
    <w:rsid w:val="007C3740"/>
    <w:rsid w:val="007C40B9"/>
    <w:rsid w:val="007C4808"/>
    <w:rsid w:val="007D4394"/>
    <w:rsid w:val="007D64BD"/>
    <w:rsid w:val="00804D22"/>
    <w:rsid w:val="00806B59"/>
    <w:rsid w:val="00806EB7"/>
    <w:rsid w:val="008103EE"/>
    <w:rsid w:val="00813DDE"/>
    <w:rsid w:val="0081766E"/>
    <w:rsid w:val="00833285"/>
    <w:rsid w:val="00835E20"/>
    <w:rsid w:val="00837165"/>
    <w:rsid w:val="00837B18"/>
    <w:rsid w:val="00837F4E"/>
    <w:rsid w:val="00840DA4"/>
    <w:rsid w:val="00846E9D"/>
    <w:rsid w:val="0085132B"/>
    <w:rsid w:val="00854DDF"/>
    <w:rsid w:val="008615D3"/>
    <w:rsid w:val="00863D40"/>
    <w:rsid w:val="00864620"/>
    <w:rsid w:val="00870134"/>
    <w:rsid w:val="00871C37"/>
    <w:rsid w:val="00872CE6"/>
    <w:rsid w:val="0088174A"/>
    <w:rsid w:val="00885394"/>
    <w:rsid w:val="00886996"/>
    <w:rsid w:val="00891EA9"/>
    <w:rsid w:val="008A009B"/>
    <w:rsid w:val="008A32D6"/>
    <w:rsid w:val="008A5FD9"/>
    <w:rsid w:val="008A7D8C"/>
    <w:rsid w:val="008B3E50"/>
    <w:rsid w:val="008C0CE7"/>
    <w:rsid w:val="008C1F01"/>
    <w:rsid w:val="008D497A"/>
    <w:rsid w:val="008D7C5D"/>
    <w:rsid w:val="008E799E"/>
    <w:rsid w:val="008F1AF8"/>
    <w:rsid w:val="008F5CE5"/>
    <w:rsid w:val="008F60B1"/>
    <w:rsid w:val="008F6483"/>
    <w:rsid w:val="00901593"/>
    <w:rsid w:val="0090243F"/>
    <w:rsid w:val="0090518F"/>
    <w:rsid w:val="0091256F"/>
    <w:rsid w:val="00916EAC"/>
    <w:rsid w:val="00922FF2"/>
    <w:rsid w:val="009240BD"/>
    <w:rsid w:val="00926718"/>
    <w:rsid w:val="00927198"/>
    <w:rsid w:val="00927B5B"/>
    <w:rsid w:val="009324EF"/>
    <w:rsid w:val="00932F29"/>
    <w:rsid w:val="0093604A"/>
    <w:rsid w:val="0093683A"/>
    <w:rsid w:val="00937CA5"/>
    <w:rsid w:val="0094088D"/>
    <w:rsid w:val="00940DCB"/>
    <w:rsid w:val="009434F1"/>
    <w:rsid w:val="009436B0"/>
    <w:rsid w:val="0094455B"/>
    <w:rsid w:val="00947658"/>
    <w:rsid w:val="00953C9D"/>
    <w:rsid w:val="0095672E"/>
    <w:rsid w:val="00956910"/>
    <w:rsid w:val="00960023"/>
    <w:rsid w:val="0096193F"/>
    <w:rsid w:val="00961984"/>
    <w:rsid w:val="00963019"/>
    <w:rsid w:val="00963780"/>
    <w:rsid w:val="0096755C"/>
    <w:rsid w:val="00967D01"/>
    <w:rsid w:val="00974E2D"/>
    <w:rsid w:val="00980A61"/>
    <w:rsid w:val="00982C5D"/>
    <w:rsid w:val="0098365A"/>
    <w:rsid w:val="0098528D"/>
    <w:rsid w:val="009863C7"/>
    <w:rsid w:val="00986A80"/>
    <w:rsid w:val="009909A9"/>
    <w:rsid w:val="00990DF8"/>
    <w:rsid w:val="00997085"/>
    <w:rsid w:val="00997D43"/>
    <w:rsid w:val="009A29DC"/>
    <w:rsid w:val="009A7ABD"/>
    <w:rsid w:val="009A7ACE"/>
    <w:rsid w:val="009B2CEB"/>
    <w:rsid w:val="009B7FD4"/>
    <w:rsid w:val="009C1C69"/>
    <w:rsid w:val="009D2132"/>
    <w:rsid w:val="009D281A"/>
    <w:rsid w:val="009E0679"/>
    <w:rsid w:val="009E1D0C"/>
    <w:rsid w:val="009E3733"/>
    <w:rsid w:val="009E7026"/>
    <w:rsid w:val="009F3A5E"/>
    <w:rsid w:val="009F49D7"/>
    <w:rsid w:val="009F4E56"/>
    <w:rsid w:val="009F6390"/>
    <w:rsid w:val="009F732B"/>
    <w:rsid w:val="00A03504"/>
    <w:rsid w:val="00A05676"/>
    <w:rsid w:val="00A05F06"/>
    <w:rsid w:val="00A06585"/>
    <w:rsid w:val="00A0786C"/>
    <w:rsid w:val="00A07FB4"/>
    <w:rsid w:val="00A15F4D"/>
    <w:rsid w:val="00A16DE6"/>
    <w:rsid w:val="00A1730D"/>
    <w:rsid w:val="00A201B1"/>
    <w:rsid w:val="00A21433"/>
    <w:rsid w:val="00A218A7"/>
    <w:rsid w:val="00A230F6"/>
    <w:rsid w:val="00A23A4A"/>
    <w:rsid w:val="00A319CE"/>
    <w:rsid w:val="00A329EC"/>
    <w:rsid w:val="00A32D1C"/>
    <w:rsid w:val="00A33A04"/>
    <w:rsid w:val="00A46C46"/>
    <w:rsid w:val="00A52C91"/>
    <w:rsid w:val="00A543FF"/>
    <w:rsid w:val="00A55446"/>
    <w:rsid w:val="00A5719E"/>
    <w:rsid w:val="00A608C5"/>
    <w:rsid w:val="00A60A1A"/>
    <w:rsid w:val="00A6173C"/>
    <w:rsid w:val="00A62602"/>
    <w:rsid w:val="00A65C98"/>
    <w:rsid w:val="00A661EF"/>
    <w:rsid w:val="00A67209"/>
    <w:rsid w:val="00A67E26"/>
    <w:rsid w:val="00A73226"/>
    <w:rsid w:val="00A74B4D"/>
    <w:rsid w:val="00A76509"/>
    <w:rsid w:val="00A82049"/>
    <w:rsid w:val="00A82F7D"/>
    <w:rsid w:val="00A90126"/>
    <w:rsid w:val="00A90A6B"/>
    <w:rsid w:val="00A91585"/>
    <w:rsid w:val="00A91AFD"/>
    <w:rsid w:val="00A9292F"/>
    <w:rsid w:val="00A952B0"/>
    <w:rsid w:val="00A95E51"/>
    <w:rsid w:val="00A96D30"/>
    <w:rsid w:val="00A96F10"/>
    <w:rsid w:val="00AA30A1"/>
    <w:rsid w:val="00AB15C9"/>
    <w:rsid w:val="00AB21FF"/>
    <w:rsid w:val="00AC09EC"/>
    <w:rsid w:val="00AC41B5"/>
    <w:rsid w:val="00AC7A65"/>
    <w:rsid w:val="00AD3A40"/>
    <w:rsid w:val="00AD5410"/>
    <w:rsid w:val="00AD642B"/>
    <w:rsid w:val="00AD764B"/>
    <w:rsid w:val="00AD7B25"/>
    <w:rsid w:val="00AE124D"/>
    <w:rsid w:val="00AE2C2C"/>
    <w:rsid w:val="00AE3589"/>
    <w:rsid w:val="00AE5094"/>
    <w:rsid w:val="00AF1CDB"/>
    <w:rsid w:val="00AF601A"/>
    <w:rsid w:val="00AF684A"/>
    <w:rsid w:val="00AF6FF5"/>
    <w:rsid w:val="00B037D2"/>
    <w:rsid w:val="00B04013"/>
    <w:rsid w:val="00B05489"/>
    <w:rsid w:val="00B0679F"/>
    <w:rsid w:val="00B06911"/>
    <w:rsid w:val="00B1252B"/>
    <w:rsid w:val="00B13986"/>
    <w:rsid w:val="00B14DD1"/>
    <w:rsid w:val="00B16FD1"/>
    <w:rsid w:val="00B2202C"/>
    <w:rsid w:val="00B27529"/>
    <w:rsid w:val="00B319F3"/>
    <w:rsid w:val="00B336E8"/>
    <w:rsid w:val="00B33C3A"/>
    <w:rsid w:val="00B353D1"/>
    <w:rsid w:val="00B40E57"/>
    <w:rsid w:val="00B4140F"/>
    <w:rsid w:val="00B41C20"/>
    <w:rsid w:val="00B43AD4"/>
    <w:rsid w:val="00B446DD"/>
    <w:rsid w:val="00B458E1"/>
    <w:rsid w:val="00B47F18"/>
    <w:rsid w:val="00B5034C"/>
    <w:rsid w:val="00B53E33"/>
    <w:rsid w:val="00B5404D"/>
    <w:rsid w:val="00B5737D"/>
    <w:rsid w:val="00B5754A"/>
    <w:rsid w:val="00B60C5A"/>
    <w:rsid w:val="00B63E83"/>
    <w:rsid w:val="00B646FF"/>
    <w:rsid w:val="00B64B8A"/>
    <w:rsid w:val="00B651F0"/>
    <w:rsid w:val="00B7543D"/>
    <w:rsid w:val="00B77736"/>
    <w:rsid w:val="00B77AC9"/>
    <w:rsid w:val="00B80AA4"/>
    <w:rsid w:val="00B835D7"/>
    <w:rsid w:val="00B841D4"/>
    <w:rsid w:val="00B900F5"/>
    <w:rsid w:val="00B9360A"/>
    <w:rsid w:val="00B939DC"/>
    <w:rsid w:val="00B93D86"/>
    <w:rsid w:val="00B978DE"/>
    <w:rsid w:val="00BA34CD"/>
    <w:rsid w:val="00BA4C07"/>
    <w:rsid w:val="00BB3C29"/>
    <w:rsid w:val="00BC5550"/>
    <w:rsid w:val="00BC653D"/>
    <w:rsid w:val="00BD130C"/>
    <w:rsid w:val="00BD1EC3"/>
    <w:rsid w:val="00BD5728"/>
    <w:rsid w:val="00BD5CA8"/>
    <w:rsid w:val="00BD672E"/>
    <w:rsid w:val="00BD6E74"/>
    <w:rsid w:val="00BD7F86"/>
    <w:rsid w:val="00BE7D46"/>
    <w:rsid w:val="00BF395F"/>
    <w:rsid w:val="00BF4722"/>
    <w:rsid w:val="00BF5C2A"/>
    <w:rsid w:val="00BF67A0"/>
    <w:rsid w:val="00C005C6"/>
    <w:rsid w:val="00C105AE"/>
    <w:rsid w:val="00C16A31"/>
    <w:rsid w:val="00C20A70"/>
    <w:rsid w:val="00C25C20"/>
    <w:rsid w:val="00C2683F"/>
    <w:rsid w:val="00C425D1"/>
    <w:rsid w:val="00C42E9C"/>
    <w:rsid w:val="00C47912"/>
    <w:rsid w:val="00C52A1E"/>
    <w:rsid w:val="00C55736"/>
    <w:rsid w:val="00C55F72"/>
    <w:rsid w:val="00C56209"/>
    <w:rsid w:val="00C61736"/>
    <w:rsid w:val="00C65B24"/>
    <w:rsid w:val="00C679AD"/>
    <w:rsid w:val="00C705AA"/>
    <w:rsid w:val="00C71243"/>
    <w:rsid w:val="00C72383"/>
    <w:rsid w:val="00C724D1"/>
    <w:rsid w:val="00C741DF"/>
    <w:rsid w:val="00C745E7"/>
    <w:rsid w:val="00C76461"/>
    <w:rsid w:val="00C76560"/>
    <w:rsid w:val="00C76747"/>
    <w:rsid w:val="00C7692C"/>
    <w:rsid w:val="00C770B8"/>
    <w:rsid w:val="00C82526"/>
    <w:rsid w:val="00C84DD3"/>
    <w:rsid w:val="00C85E27"/>
    <w:rsid w:val="00C86420"/>
    <w:rsid w:val="00C864AE"/>
    <w:rsid w:val="00C94CC8"/>
    <w:rsid w:val="00CA265A"/>
    <w:rsid w:val="00CA4DAA"/>
    <w:rsid w:val="00CA4F81"/>
    <w:rsid w:val="00CA570C"/>
    <w:rsid w:val="00CA6EB8"/>
    <w:rsid w:val="00CA744C"/>
    <w:rsid w:val="00CB163F"/>
    <w:rsid w:val="00CB17E5"/>
    <w:rsid w:val="00CB733B"/>
    <w:rsid w:val="00CC0000"/>
    <w:rsid w:val="00CC1080"/>
    <w:rsid w:val="00CC11BB"/>
    <w:rsid w:val="00CC122F"/>
    <w:rsid w:val="00CC753E"/>
    <w:rsid w:val="00CD09BA"/>
    <w:rsid w:val="00CD1DC3"/>
    <w:rsid w:val="00CD25F4"/>
    <w:rsid w:val="00CD2DE9"/>
    <w:rsid w:val="00CD5116"/>
    <w:rsid w:val="00CD614F"/>
    <w:rsid w:val="00CE00C3"/>
    <w:rsid w:val="00CE03AA"/>
    <w:rsid w:val="00CE0437"/>
    <w:rsid w:val="00CE0EC4"/>
    <w:rsid w:val="00CE2BC9"/>
    <w:rsid w:val="00CE3C75"/>
    <w:rsid w:val="00CF0E35"/>
    <w:rsid w:val="00CF3E95"/>
    <w:rsid w:val="00D07B01"/>
    <w:rsid w:val="00D138C9"/>
    <w:rsid w:val="00D1525A"/>
    <w:rsid w:val="00D16021"/>
    <w:rsid w:val="00D16078"/>
    <w:rsid w:val="00D2134D"/>
    <w:rsid w:val="00D213E5"/>
    <w:rsid w:val="00D21D04"/>
    <w:rsid w:val="00D23762"/>
    <w:rsid w:val="00D23774"/>
    <w:rsid w:val="00D30547"/>
    <w:rsid w:val="00D31786"/>
    <w:rsid w:val="00D34605"/>
    <w:rsid w:val="00D360F8"/>
    <w:rsid w:val="00D36982"/>
    <w:rsid w:val="00D374D4"/>
    <w:rsid w:val="00D43695"/>
    <w:rsid w:val="00D44ED3"/>
    <w:rsid w:val="00D45CB8"/>
    <w:rsid w:val="00D507D7"/>
    <w:rsid w:val="00D55431"/>
    <w:rsid w:val="00D563D6"/>
    <w:rsid w:val="00D56812"/>
    <w:rsid w:val="00D56993"/>
    <w:rsid w:val="00D628DB"/>
    <w:rsid w:val="00D62A56"/>
    <w:rsid w:val="00D67858"/>
    <w:rsid w:val="00D7239D"/>
    <w:rsid w:val="00D83144"/>
    <w:rsid w:val="00D84BA1"/>
    <w:rsid w:val="00D91CAB"/>
    <w:rsid w:val="00D97A80"/>
    <w:rsid w:val="00DA0462"/>
    <w:rsid w:val="00DA1718"/>
    <w:rsid w:val="00DA2647"/>
    <w:rsid w:val="00DA4D19"/>
    <w:rsid w:val="00DA5091"/>
    <w:rsid w:val="00DB3C14"/>
    <w:rsid w:val="00DB73CE"/>
    <w:rsid w:val="00DC57B7"/>
    <w:rsid w:val="00DD6037"/>
    <w:rsid w:val="00DD648E"/>
    <w:rsid w:val="00DD7D97"/>
    <w:rsid w:val="00DE0D51"/>
    <w:rsid w:val="00DE1707"/>
    <w:rsid w:val="00DE1822"/>
    <w:rsid w:val="00DE4136"/>
    <w:rsid w:val="00DE766A"/>
    <w:rsid w:val="00DF007C"/>
    <w:rsid w:val="00E03458"/>
    <w:rsid w:val="00E053C5"/>
    <w:rsid w:val="00E101C8"/>
    <w:rsid w:val="00E11F69"/>
    <w:rsid w:val="00E24627"/>
    <w:rsid w:val="00E30E12"/>
    <w:rsid w:val="00E30E74"/>
    <w:rsid w:val="00E30FC9"/>
    <w:rsid w:val="00E341C8"/>
    <w:rsid w:val="00E434A2"/>
    <w:rsid w:val="00E4446A"/>
    <w:rsid w:val="00E44ECC"/>
    <w:rsid w:val="00E54931"/>
    <w:rsid w:val="00E62D98"/>
    <w:rsid w:val="00E6552F"/>
    <w:rsid w:val="00E66B0C"/>
    <w:rsid w:val="00E74DB1"/>
    <w:rsid w:val="00E8604A"/>
    <w:rsid w:val="00E86221"/>
    <w:rsid w:val="00E9277B"/>
    <w:rsid w:val="00E9434D"/>
    <w:rsid w:val="00E96F18"/>
    <w:rsid w:val="00EA0176"/>
    <w:rsid w:val="00EA0B1F"/>
    <w:rsid w:val="00EA4A04"/>
    <w:rsid w:val="00EB1D63"/>
    <w:rsid w:val="00EB2DBA"/>
    <w:rsid w:val="00EB35C3"/>
    <w:rsid w:val="00EB39B9"/>
    <w:rsid w:val="00EB471D"/>
    <w:rsid w:val="00EB7A6F"/>
    <w:rsid w:val="00EC081B"/>
    <w:rsid w:val="00EC1BEA"/>
    <w:rsid w:val="00EC2C1C"/>
    <w:rsid w:val="00EC361E"/>
    <w:rsid w:val="00EC383C"/>
    <w:rsid w:val="00EC3FA4"/>
    <w:rsid w:val="00EC4E27"/>
    <w:rsid w:val="00ED1811"/>
    <w:rsid w:val="00ED2524"/>
    <w:rsid w:val="00ED3F64"/>
    <w:rsid w:val="00ED661A"/>
    <w:rsid w:val="00EE200F"/>
    <w:rsid w:val="00EE4041"/>
    <w:rsid w:val="00EE6A16"/>
    <w:rsid w:val="00EF1D9B"/>
    <w:rsid w:val="00EF26AB"/>
    <w:rsid w:val="00EF2D2A"/>
    <w:rsid w:val="00EF4414"/>
    <w:rsid w:val="00EF66D7"/>
    <w:rsid w:val="00F01A31"/>
    <w:rsid w:val="00F03FF9"/>
    <w:rsid w:val="00F1521E"/>
    <w:rsid w:val="00F1679F"/>
    <w:rsid w:val="00F168EB"/>
    <w:rsid w:val="00F179B0"/>
    <w:rsid w:val="00F21F36"/>
    <w:rsid w:val="00F21FB2"/>
    <w:rsid w:val="00F23F8D"/>
    <w:rsid w:val="00F27942"/>
    <w:rsid w:val="00F27BB9"/>
    <w:rsid w:val="00F35F05"/>
    <w:rsid w:val="00F41045"/>
    <w:rsid w:val="00F530BD"/>
    <w:rsid w:val="00F53CC8"/>
    <w:rsid w:val="00F540E9"/>
    <w:rsid w:val="00F542CB"/>
    <w:rsid w:val="00F56AC5"/>
    <w:rsid w:val="00F61679"/>
    <w:rsid w:val="00F638E0"/>
    <w:rsid w:val="00F66F0D"/>
    <w:rsid w:val="00F72687"/>
    <w:rsid w:val="00F72773"/>
    <w:rsid w:val="00F72D9B"/>
    <w:rsid w:val="00F75132"/>
    <w:rsid w:val="00F7530B"/>
    <w:rsid w:val="00F75DA4"/>
    <w:rsid w:val="00F76C79"/>
    <w:rsid w:val="00F77ABA"/>
    <w:rsid w:val="00F8198B"/>
    <w:rsid w:val="00F83141"/>
    <w:rsid w:val="00F856C7"/>
    <w:rsid w:val="00F861E3"/>
    <w:rsid w:val="00F905E5"/>
    <w:rsid w:val="00F94488"/>
    <w:rsid w:val="00FA0102"/>
    <w:rsid w:val="00FA05AD"/>
    <w:rsid w:val="00FA668C"/>
    <w:rsid w:val="00FA6E1E"/>
    <w:rsid w:val="00FA7D18"/>
    <w:rsid w:val="00FB2FA6"/>
    <w:rsid w:val="00FB6751"/>
    <w:rsid w:val="00FC02E9"/>
    <w:rsid w:val="00FC3C55"/>
    <w:rsid w:val="00FC5A5D"/>
    <w:rsid w:val="00FC7D75"/>
    <w:rsid w:val="00FD3130"/>
    <w:rsid w:val="00FD5108"/>
    <w:rsid w:val="00FD781B"/>
    <w:rsid w:val="00FD7BA1"/>
    <w:rsid w:val="00FE1A8E"/>
    <w:rsid w:val="00FE404F"/>
    <w:rsid w:val="00FE65B8"/>
    <w:rsid w:val="00FE6B35"/>
    <w:rsid w:val="00FF1797"/>
    <w:rsid w:val="00FF17EC"/>
    <w:rsid w:val="00FF402D"/>
    <w:rsid w:val="00FF65E0"/>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16FA294B"/>
  <w15:docId w15:val="{EFC04CAF-3FC7-48EE-AC7F-4CC50419B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9DC"/>
    <w:pPr>
      <w:spacing w:line="360" w:lineRule="auto"/>
      <w:ind w:firstLine="709"/>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A952B0"/>
    <w:pPr>
      <w:keepNext/>
      <w:keepLines/>
      <w:spacing w:before="480"/>
      <w:ind w:firstLine="0"/>
      <w:outlineLvl w:val="0"/>
    </w:pPr>
    <w:rPr>
      <w:rFonts w:eastAsia="MS Gothic" w:cs="Times New Roman"/>
      <w:b/>
      <w:bCs/>
      <w:szCs w:val="28"/>
    </w:rPr>
  </w:style>
  <w:style w:type="paragraph" w:styleId="Heading2">
    <w:name w:val="heading 2"/>
    <w:basedOn w:val="Normal"/>
    <w:next w:val="Normal"/>
    <w:link w:val="Heading2Char"/>
    <w:uiPriority w:val="9"/>
    <w:qFormat/>
    <w:rsid w:val="00A73226"/>
    <w:pPr>
      <w:keepNext/>
      <w:keepLines/>
      <w:spacing w:before="200"/>
      <w:ind w:firstLine="0"/>
      <w:outlineLvl w:val="1"/>
    </w:pPr>
    <w:rPr>
      <w:rFonts w:eastAsia="MS Gothic" w:cs="Times New Roman"/>
      <w:bCs/>
      <w:i/>
      <w:szCs w:val="26"/>
    </w:rPr>
  </w:style>
  <w:style w:type="paragraph" w:styleId="Heading3">
    <w:name w:val="heading 3"/>
    <w:basedOn w:val="Normal"/>
    <w:next w:val="Normal"/>
    <w:link w:val="Heading3Char"/>
    <w:uiPriority w:val="9"/>
    <w:qFormat/>
    <w:rsid w:val="00A73226"/>
    <w:pPr>
      <w:keepNext/>
      <w:keepLines/>
      <w:ind w:firstLine="0"/>
      <w:outlineLvl w:val="2"/>
    </w:pPr>
    <w:rPr>
      <w:rFonts w:eastAsia="MS Gothic" w:cs="Times New Roman"/>
      <w:bCs/>
      <w:i/>
    </w:rPr>
  </w:style>
  <w:style w:type="paragraph" w:styleId="Heading4">
    <w:name w:val="heading 4"/>
    <w:basedOn w:val="Normal"/>
    <w:next w:val="Normal"/>
    <w:link w:val="Heading4Char"/>
    <w:uiPriority w:val="9"/>
    <w:qFormat/>
    <w:rsid w:val="006B288B"/>
    <w:pPr>
      <w:keepNext/>
      <w:keepLines/>
      <w:numPr>
        <w:ilvl w:val="3"/>
        <w:numId w:val="10"/>
      </w:numPr>
      <w:outlineLvl w:val="3"/>
    </w:pPr>
    <w:rPr>
      <w:rFonts w:eastAsia="MS Gothic" w:cs="Times New Roman"/>
      <w:bCs/>
      <w:iCs/>
    </w:rPr>
  </w:style>
  <w:style w:type="paragraph" w:styleId="Heading5">
    <w:name w:val="heading 5"/>
    <w:basedOn w:val="Normal"/>
    <w:next w:val="Normal"/>
    <w:link w:val="Heading5Char"/>
    <w:uiPriority w:val="9"/>
    <w:qFormat/>
    <w:rsid w:val="006B288B"/>
    <w:pPr>
      <w:keepNext/>
      <w:keepLines/>
      <w:numPr>
        <w:ilvl w:val="4"/>
        <w:numId w:val="10"/>
      </w:numPr>
      <w:spacing w:before="200"/>
      <w:outlineLvl w:val="4"/>
    </w:pPr>
    <w:rPr>
      <w:rFonts w:ascii="Calibri Light" w:eastAsia="MS Gothic" w:hAnsi="Calibri Light" w:cs="Times New Roman"/>
      <w:color w:val="1F4D78"/>
    </w:rPr>
  </w:style>
  <w:style w:type="paragraph" w:styleId="Heading6">
    <w:name w:val="heading 6"/>
    <w:basedOn w:val="Normal"/>
    <w:next w:val="Normal"/>
    <w:link w:val="Heading6Char"/>
    <w:uiPriority w:val="9"/>
    <w:semiHidden/>
    <w:unhideWhenUsed/>
    <w:qFormat/>
    <w:rsid w:val="00BD1EC3"/>
    <w:pPr>
      <w:numPr>
        <w:ilvl w:val="5"/>
        <w:numId w:val="10"/>
      </w:numPr>
      <w:spacing w:before="240" w:after="60"/>
      <w:outlineLvl w:val="5"/>
    </w:pPr>
    <w:rPr>
      <w:rFonts w:ascii="Calibri" w:eastAsia="Times New Roman" w:hAnsi="Calibri" w:cs="Times New Roman"/>
      <w:b/>
      <w:bCs/>
      <w:sz w:val="22"/>
    </w:rPr>
  </w:style>
  <w:style w:type="paragraph" w:styleId="Heading7">
    <w:name w:val="heading 7"/>
    <w:basedOn w:val="Normal"/>
    <w:next w:val="Normal"/>
    <w:link w:val="Heading7Char"/>
    <w:uiPriority w:val="9"/>
    <w:semiHidden/>
    <w:unhideWhenUsed/>
    <w:qFormat/>
    <w:rsid w:val="00BD1EC3"/>
    <w:pPr>
      <w:numPr>
        <w:ilvl w:val="6"/>
        <w:numId w:val="10"/>
      </w:numPr>
      <w:spacing w:before="240" w:after="60"/>
      <w:outlineLvl w:val="6"/>
    </w:pPr>
    <w:rPr>
      <w:rFonts w:ascii="Calibri" w:eastAsia="Times New Roman" w:hAnsi="Calibri" w:cs="Times New Roman"/>
      <w:szCs w:val="24"/>
    </w:rPr>
  </w:style>
  <w:style w:type="paragraph" w:styleId="Heading8">
    <w:name w:val="heading 8"/>
    <w:basedOn w:val="Normal"/>
    <w:next w:val="Normal"/>
    <w:link w:val="Heading8Char"/>
    <w:uiPriority w:val="9"/>
    <w:semiHidden/>
    <w:unhideWhenUsed/>
    <w:qFormat/>
    <w:rsid w:val="00BD1EC3"/>
    <w:pPr>
      <w:numPr>
        <w:ilvl w:val="7"/>
        <w:numId w:val="10"/>
      </w:numPr>
      <w:spacing w:before="240" w:after="60"/>
      <w:outlineLvl w:val="7"/>
    </w:pPr>
    <w:rPr>
      <w:rFonts w:ascii="Calibri" w:eastAsia="Times New Roman" w:hAnsi="Calibri" w:cs="Times New Roman"/>
      <w:i/>
      <w:iCs/>
      <w:szCs w:val="24"/>
    </w:rPr>
  </w:style>
  <w:style w:type="paragraph" w:styleId="Heading9">
    <w:name w:val="heading 9"/>
    <w:basedOn w:val="Normal"/>
    <w:next w:val="Normal"/>
    <w:link w:val="Heading9Char"/>
    <w:uiPriority w:val="9"/>
    <w:semiHidden/>
    <w:unhideWhenUsed/>
    <w:qFormat/>
    <w:rsid w:val="00BD1EC3"/>
    <w:pPr>
      <w:numPr>
        <w:ilvl w:val="8"/>
        <w:numId w:val="10"/>
      </w:numPr>
      <w:spacing w:before="240" w:after="60"/>
      <w:outlineLvl w:val="8"/>
    </w:pPr>
    <w:rPr>
      <w:rFonts w:ascii="Cambria" w:eastAsia="Times New Roman" w:hAnsi="Cambria" w:cs="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AF601A"/>
    <w:rPr>
      <w:sz w:val="16"/>
      <w:szCs w:val="16"/>
    </w:rPr>
  </w:style>
  <w:style w:type="paragraph" w:styleId="CommentText">
    <w:name w:val="annotation text"/>
    <w:basedOn w:val="Normal"/>
    <w:link w:val="CommentTextChar"/>
    <w:uiPriority w:val="99"/>
    <w:semiHidden/>
    <w:unhideWhenUsed/>
    <w:rsid w:val="00AF601A"/>
    <w:pPr>
      <w:spacing w:line="240" w:lineRule="auto"/>
    </w:pPr>
    <w:rPr>
      <w:sz w:val="20"/>
      <w:szCs w:val="20"/>
    </w:rPr>
  </w:style>
  <w:style w:type="character" w:customStyle="1" w:styleId="CommentTextChar">
    <w:name w:val="Comment Text Char"/>
    <w:link w:val="CommentText"/>
    <w:uiPriority w:val="99"/>
    <w:semiHidden/>
    <w:rsid w:val="00AF601A"/>
    <w:rPr>
      <w:sz w:val="20"/>
      <w:szCs w:val="20"/>
      <w:lang w:val="en-US"/>
    </w:rPr>
  </w:style>
  <w:style w:type="paragraph" w:styleId="BalloonText">
    <w:name w:val="Balloon Text"/>
    <w:basedOn w:val="Normal"/>
    <w:link w:val="BalloonTextChar"/>
    <w:uiPriority w:val="99"/>
    <w:semiHidden/>
    <w:unhideWhenUsed/>
    <w:rsid w:val="00AF601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AF601A"/>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3910B1"/>
    <w:rPr>
      <w:b/>
      <w:bCs/>
    </w:rPr>
  </w:style>
  <w:style w:type="character" w:customStyle="1" w:styleId="CommentSubjectChar">
    <w:name w:val="Comment Subject Char"/>
    <w:link w:val="CommentSubject"/>
    <w:uiPriority w:val="99"/>
    <w:semiHidden/>
    <w:rsid w:val="003910B1"/>
    <w:rPr>
      <w:b/>
      <w:bCs/>
      <w:sz w:val="20"/>
      <w:szCs w:val="20"/>
      <w:lang w:val="en-US"/>
    </w:rPr>
  </w:style>
  <w:style w:type="paragraph" w:styleId="NormalWeb">
    <w:name w:val="Normal (Web)"/>
    <w:basedOn w:val="Normal"/>
    <w:uiPriority w:val="99"/>
    <w:unhideWhenUsed/>
    <w:rsid w:val="00BF67A0"/>
    <w:pPr>
      <w:spacing w:before="100" w:beforeAutospacing="1" w:after="100" w:afterAutospacing="1" w:line="240" w:lineRule="auto"/>
    </w:pPr>
    <w:rPr>
      <w:rFonts w:eastAsia="MS Mincho" w:cs="Times New Roman"/>
      <w:szCs w:val="24"/>
      <w:lang w:val="en-GB" w:eastAsia="zh-CN"/>
    </w:rPr>
  </w:style>
  <w:style w:type="paragraph" w:customStyle="1" w:styleId="MittleresRaster21">
    <w:name w:val="Mittleres Raster 21"/>
    <w:uiPriority w:val="1"/>
    <w:qFormat/>
    <w:rsid w:val="00EC4E27"/>
    <w:rPr>
      <w:sz w:val="22"/>
      <w:szCs w:val="22"/>
      <w:lang w:val="en-US" w:eastAsia="en-US"/>
    </w:rPr>
  </w:style>
  <w:style w:type="character" w:customStyle="1" w:styleId="Hyperlink1">
    <w:name w:val="Hyperlink1"/>
    <w:uiPriority w:val="99"/>
    <w:unhideWhenUsed/>
    <w:rsid w:val="00505CFE"/>
    <w:rPr>
      <w:color w:val="5F5F5F"/>
      <w:u w:val="single"/>
    </w:rPr>
  </w:style>
  <w:style w:type="paragraph" w:customStyle="1" w:styleId="FootnoteText1">
    <w:name w:val="Footnote Text1"/>
    <w:basedOn w:val="Normal"/>
    <w:next w:val="FootnoteText"/>
    <w:link w:val="FootnoteTextChar"/>
    <w:uiPriority w:val="99"/>
    <w:unhideWhenUsed/>
    <w:rsid w:val="00505CFE"/>
    <w:pPr>
      <w:spacing w:line="240" w:lineRule="auto"/>
    </w:pPr>
    <w:rPr>
      <w:rFonts w:eastAsia="Times New Roman"/>
      <w:sz w:val="20"/>
      <w:szCs w:val="20"/>
      <w:lang w:val="de-DE" w:eastAsia="de-DE"/>
    </w:rPr>
  </w:style>
  <w:style w:type="character" w:customStyle="1" w:styleId="FootnoteTextChar">
    <w:name w:val="Footnote Text Char"/>
    <w:link w:val="FootnoteText1"/>
    <w:uiPriority w:val="99"/>
    <w:rsid w:val="00505CFE"/>
    <w:rPr>
      <w:rFonts w:ascii="Times New Roman" w:eastAsia="Times New Roman" w:hAnsi="Times New Roman"/>
      <w:sz w:val="20"/>
      <w:szCs w:val="20"/>
      <w:lang w:eastAsia="de-DE"/>
    </w:rPr>
  </w:style>
  <w:style w:type="character" w:styleId="FootnoteReference">
    <w:name w:val="footnote reference"/>
    <w:uiPriority w:val="99"/>
    <w:semiHidden/>
    <w:unhideWhenUsed/>
    <w:rsid w:val="00505CFE"/>
    <w:rPr>
      <w:vertAlign w:val="superscript"/>
    </w:rPr>
  </w:style>
  <w:style w:type="character" w:styleId="Hyperlink">
    <w:name w:val="Hyperlink"/>
    <w:uiPriority w:val="99"/>
    <w:unhideWhenUsed/>
    <w:rsid w:val="00505CFE"/>
    <w:rPr>
      <w:color w:val="0563C1"/>
      <w:u w:val="single"/>
    </w:rPr>
  </w:style>
  <w:style w:type="paragraph" w:styleId="FootnoteText">
    <w:name w:val="footnote text"/>
    <w:basedOn w:val="Normal"/>
    <w:link w:val="FootnoteTextChar1"/>
    <w:uiPriority w:val="99"/>
    <w:semiHidden/>
    <w:unhideWhenUsed/>
    <w:rsid w:val="00505CFE"/>
    <w:pPr>
      <w:spacing w:line="240" w:lineRule="auto"/>
    </w:pPr>
    <w:rPr>
      <w:sz w:val="20"/>
      <w:szCs w:val="20"/>
    </w:rPr>
  </w:style>
  <w:style w:type="character" w:customStyle="1" w:styleId="FootnoteTextChar1">
    <w:name w:val="Footnote Text Char1"/>
    <w:link w:val="FootnoteText"/>
    <w:uiPriority w:val="99"/>
    <w:semiHidden/>
    <w:rsid w:val="00505CFE"/>
    <w:rPr>
      <w:sz w:val="20"/>
      <w:szCs w:val="20"/>
      <w:lang w:val="en-US"/>
    </w:rPr>
  </w:style>
  <w:style w:type="paragraph" w:customStyle="1" w:styleId="TrackName">
    <w:name w:val="TrackName"/>
    <w:basedOn w:val="Normal"/>
    <w:uiPriority w:val="99"/>
    <w:rsid w:val="00505CFE"/>
    <w:pPr>
      <w:spacing w:after="120" w:line="240" w:lineRule="auto"/>
      <w:jc w:val="center"/>
    </w:pPr>
    <w:rPr>
      <w:rFonts w:eastAsia="Times New Roman" w:cs="Times New Roman"/>
      <w:i/>
      <w:szCs w:val="20"/>
    </w:rPr>
  </w:style>
  <w:style w:type="character" w:customStyle="1" w:styleId="Heading1Char">
    <w:name w:val="Heading 1 Char"/>
    <w:link w:val="Heading1"/>
    <w:uiPriority w:val="9"/>
    <w:rsid w:val="00A952B0"/>
    <w:rPr>
      <w:rFonts w:ascii="Times New Roman" w:eastAsia="MS Gothic" w:hAnsi="Times New Roman" w:cs="Times New Roman"/>
      <w:b/>
      <w:bCs/>
      <w:sz w:val="24"/>
      <w:szCs w:val="28"/>
      <w:lang w:val="en-US" w:eastAsia="en-US"/>
    </w:rPr>
  </w:style>
  <w:style w:type="paragraph" w:styleId="Footer">
    <w:name w:val="footer"/>
    <w:basedOn w:val="Normal"/>
    <w:link w:val="FooterChar"/>
    <w:uiPriority w:val="99"/>
    <w:unhideWhenUsed/>
    <w:rsid w:val="00F53CC8"/>
    <w:pPr>
      <w:tabs>
        <w:tab w:val="center" w:pos="4320"/>
        <w:tab w:val="right" w:pos="8640"/>
      </w:tabs>
      <w:spacing w:line="240" w:lineRule="auto"/>
      <w:ind w:firstLine="0"/>
    </w:pPr>
    <w:rPr>
      <w:rFonts w:ascii="Arial" w:hAnsi="Arial"/>
      <w:sz w:val="22"/>
    </w:rPr>
  </w:style>
  <w:style w:type="character" w:customStyle="1" w:styleId="FooterChar">
    <w:name w:val="Footer Char"/>
    <w:link w:val="Footer"/>
    <w:uiPriority w:val="99"/>
    <w:rsid w:val="00F53CC8"/>
    <w:rPr>
      <w:rFonts w:ascii="Arial" w:hAnsi="Arial"/>
      <w:lang w:val="en-US"/>
    </w:rPr>
  </w:style>
  <w:style w:type="character" w:styleId="PageNumber">
    <w:name w:val="page number"/>
    <w:basedOn w:val="DefaultParagraphFont"/>
    <w:uiPriority w:val="99"/>
    <w:semiHidden/>
    <w:unhideWhenUsed/>
    <w:rsid w:val="00F53CC8"/>
  </w:style>
  <w:style w:type="paragraph" w:styleId="Caption">
    <w:name w:val="caption"/>
    <w:basedOn w:val="Normal"/>
    <w:next w:val="Normal"/>
    <w:uiPriority w:val="35"/>
    <w:qFormat/>
    <w:rsid w:val="00F53CC8"/>
    <w:pPr>
      <w:spacing w:line="240" w:lineRule="auto"/>
      <w:ind w:firstLine="0"/>
    </w:pPr>
    <w:rPr>
      <w:rFonts w:ascii="Arial" w:hAnsi="Arial"/>
      <w:b/>
      <w:bCs/>
      <w:color w:val="5B9BD5"/>
      <w:sz w:val="18"/>
      <w:szCs w:val="18"/>
    </w:rPr>
  </w:style>
  <w:style w:type="paragraph" w:styleId="Header">
    <w:name w:val="header"/>
    <w:basedOn w:val="Normal"/>
    <w:link w:val="HeaderChar"/>
    <w:uiPriority w:val="99"/>
    <w:unhideWhenUsed/>
    <w:rsid w:val="00AB15C9"/>
    <w:pPr>
      <w:tabs>
        <w:tab w:val="center" w:pos="4703"/>
        <w:tab w:val="right" w:pos="9406"/>
      </w:tabs>
      <w:spacing w:line="240" w:lineRule="auto"/>
    </w:pPr>
  </w:style>
  <w:style w:type="character" w:customStyle="1" w:styleId="HeaderChar">
    <w:name w:val="Header Char"/>
    <w:link w:val="Header"/>
    <w:uiPriority w:val="99"/>
    <w:rsid w:val="00AB15C9"/>
    <w:rPr>
      <w:rFonts w:ascii="Times New Roman" w:hAnsi="Times New Roman"/>
      <w:sz w:val="24"/>
      <w:lang w:val="en-US"/>
    </w:rPr>
  </w:style>
  <w:style w:type="character" w:customStyle="1" w:styleId="Heading2Char">
    <w:name w:val="Heading 2 Char"/>
    <w:link w:val="Heading2"/>
    <w:uiPriority w:val="9"/>
    <w:rsid w:val="00A73226"/>
    <w:rPr>
      <w:rFonts w:ascii="Times New Roman" w:eastAsia="MS Gothic" w:hAnsi="Times New Roman" w:cs="Times New Roman"/>
      <w:bCs/>
      <w:i/>
      <w:sz w:val="24"/>
      <w:szCs w:val="26"/>
      <w:lang w:val="en-US" w:eastAsia="en-US"/>
    </w:rPr>
  </w:style>
  <w:style w:type="character" w:customStyle="1" w:styleId="Heading3Char">
    <w:name w:val="Heading 3 Char"/>
    <w:link w:val="Heading3"/>
    <w:uiPriority w:val="9"/>
    <w:rsid w:val="00BD1EC3"/>
    <w:rPr>
      <w:rFonts w:ascii="Times New Roman" w:eastAsia="MS Gothic" w:hAnsi="Times New Roman" w:cs="Times New Roman"/>
      <w:bCs/>
      <w:i/>
      <w:sz w:val="24"/>
      <w:szCs w:val="22"/>
    </w:rPr>
  </w:style>
  <w:style w:type="character" w:customStyle="1" w:styleId="Heading4Char">
    <w:name w:val="Heading 4 Char"/>
    <w:link w:val="Heading4"/>
    <w:uiPriority w:val="9"/>
    <w:rsid w:val="006B288B"/>
    <w:rPr>
      <w:rFonts w:ascii="Times New Roman" w:eastAsia="MS Gothic" w:hAnsi="Times New Roman" w:cs="Times New Roman"/>
      <w:bCs/>
      <w:iCs/>
      <w:sz w:val="24"/>
      <w:szCs w:val="22"/>
    </w:rPr>
  </w:style>
  <w:style w:type="character" w:customStyle="1" w:styleId="Heading5Char">
    <w:name w:val="Heading 5 Char"/>
    <w:link w:val="Heading5"/>
    <w:uiPriority w:val="9"/>
    <w:rsid w:val="006B288B"/>
    <w:rPr>
      <w:rFonts w:ascii="Calibri Light" w:eastAsia="MS Gothic" w:hAnsi="Calibri Light" w:cs="Times New Roman"/>
      <w:color w:val="1F4D78"/>
      <w:sz w:val="24"/>
      <w:szCs w:val="22"/>
    </w:rPr>
  </w:style>
  <w:style w:type="paragraph" w:styleId="PlainText">
    <w:name w:val="Plain Text"/>
    <w:basedOn w:val="Normal"/>
    <w:link w:val="PlainTextChar"/>
    <w:uiPriority w:val="99"/>
    <w:unhideWhenUsed/>
    <w:rsid w:val="00224F0F"/>
    <w:pPr>
      <w:spacing w:line="240" w:lineRule="auto"/>
      <w:ind w:firstLine="0"/>
    </w:pPr>
    <w:rPr>
      <w:rFonts w:ascii="Calibri" w:hAnsi="Calibri" w:cs="Times New Roman"/>
      <w:sz w:val="22"/>
      <w:szCs w:val="21"/>
    </w:rPr>
  </w:style>
  <w:style w:type="character" w:customStyle="1" w:styleId="PlainTextChar">
    <w:name w:val="Plain Text Char"/>
    <w:link w:val="PlainText"/>
    <w:uiPriority w:val="99"/>
    <w:rsid w:val="00224F0F"/>
    <w:rPr>
      <w:rFonts w:ascii="Calibri" w:eastAsia="Calibri" w:hAnsi="Calibri" w:cs="Times New Roman"/>
      <w:szCs w:val="21"/>
      <w:lang w:val="en-US"/>
    </w:rPr>
  </w:style>
  <w:style w:type="character" w:customStyle="1" w:styleId="apple-converted-space">
    <w:name w:val="apple-converted-space"/>
    <w:rsid w:val="00224F0F"/>
  </w:style>
  <w:style w:type="character" w:styleId="Strong">
    <w:name w:val="Strong"/>
    <w:uiPriority w:val="22"/>
    <w:qFormat/>
    <w:rsid w:val="00224F0F"/>
    <w:rPr>
      <w:b/>
      <w:bCs/>
    </w:rPr>
  </w:style>
  <w:style w:type="paragraph" w:customStyle="1" w:styleId="FarbigeListe-Akzent11">
    <w:name w:val="Farbige Liste - Akzent 11"/>
    <w:basedOn w:val="Normal"/>
    <w:uiPriority w:val="34"/>
    <w:qFormat/>
    <w:rsid w:val="00FC7D75"/>
    <w:pPr>
      <w:ind w:left="720"/>
      <w:contextualSpacing/>
    </w:pPr>
  </w:style>
  <w:style w:type="paragraph" w:customStyle="1" w:styleId="FarbigeSchattierung-Akzent11">
    <w:name w:val="Farbige Schattierung - Akzent 11"/>
    <w:hidden/>
    <w:uiPriority w:val="99"/>
    <w:semiHidden/>
    <w:rsid w:val="002A0E36"/>
    <w:rPr>
      <w:rFonts w:ascii="Times New Roman" w:hAnsi="Times New Roman"/>
      <w:sz w:val="24"/>
      <w:szCs w:val="22"/>
      <w:lang w:val="en-US" w:eastAsia="en-US"/>
    </w:rPr>
  </w:style>
  <w:style w:type="character" w:customStyle="1" w:styleId="Heading6Char">
    <w:name w:val="Heading 6 Char"/>
    <w:link w:val="Heading6"/>
    <w:uiPriority w:val="9"/>
    <w:semiHidden/>
    <w:rsid w:val="00BD1EC3"/>
    <w:rPr>
      <w:rFonts w:ascii="Calibri" w:eastAsia="Times New Roman" w:hAnsi="Calibri" w:cs="Times New Roman"/>
      <w:b/>
      <w:bCs/>
      <w:sz w:val="22"/>
      <w:szCs w:val="22"/>
    </w:rPr>
  </w:style>
  <w:style w:type="character" w:customStyle="1" w:styleId="Heading7Char">
    <w:name w:val="Heading 7 Char"/>
    <w:link w:val="Heading7"/>
    <w:uiPriority w:val="9"/>
    <w:semiHidden/>
    <w:rsid w:val="00BD1EC3"/>
    <w:rPr>
      <w:rFonts w:ascii="Calibri" w:eastAsia="Times New Roman" w:hAnsi="Calibri" w:cs="Times New Roman"/>
      <w:sz w:val="24"/>
      <w:szCs w:val="24"/>
    </w:rPr>
  </w:style>
  <w:style w:type="character" w:customStyle="1" w:styleId="Heading8Char">
    <w:name w:val="Heading 8 Char"/>
    <w:link w:val="Heading8"/>
    <w:uiPriority w:val="9"/>
    <w:semiHidden/>
    <w:rsid w:val="00BD1EC3"/>
    <w:rPr>
      <w:rFonts w:ascii="Calibri" w:eastAsia="Times New Roman" w:hAnsi="Calibri" w:cs="Times New Roman"/>
      <w:i/>
      <w:iCs/>
      <w:sz w:val="24"/>
      <w:szCs w:val="24"/>
    </w:rPr>
  </w:style>
  <w:style w:type="character" w:customStyle="1" w:styleId="Heading9Char">
    <w:name w:val="Heading 9 Char"/>
    <w:link w:val="Heading9"/>
    <w:uiPriority w:val="9"/>
    <w:semiHidden/>
    <w:rsid w:val="00BD1EC3"/>
    <w:rPr>
      <w:rFonts w:ascii="Cambria" w:eastAsia="Times New Roman" w:hAnsi="Cambria" w:cs="Times New Roman"/>
      <w:sz w:val="22"/>
      <w:szCs w:val="22"/>
    </w:rPr>
  </w:style>
  <w:style w:type="paragraph" w:customStyle="1" w:styleId="EndNoteBibliographyTitle">
    <w:name w:val="EndNote Bibliography Title"/>
    <w:basedOn w:val="Normal"/>
    <w:link w:val="EndNoteBibliographyTitleZchn"/>
    <w:rsid w:val="007D64BD"/>
    <w:pPr>
      <w:jc w:val="center"/>
    </w:pPr>
    <w:rPr>
      <w:rFonts w:cs="Times New Roman"/>
      <w:noProof/>
    </w:rPr>
  </w:style>
  <w:style w:type="character" w:customStyle="1" w:styleId="EndNoteBibliographyTitleZchn">
    <w:name w:val="EndNote Bibliography Title Zchn"/>
    <w:basedOn w:val="Heading1Char"/>
    <w:link w:val="EndNoteBibliographyTitle"/>
    <w:rsid w:val="007D64BD"/>
    <w:rPr>
      <w:rFonts w:ascii="Times New Roman" w:eastAsia="MS Gothic" w:hAnsi="Times New Roman" w:cs="Times New Roman"/>
      <w:b w:val="0"/>
      <w:bCs w:val="0"/>
      <w:caps/>
      <w:noProof/>
      <w:sz w:val="24"/>
      <w:szCs w:val="22"/>
      <w:lang w:val="en-US" w:eastAsia="en-US"/>
    </w:rPr>
  </w:style>
  <w:style w:type="paragraph" w:customStyle="1" w:styleId="EndNoteBibliography">
    <w:name w:val="EndNote Bibliography"/>
    <w:basedOn w:val="Normal"/>
    <w:link w:val="EndNoteBibliographyZchn"/>
    <w:rsid w:val="007D64BD"/>
    <w:rPr>
      <w:rFonts w:cs="Times New Roman"/>
      <w:noProof/>
    </w:rPr>
  </w:style>
  <w:style w:type="character" w:customStyle="1" w:styleId="EndNoteBibliographyZchn">
    <w:name w:val="EndNote Bibliography Zchn"/>
    <w:basedOn w:val="Heading1Char"/>
    <w:link w:val="EndNoteBibliography"/>
    <w:rsid w:val="007D64BD"/>
    <w:rPr>
      <w:rFonts w:ascii="Times New Roman" w:eastAsia="MS Gothic" w:hAnsi="Times New Roman" w:cs="Times New Roman"/>
      <w:b w:val="0"/>
      <w:bCs w:val="0"/>
      <w:caps/>
      <w:noProof/>
      <w:sz w:val="24"/>
      <w:szCs w:val="22"/>
      <w:lang w:val="en-US" w:eastAsia="en-US"/>
    </w:rPr>
  </w:style>
  <w:style w:type="character" w:customStyle="1" w:styleId="Erwhnung1">
    <w:name w:val="Erwähnung1"/>
    <w:basedOn w:val="DefaultParagraphFont"/>
    <w:uiPriority w:val="99"/>
    <w:semiHidden/>
    <w:unhideWhenUsed/>
    <w:rsid w:val="007D64BD"/>
    <w:rPr>
      <w:color w:val="2B579A"/>
      <w:shd w:val="clear" w:color="auto" w:fill="E6E6E6"/>
    </w:rPr>
  </w:style>
  <w:style w:type="character" w:customStyle="1" w:styleId="Mention1">
    <w:name w:val="Mention1"/>
    <w:basedOn w:val="DefaultParagraphFont"/>
    <w:uiPriority w:val="99"/>
    <w:semiHidden/>
    <w:unhideWhenUsed/>
    <w:rsid w:val="004D3825"/>
    <w:rPr>
      <w:color w:val="2B579A"/>
      <w:shd w:val="clear" w:color="auto" w:fill="E6E6E6"/>
    </w:rPr>
  </w:style>
  <w:style w:type="table" w:styleId="TableGrid">
    <w:name w:val="Table Grid"/>
    <w:basedOn w:val="TableNormal"/>
    <w:uiPriority w:val="39"/>
    <w:rsid w:val="00BD5CA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DefaultParagraphFont"/>
    <w:uiPriority w:val="99"/>
    <w:semiHidden/>
    <w:unhideWhenUsed/>
    <w:rsid w:val="00720ED8"/>
    <w:rPr>
      <w:color w:val="808080"/>
      <w:shd w:val="clear" w:color="auto" w:fill="E6E6E6"/>
    </w:rPr>
  </w:style>
  <w:style w:type="paragraph" w:styleId="ListParagraph">
    <w:name w:val="List Paragraph"/>
    <w:basedOn w:val="Normal"/>
    <w:uiPriority w:val="34"/>
    <w:qFormat/>
    <w:rsid w:val="004701CE"/>
    <w:pPr>
      <w:ind w:left="720"/>
      <w:contextualSpacing/>
    </w:pPr>
  </w:style>
  <w:style w:type="character" w:customStyle="1" w:styleId="NichtaufgelsteErwhnung2">
    <w:name w:val="Nicht aufgelöste Erwähnung2"/>
    <w:basedOn w:val="DefaultParagraphFont"/>
    <w:uiPriority w:val="99"/>
    <w:semiHidden/>
    <w:unhideWhenUsed/>
    <w:rsid w:val="00D1525A"/>
    <w:rPr>
      <w:color w:val="808080"/>
      <w:shd w:val="clear" w:color="auto" w:fill="E6E6E6"/>
    </w:rPr>
  </w:style>
  <w:style w:type="character" w:customStyle="1" w:styleId="UnresolvedMention">
    <w:name w:val="Unresolved Mention"/>
    <w:basedOn w:val="DefaultParagraphFont"/>
    <w:uiPriority w:val="99"/>
    <w:semiHidden/>
    <w:unhideWhenUsed/>
    <w:rsid w:val="004A3B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258000">
      <w:bodyDiv w:val="1"/>
      <w:marLeft w:val="0"/>
      <w:marRight w:val="0"/>
      <w:marTop w:val="0"/>
      <w:marBottom w:val="0"/>
      <w:divBdr>
        <w:top w:val="none" w:sz="0" w:space="0" w:color="auto"/>
        <w:left w:val="none" w:sz="0" w:space="0" w:color="auto"/>
        <w:bottom w:val="none" w:sz="0" w:space="0" w:color="auto"/>
        <w:right w:val="none" w:sz="0" w:space="0" w:color="auto"/>
      </w:divBdr>
      <w:divsChild>
        <w:div w:id="1176772190">
          <w:marLeft w:val="0"/>
          <w:marRight w:val="0"/>
          <w:marTop w:val="0"/>
          <w:marBottom w:val="0"/>
          <w:divBdr>
            <w:top w:val="none" w:sz="0" w:space="0" w:color="auto"/>
            <w:left w:val="none" w:sz="0" w:space="0" w:color="auto"/>
            <w:bottom w:val="none" w:sz="0" w:space="0" w:color="auto"/>
            <w:right w:val="none" w:sz="0" w:space="0" w:color="auto"/>
          </w:divBdr>
        </w:div>
      </w:divsChild>
    </w:div>
    <w:div w:id="218322210">
      <w:bodyDiv w:val="1"/>
      <w:marLeft w:val="0"/>
      <w:marRight w:val="0"/>
      <w:marTop w:val="0"/>
      <w:marBottom w:val="0"/>
      <w:divBdr>
        <w:top w:val="none" w:sz="0" w:space="0" w:color="auto"/>
        <w:left w:val="none" w:sz="0" w:space="0" w:color="auto"/>
        <w:bottom w:val="none" w:sz="0" w:space="0" w:color="auto"/>
        <w:right w:val="none" w:sz="0" w:space="0" w:color="auto"/>
      </w:divBdr>
      <w:divsChild>
        <w:div w:id="1843667180">
          <w:marLeft w:val="0"/>
          <w:marRight w:val="0"/>
          <w:marTop w:val="0"/>
          <w:marBottom w:val="0"/>
          <w:divBdr>
            <w:top w:val="none" w:sz="0" w:space="0" w:color="auto"/>
            <w:left w:val="none" w:sz="0" w:space="0" w:color="auto"/>
            <w:bottom w:val="none" w:sz="0" w:space="0" w:color="auto"/>
            <w:right w:val="none" w:sz="0" w:space="0" w:color="auto"/>
          </w:divBdr>
        </w:div>
      </w:divsChild>
    </w:div>
    <w:div w:id="250166923">
      <w:bodyDiv w:val="1"/>
      <w:marLeft w:val="0"/>
      <w:marRight w:val="0"/>
      <w:marTop w:val="0"/>
      <w:marBottom w:val="0"/>
      <w:divBdr>
        <w:top w:val="none" w:sz="0" w:space="0" w:color="auto"/>
        <w:left w:val="none" w:sz="0" w:space="0" w:color="auto"/>
        <w:bottom w:val="none" w:sz="0" w:space="0" w:color="auto"/>
        <w:right w:val="none" w:sz="0" w:space="0" w:color="auto"/>
      </w:divBdr>
      <w:divsChild>
        <w:div w:id="1422684091">
          <w:marLeft w:val="0"/>
          <w:marRight w:val="0"/>
          <w:marTop w:val="0"/>
          <w:marBottom w:val="0"/>
          <w:divBdr>
            <w:top w:val="none" w:sz="0" w:space="0" w:color="auto"/>
            <w:left w:val="none" w:sz="0" w:space="0" w:color="auto"/>
            <w:bottom w:val="none" w:sz="0" w:space="0" w:color="auto"/>
            <w:right w:val="none" w:sz="0" w:space="0" w:color="auto"/>
          </w:divBdr>
        </w:div>
      </w:divsChild>
    </w:div>
    <w:div w:id="269775500">
      <w:bodyDiv w:val="1"/>
      <w:marLeft w:val="0"/>
      <w:marRight w:val="0"/>
      <w:marTop w:val="0"/>
      <w:marBottom w:val="0"/>
      <w:divBdr>
        <w:top w:val="none" w:sz="0" w:space="0" w:color="auto"/>
        <w:left w:val="none" w:sz="0" w:space="0" w:color="auto"/>
        <w:bottom w:val="none" w:sz="0" w:space="0" w:color="auto"/>
        <w:right w:val="none" w:sz="0" w:space="0" w:color="auto"/>
      </w:divBdr>
      <w:divsChild>
        <w:div w:id="1671102694">
          <w:marLeft w:val="0"/>
          <w:marRight w:val="0"/>
          <w:marTop w:val="0"/>
          <w:marBottom w:val="0"/>
          <w:divBdr>
            <w:top w:val="none" w:sz="0" w:space="0" w:color="auto"/>
            <w:left w:val="none" w:sz="0" w:space="0" w:color="auto"/>
            <w:bottom w:val="none" w:sz="0" w:space="0" w:color="auto"/>
            <w:right w:val="none" w:sz="0" w:space="0" w:color="auto"/>
          </w:divBdr>
        </w:div>
      </w:divsChild>
    </w:div>
    <w:div w:id="273367457">
      <w:bodyDiv w:val="1"/>
      <w:marLeft w:val="0"/>
      <w:marRight w:val="0"/>
      <w:marTop w:val="0"/>
      <w:marBottom w:val="0"/>
      <w:divBdr>
        <w:top w:val="none" w:sz="0" w:space="0" w:color="auto"/>
        <w:left w:val="none" w:sz="0" w:space="0" w:color="auto"/>
        <w:bottom w:val="none" w:sz="0" w:space="0" w:color="auto"/>
        <w:right w:val="none" w:sz="0" w:space="0" w:color="auto"/>
      </w:divBdr>
      <w:divsChild>
        <w:div w:id="529339150">
          <w:marLeft w:val="0"/>
          <w:marRight w:val="0"/>
          <w:marTop w:val="0"/>
          <w:marBottom w:val="0"/>
          <w:divBdr>
            <w:top w:val="none" w:sz="0" w:space="0" w:color="auto"/>
            <w:left w:val="none" w:sz="0" w:space="0" w:color="auto"/>
            <w:bottom w:val="none" w:sz="0" w:space="0" w:color="auto"/>
            <w:right w:val="none" w:sz="0" w:space="0" w:color="auto"/>
          </w:divBdr>
        </w:div>
      </w:divsChild>
    </w:div>
    <w:div w:id="275140878">
      <w:bodyDiv w:val="1"/>
      <w:marLeft w:val="0"/>
      <w:marRight w:val="0"/>
      <w:marTop w:val="0"/>
      <w:marBottom w:val="0"/>
      <w:divBdr>
        <w:top w:val="none" w:sz="0" w:space="0" w:color="auto"/>
        <w:left w:val="none" w:sz="0" w:space="0" w:color="auto"/>
        <w:bottom w:val="none" w:sz="0" w:space="0" w:color="auto"/>
        <w:right w:val="none" w:sz="0" w:space="0" w:color="auto"/>
      </w:divBdr>
      <w:divsChild>
        <w:div w:id="1117606201">
          <w:marLeft w:val="0"/>
          <w:marRight w:val="0"/>
          <w:marTop w:val="0"/>
          <w:marBottom w:val="0"/>
          <w:divBdr>
            <w:top w:val="none" w:sz="0" w:space="0" w:color="auto"/>
            <w:left w:val="none" w:sz="0" w:space="0" w:color="auto"/>
            <w:bottom w:val="none" w:sz="0" w:space="0" w:color="auto"/>
            <w:right w:val="none" w:sz="0" w:space="0" w:color="auto"/>
          </w:divBdr>
        </w:div>
      </w:divsChild>
    </w:div>
    <w:div w:id="302739760">
      <w:bodyDiv w:val="1"/>
      <w:marLeft w:val="0"/>
      <w:marRight w:val="0"/>
      <w:marTop w:val="0"/>
      <w:marBottom w:val="0"/>
      <w:divBdr>
        <w:top w:val="none" w:sz="0" w:space="0" w:color="auto"/>
        <w:left w:val="none" w:sz="0" w:space="0" w:color="auto"/>
        <w:bottom w:val="none" w:sz="0" w:space="0" w:color="auto"/>
        <w:right w:val="none" w:sz="0" w:space="0" w:color="auto"/>
      </w:divBdr>
      <w:divsChild>
        <w:div w:id="1466653910">
          <w:marLeft w:val="0"/>
          <w:marRight w:val="0"/>
          <w:marTop w:val="0"/>
          <w:marBottom w:val="0"/>
          <w:divBdr>
            <w:top w:val="none" w:sz="0" w:space="0" w:color="auto"/>
            <w:left w:val="none" w:sz="0" w:space="0" w:color="auto"/>
            <w:bottom w:val="none" w:sz="0" w:space="0" w:color="auto"/>
            <w:right w:val="none" w:sz="0" w:space="0" w:color="auto"/>
          </w:divBdr>
        </w:div>
      </w:divsChild>
    </w:div>
    <w:div w:id="322398057">
      <w:bodyDiv w:val="1"/>
      <w:marLeft w:val="0"/>
      <w:marRight w:val="0"/>
      <w:marTop w:val="0"/>
      <w:marBottom w:val="0"/>
      <w:divBdr>
        <w:top w:val="none" w:sz="0" w:space="0" w:color="auto"/>
        <w:left w:val="none" w:sz="0" w:space="0" w:color="auto"/>
        <w:bottom w:val="none" w:sz="0" w:space="0" w:color="auto"/>
        <w:right w:val="none" w:sz="0" w:space="0" w:color="auto"/>
      </w:divBdr>
      <w:divsChild>
        <w:div w:id="1670936948">
          <w:marLeft w:val="0"/>
          <w:marRight w:val="0"/>
          <w:marTop w:val="0"/>
          <w:marBottom w:val="0"/>
          <w:divBdr>
            <w:top w:val="none" w:sz="0" w:space="0" w:color="auto"/>
            <w:left w:val="none" w:sz="0" w:space="0" w:color="auto"/>
            <w:bottom w:val="none" w:sz="0" w:space="0" w:color="auto"/>
            <w:right w:val="none" w:sz="0" w:space="0" w:color="auto"/>
          </w:divBdr>
        </w:div>
      </w:divsChild>
    </w:div>
    <w:div w:id="376900217">
      <w:bodyDiv w:val="1"/>
      <w:marLeft w:val="0"/>
      <w:marRight w:val="0"/>
      <w:marTop w:val="0"/>
      <w:marBottom w:val="0"/>
      <w:divBdr>
        <w:top w:val="none" w:sz="0" w:space="0" w:color="auto"/>
        <w:left w:val="none" w:sz="0" w:space="0" w:color="auto"/>
        <w:bottom w:val="none" w:sz="0" w:space="0" w:color="auto"/>
        <w:right w:val="none" w:sz="0" w:space="0" w:color="auto"/>
      </w:divBdr>
      <w:divsChild>
        <w:div w:id="833954532">
          <w:marLeft w:val="0"/>
          <w:marRight w:val="0"/>
          <w:marTop w:val="0"/>
          <w:marBottom w:val="0"/>
          <w:divBdr>
            <w:top w:val="none" w:sz="0" w:space="0" w:color="auto"/>
            <w:left w:val="none" w:sz="0" w:space="0" w:color="auto"/>
            <w:bottom w:val="none" w:sz="0" w:space="0" w:color="auto"/>
            <w:right w:val="none" w:sz="0" w:space="0" w:color="auto"/>
          </w:divBdr>
        </w:div>
      </w:divsChild>
    </w:div>
    <w:div w:id="389349509">
      <w:bodyDiv w:val="1"/>
      <w:marLeft w:val="0"/>
      <w:marRight w:val="0"/>
      <w:marTop w:val="0"/>
      <w:marBottom w:val="0"/>
      <w:divBdr>
        <w:top w:val="none" w:sz="0" w:space="0" w:color="auto"/>
        <w:left w:val="none" w:sz="0" w:space="0" w:color="auto"/>
        <w:bottom w:val="none" w:sz="0" w:space="0" w:color="auto"/>
        <w:right w:val="none" w:sz="0" w:space="0" w:color="auto"/>
      </w:divBdr>
      <w:divsChild>
        <w:div w:id="457265518">
          <w:marLeft w:val="0"/>
          <w:marRight w:val="0"/>
          <w:marTop w:val="0"/>
          <w:marBottom w:val="0"/>
          <w:divBdr>
            <w:top w:val="none" w:sz="0" w:space="0" w:color="auto"/>
            <w:left w:val="none" w:sz="0" w:space="0" w:color="auto"/>
            <w:bottom w:val="none" w:sz="0" w:space="0" w:color="auto"/>
            <w:right w:val="none" w:sz="0" w:space="0" w:color="auto"/>
          </w:divBdr>
        </w:div>
      </w:divsChild>
    </w:div>
    <w:div w:id="397628913">
      <w:bodyDiv w:val="1"/>
      <w:marLeft w:val="0"/>
      <w:marRight w:val="0"/>
      <w:marTop w:val="0"/>
      <w:marBottom w:val="0"/>
      <w:divBdr>
        <w:top w:val="none" w:sz="0" w:space="0" w:color="auto"/>
        <w:left w:val="none" w:sz="0" w:space="0" w:color="auto"/>
        <w:bottom w:val="none" w:sz="0" w:space="0" w:color="auto"/>
        <w:right w:val="none" w:sz="0" w:space="0" w:color="auto"/>
      </w:divBdr>
      <w:divsChild>
        <w:div w:id="235944177">
          <w:marLeft w:val="0"/>
          <w:marRight w:val="0"/>
          <w:marTop w:val="0"/>
          <w:marBottom w:val="0"/>
          <w:divBdr>
            <w:top w:val="none" w:sz="0" w:space="0" w:color="auto"/>
            <w:left w:val="none" w:sz="0" w:space="0" w:color="auto"/>
            <w:bottom w:val="none" w:sz="0" w:space="0" w:color="auto"/>
            <w:right w:val="none" w:sz="0" w:space="0" w:color="auto"/>
          </w:divBdr>
        </w:div>
      </w:divsChild>
    </w:div>
    <w:div w:id="466822917">
      <w:bodyDiv w:val="1"/>
      <w:marLeft w:val="0"/>
      <w:marRight w:val="0"/>
      <w:marTop w:val="0"/>
      <w:marBottom w:val="0"/>
      <w:divBdr>
        <w:top w:val="none" w:sz="0" w:space="0" w:color="auto"/>
        <w:left w:val="none" w:sz="0" w:space="0" w:color="auto"/>
        <w:bottom w:val="none" w:sz="0" w:space="0" w:color="auto"/>
        <w:right w:val="none" w:sz="0" w:space="0" w:color="auto"/>
      </w:divBdr>
      <w:divsChild>
        <w:div w:id="1896429666">
          <w:marLeft w:val="0"/>
          <w:marRight w:val="0"/>
          <w:marTop w:val="0"/>
          <w:marBottom w:val="0"/>
          <w:divBdr>
            <w:top w:val="none" w:sz="0" w:space="0" w:color="auto"/>
            <w:left w:val="none" w:sz="0" w:space="0" w:color="auto"/>
            <w:bottom w:val="none" w:sz="0" w:space="0" w:color="auto"/>
            <w:right w:val="none" w:sz="0" w:space="0" w:color="auto"/>
          </w:divBdr>
        </w:div>
      </w:divsChild>
    </w:div>
    <w:div w:id="487526924">
      <w:bodyDiv w:val="1"/>
      <w:marLeft w:val="0"/>
      <w:marRight w:val="0"/>
      <w:marTop w:val="0"/>
      <w:marBottom w:val="0"/>
      <w:divBdr>
        <w:top w:val="none" w:sz="0" w:space="0" w:color="auto"/>
        <w:left w:val="none" w:sz="0" w:space="0" w:color="auto"/>
        <w:bottom w:val="none" w:sz="0" w:space="0" w:color="auto"/>
        <w:right w:val="none" w:sz="0" w:space="0" w:color="auto"/>
      </w:divBdr>
      <w:divsChild>
        <w:div w:id="660083797">
          <w:marLeft w:val="0"/>
          <w:marRight w:val="0"/>
          <w:marTop w:val="0"/>
          <w:marBottom w:val="0"/>
          <w:divBdr>
            <w:top w:val="none" w:sz="0" w:space="0" w:color="auto"/>
            <w:left w:val="none" w:sz="0" w:space="0" w:color="auto"/>
            <w:bottom w:val="none" w:sz="0" w:space="0" w:color="auto"/>
            <w:right w:val="none" w:sz="0" w:space="0" w:color="auto"/>
          </w:divBdr>
        </w:div>
      </w:divsChild>
    </w:div>
    <w:div w:id="506019059">
      <w:bodyDiv w:val="1"/>
      <w:marLeft w:val="0"/>
      <w:marRight w:val="0"/>
      <w:marTop w:val="0"/>
      <w:marBottom w:val="0"/>
      <w:divBdr>
        <w:top w:val="none" w:sz="0" w:space="0" w:color="auto"/>
        <w:left w:val="none" w:sz="0" w:space="0" w:color="auto"/>
        <w:bottom w:val="none" w:sz="0" w:space="0" w:color="auto"/>
        <w:right w:val="none" w:sz="0" w:space="0" w:color="auto"/>
      </w:divBdr>
      <w:divsChild>
        <w:div w:id="832910961">
          <w:marLeft w:val="0"/>
          <w:marRight w:val="0"/>
          <w:marTop w:val="0"/>
          <w:marBottom w:val="0"/>
          <w:divBdr>
            <w:top w:val="none" w:sz="0" w:space="0" w:color="auto"/>
            <w:left w:val="none" w:sz="0" w:space="0" w:color="auto"/>
            <w:bottom w:val="none" w:sz="0" w:space="0" w:color="auto"/>
            <w:right w:val="none" w:sz="0" w:space="0" w:color="auto"/>
          </w:divBdr>
        </w:div>
      </w:divsChild>
    </w:div>
    <w:div w:id="546375657">
      <w:bodyDiv w:val="1"/>
      <w:marLeft w:val="0"/>
      <w:marRight w:val="0"/>
      <w:marTop w:val="0"/>
      <w:marBottom w:val="0"/>
      <w:divBdr>
        <w:top w:val="none" w:sz="0" w:space="0" w:color="auto"/>
        <w:left w:val="none" w:sz="0" w:space="0" w:color="auto"/>
        <w:bottom w:val="none" w:sz="0" w:space="0" w:color="auto"/>
        <w:right w:val="none" w:sz="0" w:space="0" w:color="auto"/>
      </w:divBdr>
      <w:divsChild>
        <w:div w:id="1919900439">
          <w:marLeft w:val="0"/>
          <w:marRight w:val="0"/>
          <w:marTop w:val="0"/>
          <w:marBottom w:val="0"/>
          <w:divBdr>
            <w:top w:val="none" w:sz="0" w:space="0" w:color="auto"/>
            <w:left w:val="none" w:sz="0" w:space="0" w:color="auto"/>
            <w:bottom w:val="none" w:sz="0" w:space="0" w:color="auto"/>
            <w:right w:val="none" w:sz="0" w:space="0" w:color="auto"/>
          </w:divBdr>
        </w:div>
      </w:divsChild>
    </w:div>
    <w:div w:id="572276310">
      <w:bodyDiv w:val="1"/>
      <w:marLeft w:val="0"/>
      <w:marRight w:val="0"/>
      <w:marTop w:val="0"/>
      <w:marBottom w:val="0"/>
      <w:divBdr>
        <w:top w:val="none" w:sz="0" w:space="0" w:color="auto"/>
        <w:left w:val="none" w:sz="0" w:space="0" w:color="auto"/>
        <w:bottom w:val="none" w:sz="0" w:space="0" w:color="auto"/>
        <w:right w:val="none" w:sz="0" w:space="0" w:color="auto"/>
      </w:divBdr>
      <w:divsChild>
        <w:div w:id="1869680005">
          <w:marLeft w:val="0"/>
          <w:marRight w:val="0"/>
          <w:marTop w:val="0"/>
          <w:marBottom w:val="0"/>
          <w:divBdr>
            <w:top w:val="none" w:sz="0" w:space="0" w:color="auto"/>
            <w:left w:val="none" w:sz="0" w:space="0" w:color="auto"/>
            <w:bottom w:val="none" w:sz="0" w:space="0" w:color="auto"/>
            <w:right w:val="none" w:sz="0" w:space="0" w:color="auto"/>
          </w:divBdr>
        </w:div>
      </w:divsChild>
    </w:div>
    <w:div w:id="612249939">
      <w:bodyDiv w:val="1"/>
      <w:marLeft w:val="0"/>
      <w:marRight w:val="0"/>
      <w:marTop w:val="0"/>
      <w:marBottom w:val="0"/>
      <w:divBdr>
        <w:top w:val="none" w:sz="0" w:space="0" w:color="auto"/>
        <w:left w:val="none" w:sz="0" w:space="0" w:color="auto"/>
        <w:bottom w:val="none" w:sz="0" w:space="0" w:color="auto"/>
        <w:right w:val="none" w:sz="0" w:space="0" w:color="auto"/>
      </w:divBdr>
      <w:divsChild>
        <w:div w:id="484589597">
          <w:marLeft w:val="0"/>
          <w:marRight w:val="0"/>
          <w:marTop w:val="0"/>
          <w:marBottom w:val="0"/>
          <w:divBdr>
            <w:top w:val="none" w:sz="0" w:space="0" w:color="auto"/>
            <w:left w:val="none" w:sz="0" w:space="0" w:color="auto"/>
            <w:bottom w:val="none" w:sz="0" w:space="0" w:color="auto"/>
            <w:right w:val="none" w:sz="0" w:space="0" w:color="auto"/>
          </w:divBdr>
        </w:div>
      </w:divsChild>
    </w:div>
    <w:div w:id="615597503">
      <w:bodyDiv w:val="1"/>
      <w:marLeft w:val="0"/>
      <w:marRight w:val="0"/>
      <w:marTop w:val="0"/>
      <w:marBottom w:val="0"/>
      <w:divBdr>
        <w:top w:val="none" w:sz="0" w:space="0" w:color="auto"/>
        <w:left w:val="none" w:sz="0" w:space="0" w:color="auto"/>
        <w:bottom w:val="none" w:sz="0" w:space="0" w:color="auto"/>
        <w:right w:val="none" w:sz="0" w:space="0" w:color="auto"/>
      </w:divBdr>
      <w:divsChild>
        <w:div w:id="2031293616">
          <w:marLeft w:val="0"/>
          <w:marRight w:val="0"/>
          <w:marTop w:val="0"/>
          <w:marBottom w:val="0"/>
          <w:divBdr>
            <w:top w:val="none" w:sz="0" w:space="0" w:color="auto"/>
            <w:left w:val="none" w:sz="0" w:space="0" w:color="auto"/>
            <w:bottom w:val="none" w:sz="0" w:space="0" w:color="auto"/>
            <w:right w:val="none" w:sz="0" w:space="0" w:color="auto"/>
          </w:divBdr>
        </w:div>
      </w:divsChild>
    </w:div>
    <w:div w:id="706681248">
      <w:bodyDiv w:val="1"/>
      <w:marLeft w:val="0"/>
      <w:marRight w:val="0"/>
      <w:marTop w:val="0"/>
      <w:marBottom w:val="0"/>
      <w:divBdr>
        <w:top w:val="none" w:sz="0" w:space="0" w:color="auto"/>
        <w:left w:val="none" w:sz="0" w:space="0" w:color="auto"/>
        <w:bottom w:val="none" w:sz="0" w:space="0" w:color="auto"/>
        <w:right w:val="none" w:sz="0" w:space="0" w:color="auto"/>
      </w:divBdr>
      <w:divsChild>
        <w:div w:id="1633633536">
          <w:marLeft w:val="0"/>
          <w:marRight w:val="0"/>
          <w:marTop w:val="0"/>
          <w:marBottom w:val="0"/>
          <w:divBdr>
            <w:top w:val="none" w:sz="0" w:space="0" w:color="auto"/>
            <w:left w:val="none" w:sz="0" w:space="0" w:color="auto"/>
            <w:bottom w:val="none" w:sz="0" w:space="0" w:color="auto"/>
            <w:right w:val="none" w:sz="0" w:space="0" w:color="auto"/>
          </w:divBdr>
        </w:div>
      </w:divsChild>
    </w:div>
    <w:div w:id="710308013">
      <w:bodyDiv w:val="1"/>
      <w:marLeft w:val="0"/>
      <w:marRight w:val="0"/>
      <w:marTop w:val="0"/>
      <w:marBottom w:val="0"/>
      <w:divBdr>
        <w:top w:val="none" w:sz="0" w:space="0" w:color="auto"/>
        <w:left w:val="none" w:sz="0" w:space="0" w:color="auto"/>
        <w:bottom w:val="none" w:sz="0" w:space="0" w:color="auto"/>
        <w:right w:val="none" w:sz="0" w:space="0" w:color="auto"/>
      </w:divBdr>
      <w:divsChild>
        <w:div w:id="1478105524">
          <w:marLeft w:val="0"/>
          <w:marRight w:val="0"/>
          <w:marTop w:val="0"/>
          <w:marBottom w:val="0"/>
          <w:divBdr>
            <w:top w:val="none" w:sz="0" w:space="0" w:color="auto"/>
            <w:left w:val="none" w:sz="0" w:space="0" w:color="auto"/>
            <w:bottom w:val="none" w:sz="0" w:space="0" w:color="auto"/>
            <w:right w:val="none" w:sz="0" w:space="0" w:color="auto"/>
          </w:divBdr>
        </w:div>
      </w:divsChild>
    </w:div>
    <w:div w:id="764808871">
      <w:bodyDiv w:val="1"/>
      <w:marLeft w:val="0"/>
      <w:marRight w:val="0"/>
      <w:marTop w:val="0"/>
      <w:marBottom w:val="0"/>
      <w:divBdr>
        <w:top w:val="none" w:sz="0" w:space="0" w:color="auto"/>
        <w:left w:val="none" w:sz="0" w:space="0" w:color="auto"/>
        <w:bottom w:val="none" w:sz="0" w:space="0" w:color="auto"/>
        <w:right w:val="none" w:sz="0" w:space="0" w:color="auto"/>
      </w:divBdr>
      <w:divsChild>
        <w:div w:id="246771447">
          <w:marLeft w:val="0"/>
          <w:marRight w:val="0"/>
          <w:marTop w:val="0"/>
          <w:marBottom w:val="0"/>
          <w:divBdr>
            <w:top w:val="none" w:sz="0" w:space="0" w:color="auto"/>
            <w:left w:val="none" w:sz="0" w:space="0" w:color="auto"/>
            <w:bottom w:val="none" w:sz="0" w:space="0" w:color="auto"/>
            <w:right w:val="none" w:sz="0" w:space="0" w:color="auto"/>
          </w:divBdr>
        </w:div>
      </w:divsChild>
    </w:div>
    <w:div w:id="787819904">
      <w:bodyDiv w:val="1"/>
      <w:marLeft w:val="0"/>
      <w:marRight w:val="0"/>
      <w:marTop w:val="0"/>
      <w:marBottom w:val="0"/>
      <w:divBdr>
        <w:top w:val="none" w:sz="0" w:space="0" w:color="auto"/>
        <w:left w:val="none" w:sz="0" w:space="0" w:color="auto"/>
        <w:bottom w:val="none" w:sz="0" w:space="0" w:color="auto"/>
        <w:right w:val="none" w:sz="0" w:space="0" w:color="auto"/>
      </w:divBdr>
    </w:div>
    <w:div w:id="798063172">
      <w:bodyDiv w:val="1"/>
      <w:marLeft w:val="0"/>
      <w:marRight w:val="0"/>
      <w:marTop w:val="0"/>
      <w:marBottom w:val="0"/>
      <w:divBdr>
        <w:top w:val="none" w:sz="0" w:space="0" w:color="auto"/>
        <w:left w:val="none" w:sz="0" w:space="0" w:color="auto"/>
        <w:bottom w:val="none" w:sz="0" w:space="0" w:color="auto"/>
        <w:right w:val="none" w:sz="0" w:space="0" w:color="auto"/>
      </w:divBdr>
      <w:divsChild>
        <w:div w:id="2052336981">
          <w:marLeft w:val="0"/>
          <w:marRight w:val="0"/>
          <w:marTop w:val="0"/>
          <w:marBottom w:val="0"/>
          <w:divBdr>
            <w:top w:val="none" w:sz="0" w:space="0" w:color="auto"/>
            <w:left w:val="none" w:sz="0" w:space="0" w:color="auto"/>
            <w:bottom w:val="none" w:sz="0" w:space="0" w:color="auto"/>
            <w:right w:val="none" w:sz="0" w:space="0" w:color="auto"/>
          </w:divBdr>
        </w:div>
      </w:divsChild>
    </w:div>
    <w:div w:id="804927164">
      <w:bodyDiv w:val="1"/>
      <w:marLeft w:val="0"/>
      <w:marRight w:val="0"/>
      <w:marTop w:val="0"/>
      <w:marBottom w:val="0"/>
      <w:divBdr>
        <w:top w:val="none" w:sz="0" w:space="0" w:color="auto"/>
        <w:left w:val="none" w:sz="0" w:space="0" w:color="auto"/>
        <w:bottom w:val="none" w:sz="0" w:space="0" w:color="auto"/>
        <w:right w:val="none" w:sz="0" w:space="0" w:color="auto"/>
      </w:divBdr>
      <w:divsChild>
        <w:div w:id="1281261194">
          <w:marLeft w:val="0"/>
          <w:marRight w:val="0"/>
          <w:marTop w:val="0"/>
          <w:marBottom w:val="0"/>
          <w:divBdr>
            <w:top w:val="none" w:sz="0" w:space="0" w:color="auto"/>
            <w:left w:val="none" w:sz="0" w:space="0" w:color="auto"/>
            <w:bottom w:val="none" w:sz="0" w:space="0" w:color="auto"/>
            <w:right w:val="none" w:sz="0" w:space="0" w:color="auto"/>
          </w:divBdr>
        </w:div>
      </w:divsChild>
    </w:div>
    <w:div w:id="873661066">
      <w:bodyDiv w:val="1"/>
      <w:marLeft w:val="0"/>
      <w:marRight w:val="0"/>
      <w:marTop w:val="0"/>
      <w:marBottom w:val="0"/>
      <w:divBdr>
        <w:top w:val="none" w:sz="0" w:space="0" w:color="auto"/>
        <w:left w:val="none" w:sz="0" w:space="0" w:color="auto"/>
        <w:bottom w:val="none" w:sz="0" w:space="0" w:color="auto"/>
        <w:right w:val="none" w:sz="0" w:space="0" w:color="auto"/>
      </w:divBdr>
      <w:divsChild>
        <w:div w:id="1390298949">
          <w:marLeft w:val="0"/>
          <w:marRight w:val="0"/>
          <w:marTop w:val="0"/>
          <w:marBottom w:val="0"/>
          <w:divBdr>
            <w:top w:val="none" w:sz="0" w:space="0" w:color="auto"/>
            <w:left w:val="none" w:sz="0" w:space="0" w:color="auto"/>
            <w:bottom w:val="none" w:sz="0" w:space="0" w:color="auto"/>
            <w:right w:val="none" w:sz="0" w:space="0" w:color="auto"/>
          </w:divBdr>
        </w:div>
      </w:divsChild>
    </w:div>
    <w:div w:id="939021127">
      <w:bodyDiv w:val="1"/>
      <w:marLeft w:val="0"/>
      <w:marRight w:val="0"/>
      <w:marTop w:val="0"/>
      <w:marBottom w:val="0"/>
      <w:divBdr>
        <w:top w:val="none" w:sz="0" w:space="0" w:color="auto"/>
        <w:left w:val="none" w:sz="0" w:space="0" w:color="auto"/>
        <w:bottom w:val="none" w:sz="0" w:space="0" w:color="auto"/>
        <w:right w:val="none" w:sz="0" w:space="0" w:color="auto"/>
      </w:divBdr>
      <w:divsChild>
        <w:div w:id="888612398">
          <w:marLeft w:val="0"/>
          <w:marRight w:val="0"/>
          <w:marTop w:val="0"/>
          <w:marBottom w:val="0"/>
          <w:divBdr>
            <w:top w:val="none" w:sz="0" w:space="0" w:color="auto"/>
            <w:left w:val="none" w:sz="0" w:space="0" w:color="auto"/>
            <w:bottom w:val="none" w:sz="0" w:space="0" w:color="auto"/>
            <w:right w:val="none" w:sz="0" w:space="0" w:color="auto"/>
          </w:divBdr>
        </w:div>
      </w:divsChild>
    </w:div>
    <w:div w:id="991059898">
      <w:bodyDiv w:val="1"/>
      <w:marLeft w:val="0"/>
      <w:marRight w:val="0"/>
      <w:marTop w:val="0"/>
      <w:marBottom w:val="0"/>
      <w:divBdr>
        <w:top w:val="none" w:sz="0" w:space="0" w:color="auto"/>
        <w:left w:val="none" w:sz="0" w:space="0" w:color="auto"/>
        <w:bottom w:val="none" w:sz="0" w:space="0" w:color="auto"/>
        <w:right w:val="none" w:sz="0" w:space="0" w:color="auto"/>
      </w:divBdr>
      <w:divsChild>
        <w:div w:id="1282802529">
          <w:marLeft w:val="0"/>
          <w:marRight w:val="0"/>
          <w:marTop w:val="0"/>
          <w:marBottom w:val="0"/>
          <w:divBdr>
            <w:top w:val="none" w:sz="0" w:space="0" w:color="auto"/>
            <w:left w:val="none" w:sz="0" w:space="0" w:color="auto"/>
            <w:bottom w:val="none" w:sz="0" w:space="0" w:color="auto"/>
            <w:right w:val="none" w:sz="0" w:space="0" w:color="auto"/>
          </w:divBdr>
        </w:div>
      </w:divsChild>
    </w:div>
    <w:div w:id="991956309">
      <w:bodyDiv w:val="1"/>
      <w:marLeft w:val="0"/>
      <w:marRight w:val="0"/>
      <w:marTop w:val="0"/>
      <w:marBottom w:val="0"/>
      <w:divBdr>
        <w:top w:val="none" w:sz="0" w:space="0" w:color="auto"/>
        <w:left w:val="none" w:sz="0" w:space="0" w:color="auto"/>
        <w:bottom w:val="none" w:sz="0" w:space="0" w:color="auto"/>
        <w:right w:val="none" w:sz="0" w:space="0" w:color="auto"/>
      </w:divBdr>
      <w:divsChild>
        <w:div w:id="1182278063">
          <w:marLeft w:val="0"/>
          <w:marRight w:val="0"/>
          <w:marTop w:val="0"/>
          <w:marBottom w:val="0"/>
          <w:divBdr>
            <w:top w:val="none" w:sz="0" w:space="0" w:color="auto"/>
            <w:left w:val="none" w:sz="0" w:space="0" w:color="auto"/>
            <w:bottom w:val="none" w:sz="0" w:space="0" w:color="auto"/>
            <w:right w:val="none" w:sz="0" w:space="0" w:color="auto"/>
          </w:divBdr>
        </w:div>
      </w:divsChild>
    </w:div>
    <w:div w:id="1043940080">
      <w:bodyDiv w:val="1"/>
      <w:marLeft w:val="0"/>
      <w:marRight w:val="0"/>
      <w:marTop w:val="0"/>
      <w:marBottom w:val="0"/>
      <w:divBdr>
        <w:top w:val="none" w:sz="0" w:space="0" w:color="auto"/>
        <w:left w:val="none" w:sz="0" w:space="0" w:color="auto"/>
        <w:bottom w:val="none" w:sz="0" w:space="0" w:color="auto"/>
        <w:right w:val="none" w:sz="0" w:space="0" w:color="auto"/>
      </w:divBdr>
      <w:divsChild>
        <w:div w:id="137917727">
          <w:marLeft w:val="0"/>
          <w:marRight w:val="0"/>
          <w:marTop w:val="0"/>
          <w:marBottom w:val="0"/>
          <w:divBdr>
            <w:top w:val="none" w:sz="0" w:space="0" w:color="auto"/>
            <w:left w:val="none" w:sz="0" w:space="0" w:color="auto"/>
            <w:bottom w:val="none" w:sz="0" w:space="0" w:color="auto"/>
            <w:right w:val="none" w:sz="0" w:space="0" w:color="auto"/>
          </w:divBdr>
        </w:div>
      </w:divsChild>
    </w:div>
    <w:div w:id="1072585421">
      <w:bodyDiv w:val="1"/>
      <w:marLeft w:val="0"/>
      <w:marRight w:val="0"/>
      <w:marTop w:val="0"/>
      <w:marBottom w:val="0"/>
      <w:divBdr>
        <w:top w:val="none" w:sz="0" w:space="0" w:color="auto"/>
        <w:left w:val="none" w:sz="0" w:space="0" w:color="auto"/>
        <w:bottom w:val="none" w:sz="0" w:space="0" w:color="auto"/>
        <w:right w:val="none" w:sz="0" w:space="0" w:color="auto"/>
      </w:divBdr>
      <w:divsChild>
        <w:div w:id="1172795301">
          <w:marLeft w:val="0"/>
          <w:marRight w:val="0"/>
          <w:marTop w:val="0"/>
          <w:marBottom w:val="0"/>
          <w:divBdr>
            <w:top w:val="none" w:sz="0" w:space="0" w:color="auto"/>
            <w:left w:val="none" w:sz="0" w:space="0" w:color="auto"/>
            <w:bottom w:val="none" w:sz="0" w:space="0" w:color="auto"/>
            <w:right w:val="none" w:sz="0" w:space="0" w:color="auto"/>
          </w:divBdr>
        </w:div>
      </w:divsChild>
    </w:div>
    <w:div w:id="1073039495">
      <w:bodyDiv w:val="1"/>
      <w:marLeft w:val="0"/>
      <w:marRight w:val="0"/>
      <w:marTop w:val="0"/>
      <w:marBottom w:val="0"/>
      <w:divBdr>
        <w:top w:val="none" w:sz="0" w:space="0" w:color="auto"/>
        <w:left w:val="none" w:sz="0" w:space="0" w:color="auto"/>
        <w:bottom w:val="none" w:sz="0" w:space="0" w:color="auto"/>
        <w:right w:val="none" w:sz="0" w:space="0" w:color="auto"/>
      </w:divBdr>
      <w:divsChild>
        <w:div w:id="63066790">
          <w:marLeft w:val="0"/>
          <w:marRight w:val="0"/>
          <w:marTop w:val="0"/>
          <w:marBottom w:val="0"/>
          <w:divBdr>
            <w:top w:val="none" w:sz="0" w:space="0" w:color="auto"/>
            <w:left w:val="none" w:sz="0" w:space="0" w:color="auto"/>
            <w:bottom w:val="none" w:sz="0" w:space="0" w:color="auto"/>
            <w:right w:val="none" w:sz="0" w:space="0" w:color="auto"/>
          </w:divBdr>
        </w:div>
      </w:divsChild>
    </w:div>
    <w:div w:id="1182547762">
      <w:bodyDiv w:val="1"/>
      <w:marLeft w:val="0"/>
      <w:marRight w:val="0"/>
      <w:marTop w:val="0"/>
      <w:marBottom w:val="0"/>
      <w:divBdr>
        <w:top w:val="none" w:sz="0" w:space="0" w:color="auto"/>
        <w:left w:val="none" w:sz="0" w:space="0" w:color="auto"/>
        <w:bottom w:val="none" w:sz="0" w:space="0" w:color="auto"/>
        <w:right w:val="none" w:sz="0" w:space="0" w:color="auto"/>
      </w:divBdr>
      <w:divsChild>
        <w:div w:id="1045325019">
          <w:marLeft w:val="0"/>
          <w:marRight w:val="0"/>
          <w:marTop w:val="0"/>
          <w:marBottom w:val="0"/>
          <w:divBdr>
            <w:top w:val="none" w:sz="0" w:space="0" w:color="auto"/>
            <w:left w:val="none" w:sz="0" w:space="0" w:color="auto"/>
            <w:bottom w:val="none" w:sz="0" w:space="0" w:color="auto"/>
            <w:right w:val="none" w:sz="0" w:space="0" w:color="auto"/>
          </w:divBdr>
        </w:div>
      </w:divsChild>
    </w:div>
    <w:div w:id="1249657016">
      <w:bodyDiv w:val="1"/>
      <w:marLeft w:val="0"/>
      <w:marRight w:val="0"/>
      <w:marTop w:val="0"/>
      <w:marBottom w:val="0"/>
      <w:divBdr>
        <w:top w:val="none" w:sz="0" w:space="0" w:color="auto"/>
        <w:left w:val="none" w:sz="0" w:space="0" w:color="auto"/>
        <w:bottom w:val="none" w:sz="0" w:space="0" w:color="auto"/>
        <w:right w:val="none" w:sz="0" w:space="0" w:color="auto"/>
      </w:divBdr>
      <w:divsChild>
        <w:div w:id="1234386750">
          <w:marLeft w:val="0"/>
          <w:marRight w:val="0"/>
          <w:marTop w:val="0"/>
          <w:marBottom w:val="0"/>
          <w:divBdr>
            <w:top w:val="none" w:sz="0" w:space="0" w:color="auto"/>
            <w:left w:val="none" w:sz="0" w:space="0" w:color="auto"/>
            <w:bottom w:val="none" w:sz="0" w:space="0" w:color="auto"/>
            <w:right w:val="none" w:sz="0" w:space="0" w:color="auto"/>
          </w:divBdr>
        </w:div>
      </w:divsChild>
    </w:div>
    <w:div w:id="1251888955">
      <w:bodyDiv w:val="1"/>
      <w:marLeft w:val="0"/>
      <w:marRight w:val="0"/>
      <w:marTop w:val="0"/>
      <w:marBottom w:val="0"/>
      <w:divBdr>
        <w:top w:val="none" w:sz="0" w:space="0" w:color="auto"/>
        <w:left w:val="none" w:sz="0" w:space="0" w:color="auto"/>
        <w:bottom w:val="none" w:sz="0" w:space="0" w:color="auto"/>
        <w:right w:val="none" w:sz="0" w:space="0" w:color="auto"/>
      </w:divBdr>
      <w:divsChild>
        <w:div w:id="1993367560">
          <w:marLeft w:val="0"/>
          <w:marRight w:val="0"/>
          <w:marTop w:val="0"/>
          <w:marBottom w:val="0"/>
          <w:divBdr>
            <w:top w:val="none" w:sz="0" w:space="0" w:color="auto"/>
            <w:left w:val="none" w:sz="0" w:space="0" w:color="auto"/>
            <w:bottom w:val="none" w:sz="0" w:space="0" w:color="auto"/>
            <w:right w:val="none" w:sz="0" w:space="0" w:color="auto"/>
          </w:divBdr>
        </w:div>
      </w:divsChild>
    </w:div>
    <w:div w:id="1278371655">
      <w:bodyDiv w:val="1"/>
      <w:marLeft w:val="0"/>
      <w:marRight w:val="0"/>
      <w:marTop w:val="0"/>
      <w:marBottom w:val="0"/>
      <w:divBdr>
        <w:top w:val="none" w:sz="0" w:space="0" w:color="auto"/>
        <w:left w:val="none" w:sz="0" w:space="0" w:color="auto"/>
        <w:bottom w:val="none" w:sz="0" w:space="0" w:color="auto"/>
        <w:right w:val="none" w:sz="0" w:space="0" w:color="auto"/>
      </w:divBdr>
      <w:divsChild>
        <w:div w:id="1337536654">
          <w:marLeft w:val="0"/>
          <w:marRight w:val="0"/>
          <w:marTop w:val="0"/>
          <w:marBottom w:val="0"/>
          <w:divBdr>
            <w:top w:val="none" w:sz="0" w:space="0" w:color="auto"/>
            <w:left w:val="none" w:sz="0" w:space="0" w:color="auto"/>
            <w:bottom w:val="none" w:sz="0" w:space="0" w:color="auto"/>
            <w:right w:val="none" w:sz="0" w:space="0" w:color="auto"/>
          </w:divBdr>
        </w:div>
      </w:divsChild>
    </w:div>
    <w:div w:id="1326520361">
      <w:bodyDiv w:val="1"/>
      <w:marLeft w:val="0"/>
      <w:marRight w:val="0"/>
      <w:marTop w:val="0"/>
      <w:marBottom w:val="0"/>
      <w:divBdr>
        <w:top w:val="none" w:sz="0" w:space="0" w:color="auto"/>
        <w:left w:val="none" w:sz="0" w:space="0" w:color="auto"/>
        <w:bottom w:val="none" w:sz="0" w:space="0" w:color="auto"/>
        <w:right w:val="none" w:sz="0" w:space="0" w:color="auto"/>
      </w:divBdr>
      <w:divsChild>
        <w:div w:id="1529566960">
          <w:marLeft w:val="0"/>
          <w:marRight w:val="0"/>
          <w:marTop w:val="0"/>
          <w:marBottom w:val="0"/>
          <w:divBdr>
            <w:top w:val="none" w:sz="0" w:space="0" w:color="auto"/>
            <w:left w:val="none" w:sz="0" w:space="0" w:color="auto"/>
            <w:bottom w:val="none" w:sz="0" w:space="0" w:color="auto"/>
            <w:right w:val="none" w:sz="0" w:space="0" w:color="auto"/>
          </w:divBdr>
        </w:div>
      </w:divsChild>
    </w:div>
    <w:div w:id="1404063940">
      <w:bodyDiv w:val="1"/>
      <w:marLeft w:val="0"/>
      <w:marRight w:val="0"/>
      <w:marTop w:val="0"/>
      <w:marBottom w:val="0"/>
      <w:divBdr>
        <w:top w:val="none" w:sz="0" w:space="0" w:color="auto"/>
        <w:left w:val="none" w:sz="0" w:space="0" w:color="auto"/>
        <w:bottom w:val="none" w:sz="0" w:space="0" w:color="auto"/>
        <w:right w:val="none" w:sz="0" w:space="0" w:color="auto"/>
      </w:divBdr>
      <w:divsChild>
        <w:div w:id="1308045344">
          <w:marLeft w:val="0"/>
          <w:marRight w:val="0"/>
          <w:marTop w:val="0"/>
          <w:marBottom w:val="0"/>
          <w:divBdr>
            <w:top w:val="none" w:sz="0" w:space="0" w:color="auto"/>
            <w:left w:val="none" w:sz="0" w:space="0" w:color="auto"/>
            <w:bottom w:val="none" w:sz="0" w:space="0" w:color="auto"/>
            <w:right w:val="none" w:sz="0" w:space="0" w:color="auto"/>
          </w:divBdr>
        </w:div>
      </w:divsChild>
    </w:div>
    <w:div w:id="1433546907">
      <w:bodyDiv w:val="1"/>
      <w:marLeft w:val="0"/>
      <w:marRight w:val="0"/>
      <w:marTop w:val="0"/>
      <w:marBottom w:val="0"/>
      <w:divBdr>
        <w:top w:val="none" w:sz="0" w:space="0" w:color="auto"/>
        <w:left w:val="none" w:sz="0" w:space="0" w:color="auto"/>
        <w:bottom w:val="none" w:sz="0" w:space="0" w:color="auto"/>
        <w:right w:val="none" w:sz="0" w:space="0" w:color="auto"/>
      </w:divBdr>
      <w:divsChild>
        <w:div w:id="591359953">
          <w:marLeft w:val="0"/>
          <w:marRight w:val="0"/>
          <w:marTop w:val="0"/>
          <w:marBottom w:val="0"/>
          <w:divBdr>
            <w:top w:val="none" w:sz="0" w:space="0" w:color="auto"/>
            <w:left w:val="none" w:sz="0" w:space="0" w:color="auto"/>
            <w:bottom w:val="none" w:sz="0" w:space="0" w:color="auto"/>
            <w:right w:val="none" w:sz="0" w:space="0" w:color="auto"/>
          </w:divBdr>
        </w:div>
      </w:divsChild>
    </w:div>
    <w:div w:id="1500853923">
      <w:bodyDiv w:val="1"/>
      <w:marLeft w:val="0"/>
      <w:marRight w:val="0"/>
      <w:marTop w:val="0"/>
      <w:marBottom w:val="0"/>
      <w:divBdr>
        <w:top w:val="none" w:sz="0" w:space="0" w:color="auto"/>
        <w:left w:val="none" w:sz="0" w:space="0" w:color="auto"/>
        <w:bottom w:val="none" w:sz="0" w:space="0" w:color="auto"/>
        <w:right w:val="none" w:sz="0" w:space="0" w:color="auto"/>
      </w:divBdr>
      <w:divsChild>
        <w:div w:id="1346709069">
          <w:marLeft w:val="0"/>
          <w:marRight w:val="0"/>
          <w:marTop w:val="0"/>
          <w:marBottom w:val="0"/>
          <w:divBdr>
            <w:top w:val="none" w:sz="0" w:space="0" w:color="auto"/>
            <w:left w:val="none" w:sz="0" w:space="0" w:color="auto"/>
            <w:bottom w:val="none" w:sz="0" w:space="0" w:color="auto"/>
            <w:right w:val="none" w:sz="0" w:space="0" w:color="auto"/>
          </w:divBdr>
        </w:div>
      </w:divsChild>
    </w:div>
    <w:div w:id="1510875451">
      <w:bodyDiv w:val="1"/>
      <w:marLeft w:val="0"/>
      <w:marRight w:val="0"/>
      <w:marTop w:val="0"/>
      <w:marBottom w:val="0"/>
      <w:divBdr>
        <w:top w:val="none" w:sz="0" w:space="0" w:color="auto"/>
        <w:left w:val="none" w:sz="0" w:space="0" w:color="auto"/>
        <w:bottom w:val="none" w:sz="0" w:space="0" w:color="auto"/>
        <w:right w:val="none" w:sz="0" w:space="0" w:color="auto"/>
      </w:divBdr>
      <w:divsChild>
        <w:div w:id="859903226">
          <w:marLeft w:val="0"/>
          <w:marRight w:val="0"/>
          <w:marTop w:val="0"/>
          <w:marBottom w:val="0"/>
          <w:divBdr>
            <w:top w:val="none" w:sz="0" w:space="0" w:color="auto"/>
            <w:left w:val="none" w:sz="0" w:space="0" w:color="auto"/>
            <w:bottom w:val="none" w:sz="0" w:space="0" w:color="auto"/>
            <w:right w:val="none" w:sz="0" w:space="0" w:color="auto"/>
          </w:divBdr>
        </w:div>
      </w:divsChild>
    </w:div>
    <w:div w:id="1513911491">
      <w:bodyDiv w:val="1"/>
      <w:marLeft w:val="0"/>
      <w:marRight w:val="0"/>
      <w:marTop w:val="0"/>
      <w:marBottom w:val="0"/>
      <w:divBdr>
        <w:top w:val="none" w:sz="0" w:space="0" w:color="auto"/>
        <w:left w:val="none" w:sz="0" w:space="0" w:color="auto"/>
        <w:bottom w:val="none" w:sz="0" w:space="0" w:color="auto"/>
        <w:right w:val="none" w:sz="0" w:space="0" w:color="auto"/>
      </w:divBdr>
      <w:divsChild>
        <w:div w:id="1835874484">
          <w:marLeft w:val="0"/>
          <w:marRight w:val="0"/>
          <w:marTop w:val="0"/>
          <w:marBottom w:val="0"/>
          <w:divBdr>
            <w:top w:val="none" w:sz="0" w:space="0" w:color="auto"/>
            <w:left w:val="none" w:sz="0" w:space="0" w:color="auto"/>
            <w:bottom w:val="none" w:sz="0" w:space="0" w:color="auto"/>
            <w:right w:val="none" w:sz="0" w:space="0" w:color="auto"/>
          </w:divBdr>
        </w:div>
      </w:divsChild>
    </w:div>
    <w:div w:id="1530559901">
      <w:bodyDiv w:val="1"/>
      <w:marLeft w:val="0"/>
      <w:marRight w:val="0"/>
      <w:marTop w:val="0"/>
      <w:marBottom w:val="0"/>
      <w:divBdr>
        <w:top w:val="none" w:sz="0" w:space="0" w:color="auto"/>
        <w:left w:val="none" w:sz="0" w:space="0" w:color="auto"/>
        <w:bottom w:val="none" w:sz="0" w:space="0" w:color="auto"/>
        <w:right w:val="none" w:sz="0" w:space="0" w:color="auto"/>
      </w:divBdr>
      <w:divsChild>
        <w:div w:id="1917550169">
          <w:marLeft w:val="0"/>
          <w:marRight w:val="0"/>
          <w:marTop w:val="0"/>
          <w:marBottom w:val="0"/>
          <w:divBdr>
            <w:top w:val="none" w:sz="0" w:space="0" w:color="auto"/>
            <w:left w:val="none" w:sz="0" w:space="0" w:color="auto"/>
            <w:bottom w:val="none" w:sz="0" w:space="0" w:color="auto"/>
            <w:right w:val="none" w:sz="0" w:space="0" w:color="auto"/>
          </w:divBdr>
        </w:div>
      </w:divsChild>
    </w:div>
    <w:div w:id="1532256954">
      <w:bodyDiv w:val="1"/>
      <w:marLeft w:val="0"/>
      <w:marRight w:val="0"/>
      <w:marTop w:val="0"/>
      <w:marBottom w:val="0"/>
      <w:divBdr>
        <w:top w:val="none" w:sz="0" w:space="0" w:color="auto"/>
        <w:left w:val="none" w:sz="0" w:space="0" w:color="auto"/>
        <w:bottom w:val="none" w:sz="0" w:space="0" w:color="auto"/>
        <w:right w:val="none" w:sz="0" w:space="0" w:color="auto"/>
      </w:divBdr>
      <w:divsChild>
        <w:div w:id="1234970789">
          <w:marLeft w:val="0"/>
          <w:marRight w:val="0"/>
          <w:marTop w:val="0"/>
          <w:marBottom w:val="0"/>
          <w:divBdr>
            <w:top w:val="none" w:sz="0" w:space="0" w:color="auto"/>
            <w:left w:val="none" w:sz="0" w:space="0" w:color="auto"/>
            <w:bottom w:val="none" w:sz="0" w:space="0" w:color="auto"/>
            <w:right w:val="none" w:sz="0" w:space="0" w:color="auto"/>
          </w:divBdr>
        </w:div>
      </w:divsChild>
    </w:div>
    <w:div w:id="1626888507">
      <w:bodyDiv w:val="1"/>
      <w:marLeft w:val="0"/>
      <w:marRight w:val="0"/>
      <w:marTop w:val="0"/>
      <w:marBottom w:val="0"/>
      <w:divBdr>
        <w:top w:val="none" w:sz="0" w:space="0" w:color="auto"/>
        <w:left w:val="none" w:sz="0" w:space="0" w:color="auto"/>
        <w:bottom w:val="none" w:sz="0" w:space="0" w:color="auto"/>
        <w:right w:val="none" w:sz="0" w:space="0" w:color="auto"/>
      </w:divBdr>
      <w:divsChild>
        <w:div w:id="496650905">
          <w:marLeft w:val="0"/>
          <w:marRight w:val="0"/>
          <w:marTop w:val="0"/>
          <w:marBottom w:val="0"/>
          <w:divBdr>
            <w:top w:val="none" w:sz="0" w:space="0" w:color="auto"/>
            <w:left w:val="none" w:sz="0" w:space="0" w:color="auto"/>
            <w:bottom w:val="none" w:sz="0" w:space="0" w:color="auto"/>
            <w:right w:val="none" w:sz="0" w:space="0" w:color="auto"/>
          </w:divBdr>
        </w:div>
      </w:divsChild>
    </w:div>
    <w:div w:id="1635866895">
      <w:bodyDiv w:val="1"/>
      <w:marLeft w:val="0"/>
      <w:marRight w:val="0"/>
      <w:marTop w:val="0"/>
      <w:marBottom w:val="0"/>
      <w:divBdr>
        <w:top w:val="none" w:sz="0" w:space="0" w:color="auto"/>
        <w:left w:val="none" w:sz="0" w:space="0" w:color="auto"/>
        <w:bottom w:val="none" w:sz="0" w:space="0" w:color="auto"/>
        <w:right w:val="none" w:sz="0" w:space="0" w:color="auto"/>
      </w:divBdr>
      <w:divsChild>
        <w:div w:id="767122768">
          <w:marLeft w:val="0"/>
          <w:marRight w:val="0"/>
          <w:marTop w:val="0"/>
          <w:marBottom w:val="0"/>
          <w:divBdr>
            <w:top w:val="none" w:sz="0" w:space="0" w:color="auto"/>
            <w:left w:val="none" w:sz="0" w:space="0" w:color="auto"/>
            <w:bottom w:val="none" w:sz="0" w:space="0" w:color="auto"/>
            <w:right w:val="none" w:sz="0" w:space="0" w:color="auto"/>
          </w:divBdr>
        </w:div>
      </w:divsChild>
    </w:div>
    <w:div w:id="1661931438">
      <w:bodyDiv w:val="1"/>
      <w:marLeft w:val="0"/>
      <w:marRight w:val="0"/>
      <w:marTop w:val="0"/>
      <w:marBottom w:val="0"/>
      <w:divBdr>
        <w:top w:val="none" w:sz="0" w:space="0" w:color="auto"/>
        <w:left w:val="none" w:sz="0" w:space="0" w:color="auto"/>
        <w:bottom w:val="none" w:sz="0" w:space="0" w:color="auto"/>
        <w:right w:val="none" w:sz="0" w:space="0" w:color="auto"/>
      </w:divBdr>
      <w:divsChild>
        <w:div w:id="405613303">
          <w:marLeft w:val="0"/>
          <w:marRight w:val="0"/>
          <w:marTop w:val="0"/>
          <w:marBottom w:val="0"/>
          <w:divBdr>
            <w:top w:val="none" w:sz="0" w:space="0" w:color="auto"/>
            <w:left w:val="none" w:sz="0" w:space="0" w:color="auto"/>
            <w:bottom w:val="none" w:sz="0" w:space="0" w:color="auto"/>
            <w:right w:val="none" w:sz="0" w:space="0" w:color="auto"/>
          </w:divBdr>
        </w:div>
      </w:divsChild>
    </w:div>
    <w:div w:id="1663779704">
      <w:bodyDiv w:val="1"/>
      <w:marLeft w:val="0"/>
      <w:marRight w:val="0"/>
      <w:marTop w:val="0"/>
      <w:marBottom w:val="0"/>
      <w:divBdr>
        <w:top w:val="none" w:sz="0" w:space="0" w:color="auto"/>
        <w:left w:val="none" w:sz="0" w:space="0" w:color="auto"/>
        <w:bottom w:val="none" w:sz="0" w:space="0" w:color="auto"/>
        <w:right w:val="none" w:sz="0" w:space="0" w:color="auto"/>
      </w:divBdr>
      <w:divsChild>
        <w:div w:id="1483962669">
          <w:marLeft w:val="0"/>
          <w:marRight w:val="0"/>
          <w:marTop w:val="0"/>
          <w:marBottom w:val="0"/>
          <w:divBdr>
            <w:top w:val="none" w:sz="0" w:space="0" w:color="auto"/>
            <w:left w:val="none" w:sz="0" w:space="0" w:color="auto"/>
            <w:bottom w:val="none" w:sz="0" w:space="0" w:color="auto"/>
            <w:right w:val="none" w:sz="0" w:space="0" w:color="auto"/>
          </w:divBdr>
        </w:div>
      </w:divsChild>
    </w:div>
    <w:div w:id="1668901319">
      <w:bodyDiv w:val="1"/>
      <w:marLeft w:val="0"/>
      <w:marRight w:val="0"/>
      <w:marTop w:val="0"/>
      <w:marBottom w:val="0"/>
      <w:divBdr>
        <w:top w:val="none" w:sz="0" w:space="0" w:color="auto"/>
        <w:left w:val="none" w:sz="0" w:space="0" w:color="auto"/>
        <w:bottom w:val="none" w:sz="0" w:space="0" w:color="auto"/>
        <w:right w:val="none" w:sz="0" w:space="0" w:color="auto"/>
      </w:divBdr>
      <w:divsChild>
        <w:div w:id="1731539140">
          <w:marLeft w:val="0"/>
          <w:marRight w:val="0"/>
          <w:marTop w:val="0"/>
          <w:marBottom w:val="0"/>
          <w:divBdr>
            <w:top w:val="none" w:sz="0" w:space="0" w:color="auto"/>
            <w:left w:val="none" w:sz="0" w:space="0" w:color="auto"/>
            <w:bottom w:val="none" w:sz="0" w:space="0" w:color="auto"/>
            <w:right w:val="none" w:sz="0" w:space="0" w:color="auto"/>
          </w:divBdr>
        </w:div>
      </w:divsChild>
    </w:div>
    <w:div w:id="1708602006">
      <w:bodyDiv w:val="1"/>
      <w:marLeft w:val="0"/>
      <w:marRight w:val="0"/>
      <w:marTop w:val="0"/>
      <w:marBottom w:val="0"/>
      <w:divBdr>
        <w:top w:val="none" w:sz="0" w:space="0" w:color="auto"/>
        <w:left w:val="none" w:sz="0" w:space="0" w:color="auto"/>
        <w:bottom w:val="none" w:sz="0" w:space="0" w:color="auto"/>
        <w:right w:val="none" w:sz="0" w:space="0" w:color="auto"/>
      </w:divBdr>
      <w:divsChild>
        <w:div w:id="1278218597">
          <w:marLeft w:val="0"/>
          <w:marRight w:val="0"/>
          <w:marTop w:val="0"/>
          <w:marBottom w:val="0"/>
          <w:divBdr>
            <w:top w:val="none" w:sz="0" w:space="0" w:color="auto"/>
            <w:left w:val="none" w:sz="0" w:space="0" w:color="auto"/>
            <w:bottom w:val="none" w:sz="0" w:space="0" w:color="auto"/>
            <w:right w:val="none" w:sz="0" w:space="0" w:color="auto"/>
          </w:divBdr>
        </w:div>
      </w:divsChild>
    </w:div>
    <w:div w:id="1720931557">
      <w:bodyDiv w:val="1"/>
      <w:marLeft w:val="0"/>
      <w:marRight w:val="0"/>
      <w:marTop w:val="0"/>
      <w:marBottom w:val="0"/>
      <w:divBdr>
        <w:top w:val="none" w:sz="0" w:space="0" w:color="auto"/>
        <w:left w:val="none" w:sz="0" w:space="0" w:color="auto"/>
        <w:bottom w:val="none" w:sz="0" w:space="0" w:color="auto"/>
        <w:right w:val="none" w:sz="0" w:space="0" w:color="auto"/>
      </w:divBdr>
      <w:divsChild>
        <w:div w:id="1434204410">
          <w:marLeft w:val="0"/>
          <w:marRight w:val="0"/>
          <w:marTop w:val="0"/>
          <w:marBottom w:val="0"/>
          <w:divBdr>
            <w:top w:val="none" w:sz="0" w:space="0" w:color="auto"/>
            <w:left w:val="none" w:sz="0" w:space="0" w:color="auto"/>
            <w:bottom w:val="none" w:sz="0" w:space="0" w:color="auto"/>
            <w:right w:val="none" w:sz="0" w:space="0" w:color="auto"/>
          </w:divBdr>
        </w:div>
      </w:divsChild>
    </w:div>
    <w:div w:id="1783651541">
      <w:bodyDiv w:val="1"/>
      <w:marLeft w:val="0"/>
      <w:marRight w:val="0"/>
      <w:marTop w:val="0"/>
      <w:marBottom w:val="0"/>
      <w:divBdr>
        <w:top w:val="none" w:sz="0" w:space="0" w:color="auto"/>
        <w:left w:val="none" w:sz="0" w:space="0" w:color="auto"/>
        <w:bottom w:val="none" w:sz="0" w:space="0" w:color="auto"/>
        <w:right w:val="none" w:sz="0" w:space="0" w:color="auto"/>
      </w:divBdr>
      <w:divsChild>
        <w:div w:id="2127964686">
          <w:marLeft w:val="0"/>
          <w:marRight w:val="0"/>
          <w:marTop w:val="0"/>
          <w:marBottom w:val="0"/>
          <w:divBdr>
            <w:top w:val="none" w:sz="0" w:space="0" w:color="auto"/>
            <w:left w:val="none" w:sz="0" w:space="0" w:color="auto"/>
            <w:bottom w:val="none" w:sz="0" w:space="0" w:color="auto"/>
            <w:right w:val="none" w:sz="0" w:space="0" w:color="auto"/>
          </w:divBdr>
        </w:div>
      </w:divsChild>
    </w:div>
    <w:div w:id="1811091961">
      <w:bodyDiv w:val="1"/>
      <w:marLeft w:val="0"/>
      <w:marRight w:val="0"/>
      <w:marTop w:val="0"/>
      <w:marBottom w:val="0"/>
      <w:divBdr>
        <w:top w:val="none" w:sz="0" w:space="0" w:color="auto"/>
        <w:left w:val="none" w:sz="0" w:space="0" w:color="auto"/>
        <w:bottom w:val="none" w:sz="0" w:space="0" w:color="auto"/>
        <w:right w:val="none" w:sz="0" w:space="0" w:color="auto"/>
      </w:divBdr>
      <w:divsChild>
        <w:div w:id="2115591654">
          <w:marLeft w:val="0"/>
          <w:marRight w:val="0"/>
          <w:marTop w:val="0"/>
          <w:marBottom w:val="0"/>
          <w:divBdr>
            <w:top w:val="none" w:sz="0" w:space="0" w:color="auto"/>
            <w:left w:val="none" w:sz="0" w:space="0" w:color="auto"/>
            <w:bottom w:val="none" w:sz="0" w:space="0" w:color="auto"/>
            <w:right w:val="none" w:sz="0" w:space="0" w:color="auto"/>
          </w:divBdr>
        </w:div>
      </w:divsChild>
    </w:div>
    <w:div w:id="1814908945">
      <w:bodyDiv w:val="1"/>
      <w:marLeft w:val="0"/>
      <w:marRight w:val="0"/>
      <w:marTop w:val="0"/>
      <w:marBottom w:val="0"/>
      <w:divBdr>
        <w:top w:val="none" w:sz="0" w:space="0" w:color="auto"/>
        <w:left w:val="none" w:sz="0" w:space="0" w:color="auto"/>
        <w:bottom w:val="none" w:sz="0" w:space="0" w:color="auto"/>
        <w:right w:val="none" w:sz="0" w:space="0" w:color="auto"/>
      </w:divBdr>
      <w:divsChild>
        <w:div w:id="47191514">
          <w:marLeft w:val="0"/>
          <w:marRight w:val="0"/>
          <w:marTop w:val="0"/>
          <w:marBottom w:val="0"/>
          <w:divBdr>
            <w:top w:val="none" w:sz="0" w:space="0" w:color="auto"/>
            <w:left w:val="none" w:sz="0" w:space="0" w:color="auto"/>
            <w:bottom w:val="none" w:sz="0" w:space="0" w:color="auto"/>
            <w:right w:val="none" w:sz="0" w:space="0" w:color="auto"/>
          </w:divBdr>
        </w:div>
      </w:divsChild>
    </w:div>
    <w:div w:id="1832674911">
      <w:bodyDiv w:val="1"/>
      <w:marLeft w:val="0"/>
      <w:marRight w:val="0"/>
      <w:marTop w:val="0"/>
      <w:marBottom w:val="0"/>
      <w:divBdr>
        <w:top w:val="none" w:sz="0" w:space="0" w:color="auto"/>
        <w:left w:val="none" w:sz="0" w:space="0" w:color="auto"/>
        <w:bottom w:val="none" w:sz="0" w:space="0" w:color="auto"/>
        <w:right w:val="none" w:sz="0" w:space="0" w:color="auto"/>
      </w:divBdr>
      <w:divsChild>
        <w:div w:id="359164381">
          <w:marLeft w:val="0"/>
          <w:marRight w:val="0"/>
          <w:marTop w:val="0"/>
          <w:marBottom w:val="0"/>
          <w:divBdr>
            <w:top w:val="none" w:sz="0" w:space="0" w:color="auto"/>
            <w:left w:val="none" w:sz="0" w:space="0" w:color="auto"/>
            <w:bottom w:val="none" w:sz="0" w:space="0" w:color="auto"/>
            <w:right w:val="none" w:sz="0" w:space="0" w:color="auto"/>
          </w:divBdr>
        </w:div>
        <w:div w:id="1061754314">
          <w:marLeft w:val="0"/>
          <w:marRight w:val="0"/>
          <w:marTop w:val="0"/>
          <w:marBottom w:val="0"/>
          <w:divBdr>
            <w:top w:val="none" w:sz="0" w:space="0" w:color="auto"/>
            <w:left w:val="none" w:sz="0" w:space="0" w:color="auto"/>
            <w:bottom w:val="none" w:sz="0" w:space="0" w:color="auto"/>
            <w:right w:val="none" w:sz="0" w:space="0" w:color="auto"/>
          </w:divBdr>
        </w:div>
        <w:div w:id="1631327037">
          <w:marLeft w:val="0"/>
          <w:marRight w:val="0"/>
          <w:marTop w:val="0"/>
          <w:marBottom w:val="0"/>
          <w:divBdr>
            <w:top w:val="none" w:sz="0" w:space="0" w:color="auto"/>
            <w:left w:val="none" w:sz="0" w:space="0" w:color="auto"/>
            <w:bottom w:val="none" w:sz="0" w:space="0" w:color="auto"/>
            <w:right w:val="none" w:sz="0" w:space="0" w:color="auto"/>
          </w:divBdr>
        </w:div>
        <w:div w:id="1852405611">
          <w:marLeft w:val="0"/>
          <w:marRight w:val="0"/>
          <w:marTop w:val="0"/>
          <w:marBottom w:val="0"/>
          <w:divBdr>
            <w:top w:val="none" w:sz="0" w:space="0" w:color="auto"/>
            <w:left w:val="none" w:sz="0" w:space="0" w:color="auto"/>
            <w:bottom w:val="none" w:sz="0" w:space="0" w:color="auto"/>
            <w:right w:val="none" w:sz="0" w:space="0" w:color="auto"/>
          </w:divBdr>
        </w:div>
      </w:divsChild>
    </w:div>
    <w:div w:id="1872842138">
      <w:bodyDiv w:val="1"/>
      <w:marLeft w:val="0"/>
      <w:marRight w:val="0"/>
      <w:marTop w:val="0"/>
      <w:marBottom w:val="0"/>
      <w:divBdr>
        <w:top w:val="none" w:sz="0" w:space="0" w:color="auto"/>
        <w:left w:val="none" w:sz="0" w:space="0" w:color="auto"/>
        <w:bottom w:val="none" w:sz="0" w:space="0" w:color="auto"/>
        <w:right w:val="none" w:sz="0" w:space="0" w:color="auto"/>
      </w:divBdr>
      <w:divsChild>
        <w:div w:id="355159295">
          <w:marLeft w:val="0"/>
          <w:marRight w:val="0"/>
          <w:marTop w:val="0"/>
          <w:marBottom w:val="0"/>
          <w:divBdr>
            <w:top w:val="none" w:sz="0" w:space="0" w:color="auto"/>
            <w:left w:val="none" w:sz="0" w:space="0" w:color="auto"/>
            <w:bottom w:val="none" w:sz="0" w:space="0" w:color="auto"/>
            <w:right w:val="none" w:sz="0" w:space="0" w:color="auto"/>
          </w:divBdr>
        </w:div>
      </w:divsChild>
    </w:div>
    <w:div w:id="1885166936">
      <w:bodyDiv w:val="1"/>
      <w:marLeft w:val="0"/>
      <w:marRight w:val="0"/>
      <w:marTop w:val="0"/>
      <w:marBottom w:val="0"/>
      <w:divBdr>
        <w:top w:val="none" w:sz="0" w:space="0" w:color="auto"/>
        <w:left w:val="none" w:sz="0" w:space="0" w:color="auto"/>
        <w:bottom w:val="none" w:sz="0" w:space="0" w:color="auto"/>
        <w:right w:val="none" w:sz="0" w:space="0" w:color="auto"/>
      </w:divBdr>
      <w:divsChild>
        <w:div w:id="1037779986">
          <w:marLeft w:val="0"/>
          <w:marRight w:val="0"/>
          <w:marTop w:val="0"/>
          <w:marBottom w:val="0"/>
          <w:divBdr>
            <w:top w:val="none" w:sz="0" w:space="0" w:color="auto"/>
            <w:left w:val="none" w:sz="0" w:space="0" w:color="auto"/>
            <w:bottom w:val="none" w:sz="0" w:space="0" w:color="auto"/>
            <w:right w:val="none" w:sz="0" w:space="0" w:color="auto"/>
          </w:divBdr>
        </w:div>
      </w:divsChild>
    </w:div>
    <w:div w:id="1891456966">
      <w:bodyDiv w:val="1"/>
      <w:marLeft w:val="0"/>
      <w:marRight w:val="0"/>
      <w:marTop w:val="0"/>
      <w:marBottom w:val="0"/>
      <w:divBdr>
        <w:top w:val="none" w:sz="0" w:space="0" w:color="auto"/>
        <w:left w:val="none" w:sz="0" w:space="0" w:color="auto"/>
        <w:bottom w:val="none" w:sz="0" w:space="0" w:color="auto"/>
        <w:right w:val="none" w:sz="0" w:space="0" w:color="auto"/>
      </w:divBdr>
      <w:divsChild>
        <w:div w:id="1290015908">
          <w:marLeft w:val="0"/>
          <w:marRight w:val="0"/>
          <w:marTop w:val="0"/>
          <w:marBottom w:val="0"/>
          <w:divBdr>
            <w:top w:val="none" w:sz="0" w:space="0" w:color="auto"/>
            <w:left w:val="none" w:sz="0" w:space="0" w:color="auto"/>
            <w:bottom w:val="none" w:sz="0" w:space="0" w:color="auto"/>
            <w:right w:val="none" w:sz="0" w:space="0" w:color="auto"/>
          </w:divBdr>
        </w:div>
      </w:divsChild>
    </w:div>
    <w:div w:id="1908615130">
      <w:bodyDiv w:val="1"/>
      <w:marLeft w:val="0"/>
      <w:marRight w:val="0"/>
      <w:marTop w:val="0"/>
      <w:marBottom w:val="0"/>
      <w:divBdr>
        <w:top w:val="none" w:sz="0" w:space="0" w:color="auto"/>
        <w:left w:val="none" w:sz="0" w:space="0" w:color="auto"/>
        <w:bottom w:val="none" w:sz="0" w:space="0" w:color="auto"/>
        <w:right w:val="none" w:sz="0" w:space="0" w:color="auto"/>
      </w:divBdr>
      <w:divsChild>
        <w:div w:id="681323312">
          <w:marLeft w:val="0"/>
          <w:marRight w:val="0"/>
          <w:marTop w:val="0"/>
          <w:marBottom w:val="0"/>
          <w:divBdr>
            <w:top w:val="none" w:sz="0" w:space="0" w:color="auto"/>
            <w:left w:val="none" w:sz="0" w:space="0" w:color="auto"/>
            <w:bottom w:val="none" w:sz="0" w:space="0" w:color="auto"/>
            <w:right w:val="none" w:sz="0" w:space="0" w:color="auto"/>
          </w:divBdr>
        </w:div>
      </w:divsChild>
    </w:div>
    <w:div w:id="2061585416">
      <w:bodyDiv w:val="1"/>
      <w:marLeft w:val="0"/>
      <w:marRight w:val="0"/>
      <w:marTop w:val="0"/>
      <w:marBottom w:val="0"/>
      <w:divBdr>
        <w:top w:val="none" w:sz="0" w:space="0" w:color="auto"/>
        <w:left w:val="none" w:sz="0" w:space="0" w:color="auto"/>
        <w:bottom w:val="none" w:sz="0" w:space="0" w:color="auto"/>
        <w:right w:val="none" w:sz="0" w:space="0" w:color="auto"/>
      </w:divBdr>
      <w:divsChild>
        <w:div w:id="2038894619">
          <w:marLeft w:val="0"/>
          <w:marRight w:val="0"/>
          <w:marTop w:val="0"/>
          <w:marBottom w:val="0"/>
          <w:divBdr>
            <w:top w:val="none" w:sz="0" w:space="0" w:color="auto"/>
            <w:left w:val="none" w:sz="0" w:space="0" w:color="auto"/>
            <w:bottom w:val="none" w:sz="0" w:space="0" w:color="auto"/>
            <w:right w:val="none" w:sz="0" w:space="0" w:color="auto"/>
          </w:divBdr>
        </w:div>
      </w:divsChild>
    </w:div>
    <w:div w:id="2111772202">
      <w:bodyDiv w:val="1"/>
      <w:marLeft w:val="0"/>
      <w:marRight w:val="0"/>
      <w:marTop w:val="0"/>
      <w:marBottom w:val="0"/>
      <w:divBdr>
        <w:top w:val="none" w:sz="0" w:space="0" w:color="auto"/>
        <w:left w:val="none" w:sz="0" w:space="0" w:color="auto"/>
        <w:bottom w:val="none" w:sz="0" w:space="0" w:color="auto"/>
        <w:right w:val="none" w:sz="0" w:space="0" w:color="auto"/>
      </w:divBdr>
      <w:divsChild>
        <w:div w:id="661201982">
          <w:marLeft w:val="0"/>
          <w:marRight w:val="0"/>
          <w:marTop w:val="0"/>
          <w:marBottom w:val="0"/>
          <w:divBdr>
            <w:top w:val="none" w:sz="0" w:space="0" w:color="auto"/>
            <w:left w:val="none" w:sz="0" w:space="0" w:color="auto"/>
            <w:bottom w:val="none" w:sz="0" w:space="0" w:color="auto"/>
            <w:right w:val="none" w:sz="0" w:space="0" w:color="auto"/>
          </w:divBdr>
        </w:div>
      </w:divsChild>
    </w:div>
    <w:div w:id="2115206264">
      <w:bodyDiv w:val="1"/>
      <w:marLeft w:val="0"/>
      <w:marRight w:val="0"/>
      <w:marTop w:val="0"/>
      <w:marBottom w:val="0"/>
      <w:divBdr>
        <w:top w:val="none" w:sz="0" w:space="0" w:color="auto"/>
        <w:left w:val="none" w:sz="0" w:space="0" w:color="auto"/>
        <w:bottom w:val="none" w:sz="0" w:space="0" w:color="auto"/>
        <w:right w:val="none" w:sz="0" w:space="0" w:color="auto"/>
      </w:divBdr>
      <w:divsChild>
        <w:div w:id="55591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journals.ama.org/keyword/Organizational%20Justic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oter" Target="foot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F75C9E-EB66-4627-9C58-6A9202724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57461</Words>
  <Characters>327530</Characters>
  <Application>Microsoft Office Word</Application>
  <DocSecurity>4</DocSecurity>
  <Lines>2729</Lines>
  <Paragraphs>768</Paragraphs>
  <ScaleCrop>false</ScaleCrop>
  <HeadingPairs>
    <vt:vector size="6" baseType="variant">
      <vt:variant>
        <vt:lpstr>Title</vt:lpstr>
      </vt:variant>
      <vt:variant>
        <vt:i4>1</vt:i4>
      </vt:variant>
      <vt:variant>
        <vt:lpstr>Titel</vt:lpstr>
      </vt:variant>
      <vt:variant>
        <vt:i4>1</vt:i4>
      </vt:variant>
      <vt:variant>
        <vt:lpstr>Název</vt:lpstr>
      </vt:variant>
      <vt:variant>
        <vt:i4>1</vt:i4>
      </vt:variant>
    </vt:vector>
  </HeadingPairs>
  <TitlesOfParts>
    <vt:vector size="3" baseType="lpstr">
      <vt:lpstr/>
      <vt:lpstr/>
      <vt:lpstr/>
    </vt:vector>
  </TitlesOfParts>
  <Company>Microsoft</Company>
  <LinksUpToDate>false</LinksUpToDate>
  <CharactersWithSpaces>384223</CharactersWithSpaces>
  <SharedDoc>false</SharedDoc>
  <HLinks>
    <vt:vector size="1278" baseType="variant">
      <vt:variant>
        <vt:i4>4784139</vt:i4>
      </vt:variant>
      <vt:variant>
        <vt:i4>1186</vt:i4>
      </vt:variant>
      <vt:variant>
        <vt:i4>0</vt:i4>
      </vt:variant>
      <vt:variant>
        <vt:i4>5</vt:i4>
      </vt:variant>
      <vt:variant>
        <vt:lpwstr/>
      </vt:variant>
      <vt:variant>
        <vt:lpwstr>_ENREF_81</vt:lpwstr>
      </vt:variant>
      <vt:variant>
        <vt:i4>4784139</vt:i4>
      </vt:variant>
      <vt:variant>
        <vt:i4>1180</vt:i4>
      </vt:variant>
      <vt:variant>
        <vt:i4>0</vt:i4>
      </vt:variant>
      <vt:variant>
        <vt:i4>5</vt:i4>
      </vt:variant>
      <vt:variant>
        <vt:lpwstr/>
      </vt:variant>
      <vt:variant>
        <vt:lpwstr>_ENREF_80</vt:lpwstr>
      </vt:variant>
      <vt:variant>
        <vt:i4>4587531</vt:i4>
      </vt:variant>
      <vt:variant>
        <vt:i4>1174</vt:i4>
      </vt:variant>
      <vt:variant>
        <vt:i4>0</vt:i4>
      </vt:variant>
      <vt:variant>
        <vt:i4>5</vt:i4>
      </vt:variant>
      <vt:variant>
        <vt:lpwstr/>
      </vt:variant>
      <vt:variant>
        <vt:lpwstr>_ENREF_79</vt:lpwstr>
      </vt:variant>
      <vt:variant>
        <vt:i4>4390923</vt:i4>
      </vt:variant>
      <vt:variant>
        <vt:i4>1168</vt:i4>
      </vt:variant>
      <vt:variant>
        <vt:i4>0</vt:i4>
      </vt:variant>
      <vt:variant>
        <vt:i4>5</vt:i4>
      </vt:variant>
      <vt:variant>
        <vt:lpwstr/>
      </vt:variant>
      <vt:variant>
        <vt:lpwstr>_ENREF_20</vt:lpwstr>
      </vt:variant>
      <vt:variant>
        <vt:i4>7471163</vt:i4>
      </vt:variant>
      <vt:variant>
        <vt:i4>1162</vt:i4>
      </vt:variant>
      <vt:variant>
        <vt:i4>0</vt:i4>
      </vt:variant>
      <vt:variant>
        <vt:i4>5</vt:i4>
      </vt:variant>
      <vt:variant>
        <vt:lpwstr/>
      </vt:variant>
      <vt:variant>
        <vt:lpwstr>_ENREF_102</vt:lpwstr>
      </vt:variant>
      <vt:variant>
        <vt:i4>7733306</vt:i4>
      </vt:variant>
      <vt:variant>
        <vt:i4>1156</vt:i4>
      </vt:variant>
      <vt:variant>
        <vt:i4>0</vt:i4>
      </vt:variant>
      <vt:variant>
        <vt:i4>5</vt:i4>
      </vt:variant>
      <vt:variant>
        <vt:lpwstr/>
      </vt:variant>
      <vt:variant>
        <vt:lpwstr>_ENREF_116</vt:lpwstr>
      </vt:variant>
      <vt:variant>
        <vt:i4>2883635</vt:i4>
      </vt:variant>
      <vt:variant>
        <vt:i4>1151</vt:i4>
      </vt:variant>
      <vt:variant>
        <vt:i4>0</vt:i4>
      </vt:variant>
      <vt:variant>
        <vt:i4>5</vt:i4>
      </vt:variant>
      <vt:variant>
        <vt:lpwstr>http://journals.ama.org/keyword/Organizational Justice</vt:lpwstr>
      </vt:variant>
      <vt:variant>
        <vt:lpwstr/>
      </vt:variant>
      <vt:variant>
        <vt:i4>7536698</vt:i4>
      </vt:variant>
      <vt:variant>
        <vt:i4>1144</vt:i4>
      </vt:variant>
      <vt:variant>
        <vt:i4>0</vt:i4>
      </vt:variant>
      <vt:variant>
        <vt:i4>5</vt:i4>
      </vt:variant>
      <vt:variant>
        <vt:lpwstr/>
      </vt:variant>
      <vt:variant>
        <vt:lpwstr>_ENREF_113</vt:lpwstr>
      </vt:variant>
      <vt:variant>
        <vt:i4>4784139</vt:i4>
      </vt:variant>
      <vt:variant>
        <vt:i4>1138</vt:i4>
      </vt:variant>
      <vt:variant>
        <vt:i4>0</vt:i4>
      </vt:variant>
      <vt:variant>
        <vt:i4>5</vt:i4>
      </vt:variant>
      <vt:variant>
        <vt:lpwstr/>
      </vt:variant>
      <vt:variant>
        <vt:lpwstr>_ENREF_82</vt:lpwstr>
      </vt:variant>
      <vt:variant>
        <vt:i4>4390923</vt:i4>
      </vt:variant>
      <vt:variant>
        <vt:i4>1132</vt:i4>
      </vt:variant>
      <vt:variant>
        <vt:i4>0</vt:i4>
      </vt:variant>
      <vt:variant>
        <vt:i4>5</vt:i4>
      </vt:variant>
      <vt:variant>
        <vt:lpwstr/>
      </vt:variant>
      <vt:variant>
        <vt:lpwstr>_ENREF_28</vt:lpwstr>
      </vt:variant>
      <vt:variant>
        <vt:i4>4718603</vt:i4>
      </vt:variant>
      <vt:variant>
        <vt:i4>1126</vt:i4>
      </vt:variant>
      <vt:variant>
        <vt:i4>0</vt:i4>
      </vt:variant>
      <vt:variant>
        <vt:i4>5</vt:i4>
      </vt:variant>
      <vt:variant>
        <vt:lpwstr/>
      </vt:variant>
      <vt:variant>
        <vt:lpwstr>_ENREF_91</vt:lpwstr>
      </vt:variant>
      <vt:variant>
        <vt:i4>4718603</vt:i4>
      </vt:variant>
      <vt:variant>
        <vt:i4>1120</vt:i4>
      </vt:variant>
      <vt:variant>
        <vt:i4>0</vt:i4>
      </vt:variant>
      <vt:variant>
        <vt:i4>5</vt:i4>
      </vt:variant>
      <vt:variant>
        <vt:lpwstr/>
      </vt:variant>
      <vt:variant>
        <vt:lpwstr>_ENREF_97</vt:lpwstr>
      </vt:variant>
      <vt:variant>
        <vt:i4>4784139</vt:i4>
      </vt:variant>
      <vt:variant>
        <vt:i4>1114</vt:i4>
      </vt:variant>
      <vt:variant>
        <vt:i4>0</vt:i4>
      </vt:variant>
      <vt:variant>
        <vt:i4>5</vt:i4>
      </vt:variant>
      <vt:variant>
        <vt:lpwstr/>
      </vt:variant>
      <vt:variant>
        <vt:lpwstr>_ENREF_89</vt:lpwstr>
      </vt:variant>
      <vt:variant>
        <vt:i4>4194315</vt:i4>
      </vt:variant>
      <vt:variant>
        <vt:i4>1108</vt:i4>
      </vt:variant>
      <vt:variant>
        <vt:i4>0</vt:i4>
      </vt:variant>
      <vt:variant>
        <vt:i4>5</vt:i4>
      </vt:variant>
      <vt:variant>
        <vt:lpwstr/>
      </vt:variant>
      <vt:variant>
        <vt:lpwstr>_ENREF_18</vt:lpwstr>
      </vt:variant>
      <vt:variant>
        <vt:i4>4653067</vt:i4>
      </vt:variant>
      <vt:variant>
        <vt:i4>1102</vt:i4>
      </vt:variant>
      <vt:variant>
        <vt:i4>0</vt:i4>
      </vt:variant>
      <vt:variant>
        <vt:i4>5</vt:i4>
      </vt:variant>
      <vt:variant>
        <vt:lpwstr/>
      </vt:variant>
      <vt:variant>
        <vt:lpwstr>_ENREF_69</vt:lpwstr>
      </vt:variant>
      <vt:variant>
        <vt:i4>7798840</vt:i4>
      </vt:variant>
      <vt:variant>
        <vt:i4>1096</vt:i4>
      </vt:variant>
      <vt:variant>
        <vt:i4>0</vt:i4>
      </vt:variant>
      <vt:variant>
        <vt:i4>5</vt:i4>
      </vt:variant>
      <vt:variant>
        <vt:lpwstr/>
      </vt:variant>
      <vt:variant>
        <vt:lpwstr>_ENREF_137</vt:lpwstr>
      </vt:variant>
      <vt:variant>
        <vt:i4>4587531</vt:i4>
      </vt:variant>
      <vt:variant>
        <vt:i4>1090</vt:i4>
      </vt:variant>
      <vt:variant>
        <vt:i4>0</vt:i4>
      </vt:variant>
      <vt:variant>
        <vt:i4>5</vt:i4>
      </vt:variant>
      <vt:variant>
        <vt:lpwstr/>
      </vt:variant>
      <vt:variant>
        <vt:lpwstr>_ENREF_71</vt:lpwstr>
      </vt:variant>
      <vt:variant>
        <vt:i4>7405626</vt:i4>
      </vt:variant>
      <vt:variant>
        <vt:i4>1084</vt:i4>
      </vt:variant>
      <vt:variant>
        <vt:i4>0</vt:i4>
      </vt:variant>
      <vt:variant>
        <vt:i4>5</vt:i4>
      </vt:variant>
      <vt:variant>
        <vt:lpwstr/>
      </vt:variant>
      <vt:variant>
        <vt:lpwstr>_ENREF_111</vt:lpwstr>
      </vt:variant>
      <vt:variant>
        <vt:i4>4390923</vt:i4>
      </vt:variant>
      <vt:variant>
        <vt:i4>1078</vt:i4>
      </vt:variant>
      <vt:variant>
        <vt:i4>0</vt:i4>
      </vt:variant>
      <vt:variant>
        <vt:i4>5</vt:i4>
      </vt:variant>
      <vt:variant>
        <vt:lpwstr/>
      </vt:variant>
      <vt:variant>
        <vt:lpwstr>_ENREF_27</vt:lpwstr>
      </vt:variant>
      <vt:variant>
        <vt:i4>7733305</vt:i4>
      </vt:variant>
      <vt:variant>
        <vt:i4>1072</vt:i4>
      </vt:variant>
      <vt:variant>
        <vt:i4>0</vt:i4>
      </vt:variant>
      <vt:variant>
        <vt:i4>5</vt:i4>
      </vt:variant>
      <vt:variant>
        <vt:lpwstr/>
      </vt:variant>
      <vt:variant>
        <vt:lpwstr>_ENREF_126</vt:lpwstr>
      </vt:variant>
      <vt:variant>
        <vt:i4>4456459</vt:i4>
      </vt:variant>
      <vt:variant>
        <vt:i4>1066</vt:i4>
      </vt:variant>
      <vt:variant>
        <vt:i4>0</vt:i4>
      </vt:variant>
      <vt:variant>
        <vt:i4>5</vt:i4>
      </vt:variant>
      <vt:variant>
        <vt:lpwstr/>
      </vt:variant>
      <vt:variant>
        <vt:lpwstr>_ENREF_54</vt:lpwstr>
      </vt:variant>
      <vt:variant>
        <vt:i4>7864377</vt:i4>
      </vt:variant>
      <vt:variant>
        <vt:i4>1060</vt:i4>
      </vt:variant>
      <vt:variant>
        <vt:i4>0</vt:i4>
      </vt:variant>
      <vt:variant>
        <vt:i4>5</vt:i4>
      </vt:variant>
      <vt:variant>
        <vt:lpwstr/>
      </vt:variant>
      <vt:variant>
        <vt:lpwstr>_ENREF_128</vt:lpwstr>
      </vt:variant>
      <vt:variant>
        <vt:i4>4718603</vt:i4>
      </vt:variant>
      <vt:variant>
        <vt:i4>1054</vt:i4>
      </vt:variant>
      <vt:variant>
        <vt:i4>0</vt:i4>
      </vt:variant>
      <vt:variant>
        <vt:i4>5</vt:i4>
      </vt:variant>
      <vt:variant>
        <vt:lpwstr/>
      </vt:variant>
      <vt:variant>
        <vt:lpwstr>_ENREF_94</vt:lpwstr>
      </vt:variant>
      <vt:variant>
        <vt:i4>7733306</vt:i4>
      </vt:variant>
      <vt:variant>
        <vt:i4>1048</vt:i4>
      </vt:variant>
      <vt:variant>
        <vt:i4>0</vt:i4>
      </vt:variant>
      <vt:variant>
        <vt:i4>5</vt:i4>
      </vt:variant>
      <vt:variant>
        <vt:lpwstr/>
      </vt:variant>
      <vt:variant>
        <vt:lpwstr>_ENREF_116</vt:lpwstr>
      </vt:variant>
      <vt:variant>
        <vt:i4>7929913</vt:i4>
      </vt:variant>
      <vt:variant>
        <vt:i4>1042</vt:i4>
      </vt:variant>
      <vt:variant>
        <vt:i4>0</vt:i4>
      </vt:variant>
      <vt:variant>
        <vt:i4>5</vt:i4>
      </vt:variant>
      <vt:variant>
        <vt:lpwstr/>
      </vt:variant>
      <vt:variant>
        <vt:lpwstr>_ENREF_129</vt:lpwstr>
      </vt:variant>
      <vt:variant>
        <vt:i4>4456459</vt:i4>
      </vt:variant>
      <vt:variant>
        <vt:i4>1036</vt:i4>
      </vt:variant>
      <vt:variant>
        <vt:i4>0</vt:i4>
      </vt:variant>
      <vt:variant>
        <vt:i4>5</vt:i4>
      </vt:variant>
      <vt:variant>
        <vt:lpwstr/>
      </vt:variant>
      <vt:variant>
        <vt:lpwstr>_ENREF_52</vt:lpwstr>
      </vt:variant>
      <vt:variant>
        <vt:i4>4587531</vt:i4>
      </vt:variant>
      <vt:variant>
        <vt:i4>1030</vt:i4>
      </vt:variant>
      <vt:variant>
        <vt:i4>0</vt:i4>
      </vt:variant>
      <vt:variant>
        <vt:i4>5</vt:i4>
      </vt:variant>
      <vt:variant>
        <vt:lpwstr/>
      </vt:variant>
      <vt:variant>
        <vt:lpwstr>_ENREF_75</vt:lpwstr>
      </vt:variant>
      <vt:variant>
        <vt:i4>4521995</vt:i4>
      </vt:variant>
      <vt:variant>
        <vt:i4>1024</vt:i4>
      </vt:variant>
      <vt:variant>
        <vt:i4>0</vt:i4>
      </vt:variant>
      <vt:variant>
        <vt:i4>5</vt:i4>
      </vt:variant>
      <vt:variant>
        <vt:lpwstr/>
      </vt:variant>
      <vt:variant>
        <vt:lpwstr>_ENREF_40</vt:lpwstr>
      </vt:variant>
      <vt:variant>
        <vt:i4>4194315</vt:i4>
      </vt:variant>
      <vt:variant>
        <vt:i4>1018</vt:i4>
      </vt:variant>
      <vt:variant>
        <vt:i4>0</vt:i4>
      </vt:variant>
      <vt:variant>
        <vt:i4>5</vt:i4>
      </vt:variant>
      <vt:variant>
        <vt:lpwstr/>
      </vt:variant>
      <vt:variant>
        <vt:lpwstr>_ENREF_10</vt:lpwstr>
      </vt:variant>
      <vt:variant>
        <vt:i4>4325387</vt:i4>
      </vt:variant>
      <vt:variant>
        <vt:i4>1012</vt:i4>
      </vt:variant>
      <vt:variant>
        <vt:i4>0</vt:i4>
      </vt:variant>
      <vt:variant>
        <vt:i4>5</vt:i4>
      </vt:variant>
      <vt:variant>
        <vt:lpwstr/>
      </vt:variant>
      <vt:variant>
        <vt:lpwstr>_ENREF_31</vt:lpwstr>
      </vt:variant>
      <vt:variant>
        <vt:i4>4521995</vt:i4>
      </vt:variant>
      <vt:variant>
        <vt:i4>1006</vt:i4>
      </vt:variant>
      <vt:variant>
        <vt:i4>0</vt:i4>
      </vt:variant>
      <vt:variant>
        <vt:i4>5</vt:i4>
      </vt:variant>
      <vt:variant>
        <vt:lpwstr/>
      </vt:variant>
      <vt:variant>
        <vt:lpwstr>_ENREF_4</vt:lpwstr>
      </vt:variant>
      <vt:variant>
        <vt:i4>7405625</vt:i4>
      </vt:variant>
      <vt:variant>
        <vt:i4>1000</vt:i4>
      </vt:variant>
      <vt:variant>
        <vt:i4>0</vt:i4>
      </vt:variant>
      <vt:variant>
        <vt:i4>5</vt:i4>
      </vt:variant>
      <vt:variant>
        <vt:lpwstr/>
      </vt:variant>
      <vt:variant>
        <vt:lpwstr>_ENREF_121</vt:lpwstr>
      </vt:variant>
      <vt:variant>
        <vt:i4>4718603</vt:i4>
      </vt:variant>
      <vt:variant>
        <vt:i4>994</vt:i4>
      </vt:variant>
      <vt:variant>
        <vt:i4>0</vt:i4>
      </vt:variant>
      <vt:variant>
        <vt:i4>5</vt:i4>
      </vt:variant>
      <vt:variant>
        <vt:lpwstr/>
      </vt:variant>
      <vt:variant>
        <vt:lpwstr>_ENREF_9</vt:lpwstr>
      </vt:variant>
      <vt:variant>
        <vt:i4>7864379</vt:i4>
      </vt:variant>
      <vt:variant>
        <vt:i4>988</vt:i4>
      </vt:variant>
      <vt:variant>
        <vt:i4>0</vt:i4>
      </vt:variant>
      <vt:variant>
        <vt:i4>5</vt:i4>
      </vt:variant>
      <vt:variant>
        <vt:lpwstr/>
      </vt:variant>
      <vt:variant>
        <vt:lpwstr>_ENREF_108</vt:lpwstr>
      </vt:variant>
      <vt:variant>
        <vt:i4>4325387</vt:i4>
      </vt:variant>
      <vt:variant>
        <vt:i4>982</vt:i4>
      </vt:variant>
      <vt:variant>
        <vt:i4>0</vt:i4>
      </vt:variant>
      <vt:variant>
        <vt:i4>5</vt:i4>
      </vt:variant>
      <vt:variant>
        <vt:lpwstr/>
      </vt:variant>
      <vt:variant>
        <vt:lpwstr>_ENREF_39</vt:lpwstr>
      </vt:variant>
      <vt:variant>
        <vt:i4>4521995</vt:i4>
      </vt:variant>
      <vt:variant>
        <vt:i4>976</vt:i4>
      </vt:variant>
      <vt:variant>
        <vt:i4>0</vt:i4>
      </vt:variant>
      <vt:variant>
        <vt:i4>5</vt:i4>
      </vt:variant>
      <vt:variant>
        <vt:lpwstr/>
      </vt:variant>
      <vt:variant>
        <vt:lpwstr>_ENREF_41</vt:lpwstr>
      </vt:variant>
      <vt:variant>
        <vt:i4>7536699</vt:i4>
      </vt:variant>
      <vt:variant>
        <vt:i4>964</vt:i4>
      </vt:variant>
      <vt:variant>
        <vt:i4>0</vt:i4>
      </vt:variant>
      <vt:variant>
        <vt:i4>5</vt:i4>
      </vt:variant>
      <vt:variant>
        <vt:lpwstr/>
      </vt:variant>
      <vt:variant>
        <vt:lpwstr>_ENREF_103</vt:lpwstr>
      </vt:variant>
      <vt:variant>
        <vt:i4>7340091</vt:i4>
      </vt:variant>
      <vt:variant>
        <vt:i4>956</vt:i4>
      </vt:variant>
      <vt:variant>
        <vt:i4>0</vt:i4>
      </vt:variant>
      <vt:variant>
        <vt:i4>5</vt:i4>
      </vt:variant>
      <vt:variant>
        <vt:lpwstr/>
      </vt:variant>
      <vt:variant>
        <vt:lpwstr>_ENREF_100</vt:lpwstr>
      </vt:variant>
      <vt:variant>
        <vt:i4>7471162</vt:i4>
      </vt:variant>
      <vt:variant>
        <vt:i4>950</vt:i4>
      </vt:variant>
      <vt:variant>
        <vt:i4>0</vt:i4>
      </vt:variant>
      <vt:variant>
        <vt:i4>5</vt:i4>
      </vt:variant>
      <vt:variant>
        <vt:lpwstr/>
      </vt:variant>
      <vt:variant>
        <vt:lpwstr>_ENREF_112</vt:lpwstr>
      </vt:variant>
      <vt:variant>
        <vt:i4>7405627</vt:i4>
      </vt:variant>
      <vt:variant>
        <vt:i4>944</vt:i4>
      </vt:variant>
      <vt:variant>
        <vt:i4>0</vt:i4>
      </vt:variant>
      <vt:variant>
        <vt:i4>5</vt:i4>
      </vt:variant>
      <vt:variant>
        <vt:lpwstr/>
      </vt:variant>
      <vt:variant>
        <vt:lpwstr>_ENREF_101</vt:lpwstr>
      </vt:variant>
      <vt:variant>
        <vt:i4>4587531</vt:i4>
      </vt:variant>
      <vt:variant>
        <vt:i4>941</vt:i4>
      </vt:variant>
      <vt:variant>
        <vt:i4>0</vt:i4>
      </vt:variant>
      <vt:variant>
        <vt:i4>5</vt:i4>
      </vt:variant>
      <vt:variant>
        <vt:lpwstr/>
      </vt:variant>
      <vt:variant>
        <vt:lpwstr>_ENREF_70</vt:lpwstr>
      </vt:variant>
      <vt:variant>
        <vt:i4>4718603</vt:i4>
      </vt:variant>
      <vt:variant>
        <vt:i4>935</vt:i4>
      </vt:variant>
      <vt:variant>
        <vt:i4>0</vt:i4>
      </vt:variant>
      <vt:variant>
        <vt:i4>5</vt:i4>
      </vt:variant>
      <vt:variant>
        <vt:lpwstr/>
      </vt:variant>
      <vt:variant>
        <vt:lpwstr>_ENREF_98</vt:lpwstr>
      </vt:variant>
      <vt:variant>
        <vt:i4>4325387</vt:i4>
      </vt:variant>
      <vt:variant>
        <vt:i4>932</vt:i4>
      </vt:variant>
      <vt:variant>
        <vt:i4>0</vt:i4>
      </vt:variant>
      <vt:variant>
        <vt:i4>5</vt:i4>
      </vt:variant>
      <vt:variant>
        <vt:lpwstr/>
      </vt:variant>
      <vt:variant>
        <vt:lpwstr>_ENREF_33</vt:lpwstr>
      </vt:variant>
      <vt:variant>
        <vt:i4>4325387</vt:i4>
      </vt:variant>
      <vt:variant>
        <vt:i4>929</vt:i4>
      </vt:variant>
      <vt:variant>
        <vt:i4>0</vt:i4>
      </vt:variant>
      <vt:variant>
        <vt:i4>5</vt:i4>
      </vt:variant>
      <vt:variant>
        <vt:lpwstr/>
      </vt:variant>
      <vt:variant>
        <vt:lpwstr>_ENREF_30</vt:lpwstr>
      </vt:variant>
      <vt:variant>
        <vt:i4>4325387</vt:i4>
      </vt:variant>
      <vt:variant>
        <vt:i4>921</vt:i4>
      </vt:variant>
      <vt:variant>
        <vt:i4>0</vt:i4>
      </vt:variant>
      <vt:variant>
        <vt:i4>5</vt:i4>
      </vt:variant>
      <vt:variant>
        <vt:lpwstr/>
      </vt:variant>
      <vt:variant>
        <vt:lpwstr>_ENREF_35</vt:lpwstr>
      </vt:variant>
      <vt:variant>
        <vt:i4>4194315</vt:i4>
      </vt:variant>
      <vt:variant>
        <vt:i4>918</vt:i4>
      </vt:variant>
      <vt:variant>
        <vt:i4>0</vt:i4>
      </vt:variant>
      <vt:variant>
        <vt:i4>5</vt:i4>
      </vt:variant>
      <vt:variant>
        <vt:lpwstr/>
      </vt:variant>
      <vt:variant>
        <vt:lpwstr>_ENREF_15</vt:lpwstr>
      </vt:variant>
      <vt:variant>
        <vt:i4>4325387</vt:i4>
      </vt:variant>
      <vt:variant>
        <vt:i4>912</vt:i4>
      </vt:variant>
      <vt:variant>
        <vt:i4>0</vt:i4>
      </vt:variant>
      <vt:variant>
        <vt:i4>5</vt:i4>
      </vt:variant>
      <vt:variant>
        <vt:lpwstr/>
      </vt:variant>
      <vt:variant>
        <vt:lpwstr>_ENREF_35</vt:lpwstr>
      </vt:variant>
      <vt:variant>
        <vt:i4>4325387</vt:i4>
      </vt:variant>
      <vt:variant>
        <vt:i4>909</vt:i4>
      </vt:variant>
      <vt:variant>
        <vt:i4>0</vt:i4>
      </vt:variant>
      <vt:variant>
        <vt:i4>5</vt:i4>
      </vt:variant>
      <vt:variant>
        <vt:lpwstr/>
      </vt:variant>
      <vt:variant>
        <vt:lpwstr>_ENREF_34</vt:lpwstr>
      </vt:variant>
      <vt:variant>
        <vt:i4>4521995</vt:i4>
      </vt:variant>
      <vt:variant>
        <vt:i4>903</vt:i4>
      </vt:variant>
      <vt:variant>
        <vt:i4>0</vt:i4>
      </vt:variant>
      <vt:variant>
        <vt:i4>5</vt:i4>
      </vt:variant>
      <vt:variant>
        <vt:lpwstr/>
      </vt:variant>
      <vt:variant>
        <vt:lpwstr>_ENREF_48</vt:lpwstr>
      </vt:variant>
      <vt:variant>
        <vt:i4>7471163</vt:i4>
      </vt:variant>
      <vt:variant>
        <vt:i4>897</vt:i4>
      </vt:variant>
      <vt:variant>
        <vt:i4>0</vt:i4>
      </vt:variant>
      <vt:variant>
        <vt:i4>5</vt:i4>
      </vt:variant>
      <vt:variant>
        <vt:lpwstr/>
      </vt:variant>
      <vt:variant>
        <vt:lpwstr>_ENREF_102</vt:lpwstr>
      </vt:variant>
      <vt:variant>
        <vt:i4>4653067</vt:i4>
      </vt:variant>
      <vt:variant>
        <vt:i4>891</vt:i4>
      </vt:variant>
      <vt:variant>
        <vt:i4>0</vt:i4>
      </vt:variant>
      <vt:variant>
        <vt:i4>5</vt:i4>
      </vt:variant>
      <vt:variant>
        <vt:lpwstr/>
      </vt:variant>
      <vt:variant>
        <vt:lpwstr>_ENREF_69</vt:lpwstr>
      </vt:variant>
      <vt:variant>
        <vt:i4>4390923</vt:i4>
      </vt:variant>
      <vt:variant>
        <vt:i4>885</vt:i4>
      </vt:variant>
      <vt:variant>
        <vt:i4>0</vt:i4>
      </vt:variant>
      <vt:variant>
        <vt:i4>5</vt:i4>
      </vt:variant>
      <vt:variant>
        <vt:lpwstr/>
      </vt:variant>
      <vt:variant>
        <vt:lpwstr>_ENREF_20</vt:lpwstr>
      </vt:variant>
      <vt:variant>
        <vt:i4>4718603</vt:i4>
      </vt:variant>
      <vt:variant>
        <vt:i4>879</vt:i4>
      </vt:variant>
      <vt:variant>
        <vt:i4>0</vt:i4>
      </vt:variant>
      <vt:variant>
        <vt:i4>5</vt:i4>
      </vt:variant>
      <vt:variant>
        <vt:lpwstr/>
      </vt:variant>
      <vt:variant>
        <vt:lpwstr>_ENREF_97</vt:lpwstr>
      </vt:variant>
      <vt:variant>
        <vt:i4>4784139</vt:i4>
      </vt:variant>
      <vt:variant>
        <vt:i4>873</vt:i4>
      </vt:variant>
      <vt:variant>
        <vt:i4>0</vt:i4>
      </vt:variant>
      <vt:variant>
        <vt:i4>5</vt:i4>
      </vt:variant>
      <vt:variant>
        <vt:lpwstr/>
      </vt:variant>
      <vt:variant>
        <vt:lpwstr>_ENREF_81</vt:lpwstr>
      </vt:variant>
      <vt:variant>
        <vt:i4>4784139</vt:i4>
      </vt:variant>
      <vt:variant>
        <vt:i4>870</vt:i4>
      </vt:variant>
      <vt:variant>
        <vt:i4>0</vt:i4>
      </vt:variant>
      <vt:variant>
        <vt:i4>5</vt:i4>
      </vt:variant>
      <vt:variant>
        <vt:lpwstr/>
      </vt:variant>
      <vt:variant>
        <vt:lpwstr>_ENREF_80</vt:lpwstr>
      </vt:variant>
      <vt:variant>
        <vt:i4>4587531</vt:i4>
      </vt:variant>
      <vt:variant>
        <vt:i4>867</vt:i4>
      </vt:variant>
      <vt:variant>
        <vt:i4>0</vt:i4>
      </vt:variant>
      <vt:variant>
        <vt:i4>5</vt:i4>
      </vt:variant>
      <vt:variant>
        <vt:lpwstr/>
      </vt:variant>
      <vt:variant>
        <vt:lpwstr>_ENREF_79</vt:lpwstr>
      </vt:variant>
      <vt:variant>
        <vt:i4>4390923</vt:i4>
      </vt:variant>
      <vt:variant>
        <vt:i4>859</vt:i4>
      </vt:variant>
      <vt:variant>
        <vt:i4>0</vt:i4>
      </vt:variant>
      <vt:variant>
        <vt:i4>5</vt:i4>
      </vt:variant>
      <vt:variant>
        <vt:lpwstr/>
      </vt:variant>
      <vt:variant>
        <vt:lpwstr>_ENREF_20</vt:lpwstr>
      </vt:variant>
      <vt:variant>
        <vt:i4>4587531</vt:i4>
      </vt:variant>
      <vt:variant>
        <vt:i4>853</vt:i4>
      </vt:variant>
      <vt:variant>
        <vt:i4>0</vt:i4>
      </vt:variant>
      <vt:variant>
        <vt:i4>5</vt:i4>
      </vt:variant>
      <vt:variant>
        <vt:lpwstr/>
      </vt:variant>
      <vt:variant>
        <vt:lpwstr>_ENREF_74</vt:lpwstr>
      </vt:variant>
      <vt:variant>
        <vt:i4>7340089</vt:i4>
      </vt:variant>
      <vt:variant>
        <vt:i4>847</vt:i4>
      </vt:variant>
      <vt:variant>
        <vt:i4>0</vt:i4>
      </vt:variant>
      <vt:variant>
        <vt:i4>5</vt:i4>
      </vt:variant>
      <vt:variant>
        <vt:lpwstr/>
      </vt:variant>
      <vt:variant>
        <vt:lpwstr>_ENREF_120</vt:lpwstr>
      </vt:variant>
      <vt:variant>
        <vt:i4>4194315</vt:i4>
      </vt:variant>
      <vt:variant>
        <vt:i4>844</vt:i4>
      </vt:variant>
      <vt:variant>
        <vt:i4>0</vt:i4>
      </vt:variant>
      <vt:variant>
        <vt:i4>5</vt:i4>
      </vt:variant>
      <vt:variant>
        <vt:lpwstr/>
      </vt:variant>
      <vt:variant>
        <vt:lpwstr>_ENREF_12</vt:lpwstr>
      </vt:variant>
      <vt:variant>
        <vt:i4>4194315</vt:i4>
      </vt:variant>
      <vt:variant>
        <vt:i4>841</vt:i4>
      </vt:variant>
      <vt:variant>
        <vt:i4>0</vt:i4>
      </vt:variant>
      <vt:variant>
        <vt:i4>5</vt:i4>
      </vt:variant>
      <vt:variant>
        <vt:lpwstr/>
      </vt:variant>
      <vt:variant>
        <vt:lpwstr>_ENREF_1</vt:lpwstr>
      </vt:variant>
      <vt:variant>
        <vt:i4>4390923</vt:i4>
      </vt:variant>
      <vt:variant>
        <vt:i4>833</vt:i4>
      </vt:variant>
      <vt:variant>
        <vt:i4>0</vt:i4>
      </vt:variant>
      <vt:variant>
        <vt:i4>5</vt:i4>
      </vt:variant>
      <vt:variant>
        <vt:lpwstr/>
      </vt:variant>
      <vt:variant>
        <vt:lpwstr>_ENREF_22</vt:lpwstr>
      </vt:variant>
      <vt:variant>
        <vt:i4>7798842</vt:i4>
      </vt:variant>
      <vt:variant>
        <vt:i4>827</vt:i4>
      </vt:variant>
      <vt:variant>
        <vt:i4>0</vt:i4>
      </vt:variant>
      <vt:variant>
        <vt:i4>5</vt:i4>
      </vt:variant>
      <vt:variant>
        <vt:lpwstr/>
      </vt:variant>
      <vt:variant>
        <vt:lpwstr>_ENREF_117</vt:lpwstr>
      </vt:variant>
      <vt:variant>
        <vt:i4>4194315</vt:i4>
      </vt:variant>
      <vt:variant>
        <vt:i4>824</vt:i4>
      </vt:variant>
      <vt:variant>
        <vt:i4>0</vt:i4>
      </vt:variant>
      <vt:variant>
        <vt:i4>5</vt:i4>
      </vt:variant>
      <vt:variant>
        <vt:lpwstr/>
      </vt:variant>
      <vt:variant>
        <vt:lpwstr>_ENREF_14</vt:lpwstr>
      </vt:variant>
      <vt:variant>
        <vt:i4>4521995</vt:i4>
      </vt:variant>
      <vt:variant>
        <vt:i4>816</vt:i4>
      </vt:variant>
      <vt:variant>
        <vt:i4>0</vt:i4>
      </vt:variant>
      <vt:variant>
        <vt:i4>5</vt:i4>
      </vt:variant>
      <vt:variant>
        <vt:lpwstr/>
      </vt:variant>
      <vt:variant>
        <vt:lpwstr>_ENREF_43</vt:lpwstr>
      </vt:variant>
      <vt:variant>
        <vt:i4>4390923</vt:i4>
      </vt:variant>
      <vt:variant>
        <vt:i4>813</vt:i4>
      </vt:variant>
      <vt:variant>
        <vt:i4>0</vt:i4>
      </vt:variant>
      <vt:variant>
        <vt:i4>5</vt:i4>
      </vt:variant>
      <vt:variant>
        <vt:lpwstr/>
      </vt:variant>
      <vt:variant>
        <vt:lpwstr>_ENREF_21</vt:lpwstr>
      </vt:variant>
      <vt:variant>
        <vt:i4>4390923</vt:i4>
      </vt:variant>
      <vt:variant>
        <vt:i4>810</vt:i4>
      </vt:variant>
      <vt:variant>
        <vt:i4>0</vt:i4>
      </vt:variant>
      <vt:variant>
        <vt:i4>5</vt:i4>
      </vt:variant>
      <vt:variant>
        <vt:lpwstr/>
      </vt:variant>
      <vt:variant>
        <vt:lpwstr>_ENREF_20</vt:lpwstr>
      </vt:variant>
      <vt:variant>
        <vt:i4>4456459</vt:i4>
      </vt:variant>
      <vt:variant>
        <vt:i4>802</vt:i4>
      </vt:variant>
      <vt:variant>
        <vt:i4>0</vt:i4>
      </vt:variant>
      <vt:variant>
        <vt:i4>5</vt:i4>
      </vt:variant>
      <vt:variant>
        <vt:lpwstr/>
      </vt:variant>
      <vt:variant>
        <vt:lpwstr>_ENREF_58</vt:lpwstr>
      </vt:variant>
      <vt:variant>
        <vt:i4>7733306</vt:i4>
      </vt:variant>
      <vt:variant>
        <vt:i4>796</vt:i4>
      </vt:variant>
      <vt:variant>
        <vt:i4>0</vt:i4>
      </vt:variant>
      <vt:variant>
        <vt:i4>5</vt:i4>
      </vt:variant>
      <vt:variant>
        <vt:lpwstr/>
      </vt:variant>
      <vt:variant>
        <vt:lpwstr>_ENREF_116</vt:lpwstr>
      </vt:variant>
      <vt:variant>
        <vt:i4>4718603</vt:i4>
      </vt:variant>
      <vt:variant>
        <vt:i4>790</vt:i4>
      </vt:variant>
      <vt:variant>
        <vt:i4>0</vt:i4>
      </vt:variant>
      <vt:variant>
        <vt:i4>5</vt:i4>
      </vt:variant>
      <vt:variant>
        <vt:lpwstr/>
      </vt:variant>
      <vt:variant>
        <vt:lpwstr>_ENREF_99</vt:lpwstr>
      </vt:variant>
      <vt:variant>
        <vt:i4>4718603</vt:i4>
      </vt:variant>
      <vt:variant>
        <vt:i4>784</vt:i4>
      </vt:variant>
      <vt:variant>
        <vt:i4>0</vt:i4>
      </vt:variant>
      <vt:variant>
        <vt:i4>5</vt:i4>
      </vt:variant>
      <vt:variant>
        <vt:lpwstr/>
      </vt:variant>
      <vt:variant>
        <vt:lpwstr>_ENREF_99</vt:lpwstr>
      </vt:variant>
      <vt:variant>
        <vt:i4>4718603</vt:i4>
      </vt:variant>
      <vt:variant>
        <vt:i4>778</vt:i4>
      </vt:variant>
      <vt:variant>
        <vt:i4>0</vt:i4>
      </vt:variant>
      <vt:variant>
        <vt:i4>5</vt:i4>
      </vt:variant>
      <vt:variant>
        <vt:lpwstr/>
      </vt:variant>
      <vt:variant>
        <vt:lpwstr>_ENREF_90</vt:lpwstr>
      </vt:variant>
      <vt:variant>
        <vt:i4>4653067</vt:i4>
      </vt:variant>
      <vt:variant>
        <vt:i4>775</vt:i4>
      </vt:variant>
      <vt:variant>
        <vt:i4>0</vt:i4>
      </vt:variant>
      <vt:variant>
        <vt:i4>5</vt:i4>
      </vt:variant>
      <vt:variant>
        <vt:lpwstr/>
      </vt:variant>
      <vt:variant>
        <vt:lpwstr>_ENREF_62</vt:lpwstr>
      </vt:variant>
      <vt:variant>
        <vt:i4>7798840</vt:i4>
      </vt:variant>
      <vt:variant>
        <vt:i4>769</vt:i4>
      </vt:variant>
      <vt:variant>
        <vt:i4>0</vt:i4>
      </vt:variant>
      <vt:variant>
        <vt:i4>5</vt:i4>
      </vt:variant>
      <vt:variant>
        <vt:lpwstr/>
      </vt:variant>
      <vt:variant>
        <vt:lpwstr>_ENREF_137</vt:lpwstr>
      </vt:variant>
      <vt:variant>
        <vt:i4>4194315</vt:i4>
      </vt:variant>
      <vt:variant>
        <vt:i4>763</vt:i4>
      </vt:variant>
      <vt:variant>
        <vt:i4>0</vt:i4>
      </vt:variant>
      <vt:variant>
        <vt:i4>5</vt:i4>
      </vt:variant>
      <vt:variant>
        <vt:lpwstr/>
      </vt:variant>
      <vt:variant>
        <vt:lpwstr>_ENREF_18</vt:lpwstr>
      </vt:variant>
      <vt:variant>
        <vt:i4>4653067</vt:i4>
      </vt:variant>
      <vt:variant>
        <vt:i4>757</vt:i4>
      </vt:variant>
      <vt:variant>
        <vt:i4>0</vt:i4>
      </vt:variant>
      <vt:variant>
        <vt:i4>5</vt:i4>
      </vt:variant>
      <vt:variant>
        <vt:lpwstr/>
      </vt:variant>
      <vt:variant>
        <vt:lpwstr>_ENREF_69</vt:lpwstr>
      </vt:variant>
      <vt:variant>
        <vt:i4>4390923</vt:i4>
      </vt:variant>
      <vt:variant>
        <vt:i4>751</vt:i4>
      </vt:variant>
      <vt:variant>
        <vt:i4>0</vt:i4>
      </vt:variant>
      <vt:variant>
        <vt:i4>5</vt:i4>
      </vt:variant>
      <vt:variant>
        <vt:lpwstr/>
      </vt:variant>
      <vt:variant>
        <vt:lpwstr>_ENREF_28</vt:lpwstr>
      </vt:variant>
      <vt:variant>
        <vt:i4>4194315</vt:i4>
      </vt:variant>
      <vt:variant>
        <vt:i4>745</vt:i4>
      </vt:variant>
      <vt:variant>
        <vt:i4>0</vt:i4>
      </vt:variant>
      <vt:variant>
        <vt:i4>5</vt:i4>
      </vt:variant>
      <vt:variant>
        <vt:lpwstr/>
      </vt:variant>
      <vt:variant>
        <vt:lpwstr>_ENREF_17</vt:lpwstr>
      </vt:variant>
      <vt:variant>
        <vt:i4>7471160</vt:i4>
      </vt:variant>
      <vt:variant>
        <vt:i4>742</vt:i4>
      </vt:variant>
      <vt:variant>
        <vt:i4>0</vt:i4>
      </vt:variant>
      <vt:variant>
        <vt:i4>5</vt:i4>
      </vt:variant>
      <vt:variant>
        <vt:lpwstr/>
      </vt:variant>
      <vt:variant>
        <vt:lpwstr>_ENREF_132</vt:lpwstr>
      </vt:variant>
      <vt:variant>
        <vt:i4>7340088</vt:i4>
      </vt:variant>
      <vt:variant>
        <vt:i4>739</vt:i4>
      </vt:variant>
      <vt:variant>
        <vt:i4>0</vt:i4>
      </vt:variant>
      <vt:variant>
        <vt:i4>5</vt:i4>
      </vt:variant>
      <vt:variant>
        <vt:lpwstr/>
      </vt:variant>
      <vt:variant>
        <vt:lpwstr>_ENREF_130</vt:lpwstr>
      </vt:variant>
      <vt:variant>
        <vt:i4>7405624</vt:i4>
      </vt:variant>
      <vt:variant>
        <vt:i4>731</vt:i4>
      </vt:variant>
      <vt:variant>
        <vt:i4>0</vt:i4>
      </vt:variant>
      <vt:variant>
        <vt:i4>5</vt:i4>
      </vt:variant>
      <vt:variant>
        <vt:lpwstr/>
      </vt:variant>
      <vt:variant>
        <vt:lpwstr>_ENREF_131</vt:lpwstr>
      </vt:variant>
      <vt:variant>
        <vt:i4>4521995</vt:i4>
      </vt:variant>
      <vt:variant>
        <vt:i4>728</vt:i4>
      </vt:variant>
      <vt:variant>
        <vt:i4>0</vt:i4>
      </vt:variant>
      <vt:variant>
        <vt:i4>5</vt:i4>
      </vt:variant>
      <vt:variant>
        <vt:lpwstr/>
      </vt:variant>
      <vt:variant>
        <vt:lpwstr>_ENREF_42</vt:lpwstr>
      </vt:variant>
      <vt:variant>
        <vt:i4>7733307</vt:i4>
      </vt:variant>
      <vt:variant>
        <vt:i4>722</vt:i4>
      </vt:variant>
      <vt:variant>
        <vt:i4>0</vt:i4>
      </vt:variant>
      <vt:variant>
        <vt:i4>5</vt:i4>
      </vt:variant>
      <vt:variant>
        <vt:lpwstr/>
      </vt:variant>
      <vt:variant>
        <vt:lpwstr>_ENREF_106</vt:lpwstr>
      </vt:variant>
      <vt:variant>
        <vt:i4>4456459</vt:i4>
      </vt:variant>
      <vt:variant>
        <vt:i4>719</vt:i4>
      </vt:variant>
      <vt:variant>
        <vt:i4>0</vt:i4>
      </vt:variant>
      <vt:variant>
        <vt:i4>5</vt:i4>
      </vt:variant>
      <vt:variant>
        <vt:lpwstr/>
      </vt:variant>
      <vt:variant>
        <vt:lpwstr>_ENREF_56</vt:lpwstr>
      </vt:variant>
      <vt:variant>
        <vt:i4>4784139</vt:i4>
      </vt:variant>
      <vt:variant>
        <vt:i4>716</vt:i4>
      </vt:variant>
      <vt:variant>
        <vt:i4>0</vt:i4>
      </vt:variant>
      <vt:variant>
        <vt:i4>5</vt:i4>
      </vt:variant>
      <vt:variant>
        <vt:lpwstr/>
      </vt:variant>
      <vt:variant>
        <vt:lpwstr>_ENREF_8</vt:lpwstr>
      </vt:variant>
      <vt:variant>
        <vt:i4>4587531</vt:i4>
      </vt:variant>
      <vt:variant>
        <vt:i4>708</vt:i4>
      </vt:variant>
      <vt:variant>
        <vt:i4>0</vt:i4>
      </vt:variant>
      <vt:variant>
        <vt:i4>5</vt:i4>
      </vt:variant>
      <vt:variant>
        <vt:lpwstr/>
      </vt:variant>
      <vt:variant>
        <vt:lpwstr>_ENREF_74</vt:lpwstr>
      </vt:variant>
      <vt:variant>
        <vt:i4>4587531</vt:i4>
      </vt:variant>
      <vt:variant>
        <vt:i4>702</vt:i4>
      </vt:variant>
      <vt:variant>
        <vt:i4>0</vt:i4>
      </vt:variant>
      <vt:variant>
        <vt:i4>5</vt:i4>
      </vt:variant>
      <vt:variant>
        <vt:lpwstr/>
      </vt:variant>
      <vt:variant>
        <vt:lpwstr>_ENREF_76</vt:lpwstr>
      </vt:variant>
      <vt:variant>
        <vt:i4>4587531</vt:i4>
      </vt:variant>
      <vt:variant>
        <vt:i4>699</vt:i4>
      </vt:variant>
      <vt:variant>
        <vt:i4>0</vt:i4>
      </vt:variant>
      <vt:variant>
        <vt:i4>5</vt:i4>
      </vt:variant>
      <vt:variant>
        <vt:lpwstr/>
      </vt:variant>
      <vt:variant>
        <vt:lpwstr>_ENREF_77</vt:lpwstr>
      </vt:variant>
      <vt:variant>
        <vt:i4>7602233</vt:i4>
      </vt:variant>
      <vt:variant>
        <vt:i4>693</vt:i4>
      </vt:variant>
      <vt:variant>
        <vt:i4>0</vt:i4>
      </vt:variant>
      <vt:variant>
        <vt:i4>5</vt:i4>
      </vt:variant>
      <vt:variant>
        <vt:lpwstr/>
      </vt:variant>
      <vt:variant>
        <vt:lpwstr>_ENREF_124</vt:lpwstr>
      </vt:variant>
      <vt:variant>
        <vt:i4>4587531</vt:i4>
      </vt:variant>
      <vt:variant>
        <vt:i4>690</vt:i4>
      </vt:variant>
      <vt:variant>
        <vt:i4>0</vt:i4>
      </vt:variant>
      <vt:variant>
        <vt:i4>5</vt:i4>
      </vt:variant>
      <vt:variant>
        <vt:lpwstr/>
      </vt:variant>
      <vt:variant>
        <vt:lpwstr>_ENREF_77</vt:lpwstr>
      </vt:variant>
      <vt:variant>
        <vt:i4>4784139</vt:i4>
      </vt:variant>
      <vt:variant>
        <vt:i4>684</vt:i4>
      </vt:variant>
      <vt:variant>
        <vt:i4>0</vt:i4>
      </vt:variant>
      <vt:variant>
        <vt:i4>5</vt:i4>
      </vt:variant>
      <vt:variant>
        <vt:lpwstr/>
      </vt:variant>
      <vt:variant>
        <vt:lpwstr>_ENREF_86</vt:lpwstr>
      </vt:variant>
      <vt:variant>
        <vt:i4>4456459</vt:i4>
      </vt:variant>
      <vt:variant>
        <vt:i4>678</vt:i4>
      </vt:variant>
      <vt:variant>
        <vt:i4>0</vt:i4>
      </vt:variant>
      <vt:variant>
        <vt:i4>5</vt:i4>
      </vt:variant>
      <vt:variant>
        <vt:lpwstr/>
      </vt:variant>
      <vt:variant>
        <vt:lpwstr>_ENREF_55</vt:lpwstr>
      </vt:variant>
      <vt:variant>
        <vt:i4>7864376</vt:i4>
      </vt:variant>
      <vt:variant>
        <vt:i4>672</vt:i4>
      </vt:variant>
      <vt:variant>
        <vt:i4>0</vt:i4>
      </vt:variant>
      <vt:variant>
        <vt:i4>5</vt:i4>
      </vt:variant>
      <vt:variant>
        <vt:lpwstr/>
      </vt:variant>
      <vt:variant>
        <vt:lpwstr>_ENREF_138</vt:lpwstr>
      </vt:variant>
      <vt:variant>
        <vt:i4>4718603</vt:i4>
      </vt:variant>
      <vt:variant>
        <vt:i4>669</vt:i4>
      </vt:variant>
      <vt:variant>
        <vt:i4>0</vt:i4>
      </vt:variant>
      <vt:variant>
        <vt:i4>5</vt:i4>
      </vt:variant>
      <vt:variant>
        <vt:lpwstr/>
      </vt:variant>
      <vt:variant>
        <vt:lpwstr>_ENREF_91</vt:lpwstr>
      </vt:variant>
      <vt:variant>
        <vt:i4>7929914</vt:i4>
      </vt:variant>
      <vt:variant>
        <vt:i4>661</vt:i4>
      </vt:variant>
      <vt:variant>
        <vt:i4>0</vt:i4>
      </vt:variant>
      <vt:variant>
        <vt:i4>5</vt:i4>
      </vt:variant>
      <vt:variant>
        <vt:lpwstr/>
      </vt:variant>
      <vt:variant>
        <vt:lpwstr>_ENREF_119</vt:lpwstr>
      </vt:variant>
      <vt:variant>
        <vt:i4>4456459</vt:i4>
      </vt:variant>
      <vt:variant>
        <vt:i4>658</vt:i4>
      </vt:variant>
      <vt:variant>
        <vt:i4>0</vt:i4>
      </vt:variant>
      <vt:variant>
        <vt:i4>5</vt:i4>
      </vt:variant>
      <vt:variant>
        <vt:lpwstr/>
      </vt:variant>
      <vt:variant>
        <vt:lpwstr>_ENREF_57</vt:lpwstr>
      </vt:variant>
      <vt:variant>
        <vt:i4>7929912</vt:i4>
      </vt:variant>
      <vt:variant>
        <vt:i4>655</vt:i4>
      </vt:variant>
      <vt:variant>
        <vt:i4>0</vt:i4>
      </vt:variant>
      <vt:variant>
        <vt:i4>5</vt:i4>
      </vt:variant>
      <vt:variant>
        <vt:lpwstr/>
      </vt:variant>
      <vt:variant>
        <vt:lpwstr>_ENREF_139</vt:lpwstr>
      </vt:variant>
      <vt:variant>
        <vt:i4>4784139</vt:i4>
      </vt:variant>
      <vt:variant>
        <vt:i4>647</vt:i4>
      </vt:variant>
      <vt:variant>
        <vt:i4>0</vt:i4>
      </vt:variant>
      <vt:variant>
        <vt:i4>5</vt:i4>
      </vt:variant>
      <vt:variant>
        <vt:lpwstr/>
      </vt:variant>
      <vt:variant>
        <vt:lpwstr>_ENREF_84</vt:lpwstr>
      </vt:variant>
      <vt:variant>
        <vt:i4>7864376</vt:i4>
      </vt:variant>
      <vt:variant>
        <vt:i4>644</vt:i4>
      </vt:variant>
      <vt:variant>
        <vt:i4>0</vt:i4>
      </vt:variant>
      <vt:variant>
        <vt:i4>5</vt:i4>
      </vt:variant>
      <vt:variant>
        <vt:lpwstr/>
      </vt:variant>
      <vt:variant>
        <vt:lpwstr>_ENREF_138</vt:lpwstr>
      </vt:variant>
      <vt:variant>
        <vt:i4>4784139</vt:i4>
      </vt:variant>
      <vt:variant>
        <vt:i4>638</vt:i4>
      </vt:variant>
      <vt:variant>
        <vt:i4>0</vt:i4>
      </vt:variant>
      <vt:variant>
        <vt:i4>5</vt:i4>
      </vt:variant>
      <vt:variant>
        <vt:lpwstr/>
      </vt:variant>
      <vt:variant>
        <vt:lpwstr>_ENREF_84</vt:lpwstr>
      </vt:variant>
      <vt:variant>
        <vt:i4>7864376</vt:i4>
      </vt:variant>
      <vt:variant>
        <vt:i4>632</vt:i4>
      </vt:variant>
      <vt:variant>
        <vt:i4>0</vt:i4>
      </vt:variant>
      <vt:variant>
        <vt:i4>5</vt:i4>
      </vt:variant>
      <vt:variant>
        <vt:lpwstr/>
      </vt:variant>
      <vt:variant>
        <vt:lpwstr>_ENREF_138</vt:lpwstr>
      </vt:variant>
      <vt:variant>
        <vt:i4>7536698</vt:i4>
      </vt:variant>
      <vt:variant>
        <vt:i4>629</vt:i4>
      </vt:variant>
      <vt:variant>
        <vt:i4>0</vt:i4>
      </vt:variant>
      <vt:variant>
        <vt:i4>5</vt:i4>
      </vt:variant>
      <vt:variant>
        <vt:lpwstr/>
      </vt:variant>
      <vt:variant>
        <vt:lpwstr>_ENREF_113</vt:lpwstr>
      </vt:variant>
      <vt:variant>
        <vt:i4>4784139</vt:i4>
      </vt:variant>
      <vt:variant>
        <vt:i4>626</vt:i4>
      </vt:variant>
      <vt:variant>
        <vt:i4>0</vt:i4>
      </vt:variant>
      <vt:variant>
        <vt:i4>5</vt:i4>
      </vt:variant>
      <vt:variant>
        <vt:lpwstr/>
      </vt:variant>
      <vt:variant>
        <vt:lpwstr>_ENREF_82</vt:lpwstr>
      </vt:variant>
      <vt:variant>
        <vt:i4>4718603</vt:i4>
      </vt:variant>
      <vt:variant>
        <vt:i4>618</vt:i4>
      </vt:variant>
      <vt:variant>
        <vt:i4>0</vt:i4>
      </vt:variant>
      <vt:variant>
        <vt:i4>5</vt:i4>
      </vt:variant>
      <vt:variant>
        <vt:lpwstr/>
      </vt:variant>
      <vt:variant>
        <vt:lpwstr>_ENREF_91</vt:lpwstr>
      </vt:variant>
      <vt:variant>
        <vt:i4>4784139</vt:i4>
      </vt:variant>
      <vt:variant>
        <vt:i4>612</vt:i4>
      </vt:variant>
      <vt:variant>
        <vt:i4>0</vt:i4>
      </vt:variant>
      <vt:variant>
        <vt:i4>5</vt:i4>
      </vt:variant>
      <vt:variant>
        <vt:lpwstr/>
      </vt:variant>
      <vt:variant>
        <vt:lpwstr>_ENREF_89</vt:lpwstr>
      </vt:variant>
      <vt:variant>
        <vt:i4>7798840</vt:i4>
      </vt:variant>
      <vt:variant>
        <vt:i4>606</vt:i4>
      </vt:variant>
      <vt:variant>
        <vt:i4>0</vt:i4>
      </vt:variant>
      <vt:variant>
        <vt:i4>5</vt:i4>
      </vt:variant>
      <vt:variant>
        <vt:lpwstr/>
      </vt:variant>
      <vt:variant>
        <vt:lpwstr>_ENREF_137</vt:lpwstr>
      </vt:variant>
      <vt:variant>
        <vt:i4>4718603</vt:i4>
      </vt:variant>
      <vt:variant>
        <vt:i4>600</vt:i4>
      </vt:variant>
      <vt:variant>
        <vt:i4>0</vt:i4>
      </vt:variant>
      <vt:variant>
        <vt:i4>5</vt:i4>
      </vt:variant>
      <vt:variant>
        <vt:lpwstr/>
      </vt:variant>
      <vt:variant>
        <vt:lpwstr>_ENREF_97</vt:lpwstr>
      </vt:variant>
      <vt:variant>
        <vt:i4>7405626</vt:i4>
      </vt:variant>
      <vt:variant>
        <vt:i4>594</vt:i4>
      </vt:variant>
      <vt:variant>
        <vt:i4>0</vt:i4>
      </vt:variant>
      <vt:variant>
        <vt:i4>5</vt:i4>
      </vt:variant>
      <vt:variant>
        <vt:lpwstr/>
      </vt:variant>
      <vt:variant>
        <vt:lpwstr>_ENREF_111</vt:lpwstr>
      </vt:variant>
      <vt:variant>
        <vt:i4>7798840</vt:i4>
      </vt:variant>
      <vt:variant>
        <vt:i4>588</vt:i4>
      </vt:variant>
      <vt:variant>
        <vt:i4>0</vt:i4>
      </vt:variant>
      <vt:variant>
        <vt:i4>5</vt:i4>
      </vt:variant>
      <vt:variant>
        <vt:lpwstr/>
      </vt:variant>
      <vt:variant>
        <vt:lpwstr>_ENREF_137</vt:lpwstr>
      </vt:variant>
      <vt:variant>
        <vt:i4>4587531</vt:i4>
      </vt:variant>
      <vt:variant>
        <vt:i4>585</vt:i4>
      </vt:variant>
      <vt:variant>
        <vt:i4>0</vt:i4>
      </vt:variant>
      <vt:variant>
        <vt:i4>5</vt:i4>
      </vt:variant>
      <vt:variant>
        <vt:lpwstr/>
      </vt:variant>
      <vt:variant>
        <vt:lpwstr>_ENREF_71</vt:lpwstr>
      </vt:variant>
      <vt:variant>
        <vt:i4>4718603</vt:i4>
      </vt:variant>
      <vt:variant>
        <vt:i4>577</vt:i4>
      </vt:variant>
      <vt:variant>
        <vt:i4>0</vt:i4>
      </vt:variant>
      <vt:variant>
        <vt:i4>5</vt:i4>
      </vt:variant>
      <vt:variant>
        <vt:lpwstr/>
      </vt:variant>
      <vt:variant>
        <vt:lpwstr>_ENREF_96</vt:lpwstr>
      </vt:variant>
      <vt:variant>
        <vt:i4>4456459</vt:i4>
      </vt:variant>
      <vt:variant>
        <vt:i4>571</vt:i4>
      </vt:variant>
      <vt:variant>
        <vt:i4>0</vt:i4>
      </vt:variant>
      <vt:variant>
        <vt:i4>5</vt:i4>
      </vt:variant>
      <vt:variant>
        <vt:lpwstr/>
      </vt:variant>
      <vt:variant>
        <vt:lpwstr>_ENREF_54</vt:lpwstr>
      </vt:variant>
      <vt:variant>
        <vt:i4>7864377</vt:i4>
      </vt:variant>
      <vt:variant>
        <vt:i4>565</vt:i4>
      </vt:variant>
      <vt:variant>
        <vt:i4>0</vt:i4>
      </vt:variant>
      <vt:variant>
        <vt:i4>5</vt:i4>
      </vt:variant>
      <vt:variant>
        <vt:lpwstr/>
      </vt:variant>
      <vt:variant>
        <vt:lpwstr>_ENREF_128</vt:lpwstr>
      </vt:variant>
      <vt:variant>
        <vt:i4>4456459</vt:i4>
      </vt:variant>
      <vt:variant>
        <vt:i4>559</vt:i4>
      </vt:variant>
      <vt:variant>
        <vt:i4>0</vt:i4>
      </vt:variant>
      <vt:variant>
        <vt:i4>5</vt:i4>
      </vt:variant>
      <vt:variant>
        <vt:lpwstr/>
      </vt:variant>
      <vt:variant>
        <vt:lpwstr>_ENREF_54</vt:lpwstr>
      </vt:variant>
      <vt:variant>
        <vt:i4>7667768</vt:i4>
      </vt:variant>
      <vt:variant>
        <vt:i4>553</vt:i4>
      </vt:variant>
      <vt:variant>
        <vt:i4>0</vt:i4>
      </vt:variant>
      <vt:variant>
        <vt:i4>5</vt:i4>
      </vt:variant>
      <vt:variant>
        <vt:lpwstr/>
      </vt:variant>
      <vt:variant>
        <vt:lpwstr>_ENREF_135</vt:lpwstr>
      </vt:variant>
      <vt:variant>
        <vt:i4>4653067</vt:i4>
      </vt:variant>
      <vt:variant>
        <vt:i4>547</vt:i4>
      </vt:variant>
      <vt:variant>
        <vt:i4>0</vt:i4>
      </vt:variant>
      <vt:variant>
        <vt:i4>5</vt:i4>
      </vt:variant>
      <vt:variant>
        <vt:lpwstr/>
      </vt:variant>
      <vt:variant>
        <vt:lpwstr>_ENREF_60</vt:lpwstr>
      </vt:variant>
      <vt:variant>
        <vt:i4>4456459</vt:i4>
      </vt:variant>
      <vt:variant>
        <vt:i4>541</vt:i4>
      </vt:variant>
      <vt:variant>
        <vt:i4>0</vt:i4>
      </vt:variant>
      <vt:variant>
        <vt:i4>5</vt:i4>
      </vt:variant>
      <vt:variant>
        <vt:lpwstr/>
      </vt:variant>
      <vt:variant>
        <vt:lpwstr>_ENREF_54</vt:lpwstr>
      </vt:variant>
      <vt:variant>
        <vt:i4>7733305</vt:i4>
      </vt:variant>
      <vt:variant>
        <vt:i4>535</vt:i4>
      </vt:variant>
      <vt:variant>
        <vt:i4>0</vt:i4>
      </vt:variant>
      <vt:variant>
        <vt:i4>5</vt:i4>
      </vt:variant>
      <vt:variant>
        <vt:lpwstr/>
      </vt:variant>
      <vt:variant>
        <vt:lpwstr>_ENREF_126</vt:lpwstr>
      </vt:variant>
      <vt:variant>
        <vt:i4>4456459</vt:i4>
      </vt:variant>
      <vt:variant>
        <vt:i4>529</vt:i4>
      </vt:variant>
      <vt:variant>
        <vt:i4>0</vt:i4>
      </vt:variant>
      <vt:variant>
        <vt:i4>5</vt:i4>
      </vt:variant>
      <vt:variant>
        <vt:lpwstr/>
      </vt:variant>
      <vt:variant>
        <vt:lpwstr>_ENREF_59</vt:lpwstr>
      </vt:variant>
      <vt:variant>
        <vt:i4>7536703</vt:i4>
      </vt:variant>
      <vt:variant>
        <vt:i4>523</vt:i4>
      </vt:variant>
      <vt:variant>
        <vt:i4>0</vt:i4>
      </vt:variant>
      <vt:variant>
        <vt:i4>5</vt:i4>
      </vt:variant>
      <vt:variant>
        <vt:lpwstr/>
      </vt:variant>
      <vt:variant>
        <vt:lpwstr>_ENREF_143</vt:lpwstr>
      </vt:variant>
      <vt:variant>
        <vt:i4>4587531</vt:i4>
      </vt:variant>
      <vt:variant>
        <vt:i4>520</vt:i4>
      </vt:variant>
      <vt:variant>
        <vt:i4>0</vt:i4>
      </vt:variant>
      <vt:variant>
        <vt:i4>5</vt:i4>
      </vt:variant>
      <vt:variant>
        <vt:lpwstr/>
      </vt:variant>
      <vt:variant>
        <vt:lpwstr>_ENREF_73</vt:lpwstr>
      </vt:variant>
      <vt:variant>
        <vt:i4>4456459</vt:i4>
      </vt:variant>
      <vt:variant>
        <vt:i4>517</vt:i4>
      </vt:variant>
      <vt:variant>
        <vt:i4>0</vt:i4>
      </vt:variant>
      <vt:variant>
        <vt:i4>5</vt:i4>
      </vt:variant>
      <vt:variant>
        <vt:lpwstr/>
      </vt:variant>
      <vt:variant>
        <vt:lpwstr>_ENREF_5</vt:lpwstr>
      </vt:variant>
      <vt:variant>
        <vt:i4>4390923</vt:i4>
      </vt:variant>
      <vt:variant>
        <vt:i4>509</vt:i4>
      </vt:variant>
      <vt:variant>
        <vt:i4>0</vt:i4>
      </vt:variant>
      <vt:variant>
        <vt:i4>5</vt:i4>
      </vt:variant>
      <vt:variant>
        <vt:lpwstr/>
      </vt:variant>
      <vt:variant>
        <vt:lpwstr>_ENREF_27</vt:lpwstr>
      </vt:variant>
      <vt:variant>
        <vt:i4>7733305</vt:i4>
      </vt:variant>
      <vt:variant>
        <vt:i4>503</vt:i4>
      </vt:variant>
      <vt:variant>
        <vt:i4>0</vt:i4>
      </vt:variant>
      <vt:variant>
        <vt:i4>5</vt:i4>
      </vt:variant>
      <vt:variant>
        <vt:lpwstr/>
      </vt:variant>
      <vt:variant>
        <vt:lpwstr>_ENREF_126</vt:lpwstr>
      </vt:variant>
      <vt:variant>
        <vt:i4>4653067</vt:i4>
      </vt:variant>
      <vt:variant>
        <vt:i4>497</vt:i4>
      </vt:variant>
      <vt:variant>
        <vt:i4>0</vt:i4>
      </vt:variant>
      <vt:variant>
        <vt:i4>5</vt:i4>
      </vt:variant>
      <vt:variant>
        <vt:lpwstr/>
      </vt:variant>
      <vt:variant>
        <vt:lpwstr>_ENREF_68</vt:lpwstr>
      </vt:variant>
      <vt:variant>
        <vt:i4>4653067</vt:i4>
      </vt:variant>
      <vt:variant>
        <vt:i4>491</vt:i4>
      </vt:variant>
      <vt:variant>
        <vt:i4>0</vt:i4>
      </vt:variant>
      <vt:variant>
        <vt:i4>5</vt:i4>
      </vt:variant>
      <vt:variant>
        <vt:lpwstr/>
      </vt:variant>
      <vt:variant>
        <vt:lpwstr>_ENREF_63</vt:lpwstr>
      </vt:variant>
      <vt:variant>
        <vt:i4>7929914</vt:i4>
      </vt:variant>
      <vt:variant>
        <vt:i4>485</vt:i4>
      </vt:variant>
      <vt:variant>
        <vt:i4>0</vt:i4>
      </vt:variant>
      <vt:variant>
        <vt:i4>5</vt:i4>
      </vt:variant>
      <vt:variant>
        <vt:lpwstr/>
      </vt:variant>
      <vt:variant>
        <vt:lpwstr>_ENREF_119</vt:lpwstr>
      </vt:variant>
      <vt:variant>
        <vt:i4>7929912</vt:i4>
      </vt:variant>
      <vt:variant>
        <vt:i4>482</vt:i4>
      </vt:variant>
      <vt:variant>
        <vt:i4>0</vt:i4>
      </vt:variant>
      <vt:variant>
        <vt:i4>5</vt:i4>
      </vt:variant>
      <vt:variant>
        <vt:lpwstr/>
      </vt:variant>
      <vt:variant>
        <vt:lpwstr>_ENREF_139</vt:lpwstr>
      </vt:variant>
      <vt:variant>
        <vt:i4>4194315</vt:i4>
      </vt:variant>
      <vt:variant>
        <vt:i4>474</vt:i4>
      </vt:variant>
      <vt:variant>
        <vt:i4>0</vt:i4>
      </vt:variant>
      <vt:variant>
        <vt:i4>5</vt:i4>
      </vt:variant>
      <vt:variant>
        <vt:lpwstr/>
      </vt:variant>
      <vt:variant>
        <vt:lpwstr>_ENREF_18</vt:lpwstr>
      </vt:variant>
      <vt:variant>
        <vt:i4>7602232</vt:i4>
      </vt:variant>
      <vt:variant>
        <vt:i4>471</vt:i4>
      </vt:variant>
      <vt:variant>
        <vt:i4>0</vt:i4>
      </vt:variant>
      <vt:variant>
        <vt:i4>5</vt:i4>
      </vt:variant>
      <vt:variant>
        <vt:lpwstr/>
      </vt:variant>
      <vt:variant>
        <vt:lpwstr>_ENREF_134</vt:lpwstr>
      </vt:variant>
      <vt:variant>
        <vt:i4>4521995</vt:i4>
      </vt:variant>
      <vt:variant>
        <vt:i4>465</vt:i4>
      </vt:variant>
      <vt:variant>
        <vt:i4>0</vt:i4>
      </vt:variant>
      <vt:variant>
        <vt:i4>5</vt:i4>
      </vt:variant>
      <vt:variant>
        <vt:lpwstr/>
      </vt:variant>
      <vt:variant>
        <vt:lpwstr>_ENREF_45</vt:lpwstr>
      </vt:variant>
      <vt:variant>
        <vt:i4>4587531</vt:i4>
      </vt:variant>
      <vt:variant>
        <vt:i4>459</vt:i4>
      </vt:variant>
      <vt:variant>
        <vt:i4>0</vt:i4>
      </vt:variant>
      <vt:variant>
        <vt:i4>5</vt:i4>
      </vt:variant>
      <vt:variant>
        <vt:lpwstr/>
      </vt:variant>
      <vt:variant>
        <vt:lpwstr>_ENREF_75</vt:lpwstr>
      </vt:variant>
      <vt:variant>
        <vt:i4>7798841</vt:i4>
      </vt:variant>
      <vt:variant>
        <vt:i4>453</vt:i4>
      </vt:variant>
      <vt:variant>
        <vt:i4>0</vt:i4>
      </vt:variant>
      <vt:variant>
        <vt:i4>5</vt:i4>
      </vt:variant>
      <vt:variant>
        <vt:lpwstr/>
      </vt:variant>
      <vt:variant>
        <vt:lpwstr>_ENREF_127</vt:lpwstr>
      </vt:variant>
      <vt:variant>
        <vt:i4>4390923</vt:i4>
      </vt:variant>
      <vt:variant>
        <vt:i4>447</vt:i4>
      </vt:variant>
      <vt:variant>
        <vt:i4>0</vt:i4>
      </vt:variant>
      <vt:variant>
        <vt:i4>5</vt:i4>
      </vt:variant>
      <vt:variant>
        <vt:lpwstr/>
      </vt:variant>
      <vt:variant>
        <vt:lpwstr>_ENREF_25</vt:lpwstr>
      </vt:variant>
      <vt:variant>
        <vt:i4>7340095</vt:i4>
      </vt:variant>
      <vt:variant>
        <vt:i4>441</vt:i4>
      </vt:variant>
      <vt:variant>
        <vt:i4>0</vt:i4>
      </vt:variant>
      <vt:variant>
        <vt:i4>5</vt:i4>
      </vt:variant>
      <vt:variant>
        <vt:lpwstr/>
      </vt:variant>
      <vt:variant>
        <vt:lpwstr>_ENREF_140</vt:lpwstr>
      </vt:variant>
      <vt:variant>
        <vt:i4>4521995</vt:i4>
      </vt:variant>
      <vt:variant>
        <vt:i4>435</vt:i4>
      </vt:variant>
      <vt:variant>
        <vt:i4>0</vt:i4>
      </vt:variant>
      <vt:variant>
        <vt:i4>5</vt:i4>
      </vt:variant>
      <vt:variant>
        <vt:lpwstr/>
      </vt:variant>
      <vt:variant>
        <vt:lpwstr>_ENREF_40</vt:lpwstr>
      </vt:variant>
      <vt:variant>
        <vt:i4>7733306</vt:i4>
      </vt:variant>
      <vt:variant>
        <vt:i4>429</vt:i4>
      </vt:variant>
      <vt:variant>
        <vt:i4>0</vt:i4>
      </vt:variant>
      <vt:variant>
        <vt:i4>5</vt:i4>
      </vt:variant>
      <vt:variant>
        <vt:lpwstr/>
      </vt:variant>
      <vt:variant>
        <vt:lpwstr>_ENREF_116</vt:lpwstr>
      </vt:variant>
      <vt:variant>
        <vt:i4>4521995</vt:i4>
      </vt:variant>
      <vt:variant>
        <vt:i4>426</vt:i4>
      </vt:variant>
      <vt:variant>
        <vt:i4>0</vt:i4>
      </vt:variant>
      <vt:variant>
        <vt:i4>5</vt:i4>
      </vt:variant>
      <vt:variant>
        <vt:lpwstr/>
      </vt:variant>
      <vt:variant>
        <vt:lpwstr>_ENREF_46</vt:lpwstr>
      </vt:variant>
      <vt:variant>
        <vt:i4>4456459</vt:i4>
      </vt:variant>
      <vt:variant>
        <vt:i4>418</vt:i4>
      </vt:variant>
      <vt:variant>
        <vt:i4>0</vt:i4>
      </vt:variant>
      <vt:variant>
        <vt:i4>5</vt:i4>
      </vt:variant>
      <vt:variant>
        <vt:lpwstr/>
      </vt:variant>
      <vt:variant>
        <vt:lpwstr>_ENREF_52</vt:lpwstr>
      </vt:variant>
      <vt:variant>
        <vt:i4>7405631</vt:i4>
      </vt:variant>
      <vt:variant>
        <vt:i4>412</vt:i4>
      </vt:variant>
      <vt:variant>
        <vt:i4>0</vt:i4>
      </vt:variant>
      <vt:variant>
        <vt:i4>5</vt:i4>
      </vt:variant>
      <vt:variant>
        <vt:lpwstr/>
      </vt:variant>
      <vt:variant>
        <vt:lpwstr>_ENREF_141</vt:lpwstr>
      </vt:variant>
      <vt:variant>
        <vt:i4>7733306</vt:i4>
      </vt:variant>
      <vt:variant>
        <vt:i4>406</vt:i4>
      </vt:variant>
      <vt:variant>
        <vt:i4>0</vt:i4>
      </vt:variant>
      <vt:variant>
        <vt:i4>5</vt:i4>
      </vt:variant>
      <vt:variant>
        <vt:lpwstr/>
      </vt:variant>
      <vt:variant>
        <vt:lpwstr>_ENREF_116</vt:lpwstr>
      </vt:variant>
      <vt:variant>
        <vt:i4>4325387</vt:i4>
      </vt:variant>
      <vt:variant>
        <vt:i4>400</vt:i4>
      </vt:variant>
      <vt:variant>
        <vt:i4>0</vt:i4>
      </vt:variant>
      <vt:variant>
        <vt:i4>5</vt:i4>
      </vt:variant>
      <vt:variant>
        <vt:lpwstr/>
      </vt:variant>
      <vt:variant>
        <vt:lpwstr>_ENREF_38</vt:lpwstr>
      </vt:variant>
      <vt:variant>
        <vt:i4>7929913</vt:i4>
      </vt:variant>
      <vt:variant>
        <vt:i4>394</vt:i4>
      </vt:variant>
      <vt:variant>
        <vt:i4>0</vt:i4>
      </vt:variant>
      <vt:variant>
        <vt:i4>5</vt:i4>
      </vt:variant>
      <vt:variant>
        <vt:lpwstr/>
      </vt:variant>
      <vt:variant>
        <vt:lpwstr>_ENREF_129</vt:lpwstr>
      </vt:variant>
      <vt:variant>
        <vt:i4>7340090</vt:i4>
      </vt:variant>
      <vt:variant>
        <vt:i4>388</vt:i4>
      </vt:variant>
      <vt:variant>
        <vt:i4>0</vt:i4>
      </vt:variant>
      <vt:variant>
        <vt:i4>5</vt:i4>
      </vt:variant>
      <vt:variant>
        <vt:lpwstr/>
      </vt:variant>
      <vt:variant>
        <vt:lpwstr>_ENREF_110</vt:lpwstr>
      </vt:variant>
      <vt:variant>
        <vt:i4>4718603</vt:i4>
      </vt:variant>
      <vt:variant>
        <vt:i4>385</vt:i4>
      </vt:variant>
      <vt:variant>
        <vt:i4>0</vt:i4>
      </vt:variant>
      <vt:variant>
        <vt:i4>5</vt:i4>
      </vt:variant>
      <vt:variant>
        <vt:lpwstr/>
      </vt:variant>
      <vt:variant>
        <vt:lpwstr>_ENREF_94</vt:lpwstr>
      </vt:variant>
      <vt:variant>
        <vt:i4>7798843</vt:i4>
      </vt:variant>
      <vt:variant>
        <vt:i4>379</vt:i4>
      </vt:variant>
      <vt:variant>
        <vt:i4>0</vt:i4>
      </vt:variant>
      <vt:variant>
        <vt:i4>5</vt:i4>
      </vt:variant>
      <vt:variant>
        <vt:lpwstr/>
      </vt:variant>
      <vt:variant>
        <vt:lpwstr>_ENREF_107</vt:lpwstr>
      </vt:variant>
      <vt:variant>
        <vt:i4>4784139</vt:i4>
      </vt:variant>
      <vt:variant>
        <vt:i4>376</vt:i4>
      </vt:variant>
      <vt:variant>
        <vt:i4>0</vt:i4>
      </vt:variant>
      <vt:variant>
        <vt:i4>5</vt:i4>
      </vt:variant>
      <vt:variant>
        <vt:lpwstr/>
      </vt:variant>
      <vt:variant>
        <vt:lpwstr>_ENREF_88</vt:lpwstr>
      </vt:variant>
      <vt:variant>
        <vt:i4>4718603</vt:i4>
      </vt:variant>
      <vt:variant>
        <vt:i4>368</vt:i4>
      </vt:variant>
      <vt:variant>
        <vt:i4>0</vt:i4>
      </vt:variant>
      <vt:variant>
        <vt:i4>5</vt:i4>
      </vt:variant>
      <vt:variant>
        <vt:lpwstr/>
      </vt:variant>
      <vt:variant>
        <vt:lpwstr>_ENREF_95</vt:lpwstr>
      </vt:variant>
      <vt:variant>
        <vt:i4>4521995</vt:i4>
      </vt:variant>
      <vt:variant>
        <vt:i4>362</vt:i4>
      </vt:variant>
      <vt:variant>
        <vt:i4>0</vt:i4>
      </vt:variant>
      <vt:variant>
        <vt:i4>5</vt:i4>
      </vt:variant>
      <vt:variant>
        <vt:lpwstr/>
      </vt:variant>
      <vt:variant>
        <vt:lpwstr>_ENREF_47</vt:lpwstr>
      </vt:variant>
      <vt:variant>
        <vt:i4>7536696</vt:i4>
      </vt:variant>
      <vt:variant>
        <vt:i4>356</vt:i4>
      </vt:variant>
      <vt:variant>
        <vt:i4>0</vt:i4>
      </vt:variant>
      <vt:variant>
        <vt:i4>5</vt:i4>
      </vt:variant>
      <vt:variant>
        <vt:lpwstr/>
      </vt:variant>
      <vt:variant>
        <vt:lpwstr>_ENREF_133</vt:lpwstr>
      </vt:variant>
      <vt:variant>
        <vt:i4>4521995</vt:i4>
      </vt:variant>
      <vt:variant>
        <vt:i4>350</vt:i4>
      </vt:variant>
      <vt:variant>
        <vt:i4>0</vt:i4>
      </vt:variant>
      <vt:variant>
        <vt:i4>5</vt:i4>
      </vt:variant>
      <vt:variant>
        <vt:lpwstr/>
      </vt:variant>
      <vt:variant>
        <vt:lpwstr>_ENREF_40</vt:lpwstr>
      </vt:variant>
      <vt:variant>
        <vt:i4>7864379</vt:i4>
      </vt:variant>
      <vt:variant>
        <vt:i4>344</vt:i4>
      </vt:variant>
      <vt:variant>
        <vt:i4>0</vt:i4>
      </vt:variant>
      <vt:variant>
        <vt:i4>5</vt:i4>
      </vt:variant>
      <vt:variant>
        <vt:lpwstr/>
      </vt:variant>
      <vt:variant>
        <vt:lpwstr>_ENREF_108</vt:lpwstr>
      </vt:variant>
      <vt:variant>
        <vt:i4>4718603</vt:i4>
      </vt:variant>
      <vt:variant>
        <vt:i4>338</vt:i4>
      </vt:variant>
      <vt:variant>
        <vt:i4>0</vt:i4>
      </vt:variant>
      <vt:variant>
        <vt:i4>5</vt:i4>
      </vt:variant>
      <vt:variant>
        <vt:lpwstr/>
      </vt:variant>
      <vt:variant>
        <vt:lpwstr>_ENREF_9</vt:lpwstr>
      </vt:variant>
      <vt:variant>
        <vt:i4>4325387</vt:i4>
      </vt:variant>
      <vt:variant>
        <vt:i4>332</vt:i4>
      </vt:variant>
      <vt:variant>
        <vt:i4>0</vt:i4>
      </vt:variant>
      <vt:variant>
        <vt:i4>5</vt:i4>
      </vt:variant>
      <vt:variant>
        <vt:lpwstr/>
      </vt:variant>
      <vt:variant>
        <vt:lpwstr>_ENREF_32</vt:lpwstr>
      </vt:variant>
      <vt:variant>
        <vt:i4>7667770</vt:i4>
      </vt:variant>
      <vt:variant>
        <vt:i4>326</vt:i4>
      </vt:variant>
      <vt:variant>
        <vt:i4>0</vt:i4>
      </vt:variant>
      <vt:variant>
        <vt:i4>5</vt:i4>
      </vt:variant>
      <vt:variant>
        <vt:lpwstr/>
      </vt:variant>
      <vt:variant>
        <vt:lpwstr>_ENREF_115</vt:lpwstr>
      </vt:variant>
      <vt:variant>
        <vt:i4>4587531</vt:i4>
      </vt:variant>
      <vt:variant>
        <vt:i4>320</vt:i4>
      </vt:variant>
      <vt:variant>
        <vt:i4>0</vt:i4>
      </vt:variant>
      <vt:variant>
        <vt:i4>5</vt:i4>
      </vt:variant>
      <vt:variant>
        <vt:lpwstr/>
      </vt:variant>
      <vt:variant>
        <vt:lpwstr>_ENREF_7</vt:lpwstr>
      </vt:variant>
      <vt:variant>
        <vt:i4>7733304</vt:i4>
      </vt:variant>
      <vt:variant>
        <vt:i4>314</vt:i4>
      </vt:variant>
      <vt:variant>
        <vt:i4>0</vt:i4>
      </vt:variant>
      <vt:variant>
        <vt:i4>5</vt:i4>
      </vt:variant>
      <vt:variant>
        <vt:lpwstr/>
      </vt:variant>
      <vt:variant>
        <vt:lpwstr>_ENREF_136</vt:lpwstr>
      </vt:variant>
      <vt:variant>
        <vt:i4>7864378</vt:i4>
      </vt:variant>
      <vt:variant>
        <vt:i4>308</vt:i4>
      </vt:variant>
      <vt:variant>
        <vt:i4>0</vt:i4>
      </vt:variant>
      <vt:variant>
        <vt:i4>5</vt:i4>
      </vt:variant>
      <vt:variant>
        <vt:lpwstr/>
      </vt:variant>
      <vt:variant>
        <vt:lpwstr>_ENREF_118</vt:lpwstr>
      </vt:variant>
      <vt:variant>
        <vt:i4>4587531</vt:i4>
      </vt:variant>
      <vt:variant>
        <vt:i4>302</vt:i4>
      </vt:variant>
      <vt:variant>
        <vt:i4>0</vt:i4>
      </vt:variant>
      <vt:variant>
        <vt:i4>5</vt:i4>
      </vt:variant>
      <vt:variant>
        <vt:lpwstr/>
      </vt:variant>
      <vt:variant>
        <vt:lpwstr>_ENREF_7</vt:lpwstr>
      </vt:variant>
      <vt:variant>
        <vt:i4>4194315</vt:i4>
      </vt:variant>
      <vt:variant>
        <vt:i4>296</vt:i4>
      </vt:variant>
      <vt:variant>
        <vt:i4>0</vt:i4>
      </vt:variant>
      <vt:variant>
        <vt:i4>5</vt:i4>
      </vt:variant>
      <vt:variant>
        <vt:lpwstr/>
      </vt:variant>
      <vt:variant>
        <vt:lpwstr>_ENREF_11</vt:lpwstr>
      </vt:variant>
      <vt:variant>
        <vt:i4>4521995</vt:i4>
      </vt:variant>
      <vt:variant>
        <vt:i4>290</vt:i4>
      </vt:variant>
      <vt:variant>
        <vt:i4>0</vt:i4>
      </vt:variant>
      <vt:variant>
        <vt:i4>5</vt:i4>
      </vt:variant>
      <vt:variant>
        <vt:lpwstr/>
      </vt:variant>
      <vt:variant>
        <vt:lpwstr>_ENREF_49</vt:lpwstr>
      </vt:variant>
      <vt:variant>
        <vt:i4>7471167</vt:i4>
      </vt:variant>
      <vt:variant>
        <vt:i4>284</vt:i4>
      </vt:variant>
      <vt:variant>
        <vt:i4>0</vt:i4>
      </vt:variant>
      <vt:variant>
        <vt:i4>5</vt:i4>
      </vt:variant>
      <vt:variant>
        <vt:lpwstr/>
      </vt:variant>
      <vt:variant>
        <vt:lpwstr>_ENREF_142</vt:lpwstr>
      </vt:variant>
      <vt:variant>
        <vt:i4>7667769</vt:i4>
      </vt:variant>
      <vt:variant>
        <vt:i4>278</vt:i4>
      </vt:variant>
      <vt:variant>
        <vt:i4>0</vt:i4>
      </vt:variant>
      <vt:variant>
        <vt:i4>5</vt:i4>
      </vt:variant>
      <vt:variant>
        <vt:lpwstr/>
      </vt:variant>
      <vt:variant>
        <vt:lpwstr>_ENREF_125</vt:lpwstr>
      </vt:variant>
      <vt:variant>
        <vt:i4>4194315</vt:i4>
      </vt:variant>
      <vt:variant>
        <vt:i4>272</vt:i4>
      </vt:variant>
      <vt:variant>
        <vt:i4>0</vt:i4>
      </vt:variant>
      <vt:variant>
        <vt:i4>5</vt:i4>
      </vt:variant>
      <vt:variant>
        <vt:lpwstr/>
      </vt:variant>
      <vt:variant>
        <vt:lpwstr>_ENREF_10</vt:lpwstr>
      </vt:variant>
      <vt:variant>
        <vt:i4>4325387</vt:i4>
      </vt:variant>
      <vt:variant>
        <vt:i4>266</vt:i4>
      </vt:variant>
      <vt:variant>
        <vt:i4>0</vt:i4>
      </vt:variant>
      <vt:variant>
        <vt:i4>5</vt:i4>
      </vt:variant>
      <vt:variant>
        <vt:lpwstr/>
      </vt:variant>
      <vt:variant>
        <vt:lpwstr>_ENREF_31</vt:lpwstr>
      </vt:variant>
      <vt:variant>
        <vt:i4>7864379</vt:i4>
      </vt:variant>
      <vt:variant>
        <vt:i4>260</vt:i4>
      </vt:variant>
      <vt:variant>
        <vt:i4>0</vt:i4>
      </vt:variant>
      <vt:variant>
        <vt:i4>5</vt:i4>
      </vt:variant>
      <vt:variant>
        <vt:lpwstr/>
      </vt:variant>
      <vt:variant>
        <vt:lpwstr>_ENREF_108</vt:lpwstr>
      </vt:variant>
      <vt:variant>
        <vt:i4>4325387</vt:i4>
      </vt:variant>
      <vt:variant>
        <vt:i4>257</vt:i4>
      </vt:variant>
      <vt:variant>
        <vt:i4>0</vt:i4>
      </vt:variant>
      <vt:variant>
        <vt:i4>5</vt:i4>
      </vt:variant>
      <vt:variant>
        <vt:lpwstr/>
      </vt:variant>
      <vt:variant>
        <vt:lpwstr>_ENREF_36</vt:lpwstr>
      </vt:variant>
      <vt:variant>
        <vt:i4>4390923</vt:i4>
      </vt:variant>
      <vt:variant>
        <vt:i4>251</vt:i4>
      </vt:variant>
      <vt:variant>
        <vt:i4>0</vt:i4>
      </vt:variant>
      <vt:variant>
        <vt:i4>5</vt:i4>
      </vt:variant>
      <vt:variant>
        <vt:lpwstr/>
      </vt:variant>
      <vt:variant>
        <vt:lpwstr>_ENREF_29</vt:lpwstr>
      </vt:variant>
      <vt:variant>
        <vt:i4>4390923</vt:i4>
      </vt:variant>
      <vt:variant>
        <vt:i4>245</vt:i4>
      </vt:variant>
      <vt:variant>
        <vt:i4>0</vt:i4>
      </vt:variant>
      <vt:variant>
        <vt:i4>5</vt:i4>
      </vt:variant>
      <vt:variant>
        <vt:lpwstr/>
      </vt:variant>
      <vt:variant>
        <vt:lpwstr>_ENREF_26</vt:lpwstr>
      </vt:variant>
      <vt:variant>
        <vt:i4>4653067</vt:i4>
      </vt:variant>
      <vt:variant>
        <vt:i4>239</vt:i4>
      </vt:variant>
      <vt:variant>
        <vt:i4>0</vt:i4>
      </vt:variant>
      <vt:variant>
        <vt:i4>5</vt:i4>
      </vt:variant>
      <vt:variant>
        <vt:lpwstr/>
      </vt:variant>
      <vt:variant>
        <vt:lpwstr>_ENREF_65</vt:lpwstr>
      </vt:variant>
      <vt:variant>
        <vt:i4>4784139</vt:i4>
      </vt:variant>
      <vt:variant>
        <vt:i4>233</vt:i4>
      </vt:variant>
      <vt:variant>
        <vt:i4>0</vt:i4>
      </vt:variant>
      <vt:variant>
        <vt:i4>5</vt:i4>
      </vt:variant>
      <vt:variant>
        <vt:lpwstr/>
      </vt:variant>
      <vt:variant>
        <vt:lpwstr>_ENREF_87</vt:lpwstr>
      </vt:variant>
      <vt:variant>
        <vt:i4>7864379</vt:i4>
      </vt:variant>
      <vt:variant>
        <vt:i4>227</vt:i4>
      </vt:variant>
      <vt:variant>
        <vt:i4>0</vt:i4>
      </vt:variant>
      <vt:variant>
        <vt:i4>5</vt:i4>
      </vt:variant>
      <vt:variant>
        <vt:lpwstr/>
      </vt:variant>
      <vt:variant>
        <vt:lpwstr>_ENREF_108</vt:lpwstr>
      </vt:variant>
      <vt:variant>
        <vt:i4>4653067</vt:i4>
      </vt:variant>
      <vt:variant>
        <vt:i4>224</vt:i4>
      </vt:variant>
      <vt:variant>
        <vt:i4>0</vt:i4>
      </vt:variant>
      <vt:variant>
        <vt:i4>5</vt:i4>
      </vt:variant>
      <vt:variant>
        <vt:lpwstr/>
      </vt:variant>
      <vt:variant>
        <vt:lpwstr>_ENREF_64</vt:lpwstr>
      </vt:variant>
      <vt:variant>
        <vt:i4>7667771</vt:i4>
      </vt:variant>
      <vt:variant>
        <vt:i4>216</vt:i4>
      </vt:variant>
      <vt:variant>
        <vt:i4>0</vt:i4>
      </vt:variant>
      <vt:variant>
        <vt:i4>5</vt:i4>
      </vt:variant>
      <vt:variant>
        <vt:lpwstr/>
      </vt:variant>
      <vt:variant>
        <vt:lpwstr>_ENREF_105</vt:lpwstr>
      </vt:variant>
      <vt:variant>
        <vt:i4>7602235</vt:i4>
      </vt:variant>
      <vt:variant>
        <vt:i4>210</vt:i4>
      </vt:variant>
      <vt:variant>
        <vt:i4>0</vt:i4>
      </vt:variant>
      <vt:variant>
        <vt:i4>5</vt:i4>
      </vt:variant>
      <vt:variant>
        <vt:lpwstr/>
      </vt:variant>
      <vt:variant>
        <vt:lpwstr>_ENREF_104</vt:lpwstr>
      </vt:variant>
      <vt:variant>
        <vt:i4>4325387</vt:i4>
      </vt:variant>
      <vt:variant>
        <vt:i4>204</vt:i4>
      </vt:variant>
      <vt:variant>
        <vt:i4>0</vt:i4>
      </vt:variant>
      <vt:variant>
        <vt:i4>5</vt:i4>
      </vt:variant>
      <vt:variant>
        <vt:lpwstr/>
      </vt:variant>
      <vt:variant>
        <vt:lpwstr>_ENREF_35</vt:lpwstr>
      </vt:variant>
      <vt:variant>
        <vt:i4>4456459</vt:i4>
      </vt:variant>
      <vt:variant>
        <vt:i4>198</vt:i4>
      </vt:variant>
      <vt:variant>
        <vt:i4>0</vt:i4>
      </vt:variant>
      <vt:variant>
        <vt:i4>5</vt:i4>
      </vt:variant>
      <vt:variant>
        <vt:lpwstr/>
      </vt:variant>
      <vt:variant>
        <vt:lpwstr>_ENREF_51</vt:lpwstr>
      </vt:variant>
      <vt:variant>
        <vt:i4>4325387</vt:i4>
      </vt:variant>
      <vt:variant>
        <vt:i4>195</vt:i4>
      </vt:variant>
      <vt:variant>
        <vt:i4>0</vt:i4>
      </vt:variant>
      <vt:variant>
        <vt:i4>5</vt:i4>
      </vt:variant>
      <vt:variant>
        <vt:lpwstr/>
      </vt:variant>
      <vt:variant>
        <vt:lpwstr>_ENREF_32</vt:lpwstr>
      </vt:variant>
      <vt:variant>
        <vt:i4>4784139</vt:i4>
      </vt:variant>
      <vt:variant>
        <vt:i4>187</vt:i4>
      </vt:variant>
      <vt:variant>
        <vt:i4>0</vt:i4>
      </vt:variant>
      <vt:variant>
        <vt:i4>5</vt:i4>
      </vt:variant>
      <vt:variant>
        <vt:lpwstr/>
      </vt:variant>
      <vt:variant>
        <vt:lpwstr>_ENREF_85</vt:lpwstr>
      </vt:variant>
      <vt:variant>
        <vt:i4>4587531</vt:i4>
      </vt:variant>
      <vt:variant>
        <vt:i4>181</vt:i4>
      </vt:variant>
      <vt:variant>
        <vt:i4>0</vt:i4>
      </vt:variant>
      <vt:variant>
        <vt:i4>5</vt:i4>
      </vt:variant>
      <vt:variant>
        <vt:lpwstr/>
      </vt:variant>
      <vt:variant>
        <vt:lpwstr>_ENREF_78</vt:lpwstr>
      </vt:variant>
      <vt:variant>
        <vt:i4>4390923</vt:i4>
      </vt:variant>
      <vt:variant>
        <vt:i4>175</vt:i4>
      </vt:variant>
      <vt:variant>
        <vt:i4>0</vt:i4>
      </vt:variant>
      <vt:variant>
        <vt:i4>5</vt:i4>
      </vt:variant>
      <vt:variant>
        <vt:lpwstr/>
      </vt:variant>
      <vt:variant>
        <vt:lpwstr>_ENREF_24</vt:lpwstr>
      </vt:variant>
      <vt:variant>
        <vt:i4>7471161</vt:i4>
      </vt:variant>
      <vt:variant>
        <vt:i4>169</vt:i4>
      </vt:variant>
      <vt:variant>
        <vt:i4>0</vt:i4>
      </vt:variant>
      <vt:variant>
        <vt:i4>5</vt:i4>
      </vt:variant>
      <vt:variant>
        <vt:lpwstr/>
      </vt:variant>
      <vt:variant>
        <vt:lpwstr>_ENREF_122</vt:lpwstr>
      </vt:variant>
      <vt:variant>
        <vt:i4>4653067</vt:i4>
      </vt:variant>
      <vt:variant>
        <vt:i4>163</vt:i4>
      </vt:variant>
      <vt:variant>
        <vt:i4>0</vt:i4>
      </vt:variant>
      <vt:variant>
        <vt:i4>5</vt:i4>
      </vt:variant>
      <vt:variant>
        <vt:lpwstr/>
      </vt:variant>
      <vt:variant>
        <vt:lpwstr>_ENREF_61</vt:lpwstr>
      </vt:variant>
      <vt:variant>
        <vt:i4>7536697</vt:i4>
      </vt:variant>
      <vt:variant>
        <vt:i4>157</vt:i4>
      </vt:variant>
      <vt:variant>
        <vt:i4>0</vt:i4>
      </vt:variant>
      <vt:variant>
        <vt:i4>5</vt:i4>
      </vt:variant>
      <vt:variant>
        <vt:lpwstr/>
      </vt:variant>
      <vt:variant>
        <vt:lpwstr>_ENREF_123</vt:lpwstr>
      </vt:variant>
      <vt:variant>
        <vt:i4>4325387</vt:i4>
      </vt:variant>
      <vt:variant>
        <vt:i4>151</vt:i4>
      </vt:variant>
      <vt:variant>
        <vt:i4>0</vt:i4>
      </vt:variant>
      <vt:variant>
        <vt:i4>5</vt:i4>
      </vt:variant>
      <vt:variant>
        <vt:lpwstr/>
      </vt:variant>
      <vt:variant>
        <vt:lpwstr>_ENREF_37</vt:lpwstr>
      </vt:variant>
      <vt:variant>
        <vt:i4>7929915</vt:i4>
      </vt:variant>
      <vt:variant>
        <vt:i4>145</vt:i4>
      </vt:variant>
      <vt:variant>
        <vt:i4>0</vt:i4>
      </vt:variant>
      <vt:variant>
        <vt:i4>5</vt:i4>
      </vt:variant>
      <vt:variant>
        <vt:lpwstr/>
      </vt:variant>
      <vt:variant>
        <vt:lpwstr>_ENREF_109</vt:lpwstr>
      </vt:variant>
      <vt:variant>
        <vt:i4>4456459</vt:i4>
      </vt:variant>
      <vt:variant>
        <vt:i4>139</vt:i4>
      </vt:variant>
      <vt:variant>
        <vt:i4>0</vt:i4>
      </vt:variant>
      <vt:variant>
        <vt:i4>5</vt:i4>
      </vt:variant>
      <vt:variant>
        <vt:lpwstr/>
      </vt:variant>
      <vt:variant>
        <vt:lpwstr>_ENREF_51</vt:lpwstr>
      </vt:variant>
      <vt:variant>
        <vt:i4>4325387</vt:i4>
      </vt:variant>
      <vt:variant>
        <vt:i4>136</vt:i4>
      </vt:variant>
      <vt:variant>
        <vt:i4>0</vt:i4>
      </vt:variant>
      <vt:variant>
        <vt:i4>5</vt:i4>
      </vt:variant>
      <vt:variant>
        <vt:lpwstr/>
      </vt:variant>
      <vt:variant>
        <vt:lpwstr>_ENREF_37</vt:lpwstr>
      </vt:variant>
      <vt:variant>
        <vt:i4>4521995</vt:i4>
      </vt:variant>
      <vt:variant>
        <vt:i4>128</vt:i4>
      </vt:variant>
      <vt:variant>
        <vt:i4>0</vt:i4>
      </vt:variant>
      <vt:variant>
        <vt:i4>5</vt:i4>
      </vt:variant>
      <vt:variant>
        <vt:lpwstr/>
      </vt:variant>
      <vt:variant>
        <vt:lpwstr>_ENREF_44</vt:lpwstr>
      </vt:variant>
      <vt:variant>
        <vt:i4>4456459</vt:i4>
      </vt:variant>
      <vt:variant>
        <vt:i4>122</vt:i4>
      </vt:variant>
      <vt:variant>
        <vt:i4>0</vt:i4>
      </vt:variant>
      <vt:variant>
        <vt:i4>5</vt:i4>
      </vt:variant>
      <vt:variant>
        <vt:lpwstr/>
      </vt:variant>
      <vt:variant>
        <vt:lpwstr>_ENREF_50</vt:lpwstr>
      </vt:variant>
      <vt:variant>
        <vt:i4>4653067</vt:i4>
      </vt:variant>
      <vt:variant>
        <vt:i4>119</vt:i4>
      </vt:variant>
      <vt:variant>
        <vt:i4>0</vt:i4>
      </vt:variant>
      <vt:variant>
        <vt:i4>5</vt:i4>
      </vt:variant>
      <vt:variant>
        <vt:lpwstr/>
      </vt:variant>
      <vt:variant>
        <vt:lpwstr>_ENREF_66</vt:lpwstr>
      </vt:variant>
      <vt:variant>
        <vt:i4>4325387</vt:i4>
      </vt:variant>
      <vt:variant>
        <vt:i4>111</vt:i4>
      </vt:variant>
      <vt:variant>
        <vt:i4>0</vt:i4>
      </vt:variant>
      <vt:variant>
        <vt:i4>5</vt:i4>
      </vt:variant>
      <vt:variant>
        <vt:lpwstr/>
      </vt:variant>
      <vt:variant>
        <vt:lpwstr>_ENREF_3</vt:lpwstr>
      </vt:variant>
      <vt:variant>
        <vt:i4>4390923</vt:i4>
      </vt:variant>
      <vt:variant>
        <vt:i4>108</vt:i4>
      </vt:variant>
      <vt:variant>
        <vt:i4>0</vt:i4>
      </vt:variant>
      <vt:variant>
        <vt:i4>5</vt:i4>
      </vt:variant>
      <vt:variant>
        <vt:lpwstr/>
      </vt:variant>
      <vt:variant>
        <vt:lpwstr>_ENREF_2</vt:lpwstr>
      </vt:variant>
      <vt:variant>
        <vt:i4>4521995</vt:i4>
      </vt:variant>
      <vt:variant>
        <vt:i4>102</vt:i4>
      </vt:variant>
      <vt:variant>
        <vt:i4>0</vt:i4>
      </vt:variant>
      <vt:variant>
        <vt:i4>5</vt:i4>
      </vt:variant>
      <vt:variant>
        <vt:lpwstr/>
      </vt:variant>
      <vt:variant>
        <vt:lpwstr>_ENREF_41</vt:lpwstr>
      </vt:variant>
      <vt:variant>
        <vt:i4>4194315</vt:i4>
      </vt:variant>
      <vt:variant>
        <vt:i4>96</vt:i4>
      </vt:variant>
      <vt:variant>
        <vt:i4>0</vt:i4>
      </vt:variant>
      <vt:variant>
        <vt:i4>5</vt:i4>
      </vt:variant>
      <vt:variant>
        <vt:lpwstr/>
      </vt:variant>
      <vt:variant>
        <vt:lpwstr>_ENREF_13</vt:lpwstr>
      </vt:variant>
      <vt:variant>
        <vt:i4>4587531</vt:i4>
      </vt:variant>
      <vt:variant>
        <vt:i4>90</vt:i4>
      </vt:variant>
      <vt:variant>
        <vt:i4>0</vt:i4>
      </vt:variant>
      <vt:variant>
        <vt:i4>5</vt:i4>
      </vt:variant>
      <vt:variant>
        <vt:lpwstr/>
      </vt:variant>
      <vt:variant>
        <vt:lpwstr>_ENREF_72</vt:lpwstr>
      </vt:variant>
      <vt:variant>
        <vt:i4>4194315</vt:i4>
      </vt:variant>
      <vt:variant>
        <vt:i4>84</vt:i4>
      </vt:variant>
      <vt:variant>
        <vt:i4>0</vt:i4>
      </vt:variant>
      <vt:variant>
        <vt:i4>5</vt:i4>
      </vt:variant>
      <vt:variant>
        <vt:lpwstr/>
      </vt:variant>
      <vt:variant>
        <vt:lpwstr>_ENREF_19</vt:lpwstr>
      </vt:variant>
      <vt:variant>
        <vt:i4>7929912</vt:i4>
      </vt:variant>
      <vt:variant>
        <vt:i4>78</vt:i4>
      </vt:variant>
      <vt:variant>
        <vt:i4>0</vt:i4>
      </vt:variant>
      <vt:variant>
        <vt:i4>5</vt:i4>
      </vt:variant>
      <vt:variant>
        <vt:lpwstr/>
      </vt:variant>
      <vt:variant>
        <vt:lpwstr>_ENREF_139</vt:lpwstr>
      </vt:variant>
      <vt:variant>
        <vt:i4>4718603</vt:i4>
      </vt:variant>
      <vt:variant>
        <vt:i4>72</vt:i4>
      </vt:variant>
      <vt:variant>
        <vt:i4>0</vt:i4>
      </vt:variant>
      <vt:variant>
        <vt:i4>5</vt:i4>
      </vt:variant>
      <vt:variant>
        <vt:lpwstr/>
      </vt:variant>
      <vt:variant>
        <vt:lpwstr>_ENREF_92</vt:lpwstr>
      </vt:variant>
      <vt:variant>
        <vt:i4>4718603</vt:i4>
      </vt:variant>
      <vt:variant>
        <vt:i4>66</vt:i4>
      </vt:variant>
      <vt:variant>
        <vt:i4>0</vt:i4>
      </vt:variant>
      <vt:variant>
        <vt:i4>5</vt:i4>
      </vt:variant>
      <vt:variant>
        <vt:lpwstr/>
      </vt:variant>
      <vt:variant>
        <vt:lpwstr>_ENREF_93</vt:lpwstr>
      </vt:variant>
      <vt:variant>
        <vt:i4>4718603</vt:i4>
      </vt:variant>
      <vt:variant>
        <vt:i4>60</vt:i4>
      </vt:variant>
      <vt:variant>
        <vt:i4>0</vt:i4>
      </vt:variant>
      <vt:variant>
        <vt:i4>5</vt:i4>
      </vt:variant>
      <vt:variant>
        <vt:lpwstr/>
      </vt:variant>
      <vt:variant>
        <vt:lpwstr>_ENREF_92</vt:lpwstr>
      </vt:variant>
      <vt:variant>
        <vt:i4>4194315</vt:i4>
      </vt:variant>
      <vt:variant>
        <vt:i4>54</vt:i4>
      </vt:variant>
      <vt:variant>
        <vt:i4>0</vt:i4>
      </vt:variant>
      <vt:variant>
        <vt:i4>5</vt:i4>
      </vt:variant>
      <vt:variant>
        <vt:lpwstr/>
      </vt:variant>
      <vt:variant>
        <vt:lpwstr>_ENREF_14</vt:lpwstr>
      </vt:variant>
      <vt:variant>
        <vt:i4>4653067</vt:i4>
      </vt:variant>
      <vt:variant>
        <vt:i4>48</vt:i4>
      </vt:variant>
      <vt:variant>
        <vt:i4>0</vt:i4>
      </vt:variant>
      <vt:variant>
        <vt:i4>5</vt:i4>
      </vt:variant>
      <vt:variant>
        <vt:lpwstr/>
      </vt:variant>
      <vt:variant>
        <vt:lpwstr>_ENREF_66</vt:lpwstr>
      </vt:variant>
      <vt:variant>
        <vt:i4>4653067</vt:i4>
      </vt:variant>
      <vt:variant>
        <vt:i4>45</vt:i4>
      </vt:variant>
      <vt:variant>
        <vt:i4>0</vt:i4>
      </vt:variant>
      <vt:variant>
        <vt:i4>5</vt:i4>
      </vt:variant>
      <vt:variant>
        <vt:lpwstr/>
      </vt:variant>
      <vt:variant>
        <vt:lpwstr>_ENREF_67</vt:lpwstr>
      </vt:variant>
      <vt:variant>
        <vt:i4>7602234</vt:i4>
      </vt:variant>
      <vt:variant>
        <vt:i4>39</vt:i4>
      </vt:variant>
      <vt:variant>
        <vt:i4>0</vt:i4>
      </vt:variant>
      <vt:variant>
        <vt:i4>5</vt:i4>
      </vt:variant>
      <vt:variant>
        <vt:lpwstr/>
      </vt:variant>
      <vt:variant>
        <vt:lpwstr>_ENREF_114</vt:lpwstr>
      </vt:variant>
      <vt:variant>
        <vt:i4>4653067</vt:i4>
      </vt:variant>
      <vt:variant>
        <vt:i4>36</vt:i4>
      </vt:variant>
      <vt:variant>
        <vt:i4>0</vt:i4>
      </vt:variant>
      <vt:variant>
        <vt:i4>5</vt:i4>
      </vt:variant>
      <vt:variant>
        <vt:lpwstr/>
      </vt:variant>
      <vt:variant>
        <vt:lpwstr>_ENREF_66</vt:lpwstr>
      </vt:variant>
      <vt:variant>
        <vt:i4>4456459</vt:i4>
      </vt:variant>
      <vt:variant>
        <vt:i4>33</vt:i4>
      </vt:variant>
      <vt:variant>
        <vt:i4>0</vt:i4>
      </vt:variant>
      <vt:variant>
        <vt:i4>5</vt:i4>
      </vt:variant>
      <vt:variant>
        <vt:lpwstr/>
      </vt:variant>
      <vt:variant>
        <vt:lpwstr>_ENREF_50</vt:lpwstr>
      </vt:variant>
      <vt:variant>
        <vt:i4>4325387</vt:i4>
      </vt:variant>
      <vt:variant>
        <vt:i4>25</vt:i4>
      </vt:variant>
      <vt:variant>
        <vt:i4>0</vt:i4>
      </vt:variant>
      <vt:variant>
        <vt:i4>5</vt:i4>
      </vt:variant>
      <vt:variant>
        <vt:lpwstr/>
      </vt:variant>
      <vt:variant>
        <vt:lpwstr>_ENREF_33</vt:lpwstr>
      </vt:variant>
      <vt:variant>
        <vt:i4>4390923</vt:i4>
      </vt:variant>
      <vt:variant>
        <vt:i4>22</vt:i4>
      </vt:variant>
      <vt:variant>
        <vt:i4>0</vt:i4>
      </vt:variant>
      <vt:variant>
        <vt:i4>5</vt:i4>
      </vt:variant>
      <vt:variant>
        <vt:lpwstr/>
      </vt:variant>
      <vt:variant>
        <vt:lpwstr>_ENREF_23</vt:lpwstr>
      </vt:variant>
      <vt:variant>
        <vt:i4>4784139</vt:i4>
      </vt:variant>
      <vt:variant>
        <vt:i4>19</vt:i4>
      </vt:variant>
      <vt:variant>
        <vt:i4>0</vt:i4>
      </vt:variant>
      <vt:variant>
        <vt:i4>5</vt:i4>
      </vt:variant>
      <vt:variant>
        <vt:lpwstr/>
      </vt:variant>
      <vt:variant>
        <vt:lpwstr>_ENREF_83</vt:lpwstr>
      </vt:variant>
      <vt:variant>
        <vt:i4>4194315</vt:i4>
      </vt:variant>
      <vt:variant>
        <vt:i4>11</vt:i4>
      </vt:variant>
      <vt:variant>
        <vt:i4>0</vt:i4>
      </vt:variant>
      <vt:variant>
        <vt:i4>5</vt:i4>
      </vt:variant>
      <vt:variant>
        <vt:lpwstr/>
      </vt:variant>
      <vt:variant>
        <vt:lpwstr>_ENREF_16</vt:lpwstr>
      </vt:variant>
      <vt:variant>
        <vt:i4>4456459</vt:i4>
      </vt:variant>
      <vt:variant>
        <vt:i4>5</vt:i4>
      </vt:variant>
      <vt:variant>
        <vt:i4>0</vt:i4>
      </vt:variant>
      <vt:variant>
        <vt:i4>5</vt:i4>
      </vt:variant>
      <vt:variant>
        <vt:lpwstr/>
      </vt:variant>
      <vt:variant>
        <vt:lpwstr>_ENREF_53</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lker Kuppelwieser</dc:creator>
  <cp:lastModifiedBy>Balfour S.</cp:lastModifiedBy>
  <cp:revision>2</cp:revision>
  <cp:lastPrinted>2017-07-24T11:41:00Z</cp:lastPrinted>
  <dcterms:created xsi:type="dcterms:W3CDTF">2017-10-09T09:23:00Z</dcterms:created>
  <dcterms:modified xsi:type="dcterms:W3CDTF">2017-10-09T09:23:00Z</dcterms:modified>
</cp:coreProperties>
</file>